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11EFCB" w14:textId="77777777" w:rsidR="00577910" w:rsidRPr="009B1DD2" w:rsidRDefault="00577910" w:rsidP="00851D96">
      <w:pPr>
        <w:spacing w:after="120" w:line="480" w:lineRule="auto"/>
        <w:jc w:val="both"/>
        <w:rPr>
          <w:rFonts w:ascii="Times New Roman" w:eastAsia="+mj-ea" w:hAnsi="Times New Roman" w:cs="Times New Roman"/>
          <w:b/>
          <w:bCs/>
          <w:sz w:val="24"/>
          <w:szCs w:val="24"/>
        </w:rPr>
      </w:pPr>
      <w:r w:rsidRPr="009B1DD2">
        <w:rPr>
          <w:rFonts w:ascii="Times New Roman" w:eastAsia="+mj-ea" w:hAnsi="Times New Roman" w:cs="Times New Roman"/>
          <w:b/>
          <w:bCs/>
          <w:sz w:val="24"/>
          <w:szCs w:val="24"/>
        </w:rPr>
        <w:t>TITLE PAGE</w:t>
      </w:r>
    </w:p>
    <w:p w14:paraId="2628EA5B" w14:textId="77777777" w:rsidR="00435DA3" w:rsidRPr="004D2181" w:rsidRDefault="009922BA" w:rsidP="00851D96">
      <w:pPr>
        <w:pStyle w:val="NormalWeb"/>
        <w:kinsoku w:val="0"/>
        <w:overflowPunct w:val="0"/>
        <w:spacing w:before="0" w:beforeAutospacing="0" w:after="120" w:afterAutospacing="0" w:line="480" w:lineRule="auto"/>
        <w:jc w:val="both"/>
        <w:textAlignment w:val="baseline"/>
        <w:rPr>
          <w:rFonts w:eastAsiaTheme="minorEastAsia"/>
          <w:b/>
          <w:kern w:val="24"/>
          <w:sz w:val="28"/>
        </w:rPr>
      </w:pPr>
      <w:r>
        <w:rPr>
          <w:rFonts w:eastAsiaTheme="minorEastAsia"/>
          <w:b/>
          <w:kern w:val="24"/>
          <w:sz w:val="28"/>
        </w:rPr>
        <w:t>C</w:t>
      </w:r>
      <w:r w:rsidR="00435DA3" w:rsidRPr="004D2181">
        <w:rPr>
          <w:rFonts w:eastAsiaTheme="minorEastAsia"/>
          <w:b/>
          <w:kern w:val="24"/>
          <w:sz w:val="28"/>
        </w:rPr>
        <w:t>haracter</w:t>
      </w:r>
      <w:r w:rsidR="007B5727" w:rsidRPr="004D2181">
        <w:rPr>
          <w:rFonts w:eastAsiaTheme="minorEastAsia"/>
          <w:b/>
          <w:kern w:val="24"/>
          <w:sz w:val="28"/>
        </w:rPr>
        <w:t xml:space="preserve">ization of </w:t>
      </w:r>
      <w:r w:rsidR="003323FA" w:rsidRPr="004D2181">
        <w:rPr>
          <w:rFonts w:eastAsiaTheme="minorEastAsia"/>
          <w:b/>
          <w:kern w:val="24"/>
          <w:sz w:val="28"/>
        </w:rPr>
        <w:t xml:space="preserve">human </w:t>
      </w:r>
      <w:r>
        <w:rPr>
          <w:rFonts w:eastAsiaTheme="minorEastAsia"/>
          <w:b/>
          <w:kern w:val="24"/>
          <w:sz w:val="28"/>
        </w:rPr>
        <w:t>clozapine-responsive</w:t>
      </w:r>
      <w:r w:rsidR="007B5727" w:rsidRPr="004D2181">
        <w:rPr>
          <w:rFonts w:eastAsiaTheme="minorEastAsia"/>
          <w:b/>
          <w:kern w:val="24"/>
          <w:sz w:val="28"/>
        </w:rPr>
        <w:t xml:space="preserve"> T-</w:t>
      </w:r>
      <w:r w:rsidR="00435DA3" w:rsidRPr="004D2181">
        <w:rPr>
          <w:rFonts w:eastAsiaTheme="minorEastAsia"/>
          <w:b/>
          <w:kern w:val="24"/>
          <w:sz w:val="28"/>
        </w:rPr>
        <w:t xml:space="preserve">cells </w:t>
      </w:r>
    </w:p>
    <w:p w14:paraId="0AB373F6" w14:textId="77777777" w:rsidR="00435DA3" w:rsidRPr="009B1DD2" w:rsidRDefault="00435DA3"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Monday O. Ogese</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Adam Lister</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Rosalind Jenkins</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Xiaoli Meng</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Ana Alfirevic</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Lisa Douglas</w:t>
      </w:r>
      <w:r w:rsidRPr="009B1DD2">
        <w:rPr>
          <w:rFonts w:ascii="Times New Roman" w:hAnsi="Times New Roman" w:cs="Times New Roman"/>
          <w:sz w:val="24"/>
          <w:szCs w:val="24"/>
          <w:vertAlign w:val="superscript"/>
        </w:rPr>
        <w:t>2</w:t>
      </w:r>
      <w:r w:rsidRPr="009B1DD2">
        <w:rPr>
          <w:rFonts w:ascii="Times New Roman" w:hAnsi="Times New Roman" w:cs="Times New Roman"/>
          <w:sz w:val="24"/>
          <w:szCs w:val="24"/>
        </w:rPr>
        <w:t>, Rachel Mcloughlin</w:t>
      </w:r>
      <w:r w:rsidRPr="009B1DD2">
        <w:rPr>
          <w:rFonts w:ascii="Times New Roman" w:hAnsi="Times New Roman" w:cs="Times New Roman"/>
          <w:sz w:val="24"/>
          <w:szCs w:val="24"/>
          <w:vertAlign w:val="superscript"/>
        </w:rPr>
        <w:t>2</w:t>
      </w:r>
      <w:r w:rsidRPr="009B1DD2">
        <w:rPr>
          <w:rFonts w:ascii="Times New Roman" w:hAnsi="Times New Roman" w:cs="Times New Roman"/>
          <w:sz w:val="24"/>
          <w:szCs w:val="24"/>
        </w:rPr>
        <w:t>, Edward Silva</w:t>
      </w:r>
      <w:r w:rsidRPr="009B1DD2">
        <w:rPr>
          <w:rFonts w:ascii="Times New Roman" w:hAnsi="Times New Roman" w:cs="Times New Roman"/>
          <w:sz w:val="24"/>
          <w:szCs w:val="24"/>
          <w:vertAlign w:val="superscript"/>
        </w:rPr>
        <w:t>3</w:t>
      </w:r>
      <w:r w:rsidRPr="009B1DD2">
        <w:rPr>
          <w:rFonts w:ascii="Times New Roman" w:hAnsi="Times New Roman" w:cs="Times New Roman"/>
          <w:sz w:val="24"/>
          <w:szCs w:val="24"/>
        </w:rPr>
        <w:t>, BK Park</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Munir Pirmohamed</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 Dean J. Naisbitt</w:t>
      </w:r>
      <w:r w:rsidRPr="009B1DD2">
        <w:rPr>
          <w:rFonts w:ascii="Times New Roman" w:hAnsi="Times New Roman" w:cs="Times New Roman"/>
          <w:sz w:val="24"/>
          <w:szCs w:val="24"/>
          <w:vertAlign w:val="superscript"/>
        </w:rPr>
        <w:t>1</w:t>
      </w:r>
      <w:r w:rsidRPr="009B1DD2">
        <w:rPr>
          <w:rFonts w:ascii="Times New Roman" w:hAnsi="Times New Roman" w:cs="Times New Roman"/>
          <w:sz w:val="24"/>
          <w:szCs w:val="24"/>
        </w:rPr>
        <w:t>.</w:t>
      </w:r>
    </w:p>
    <w:p w14:paraId="2174621C" w14:textId="77777777" w:rsidR="00435DA3" w:rsidRPr="009B1DD2" w:rsidRDefault="00435DA3" w:rsidP="00851D96">
      <w:pPr>
        <w:shd w:val="clear" w:color="auto" w:fill="FFFFFF"/>
        <w:spacing w:before="100" w:beforeAutospacing="1" w:after="120" w:line="480" w:lineRule="auto"/>
        <w:jc w:val="both"/>
        <w:rPr>
          <w:rFonts w:ascii="Times New Roman" w:eastAsia="Times New Roman" w:hAnsi="Times New Roman" w:cs="Times New Roman"/>
          <w:sz w:val="24"/>
          <w:szCs w:val="24"/>
          <w:lang w:eastAsia="en-GB"/>
        </w:rPr>
      </w:pPr>
      <w:r w:rsidRPr="009B1DD2">
        <w:rPr>
          <w:rFonts w:ascii="Times New Roman" w:eastAsia="Times New Roman" w:hAnsi="Times New Roman" w:cs="Times New Roman"/>
          <w:sz w:val="24"/>
          <w:szCs w:val="24"/>
          <w:vertAlign w:val="superscript"/>
          <w:lang w:eastAsia="en-GB"/>
        </w:rPr>
        <w:t>1</w:t>
      </w:r>
      <w:r w:rsidRPr="009B1DD2">
        <w:rPr>
          <w:rFonts w:ascii="Times New Roman" w:eastAsia="Times New Roman" w:hAnsi="Times New Roman" w:cs="Times New Roman"/>
          <w:sz w:val="24"/>
          <w:szCs w:val="24"/>
          <w:lang w:eastAsia="en-GB"/>
        </w:rPr>
        <w:t>MRC Centre for Drug Safety Science, Dept. Molecular &amp; Clinical Pharmacology, University of Liverpool, Liverpool, UK. L69 3GE.</w:t>
      </w:r>
    </w:p>
    <w:p w14:paraId="08E4996D" w14:textId="77777777" w:rsidR="00435DA3" w:rsidRPr="009B1DD2" w:rsidRDefault="00435DA3" w:rsidP="00851D96">
      <w:pPr>
        <w:pStyle w:val="NormalWeb"/>
        <w:kinsoku w:val="0"/>
        <w:overflowPunct w:val="0"/>
        <w:spacing w:before="0" w:beforeAutospacing="0" w:after="120" w:afterAutospacing="0" w:line="480" w:lineRule="auto"/>
        <w:jc w:val="both"/>
        <w:textAlignment w:val="baseline"/>
      </w:pPr>
      <w:r w:rsidRPr="009B1DD2">
        <w:rPr>
          <w:vertAlign w:val="superscript"/>
        </w:rPr>
        <w:t>2</w:t>
      </w:r>
      <w:r w:rsidRPr="009B1DD2">
        <w:t>Cheshire and Wirral Partnership NHD FT, Chester Health Park, Liverpool Rd, Chester CH2 1BQ.</w:t>
      </w:r>
    </w:p>
    <w:p w14:paraId="44DEA87D" w14:textId="77777777" w:rsidR="00435DA3" w:rsidRPr="009B1DD2" w:rsidRDefault="00435DA3"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vertAlign w:val="superscript"/>
        </w:rPr>
        <w:t>3</w:t>
      </w:r>
      <w:r w:rsidRPr="009B1DD2">
        <w:rPr>
          <w:rFonts w:ascii="Times New Roman" w:hAnsi="Times New Roman" w:cs="Times New Roman"/>
          <w:sz w:val="24"/>
          <w:szCs w:val="24"/>
        </w:rPr>
        <w:t>Mersey Care NHS FT. Rathbone Low Secure Unit, Rathbone Hospital. Mill Lane, Liverpool L13 4AW.</w:t>
      </w:r>
    </w:p>
    <w:p w14:paraId="2CF29E99" w14:textId="77777777" w:rsidR="00577910" w:rsidRDefault="00577910" w:rsidP="00851D96">
      <w:pPr>
        <w:spacing w:after="120" w:line="480" w:lineRule="auto"/>
        <w:jc w:val="both"/>
        <w:rPr>
          <w:rFonts w:ascii="Times New Roman" w:hAnsi="Times New Roman" w:cs="Times New Roman"/>
          <w:sz w:val="24"/>
          <w:szCs w:val="24"/>
        </w:rPr>
      </w:pPr>
    </w:p>
    <w:p w14:paraId="72BB2F97" w14:textId="77777777" w:rsidR="00EA6530" w:rsidRPr="009B1DD2" w:rsidRDefault="00EA6530" w:rsidP="00851D96">
      <w:pPr>
        <w:spacing w:after="120" w:line="480" w:lineRule="auto"/>
        <w:jc w:val="both"/>
        <w:rPr>
          <w:rFonts w:ascii="Times New Roman" w:hAnsi="Times New Roman" w:cs="Times New Roman"/>
          <w:sz w:val="24"/>
          <w:szCs w:val="24"/>
        </w:rPr>
      </w:pPr>
    </w:p>
    <w:p w14:paraId="121DB629" w14:textId="77777777" w:rsidR="00577910" w:rsidRPr="009B1DD2" w:rsidRDefault="00577910" w:rsidP="00851D96">
      <w:pPr>
        <w:widowControl w:val="0"/>
        <w:autoSpaceDE w:val="0"/>
        <w:autoSpaceDN w:val="0"/>
        <w:adjustRightInd w:val="0"/>
        <w:spacing w:after="120" w:line="480" w:lineRule="auto"/>
        <w:jc w:val="both"/>
        <w:rPr>
          <w:rFonts w:ascii="Times New Roman" w:hAnsi="Times New Roman" w:cs="Times New Roman"/>
          <w:sz w:val="24"/>
          <w:szCs w:val="24"/>
          <w:lang w:val="en-US" w:eastAsia="nl-NL"/>
        </w:rPr>
      </w:pPr>
      <w:r w:rsidRPr="009B1DD2">
        <w:rPr>
          <w:rFonts w:ascii="Times New Roman" w:hAnsi="Times New Roman" w:cs="Times New Roman"/>
          <w:b/>
          <w:bCs/>
          <w:sz w:val="24"/>
          <w:szCs w:val="24"/>
        </w:rPr>
        <w:t xml:space="preserve">Corresponding author: </w:t>
      </w:r>
      <w:r w:rsidRPr="009B1DD2">
        <w:rPr>
          <w:rFonts w:ascii="Times New Roman" w:hAnsi="Times New Roman" w:cs="Times New Roman"/>
          <w:sz w:val="24"/>
          <w:szCs w:val="24"/>
          <w:lang w:val="en-US" w:eastAsia="nl-NL"/>
        </w:rPr>
        <w:t xml:space="preserve">Professor Dean J Naisbitt </w:t>
      </w:r>
    </w:p>
    <w:p w14:paraId="18E1F194" w14:textId="77777777" w:rsidR="00577910" w:rsidRPr="009B1DD2" w:rsidRDefault="00577910"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Department of Molecular and Clinical Pharmacology, MRC Centre for Drug Safety Science, University of Liverpool, Liverpool L69 3GE, UK</w:t>
      </w:r>
    </w:p>
    <w:p w14:paraId="2EFD7476" w14:textId="77777777" w:rsidR="00577910" w:rsidRPr="009B1DD2" w:rsidRDefault="00577910" w:rsidP="00851D96">
      <w:pPr>
        <w:widowControl w:val="0"/>
        <w:autoSpaceDE w:val="0"/>
        <w:autoSpaceDN w:val="0"/>
        <w:adjustRightInd w:val="0"/>
        <w:spacing w:after="120" w:line="480" w:lineRule="auto"/>
        <w:jc w:val="both"/>
        <w:rPr>
          <w:rFonts w:ascii="Times New Roman" w:hAnsi="Times New Roman" w:cs="Times New Roman"/>
          <w:sz w:val="24"/>
          <w:szCs w:val="24"/>
          <w:lang w:val="en-US" w:eastAsia="nl-NL"/>
        </w:rPr>
      </w:pPr>
      <w:r w:rsidRPr="009B1DD2">
        <w:rPr>
          <w:rFonts w:ascii="Times New Roman" w:hAnsi="Times New Roman" w:cs="Times New Roman"/>
          <w:sz w:val="24"/>
          <w:szCs w:val="24"/>
          <w:lang w:val="en-US" w:eastAsia="nl-NL"/>
        </w:rPr>
        <w:t xml:space="preserve">Telephone: +44151 7945346; </w:t>
      </w:r>
      <w:r w:rsidRPr="009B1DD2">
        <w:rPr>
          <w:rFonts w:ascii="Times New Roman" w:hAnsi="Times New Roman" w:cs="Times New Roman"/>
          <w:sz w:val="24"/>
          <w:szCs w:val="24"/>
          <w:lang w:eastAsia="nl-NL"/>
        </w:rPr>
        <w:t>Email: dnes@liverpool.ac.uk</w:t>
      </w:r>
    </w:p>
    <w:p w14:paraId="4C69A776" w14:textId="77777777" w:rsidR="00577910" w:rsidRPr="009B1DD2" w:rsidRDefault="00577910" w:rsidP="00851D96">
      <w:pPr>
        <w:pStyle w:val="NormalWeb"/>
        <w:kinsoku w:val="0"/>
        <w:overflowPunct w:val="0"/>
        <w:spacing w:before="0" w:beforeAutospacing="0" w:after="120" w:afterAutospacing="0" w:line="480" w:lineRule="auto"/>
        <w:jc w:val="both"/>
        <w:textAlignment w:val="baseline"/>
      </w:pPr>
    </w:p>
    <w:p w14:paraId="0C4A367B" w14:textId="77777777" w:rsidR="00577910" w:rsidRPr="009B1DD2" w:rsidRDefault="00577910" w:rsidP="00851D96">
      <w:pPr>
        <w:spacing w:after="120" w:line="480" w:lineRule="auto"/>
        <w:jc w:val="both"/>
        <w:rPr>
          <w:rFonts w:ascii="Times New Roman" w:hAnsi="Times New Roman" w:cs="Times New Roman"/>
          <w:b/>
          <w:bCs/>
          <w:sz w:val="24"/>
          <w:szCs w:val="24"/>
        </w:rPr>
      </w:pPr>
      <w:r w:rsidRPr="009B1DD2">
        <w:rPr>
          <w:rFonts w:ascii="Times New Roman" w:hAnsi="Times New Roman" w:cs="Times New Roman"/>
          <w:b/>
          <w:bCs/>
          <w:sz w:val="24"/>
          <w:szCs w:val="24"/>
        </w:rPr>
        <w:t xml:space="preserve">Running title: </w:t>
      </w:r>
      <w:r w:rsidR="009922BA">
        <w:rPr>
          <w:rFonts w:ascii="Times New Roman" w:hAnsi="Times New Roman" w:cs="Times New Roman"/>
          <w:b/>
          <w:bCs/>
          <w:sz w:val="24"/>
          <w:szCs w:val="24"/>
        </w:rPr>
        <w:t>C</w:t>
      </w:r>
      <w:r w:rsidRPr="009B1DD2">
        <w:rPr>
          <w:rFonts w:ascii="Times New Roman" w:hAnsi="Times New Roman" w:cs="Times New Roman"/>
          <w:b/>
          <w:bCs/>
          <w:sz w:val="24"/>
          <w:szCs w:val="24"/>
        </w:rPr>
        <w:t xml:space="preserve">lozapine-induced agranulocytosis </w:t>
      </w:r>
    </w:p>
    <w:p w14:paraId="1618D3A5" w14:textId="77777777" w:rsidR="00BF49D9" w:rsidRDefault="00BF49D9" w:rsidP="00851D96">
      <w:pPr>
        <w:spacing w:after="120"/>
        <w:rPr>
          <w:rFonts w:ascii="Times New Roman" w:hAnsi="Times New Roman" w:cs="Times New Roman"/>
          <w:b/>
          <w:sz w:val="24"/>
          <w:szCs w:val="24"/>
        </w:rPr>
      </w:pPr>
      <w:r>
        <w:rPr>
          <w:rFonts w:ascii="Times New Roman" w:hAnsi="Times New Roman" w:cs="Times New Roman"/>
          <w:b/>
          <w:sz w:val="24"/>
          <w:szCs w:val="24"/>
        </w:rPr>
        <w:br w:type="page"/>
      </w:r>
    </w:p>
    <w:p w14:paraId="517C14F1" w14:textId="77777777" w:rsidR="0050671C" w:rsidRPr="009B1DD2" w:rsidRDefault="00577910"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lastRenderedPageBreak/>
        <w:t>Abstract</w:t>
      </w:r>
    </w:p>
    <w:p w14:paraId="203C3DA4" w14:textId="77777777" w:rsidR="0050671C" w:rsidRDefault="0050671C" w:rsidP="00851D96">
      <w:pPr>
        <w:pStyle w:val="NormalWeb"/>
        <w:kinsoku w:val="0"/>
        <w:overflowPunct w:val="0"/>
        <w:spacing w:before="0" w:beforeAutospacing="0" w:after="120" w:afterAutospacing="0" w:line="480" w:lineRule="auto"/>
        <w:jc w:val="both"/>
        <w:textAlignment w:val="baseline"/>
      </w:pPr>
      <w:r w:rsidRPr="009B1DD2">
        <w:t>Use of the atypical antipsychotic clozapine is associated with the development of</w:t>
      </w:r>
      <w:r w:rsidR="00211BDA">
        <w:t xml:space="preserve"> life-threatening</w:t>
      </w:r>
      <w:r w:rsidRPr="009B1DD2">
        <w:t xml:space="preserve"> agra</w:t>
      </w:r>
      <w:r w:rsidR="001602FE">
        <w:t xml:space="preserve">nulocytosis. The delayed onset </w:t>
      </w:r>
      <w:r w:rsidRPr="009B1DD2">
        <w:t xml:space="preserve">and the association with HLA variants </w:t>
      </w:r>
      <w:r w:rsidR="00231845" w:rsidRPr="009B1DD2">
        <w:t>are characteristic of an</w:t>
      </w:r>
      <w:r w:rsidRPr="009B1DD2">
        <w:t xml:space="preserve"> immunological mechanism. The aim of this study </w:t>
      </w:r>
      <w:r w:rsidR="001602FE">
        <w:t>was</w:t>
      </w:r>
      <w:r w:rsidRPr="009B1DD2">
        <w:t xml:space="preserve"> to generate </w:t>
      </w:r>
      <w:r w:rsidR="00231845" w:rsidRPr="009B1DD2">
        <w:t>clozapine-specific T-</w:t>
      </w:r>
      <w:r w:rsidRPr="009B1DD2">
        <w:t>cell clones (TCC) and characteris</w:t>
      </w:r>
      <w:r w:rsidR="00231845" w:rsidRPr="009B1DD2">
        <w:t xml:space="preserve">e </w:t>
      </w:r>
      <w:r w:rsidR="009922BA">
        <w:t>pathways</w:t>
      </w:r>
      <w:r w:rsidR="00231845" w:rsidRPr="009B1DD2">
        <w:t xml:space="preserve"> of T-</w:t>
      </w:r>
      <w:r w:rsidRPr="009B1DD2">
        <w:t>cell activation and cross reactivity</w:t>
      </w:r>
      <w:r w:rsidR="001602FE">
        <w:t xml:space="preserve"> with clozapine metabolites and olanzapine</w:t>
      </w:r>
      <w:r w:rsidRPr="009B1DD2">
        <w:t xml:space="preserve">. </w:t>
      </w:r>
      <w:r w:rsidR="00231845" w:rsidRPr="009B1DD2">
        <w:rPr>
          <w:lang w:val="en-US"/>
        </w:rPr>
        <w:t>T-</w:t>
      </w:r>
      <w:r w:rsidRPr="009B1DD2">
        <w:rPr>
          <w:lang w:val="en-US"/>
        </w:rPr>
        <w:t>cell lines</w:t>
      </w:r>
      <w:r w:rsidR="001602FE">
        <w:rPr>
          <w:lang w:val="en-US"/>
        </w:rPr>
        <w:t xml:space="preserve"> and TCC</w:t>
      </w:r>
      <w:r w:rsidRPr="009B1DD2">
        <w:rPr>
          <w:lang w:val="en-US"/>
        </w:rPr>
        <w:t xml:space="preserve"> were established by culturing </w:t>
      </w:r>
      <w:r w:rsidR="003323FA">
        <w:rPr>
          <w:lang w:val="en-US"/>
        </w:rPr>
        <w:t xml:space="preserve">healthy donor </w:t>
      </w:r>
      <w:r w:rsidRPr="009B1DD2">
        <w:rPr>
          <w:lang w:val="en-US"/>
        </w:rPr>
        <w:t xml:space="preserve">PBMC </w:t>
      </w:r>
      <w:r w:rsidR="003323FA">
        <w:rPr>
          <w:lang w:val="en-US"/>
        </w:rPr>
        <w:t xml:space="preserve">and PBMC from patients with agranulocytosis </w:t>
      </w:r>
      <w:r w:rsidR="001602FE">
        <w:rPr>
          <w:lang w:val="en-US"/>
        </w:rPr>
        <w:t xml:space="preserve">with clozapine. </w:t>
      </w:r>
      <w:r w:rsidRPr="009B1DD2">
        <w:t xml:space="preserve">A total of 9 clozapine-responsive CD4+ TCC were </w:t>
      </w:r>
      <w:r w:rsidR="00211BDA">
        <w:t>generated</w:t>
      </w:r>
      <w:r w:rsidR="001602FE">
        <w:t xml:space="preserve"> from patients and healthy </w:t>
      </w:r>
      <w:r w:rsidR="003323FA">
        <w:t>donors</w:t>
      </w:r>
      <w:r w:rsidRPr="009B1DD2">
        <w:t xml:space="preserve">. Activation of TCC required antigen presenting cells, with clozapine interacting </w:t>
      </w:r>
      <w:r w:rsidR="00E80BC4" w:rsidRPr="009B1DD2">
        <w:t xml:space="preserve">directly </w:t>
      </w:r>
      <w:r w:rsidR="001602FE">
        <w:t xml:space="preserve">at therapeutic concentrations </w:t>
      </w:r>
      <w:r w:rsidRPr="009B1DD2">
        <w:t xml:space="preserve">with </w:t>
      </w:r>
      <w:r w:rsidR="00211BDA">
        <w:t>s</w:t>
      </w:r>
      <w:r w:rsidR="00211BDA" w:rsidRPr="009B1DD2">
        <w:t>everal HLA-DR molecules</w:t>
      </w:r>
      <w:r w:rsidRPr="009B1DD2">
        <w:t xml:space="preserve">. </w:t>
      </w:r>
      <w:r w:rsidR="003323FA">
        <w:t xml:space="preserve">TCC were also activated </w:t>
      </w:r>
      <w:r w:rsidR="003323FA" w:rsidRPr="009B1DD2">
        <w:t xml:space="preserve">with </w:t>
      </w:r>
      <w:r w:rsidR="003323FA" w:rsidRPr="009922BA">
        <w:rPr>
          <w:i/>
        </w:rPr>
        <w:t>N</w:t>
      </w:r>
      <w:r w:rsidR="003323FA" w:rsidRPr="009B1DD2">
        <w:t>-desmethyl clozapine and olanzapine</w:t>
      </w:r>
      <w:r w:rsidR="003323FA">
        <w:t xml:space="preserve"> at high concentrations</w:t>
      </w:r>
      <w:r w:rsidR="009922BA">
        <w:t>.</w:t>
      </w:r>
      <w:r w:rsidR="003323FA" w:rsidRPr="009B1DD2">
        <w:t xml:space="preserve"> </w:t>
      </w:r>
      <w:r w:rsidR="009922BA">
        <w:t>M</w:t>
      </w:r>
      <w:r w:rsidR="003323FA" w:rsidRPr="009B1DD2">
        <w:t xml:space="preserve">arked changes in </w:t>
      </w:r>
      <w:r w:rsidR="003323FA">
        <w:t xml:space="preserve">global </w:t>
      </w:r>
      <w:r w:rsidR="003323FA" w:rsidRPr="009B1DD2">
        <w:t xml:space="preserve">protein expression </w:t>
      </w:r>
      <w:r w:rsidR="003323FA">
        <w:t xml:space="preserve">profiles </w:t>
      </w:r>
      <w:r w:rsidR="003323FA" w:rsidRPr="009B1DD2">
        <w:t xml:space="preserve">was observed </w:t>
      </w:r>
      <w:r w:rsidR="003323FA">
        <w:t xml:space="preserve">when </w:t>
      </w:r>
      <w:r w:rsidR="003323FA" w:rsidRPr="009B1DD2">
        <w:t>clozapine</w:t>
      </w:r>
      <w:r w:rsidR="009922BA">
        <w:t xml:space="preserve"> treatment was compared with</w:t>
      </w:r>
      <w:r w:rsidR="003323FA" w:rsidRPr="009B1DD2">
        <w:t xml:space="preserve"> o</w:t>
      </w:r>
      <w:r w:rsidR="003323FA">
        <w:t xml:space="preserve">lanzapine </w:t>
      </w:r>
      <w:r w:rsidR="003323FA" w:rsidRPr="009B1DD2">
        <w:t>treat</w:t>
      </w:r>
      <w:r w:rsidR="003323FA">
        <w:t xml:space="preserve">ment </w:t>
      </w:r>
      <w:r w:rsidR="009922BA">
        <w:t>and the medium control</w:t>
      </w:r>
      <w:r w:rsidR="003323FA" w:rsidRPr="009B1DD2">
        <w:t>.</w:t>
      </w:r>
      <w:r w:rsidR="003323FA">
        <w:t xml:space="preserve"> </w:t>
      </w:r>
      <w:r w:rsidR="00211BDA" w:rsidRPr="009B1DD2">
        <w:rPr>
          <w:i/>
        </w:rPr>
        <w:t>In silico</w:t>
      </w:r>
      <w:r w:rsidR="00211BDA" w:rsidRPr="009B1DD2">
        <w:t xml:space="preserve"> molecular docking </w:t>
      </w:r>
      <w:r w:rsidR="009922BA">
        <w:t>of the study compounds into</w:t>
      </w:r>
      <w:r w:rsidR="00211BDA" w:rsidRPr="009B1DD2">
        <w:t xml:space="preserve"> </w:t>
      </w:r>
      <w:r w:rsidR="009922BA">
        <w:t xml:space="preserve">the </w:t>
      </w:r>
      <w:r w:rsidR="00211BDA" w:rsidRPr="009B1DD2">
        <w:t xml:space="preserve">HLA-DRB1*15:01 </w:t>
      </w:r>
      <w:r w:rsidR="009922BA">
        <w:t>peptide binding cleft revealed that clozapine and olanzapine b</w:t>
      </w:r>
      <w:r w:rsidR="00211BDA" w:rsidRPr="009B1DD2">
        <w:t>ind in a similar confirmation to P4</w:t>
      </w:r>
      <w:r w:rsidR="009922BA">
        <w:t>-</w:t>
      </w:r>
      <w:r w:rsidR="00211BDA" w:rsidRPr="009B1DD2">
        <w:t>P6 peptide binding pockets</w:t>
      </w:r>
      <w:r w:rsidR="009922BA">
        <w:t xml:space="preserve">, while clozapine </w:t>
      </w:r>
      <w:r w:rsidR="009922BA">
        <w:rPr>
          <w:i/>
        </w:rPr>
        <w:t>N-</w:t>
      </w:r>
      <w:r w:rsidR="009922BA" w:rsidRPr="009922BA">
        <w:t>oxide, which does not activate the TCC, bound in a different confirmation</w:t>
      </w:r>
      <w:r w:rsidR="00211BDA" w:rsidRPr="009B1DD2">
        <w:t xml:space="preserve">. </w:t>
      </w:r>
      <w:r w:rsidR="003323FA">
        <w:t>TCC</w:t>
      </w:r>
      <w:r w:rsidR="00E80BC4">
        <w:t xml:space="preserve"> secreted a combination of Th1, Th2</w:t>
      </w:r>
      <w:r w:rsidRPr="009B1DD2">
        <w:t xml:space="preserve">, </w:t>
      </w:r>
      <w:r w:rsidR="00E80BC4">
        <w:t xml:space="preserve">and </w:t>
      </w:r>
      <w:r w:rsidRPr="009B1DD2">
        <w:t>Th22</w:t>
      </w:r>
      <w:r w:rsidR="00211BDA">
        <w:t xml:space="preserve"> cytokines and effector molecules</w:t>
      </w:r>
      <w:r w:rsidRPr="009B1DD2">
        <w:t>, and expressed TCR Vβ 5.1, 16, 20 and 22</w:t>
      </w:r>
      <w:r w:rsidR="00211BDA">
        <w:t xml:space="preserve"> as well as </w:t>
      </w:r>
      <w:r w:rsidR="009922BA">
        <w:t>chemokine</w:t>
      </w:r>
      <w:r w:rsidR="00211BDA">
        <w:t xml:space="preserve"> receptors</w:t>
      </w:r>
      <w:r w:rsidRPr="009B1DD2">
        <w:t xml:space="preserve"> CXCR3, CCR6, CCR4 and CCR9. </w:t>
      </w:r>
      <w:r w:rsidR="00E80BC4">
        <w:t>Collectively, this study demonstrates</w:t>
      </w:r>
      <w:r w:rsidR="001602FE">
        <w:t xml:space="preserve"> that a direct interaction of clozapine with HLA-DR </w:t>
      </w:r>
      <w:r w:rsidR="003323FA">
        <w:t xml:space="preserve">molecules </w:t>
      </w:r>
      <w:r w:rsidR="001602FE">
        <w:t>activates CD4+ TCC</w:t>
      </w:r>
      <w:r w:rsidRPr="009B1DD2">
        <w:t xml:space="preserve">. </w:t>
      </w:r>
      <w:r w:rsidR="001602FE">
        <w:t>A</w:t>
      </w:r>
      <w:r w:rsidRPr="009B1DD2">
        <w:t xml:space="preserve">dditional work is </w:t>
      </w:r>
      <w:r w:rsidR="001602FE">
        <w:t xml:space="preserve">on-going </w:t>
      </w:r>
      <w:r w:rsidRPr="009B1DD2">
        <w:t xml:space="preserve">to delineate their role in </w:t>
      </w:r>
      <w:r w:rsidR="001602FE">
        <w:t xml:space="preserve">the neutrophil apoptosis seen in patients with </w:t>
      </w:r>
      <w:r w:rsidRPr="009B1DD2">
        <w:t>agranulocytosis.</w:t>
      </w:r>
    </w:p>
    <w:p w14:paraId="4215791F" w14:textId="77777777" w:rsidR="00577910" w:rsidRPr="009B1DD2" w:rsidRDefault="00577910" w:rsidP="00851D96">
      <w:pPr>
        <w:pStyle w:val="NormalWeb"/>
        <w:kinsoku w:val="0"/>
        <w:overflowPunct w:val="0"/>
        <w:spacing w:before="0" w:beforeAutospacing="0" w:after="120" w:afterAutospacing="0" w:line="480" w:lineRule="auto"/>
        <w:jc w:val="both"/>
        <w:textAlignment w:val="baseline"/>
      </w:pPr>
      <w:r w:rsidRPr="009B1DD2">
        <w:rPr>
          <w:b/>
        </w:rPr>
        <w:t xml:space="preserve">Key words: </w:t>
      </w:r>
      <w:r w:rsidRPr="009B1DD2">
        <w:t xml:space="preserve">Drug hypersensitivity, agranulocytosis, clozapine, HLA, T-cells. </w:t>
      </w:r>
    </w:p>
    <w:p w14:paraId="4CD46B1C" w14:textId="77777777" w:rsidR="00EE43A5" w:rsidRPr="009B1DD2" w:rsidRDefault="00EE43A5" w:rsidP="00851D96">
      <w:pPr>
        <w:pStyle w:val="NormalWeb"/>
        <w:kinsoku w:val="0"/>
        <w:overflowPunct w:val="0"/>
        <w:spacing w:before="0" w:beforeAutospacing="0" w:after="120" w:afterAutospacing="0" w:line="480" w:lineRule="auto"/>
        <w:jc w:val="both"/>
        <w:textAlignment w:val="baseline"/>
      </w:pPr>
    </w:p>
    <w:p w14:paraId="0C1DEAA4" w14:textId="77777777" w:rsidR="004D2181" w:rsidRDefault="004D2181">
      <w:pPr>
        <w:rPr>
          <w:rFonts w:ascii="Times New Roman" w:eastAsia="Times New Roman" w:hAnsi="Times New Roman" w:cs="Times New Roman"/>
          <w:b/>
          <w:sz w:val="24"/>
          <w:szCs w:val="24"/>
          <w:lang w:eastAsia="en-GB"/>
        </w:rPr>
      </w:pPr>
      <w:r>
        <w:rPr>
          <w:b/>
        </w:rPr>
        <w:br w:type="page"/>
      </w:r>
    </w:p>
    <w:p w14:paraId="72BF4468" w14:textId="77777777" w:rsidR="00D22C5F" w:rsidRPr="009B1DD2" w:rsidRDefault="00E80BC4" w:rsidP="00851D96">
      <w:pPr>
        <w:pStyle w:val="NormalWeb"/>
        <w:kinsoku w:val="0"/>
        <w:overflowPunct w:val="0"/>
        <w:spacing w:before="0" w:beforeAutospacing="0" w:after="120" w:afterAutospacing="0" w:line="480" w:lineRule="auto"/>
        <w:jc w:val="both"/>
        <w:textAlignment w:val="baseline"/>
      </w:pPr>
      <w:r>
        <w:rPr>
          <w:b/>
        </w:rPr>
        <w:lastRenderedPageBreak/>
        <w:t>I</w:t>
      </w:r>
      <w:r w:rsidR="00D22C5F" w:rsidRPr="009B1DD2">
        <w:rPr>
          <w:b/>
        </w:rPr>
        <w:t>ntroduction</w:t>
      </w:r>
    </w:p>
    <w:p w14:paraId="2EB037C7" w14:textId="77777777" w:rsidR="00144F0E" w:rsidRDefault="00BB33D3"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 xml:space="preserve">Clozapine is </w:t>
      </w:r>
      <w:r w:rsidR="009B6F49" w:rsidRPr="009B1DD2">
        <w:rPr>
          <w:rFonts w:ascii="Times New Roman" w:hAnsi="Times New Roman" w:cs="Times New Roman"/>
          <w:sz w:val="24"/>
          <w:szCs w:val="24"/>
        </w:rPr>
        <w:t>a</w:t>
      </w:r>
      <w:r w:rsidR="00E80BC4">
        <w:rPr>
          <w:rFonts w:ascii="Times New Roman" w:hAnsi="Times New Roman" w:cs="Times New Roman"/>
          <w:sz w:val="24"/>
          <w:szCs w:val="24"/>
        </w:rPr>
        <w:t>n</w:t>
      </w:r>
      <w:r w:rsidRPr="009B1DD2">
        <w:rPr>
          <w:rFonts w:ascii="Times New Roman" w:hAnsi="Times New Roman" w:cs="Times New Roman"/>
          <w:sz w:val="24"/>
          <w:szCs w:val="24"/>
        </w:rPr>
        <w:t xml:space="preserve"> effective </w:t>
      </w:r>
      <w:r w:rsidR="00195473" w:rsidRPr="009B1DD2">
        <w:rPr>
          <w:rFonts w:ascii="Times New Roman" w:hAnsi="Times New Roman" w:cs="Times New Roman"/>
          <w:sz w:val="24"/>
          <w:szCs w:val="24"/>
        </w:rPr>
        <w:t xml:space="preserve">second generation antipsychotic </w:t>
      </w:r>
      <w:r w:rsidR="005410FE" w:rsidRPr="009B1DD2">
        <w:rPr>
          <w:rFonts w:ascii="Times New Roman" w:hAnsi="Times New Roman" w:cs="Times New Roman"/>
          <w:sz w:val="24"/>
          <w:szCs w:val="24"/>
        </w:rPr>
        <w:t xml:space="preserve">drug used </w:t>
      </w:r>
      <w:r w:rsidR="009B6F49" w:rsidRPr="009B1DD2">
        <w:rPr>
          <w:rFonts w:ascii="Times New Roman" w:hAnsi="Times New Roman" w:cs="Times New Roman"/>
          <w:sz w:val="24"/>
          <w:szCs w:val="24"/>
        </w:rPr>
        <w:t>for</w:t>
      </w:r>
      <w:r w:rsidRPr="009B1DD2">
        <w:rPr>
          <w:rFonts w:ascii="Times New Roman" w:hAnsi="Times New Roman" w:cs="Times New Roman"/>
          <w:sz w:val="24"/>
          <w:szCs w:val="24"/>
        </w:rPr>
        <w:t xml:space="preserve"> the treatment of refractory schizophrenia</w:t>
      </w:r>
      <w:r w:rsidR="005410FE" w:rsidRPr="009B1DD2">
        <w:rPr>
          <w:rFonts w:ascii="Times New Roman" w:hAnsi="Times New Roman" w:cs="Times New Roman"/>
          <w:sz w:val="24"/>
          <w:szCs w:val="24"/>
        </w:rPr>
        <w:t>.</w:t>
      </w:r>
      <w:r w:rsidR="00F767DD" w:rsidRPr="009B1DD2">
        <w:rPr>
          <w:rFonts w:ascii="Times New Roman" w:hAnsi="Times New Roman" w:cs="Times New Roman"/>
          <w:sz w:val="24"/>
          <w:szCs w:val="24"/>
        </w:rPr>
        <w:t xml:space="preserve"> </w:t>
      </w:r>
      <w:r w:rsidR="00E92FB9" w:rsidRPr="009B1DD2">
        <w:rPr>
          <w:rFonts w:ascii="Times New Roman" w:hAnsi="Times New Roman" w:cs="Times New Roman"/>
          <w:sz w:val="24"/>
          <w:szCs w:val="24"/>
        </w:rPr>
        <w:t xml:space="preserve">It was introduced into clinical </w:t>
      </w:r>
      <w:r w:rsidR="00EC02F3" w:rsidRPr="009B1DD2">
        <w:rPr>
          <w:rFonts w:ascii="Times New Roman" w:hAnsi="Times New Roman" w:cs="Times New Roman"/>
          <w:sz w:val="24"/>
          <w:szCs w:val="24"/>
        </w:rPr>
        <w:t>practice</w:t>
      </w:r>
      <w:r w:rsidR="00E92FB9" w:rsidRPr="009B1DD2">
        <w:rPr>
          <w:rFonts w:ascii="Times New Roman" w:hAnsi="Times New Roman" w:cs="Times New Roman"/>
          <w:sz w:val="24"/>
          <w:szCs w:val="24"/>
        </w:rPr>
        <w:t xml:space="preserve"> in 1971 but</w:t>
      </w:r>
      <w:r w:rsidR="005410FE" w:rsidRPr="009B1DD2">
        <w:rPr>
          <w:rFonts w:ascii="Times New Roman" w:hAnsi="Times New Roman" w:cs="Times New Roman"/>
          <w:sz w:val="24"/>
          <w:szCs w:val="24"/>
        </w:rPr>
        <w:t xml:space="preserve"> </w:t>
      </w:r>
      <w:r w:rsidRPr="009B1DD2">
        <w:rPr>
          <w:rFonts w:ascii="Times New Roman" w:hAnsi="Times New Roman" w:cs="Times New Roman"/>
          <w:sz w:val="24"/>
          <w:szCs w:val="24"/>
        </w:rPr>
        <w:t>severe</w:t>
      </w:r>
      <w:r w:rsidR="00F767DD" w:rsidRPr="009B1DD2">
        <w:rPr>
          <w:rFonts w:ascii="Times New Roman" w:hAnsi="Times New Roman" w:cs="Times New Roman"/>
          <w:sz w:val="24"/>
          <w:szCs w:val="24"/>
        </w:rPr>
        <w:t xml:space="preserve"> and sometimes fatal</w:t>
      </w:r>
      <w:r w:rsidR="005A626B" w:rsidRPr="009B1DD2">
        <w:rPr>
          <w:rFonts w:ascii="Times New Roman" w:hAnsi="Times New Roman" w:cs="Times New Roman"/>
          <w:sz w:val="24"/>
          <w:szCs w:val="24"/>
        </w:rPr>
        <w:t xml:space="preserve"> </w:t>
      </w:r>
      <w:r w:rsidR="00EF60DD" w:rsidRPr="009B1DD2">
        <w:rPr>
          <w:rFonts w:ascii="Times New Roman" w:hAnsi="Times New Roman" w:cs="Times New Roman"/>
          <w:sz w:val="24"/>
          <w:szCs w:val="24"/>
        </w:rPr>
        <w:t>agranulocytosis</w:t>
      </w:r>
      <w:r w:rsidR="004D41C7" w:rsidRPr="009B1DD2">
        <w:rPr>
          <w:rFonts w:ascii="Times New Roman" w:hAnsi="Times New Roman" w:cs="Times New Roman"/>
          <w:sz w:val="24"/>
          <w:szCs w:val="24"/>
        </w:rPr>
        <w:t xml:space="preserve"> </w:t>
      </w:r>
      <w:r w:rsidR="00EC02F3" w:rsidRPr="009B1DD2">
        <w:rPr>
          <w:rFonts w:ascii="Times New Roman" w:hAnsi="Times New Roman" w:cs="Times New Roman"/>
          <w:sz w:val="24"/>
          <w:szCs w:val="24"/>
        </w:rPr>
        <w:t>limited</w:t>
      </w:r>
      <w:r w:rsidRPr="009B1DD2">
        <w:rPr>
          <w:rFonts w:ascii="Times New Roman" w:hAnsi="Times New Roman" w:cs="Times New Roman"/>
          <w:sz w:val="24"/>
          <w:szCs w:val="24"/>
        </w:rPr>
        <w:t xml:space="preserve"> its use in </w:t>
      </w:r>
      <w:r w:rsidR="00E80BC4">
        <w:rPr>
          <w:rFonts w:ascii="Times New Roman" w:hAnsi="Times New Roman" w:cs="Times New Roman"/>
          <w:sz w:val="24"/>
          <w:szCs w:val="24"/>
        </w:rPr>
        <w:t xml:space="preserve">approximately </w:t>
      </w:r>
      <w:r w:rsidRPr="009B1DD2">
        <w:rPr>
          <w:rFonts w:ascii="Times New Roman" w:hAnsi="Times New Roman" w:cs="Times New Roman"/>
          <w:sz w:val="24"/>
          <w:szCs w:val="24"/>
        </w:rPr>
        <w:t xml:space="preserve">1% of patients </w:t>
      </w:r>
      <w:r w:rsidR="00B11BAA" w:rsidRPr="009B1DD2">
        <w:rPr>
          <w:rFonts w:ascii="Times New Roman" w:hAnsi="Times New Roman" w:cs="Times New Roman"/>
          <w:sz w:val="24"/>
          <w:szCs w:val="24"/>
        </w:rPr>
        <w:fldChar w:fldCharType="begin">
          <w:fldData xml:space="preserve">PEVuZE5vdGU+PENpdGU+PEF1dGhvcj52YW4gT3M8L0F1dGhvcj48WWVhcj4yMDA5PC9ZZWFyPjxS
ZWNOdW0+MjwvUmVjTnVtPjxEaXNwbGF5VGV4dD4oMSwgMik8L0Rpc3BsYXlUZXh0PjxyZWNvcmQ+
PHJlYy1udW1iZXI+MjwvcmVjLW51bWJlcj48Zm9yZWlnbi1rZXlzPjxrZXkgYXBwPSJFTiIgZGIt
aWQ9IjJkd3cyMjVweHB3czBnZXoyZG1wMHRhY3d4ZnR2c3Q5ejVwZiIgdGltZXN0YW1wPSIxNTc4
ODQwNDcxIj4yPC9rZXk+PC9mb3JlaWduLWtleXM+PHJlZi10eXBlIG5hbWU9IkpvdXJuYWwgQXJ0
aWNsZSI+MTc8L3JlZi10eXBlPjxjb250cmlidXRvcnM+PGF1dGhvcnM+PGF1dGhvcj52YW4gT3Ms
IEouPC9hdXRob3I+PGF1dGhvcj5LYXB1ciwgUy48L2F1dGhvcj48L2F1dGhvcnM+PC9jb250cmli
dXRvcnM+PGF1dGgtYWRkcmVzcz5EZXBhcnRtZW50IG9mIFBzeWNoaWF0cnkgYW5kIFBzeWNob2xv
Z3ksIFNvdXRoIExpbWJ1cmcgTWVudGFsIEhlYWx0aCBSZXNlYXJjaCBhbmQgVGVhY2hpbmcgTmV0
d29yaywgRVVST04sIE1hYXN0cmljaHQgVW5pdmVyc2l0eSBNZWRpY2FsIENlbnRyZSwgTWFhc3Ry
aWNodCwgTmV0aGVybGFuZHMuIGoudmFub3NAc3AudW5pbWFhcy5ubDwvYXV0aC1hZGRyZXNzPjx0
aXRsZXM+PHRpdGxlPlNjaGl6b3BocmVuaW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z
NS00NTwvcGFnZXM+PHZvbHVtZT4zNzQ8L3ZvbHVtZT48bnVtYmVyPjk2OTA8L251bWJlcj48ZWRp
dGlvbj4yMDA5LzA4LzI1PC9lZGl0aW9uPjxrZXl3b3Jkcz48a2V5d29yZD5BZG9sZXNjZW50PC9r
ZXl3b3JkPjxrZXl3b3JkPkFnZSBvZiBPbnNldDwva2V5d29yZD48a2V5d29yZD5BbnRpcHN5Y2hv
dGljIEFnZW50cy90aGVyYXBldXRpYyB1c2U8L2tleXdvcmQ+PGtleXdvcmQ+Q2FzZSBNYW5hZ2Vt
ZW50PC9rZXl3b3JkPjxrZXl3b3JkPkNvc3Qgb2YgSWxsbmVzczwva2V5d29yZD48a2V5d29yZD5E
aWFnbm9zaXMsIERpZmZlcmVudGlhbDwva2V5d29yZD48a2V5d29yZD5EaWFnbm9zdGljIGFuZCBT
dGF0aXN0aWNhbCBNYW51YWwgb2YgTWVudGFsIERpc29yZGVyczwva2V5d29yZD48a2V5d29yZD5H
ZW5ldGljIFByZWRpc3Bvc2l0aW9uIHRvIERpc2Vhc2UvZXRpb2xvZ3k8L2tleXdvcmQ+PGtleXdv
cmQ+SHVtYW5zPC9rZXl3b3JkPjxrZXl3b3JkPkludGVybmF0aW9uYWwgQ2xhc3NpZmljYXRpb24g
b2YgRGlzZWFzZXM8L2tleXdvcmQ+PGtleXdvcmQ+TW9kZWxzLCBHZW5ldGljPC9rZXl3b3JkPjxr
ZXl3b3JkPk1vZGVscywgUHN5Y2hvbG9naWNhbDwva2V5d29yZD48a2V5d29yZD5Qcm9nbm9zaXM8
L2tleXdvcmQ+PGtleXdvcmQ+UHN5Y2hpYXRyaWMgU3RhdHVzIFJhdGluZyBTY2FsZXM8L2tleXdv
cmQ+PGtleXdvcmQ+UmlzayBGYWN0b3JzPC9rZXl3b3JkPjxrZXl3b3JkPipTY2hpem9waHJlbmlh
L2RpYWdub3Npcy9lcGlkZW1pb2xvZ3kvZXRpb2xvZ3kvdGhlcmFweTwva2V5d29yZD48a2V5d29y
ZD5TY2hpem9waHJlbmljIFBzeWNob2xvZ3k8L2tleXdvcmQ+PGtleXdvcmQ+U29jaWFsIEVudmly
b25tZW50PC9rZXl3b3JkPjxrZXl3b3JkPlRlcm1pbm9sb2d5IGFzIFRvcGljPC9rZXl3b3JkPjxr
ZXl3b3JkPllvdW5nIEFkdWx0PC9rZXl3b3JkPjwva2V5d29yZHM+PGRhdGVzPjx5ZWFyPjIwMDk8
L3llYXI+PHB1Yi1kYXRlcz48ZGF0ZT5BdWcgMjI8L2RhdGU+PC9wdWItZGF0ZXM+PC9kYXRlcz48
aXNibj4wMTQwLTY3MzY8L2lzYm4+PGFjY2Vzc2lvbi1udW0+MTk3MDAwMDY8L2FjY2Vzc2lvbi1u
dW0+PHVybHM+PC91cmxzPjxlbGVjdHJvbmljLXJlc291cmNlLW51bT4xMC4xMDE2L3MwMTQwLTY3
MzYoMDkpNjA5OTUtODwvZWxlY3Ryb25pYy1yZXNvdXJjZS1udW0+PHJlbW90ZS1kYXRhYmFzZS1w
cm92aWRlcj5OTE08L3JlbW90ZS1kYXRhYmFzZS1wcm92aWRlcj48bGFuZ3VhZ2U+ZW5nPC9sYW5n
dWFnZT48L3JlY29yZD48L0NpdGU+PENpdGU+PEF1dGhvcj5XaWNpbnNraTwvQXV0aG9yPjxZZWFy
PjIwMTg8L1llYXI+PFJlY051bT4zPC9SZWNOdW0+PHJlY29yZD48cmVjLW51bWJlcj4zPC9yZWMt
bnVtYmVyPjxmb3JlaWduLWtleXM+PGtleSBhcHA9IkVOIiBkYi1pZD0iMmR3dzIyNXB4cHdzMGdl
ejJkbXAwdGFjd3hmdHZzdDl6NXBmIiB0aW1lc3RhbXA9IjE1Nzg4NDA0NzEiPjM8L2tleT48L2Zv
cmVpZ24ta2V5cz48cmVmLXR5cGUgbmFtZT0iSm91cm5hbCBBcnRpY2xlIj4xNzwvcmVmLXR5cGU+
PGNvbnRyaWJ1dG9ycz48YXV0aG9ycz48YXV0aG9yPldpY2luc2tpLCBNLjwvYXV0aG9yPjxhdXRo
b3I+V2VjbGV3aWN6LCBNLiBNLjwvYXV0aG9yPjwvYXV0aG9ycz48L2NvbnRyaWJ1dG9ycz48YXV0
aC1hZGRyZXNzPkRlcGFydG1lbnQgb2YgUGhhcm1hY29sb2d5IGFuZCBUaGVyYXBldXRpY3MsIEZh
Y3VsdHkgb2YgTWVkaWNpbmUsIENvbGxlZ2l1bSBNZWRpY3VtIGluIEJ5ZGdvc3pjeiwgTmljb2xh
dXMgQ29wZXJuaWN1cyBVbml2ZXJzaXR5LCBCeWRnb3N6Y3osIFBvbGFuZC48L2F1dGgtYWRkcmVz
cz48dGl0bGVzPjx0aXRsZT5DbG96YXBpbmUtaW5kdWNlZCBhZ3JhbnVsb2N5dG9zaXMvZ3JhbnVs
b2N5dG9wZW5pYTogbWVjaGFuaXNtcyBhbmQgbW9uaXRvcmluZzwvdGl0bGU+PHNlY29uZGFyeS10
aXRsZT5DdXJyIE9waW4gSGVtYXRvbDwvc2Vjb25kYXJ5LXRpdGxlPjxhbHQtdGl0bGU+Q3VycmVu
dCBvcGluaW9uIGluIGhlbWF0b2xvZ3k8L2FsdC10aXRsZT48L3RpdGxlcz48cGVyaW9kaWNhbD48
ZnVsbC10aXRsZT5DdXJyIE9waW4gSGVtYXRvbDwvZnVsbC10aXRsZT48YWJici0xPkN1cnJlbnQg
b3BpbmlvbiBpbiBoZW1hdG9sb2d5PC9hYmJyLTE+PC9wZXJpb2RpY2FsPjxhbHQtcGVyaW9kaWNh
bD48ZnVsbC10aXRsZT5DdXJyIE9waW4gSGVtYXRvbDwvZnVsbC10aXRsZT48YWJici0xPkN1cnJl
bnQgb3BpbmlvbiBpbiBoZW1hdG9sb2d5PC9hYmJyLTE+PC9hbHQtcGVyaW9kaWNhbD48cGFnZXM+
MjItMjg8L3BhZ2VzPjx2b2x1bWU+MjU8L3ZvbHVtZT48bnVtYmVyPjE8L251bWJlcj48ZWRpdGlv
bj4yMDE3LzEwLzA3PC9lZGl0aW9uPjxrZXl3b3Jkcz48a2V5d29yZD5BZ3JhbnVsb2N5dG9zaXMv
KmRydWcgdGhlcmFweS9pbW11bm9sb2d5L21ldGFib2xpc208L2tleXdvcmQ+PGtleXdvcmQ+QW50
aXBzeWNob3RpYyBBZ2VudHMvKmFkdmVyc2UgZWZmZWN0cy9tZXRhYm9saXNtPC9rZXl3b3JkPjxr
ZXl3b3JkPkNsb3phcGluZS8qYWR2ZXJzZSBlZmZlY3RzL21ldGFib2xpc208L2tleXdvcmQ+PGtl
eXdvcmQ+SHVtYW5zPC9rZXl3b3JkPjwva2V5d29yZHM+PGRhdGVzPjx5ZWFyPjIwMTg8L3llYXI+
PHB1Yi1kYXRlcz48ZGF0ZT5KYW48L2RhdGU+PC9wdWItZGF0ZXM+PC9kYXRlcz48aXNibj4xMDY1
LTYyNTE8L2lzYm4+PGFjY2Vzc2lvbi1udW0+Mjg5ODQ3NDg8L2FjY2Vzc2lvbi1udW0+PHVybHM+
PC91cmxzPjxlbGVjdHJvbmljLXJlc291cmNlLW51bT4xMC4xMDk3L21vaC4wMDAwMDAwMDAwMDAw
MzkxPC9lbGVjdHJvbmljLXJlc291cmNlLW51bT48cmVtb3RlLWRhdGFiYXNlLXByb3ZpZGVyPk5M
TTwvcmVtb3RlLWRhdGFiYXNlLXByb3ZpZGVyPjxsYW5ndWFnZT5lbmc8L2xhbmd1YWdlPjwvcmVj
b3JkPjwvQ2l0ZT48Q2l0ZT48QXV0aG9yPldpY2luc2tpPC9BdXRob3I+PFllYXI+MjAxODwvWWVh
cj48UmVjTnVtPjM8L1JlY051bT48cmVjb3JkPjxyZWMtbnVtYmVyPjM8L3JlYy1udW1iZXI+PGZv
cmVpZ24ta2V5cz48a2V5IGFwcD0iRU4iIGRiLWlkPSIyZHd3MjI1cHhwd3MwZ2V6MmRtcDB0YWN3
eGZ0dnN0OXo1cGYiIHRpbWVzdGFtcD0iMTU3ODg0MDQ3MSI+Mzwva2V5PjwvZm9yZWlnbi1rZXlz
PjxyZWYtdHlwZSBuYW1lPSJKb3VybmFsIEFydGljbGUiPjE3PC9yZWYtdHlwZT48Y29udHJpYnV0
b3JzPjxhdXRob3JzPjxhdXRob3I+V2ljaW5za2ksIE0uPC9hdXRob3I+PGF1dGhvcj5XZWNsZXdp
Y3osIE0uIE0uPC9hdXRob3I+PC9hdXRob3JzPjwvY29udHJpYnV0b3JzPjxhdXRoLWFkZHJlc3M+
RGVwYXJ0bWVudCBvZiBQaGFybWFjb2xvZ3kgYW5kIFRoZXJhcGV1dGljcywgRmFjdWx0eSBvZiBN
ZWRpY2luZSwgQ29sbGVnaXVtIE1lZGljdW0gaW4gQnlkZ29zemN6LCBOaWNvbGF1cyBDb3Blcm5p
Y3VzIFVuaXZlcnNpdHksIEJ5ZGdvc3pjeiwgUG9sYW5kLjwvYXV0aC1hZGRyZXNzPjx0aXRsZXM+
PHRpdGxlPkNsb3phcGluZS1pbmR1Y2VkIGFncmFudWxvY3l0b3Npcy9ncmFudWxvY3l0b3Blbmlh
OiBtZWNoYW5pc21zIGFuZCBtb25pdG9yaW5nPC90aXRsZT48c2Vjb25kYXJ5LXRpdGxlPkN1cnIg
T3BpbiBIZW1hdG9sPC9zZWNvbmRhcnktdGl0bGU+PGFsdC10aXRsZT5DdXJyZW50IG9waW5pb24g
aW4gaGVtYXRvbG9neTwvYWx0LXRpdGxlPjwvdGl0bGVzPjxwZXJpb2RpY2FsPjxmdWxsLXRpdGxl
PkN1cnIgT3BpbiBIZW1hdG9sPC9mdWxsLXRpdGxlPjxhYmJyLTE+Q3VycmVudCBvcGluaW9uIGlu
IGhlbWF0b2xvZ3k8L2FiYnItMT48L3BlcmlvZGljYWw+PGFsdC1wZXJpb2RpY2FsPjxmdWxsLXRp
dGxlPkN1cnIgT3BpbiBIZW1hdG9sPC9mdWxsLXRpdGxlPjxhYmJyLTE+Q3VycmVudCBvcGluaW9u
IGluIGhlbWF0b2xvZ3k8L2FiYnItMT48L2FsdC1wZXJpb2RpY2FsPjxwYWdlcz4yMi0yODwvcGFn
ZXM+PHZvbHVtZT4yNTwvdm9sdW1lPjxudW1iZXI+MTwvbnVtYmVyPjxlZGl0aW9uPjIwMTcvMTAv
MDc8L2VkaXRpb24+PGtleXdvcmRzPjxrZXl3b3JkPkFncmFudWxvY3l0b3Npcy8qZHJ1ZyB0aGVy
YXB5L2ltbXVub2xvZ3kvbWV0YWJvbGlzbTwva2V5d29yZD48a2V5d29yZD5BbnRpcHN5Y2hvdGlj
IEFnZW50cy8qYWR2ZXJzZSBlZmZlY3RzL21ldGFib2xpc208L2tleXdvcmQ+PGtleXdvcmQ+Q2xv
emFwaW5lLyphZHZlcnNlIGVmZmVjdHMvbWV0YWJvbGlzbTwva2V5d29yZD48a2V5d29yZD5IdW1h
bnM8L2tleXdvcmQ+PC9rZXl3b3Jkcz48ZGF0ZXM+PHllYXI+MjAxODwveWVhcj48cHViLWRhdGVz
PjxkYXRlPkphbjwvZGF0ZT48L3B1Yi1kYXRlcz48L2RhdGVzPjxpc2JuPjEwNjUtNjI1MTwvaXNi
bj48YWNjZXNzaW9uLW51bT4yODk4NDc0ODwvYWNjZXNzaW9uLW51bT48dXJscz48L3VybHM+PGVs
ZWN0cm9uaWMtcmVzb3VyY2UtbnVtPjEwLjEwOTcvbW9oLjAwMDAwMDAwMDAwMDAzOTE8L2VsZWN0
cm9uaWMtcmVzb3VyY2UtbnVtPjxyZW1vdGUtZGF0YWJhc2UtcHJvdmlkZXI+TkxNPC9yZW1vdGUt
ZGF0YWJhc2UtcHJvdmlkZXI+PGxhbmd1YWdlPmVuZzwvbGFuZ3VhZ2U+PC9yZWNvcmQ+PC9DaXRl
PjwvRW5kTm90ZT5=
</w:fldData>
        </w:fldChar>
      </w:r>
      <w:r w:rsidR="009440C1" w:rsidRPr="009B1DD2">
        <w:rPr>
          <w:rFonts w:ascii="Times New Roman" w:hAnsi="Times New Roman" w:cs="Times New Roman"/>
          <w:sz w:val="24"/>
          <w:szCs w:val="24"/>
        </w:rPr>
        <w:instrText xml:space="preserve"> ADDIN EN.CITE </w:instrText>
      </w:r>
      <w:r w:rsidR="009440C1" w:rsidRPr="009B1DD2">
        <w:rPr>
          <w:rFonts w:ascii="Times New Roman" w:hAnsi="Times New Roman" w:cs="Times New Roman"/>
          <w:sz w:val="24"/>
          <w:szCs w:val="24"/>
        </w:rPr>
        <w:fldChar w:fldCharType="begin">
          <w:fldData xml:space="preserve">PEVuZE5vdGU+PENpdGU+PEF1dGhvcj52YW4gT3M8L0F1dGhvcj48WWVhcj4yMDA5PC9ZZWFyPjxS
ZWNOdW0+MjwvUmVjTnVtPjxEaXNwbGF5VGV4dD4oMSwgMik8L0Rpc3BsYXlUZXh0PjxyZWNvcmQ+
PHJlYy1udW1iZXI+MjwvcmVjLW51bWJlcj48Zm9yZWlnbi1rZXlzPjxrZXkgYXBwPSJFTiIgZGIt
aWQ9IjJkd3cyMjVweHB3czBnZXoyZG1wMHRhY3d4ZnR2c3Q5ejVwZiIgdGltZXN0YW1wPSIxNTc4
ODQwNDcxIj4yPC9rZXk+PC9mb3JlaWduLWtleXM+PHJlZi10eXBlIG5hbWU9IkpvdXJuYWwgQXJ0
aWNsZSI+MTc8L3JlZi10eXBlPjxjb250cmlidXRvcnM+PGF1dGhvcnM+PGF1dGhvcj52YW4gT3Ms
IEouPC9hdXRob3I+PGF1dGhvcj5LYXB1ciwgUy48L2F1dGhvcj48L2F1dGhvcnM+PC9jb250cmli
dXRvcnM+PGF1dGgtYWRkcmVzcz5EZXBhcnRtZW50IG9mIFBzeWNoaWF0cnkgYW5kIFBzeWNob2xv
Z3ksIFNvdXRoIExpbWJ1cmcgTWVudGFsIEhlYWx0aCBSZXNlYXJjaCBhbmQgVGVhY2hpbmcgTmV0
d29yaywgRVVST04sIE1hYXN0cmljaHQgVW5pdmVyc2l0eSBNZWRpY2FsIENlbnRyZSwgTWFhc3Ry
aWNodCwgTmV0aGVybGFuZHMuIGoudmFub3NAc3AudW5pbWFhcy5ubDwvYXV0aC1hZGRyZXNzPjx0
aXRsZXM+PHRpdGxlPlNjaGl6b3BocmVuaW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z
NS00NTwvcGFnZXM+PHZvbHVtZT4zNzQ8L3ZvbHVtZT48bnVtYmVyPjk2OTA8L251bWJlcj48ZWRp
dGlvbj4yMDA5LzA4LzI1PC9lZGl0aW9uPjxrZXl3b3Jkcz48a2V5d29yZD5BZG9sZXNjZW50PC9r
ZXl3b3JkPjxrZXl3b3JkPkFnZSBvZiBPbnNldDwva2V5d29yZD48a2V5d29yZD5BbnRpcHN5Y2hv
dGljIEFnZW50cy90aGVyYXBldXRpYyB1c2U8L2tleXdvcmQ+PGtleXdvcmQ+Q2FzZSBNYW5hZ2Vt
ZW50PC9rZXl3b3JkPjxrZXl3b3JkPkNvc3Qgb2YgSWxsbmVzczwva2V5d29yZD48a2V5d29yZD5E
aWFnbm9zaXMsIERpZmZlcmVudGlhbDwva2V5d29yZD48a2V5d29yZD5EaWFnbm9zdGljIGFuZCBT
dGF0aXN0aWNhbCBNYW51YWwgb2YgTWVudGFsIERpc29yZGVyczwva2V5d29yZD48a2V5d29yZD5H
ZW5ldGljIFByZWRpc3Bvc2l0aW9uIHRvIERpc2Vhc2UvZXRpb2xvZ3k8L2tleXdvcmQ+PGtleXdv
cmQ+SHVtYW5zPC9rZXl3b3JkPjxrZXl3b3JkPkludGVybmF0aW9uYWwgQ2xhc3NpZmljYXRpb24g
b2YgRGlzZWFzZXM8L2tleXdvcmQ+PGtleXdvcmQ+TW9kZWxzLCBHZW5ldGljPC9rZXl3b3JkPjxr
ZXl3b3JkPk1vZGVscywgUHN5Y2hvbG9naWNhbDwva2V5d29yZD48a2V5d29yZD5Qcm9nbm9zaXM8
L2tleXdvcmQ+PGtleXdvcmQ+UHN5Y2hpYXRyaWMgU3RhdHVzIFJhdGluZyBTY2FsZXM8L2tleXdv
cmQ+PGtleXdvcmQ+UmlzayBGYWN0b3JzPC9rZXl3b3JkPjxrZXl3b3JkPipTY2hpem9waHJlbmlh
L2RpYWdub3Npcy9lcGlkZW1pb2xvZ3kvZXRpb2xvZ3kvdGhlcmFweTwva2V5d29yZD48a2V5d29y
ZD5TY2hpem9waHJlbmljIFBzeWNob2xvZ3k8L2tleXdvcmQ+PGtleXdvcmQ+U29jaWFsIEVudmly
b25tZW50PC9rZXl3b3JkPjxrZXl3b3JkPlRlcm1pbm9sb2d5IGFzIFRvcGljPC9rZXl3b3JkPjxr
ZXl3b3JkPllvdW5nIEFkdWx0PC9rZXl3b3JkPjwva2V5d29yZHM+PGRhdGVzPjx5ZWFyPjIwMDk8
L3llYXI+PHB1Yi1kYXRlcz48ZGF0ZT5BdWcgMjI8L2RhdGU+PC9wdWItZGF0ZXM+PC9kYXRlcz48
aXNibj4wMTQwLTY3MzY8L2lzYm4+PGFjY2Vzc2lvbi1udW0+MTk3MDAwMDY8L2FjY2Vzc2lvbi1u
dW0+PHVybHM+PC91cmxzPjxlbGVjdHJvbmljLXJlc291cmNlLW51bT4xMC4xMDE2L3MwMTQwLTY3
MzYoMDkpNjA5OTUtODwvZWxlY3Ryb25pYy1yZXNvdXJjZS1udW0+PHJlbW90ZS1kYXRhYmFzZS1w
cm92aWRlcj5OTE08L3JlbW90ZS1kYXRhYmFzZS1wcm92aWRlcj48bGFuZ3VhZ2U+ZW5nPC9sYW5n
dWFnZT48L3JlY29yZD48L0NpdGU+PENpdGU+PEF1dGhvcj5XaWNpbnNraTwvQXV0aG9yPjxZZWFy
PjIwMTg8L1llYXI+PFJlY051bT4zPC9SZWNOdW0+PHJlY29yZD48cmVjLW51bWJlcj4zPC9yZWMt
bnVtYmVyPjxmb3JlaWduLWtleXM+PGtleSBhcHA9IkVOIiBkYi1pZD0iMmR3dzIyNXB4cHdzMGdl
ejJkbXAwdGFjd3hmdHZzdDl6NXBmIiB0aW1lc3RhbXA9IjE1Nzg4NDA0NzEiPjM8L2tleT48L2Zv
cmVpZ24ta2V5cz48cmVmLXR5cGUgbmFtZT0iSm91cm5hbCBBcnRpY2xlIj4xNzwvcmVmLXR5cGU+
PGNvbnRyaWJ1dG9ycz48YXV0aG9ycz48YXV0aG9yPldpY2luc2tpLCBNLjwvYXV0aG9yPjxhdXRo
b3I+V2VjbGV3aWN6LCBNLiBNLjwvYXV0aG9yPjwvYXV0aG9ycz48L2NvbnRyaWJ1dG9ycz48YXV0
aC1hZGRyZXNzPkRlcGFydG1lbnQgb2YgUGhhcm1hY29sb2d5IGFuZCBUaGVyYXBldXRpY3MsIEZh
Y3VsdHkgb2YgTWVkaWNpbmUsIENvbGxlZ2l1bSBNZWRpY3VtIGluIEJ5ZGdvc3pjeiwgTmljb2xh
dXMgQ29wZXJuaWN1cyBVbml2ZXJzaXR5LCBCeWRnb3N6Y3osIFBvbGFuZC48L2F1dGgtYWRkcmVz
cz48dGl0bGVzPjx0aXRsZT5DbG96YXBpbmUtaW5kdWNlZCBhZ3JhbnVsb2N5dG9zaXMvZ3JhbnVs
b2N5dG9wZW5pYTogbWVjaGFuaXNtcyBhbmQgbW9uaXRvcmluZzwvdGl0bGU+PHNlY29uZGFyeS10
aXRsZT5DdXJyIE9waW4gSGVtYXRvbDwvc2Vjb25kYXJ5LXRpdGxlPjxhbHQtdGl0bGU+Q3VycmVu
dCBvcGluaW9uIGluIGhlbWF0b2xvZ3k8L2FsdC10aXRsZT48L3RpdGxlcz48cGVyaW9kaWNhbD48
ZnVsbC10aXRsZT5DdXJyIE9waW4gSGVtYXRvbDwvZnVsbC10aXRsZT48YWJici0xPkN1cnJlbnQg
b3BpbmlvbiBpbiBoZW1hdG9sb2d5PC9hYmJyLTE+PC9wZXJpb2RpY2FsPjxhbHQtcGVyaW9kaWNh
bD48ZnVsbC10aXRsZT5DdXJyIE9waW4gSGVtYXRvbDwvZnVsbC10aXRsZT48YWJici0xPkN1cnJl
bnQgb3BpbmlvbiBpbiBoZW1hdG9sb2d5PC9hYmJyLTE+PC9hbHQtcGVyaW9kaWNhbD48cGFnZXM+
MjItMjg8L3BhZ2VzPjx2b2x1bWU+MjU8L3ZvbHVtZT48bnVtYmVyPjE8L251bWJlcj48ZWRpdGlv
bj4yMDE3LzEwLzA3PC9lZGl0aW9uPjxrZXl3b3Jkcz48a2V5d29yZD5BZ3JhbnVsb2N5dG9zaXMv
KmRydWcgdGhlcmFweS9pbW11bm9sb2d5L21ldGFib2xpc208L2tleXdvcmQ+PGtleXdvcmQ+QW50
aXBzeWNob3RpYyBBZ2VudHMvKmFkdmVyc2UgZWZmZWN0cy9tZXRhYm9saXNtPC9rZXl3b3JkPjxr
ZXl3b3JkPkNsb3phcGluZS8qYWR2ZXJzZSBlZmZlY3RzL21ldGFib2xpc208L2tleXdvcmQ+PGtl
eXdvcmQ+SHVtYW5zPC9rZXl3b3JkPjwva2V5d29yZHM+PGRhdGVzPjx5ZWFyPjIwMTg8L3llYXI+
PHB1Yi1kYXRlcz48ZGF0ZT5KYW48L2RhdGU+PC9wdWItZGF0ZXM+PC9kYXRlcz48aXNibj4xMDY1
LTYyNTE8L2lzYm4+PGFjY2Vzc2lvbi1udW0+Mjg5ODQ3NDg8L2FjY2Vzc2lvbi1udW0+PHVybHM+
PC91cmxzPjxlbGVjdHJvbmljLXJlc291cmNlLW51bT4xMC4xMDk3L21vaC4wMDAwMDAwMDAwMDAw
MzkxPC9lbGVjdHJvbmljLXJlc291cmNlLW51bT48cmVtb3RlLWRhdGFiYXNlLXByb3ZpZGVyPk5M
TTwvcmVtb3RlLWRhdGFiYXNlLXByb3ZpZGVyPjxsYW5ndWFnZT5lbmc8L2xhbmd1YWdlPjwvcmVj
b3JkPjwvQ2l0ZT48Q2l0ZT48QXV0aG9yPldpY2luc2tpPC9BdXRob3I+PFllYXI+MjAxODwvWWVh
cj48UmVjTnVtPjM8L1JlY051bT48cmVjb3JkPjxyZWMtbnVtYmVyPjM8L3JlYy1udW1iZXI+PGZv
cmVpZ24ta2V5cz48a2V5IGFwcD0iRU4iIGRiLWlkPSIyZHd3MjI1cHhwd3MwZ2V6MmRtcDB0YWN3
eGZ0dnN0OXo1cGYiIHRpbWVzdGFtcD0iMTU3ODg0MDQ3MSI+Mzwva2V5PjwvZm9yZWlnbi1rZXlz
PjxyZWYtdHlwZSBuYW1lPSJKb3VybmFsIEFydGljbGUiPjE3PC9yZWYtdHlwZT48Y29udHJpYnV0
b3JzPjxhdXRob3JzPjxhdXRob3I+V2ljaW5za2ksIE0uPC9hdXRob3I+PGF1dGhvcj5XZWNsZXdp
Y3osIE0uIE0uPC9hdXRob3I+PC9hdXRob3JzPjwvY29udHJpYnV0b3JzPjxhdXRoLWFkZHJlc3M+
RGVwYXJ0bWVudCBvZiBQaGFybWFjb2xvZ3kgYW5kIFRoZXJhcGV1dGljcywgRmFjdWx0eSBvZiBN
ZWRpY2luZSwgQ29sbGVnaXVtIE1lZGljdW0gaW4gQnlkZ29zemN6LCBOaWNvbGF1cyBDb3Blcm5p
Y3VzIFVuaXZlcnNpdHksIEJ5ZGdvc3pjeiwgUG9sYW5kLjwvYXV0aC1hZGRyZXNzPjx0aXRsZXM+
PHRpdGxlPkNsb3phcGluZS1pbmR1Y2VkIGFncmFudWxvY3l0b3Npcy9ncmFudWxvY3l0b3Blbmlh
OiBtZWNoYW5pc21zIGFuZCBtb25pdG9yaW5nPC90aXRsZT48c2Vjb25kYXJ5LXRpdGxlPkN1cnIg
T3BpbiBIZW1hdG9sPC9zZWNvbmRhcnktdGl0bGU+PGFsdC10aXRsZT5DdXJyZW50IG9waW5pb24g
aW4gaGVtYXRvbG9neTwvYWx0LXRpdGxlPjwvdGl0bGVzPjxwZXJpb2RpY2FsPjxmdWxsLXRpdGxl
PkN1cnIgT3BpbiBIZW1hdG9sPC9mdWxsLXRpdGxlPjxhYmJyLTE+Q3VycmVudCBvcGluaW9uIGlu
IGhlbWF0b2xvZ3k8L2FiYnItMT48L3BlcmlvZGljYWw+PGFsdC1wZXJpb2RpY2FsPjxmdWxsLXRp
dGxlPkN1cnIgT3BpbiBIZW1hdG9sPC9mdWxsLXRpdGxlPjxhYmJyLTE+Q3VycmVudCBvcGluaW9u
IGluIGhlbWF0b2xvZ3k8L2FiYnItMT48L2FsdC1wZXJpb2RpY2FsPjxwYWdlcz4yMi0yODwvcGFn
ZXM+PHZvbHVtZT4yNTwvdm9sdW1lPjxudW1iZXI+MTwvbnVtYmVyPjxlZGl0aW9uPjIwMTcvMTAv
MDc8L2VkaXRpb24+PGtleXdvcmRzPjxrZXl3b3JkPkFncmFudWxvY3l0b3Npcy8qZHJ1ZyB0aGVy
YXB5L2ltbXVub2xvZ3kvbWV0YWJvbGlzbTwva2V5d29yZD48a2V5d29yZD5BbnRpcHN5Y2hvdGlj
IEFnZW50cy8qYWR2ZXJzZSBlZmZlY3RzL21ldGFib2xpc208L2tleXdvcmQ+PGtleXdvcmQ+Q2xv
emFwaW5lLyphZHZlcnNlIGVmZmVjdHMvbWV0YWJvbGlzbTwva2V5d29yZD48a2V5d29yZD5IdW1h
bnM8L2tleXdvcmQ+PC9rZXl3b3Jkcz48ZGF0ZXM+PHllYXI+MjAxODwveWVhcj48cHViLWRhdGVz
PjxkYXRlPkphbjwvZGF0ZT48L3B1Yi1kYXRlcz48L2RhdGVzPjxpc2JuPjEwNjUtNjI1MTwvaXNi
bj48YWNjZXNzaW9uLW51bT4yODk4NDc0ODwvYWNjZXNzaW9uLW51bT48dXJscz48L3VybHM+PGVs
ZWN0cm9uaWMtcmVzb3VyY2UtbnVtPjEwLjEwOTcvbW9oLjAwMDAwMDAwMDAwMDAzOTE8L2VsZWN0
cm9uaWMtcmVzb3VyY2UtbnVtPjxyZW1vdGUtZGF0YWJhc2UtcHJvdmlkZXI+TkxNPC9yZW1vdGUt
ZGF0YWJhc2UtcHJvdmlkZXI+PGxhbmd1YWdlPmVuZzwvbGFuZ3VhZ2U+PC9yZWNvcmQ+PC9DaXRl
PjwvRW5kTm90ZT5=
</w:fldData>
        </w:fldChar>
      </w:r>
      <w:r w:rsidR="009440C1" w:rsidRPr="009B1DD2">
        <w:rPr>
          <w:rFonts w:ascii="Times New Roman" w:hAnsi="Times New Roman" w:cs="Times New Roman"/>
          <w:sz w:val="24"/>
          <w:szCs w:val="24"/>
        </w:rPr>
        <w:instrText xml:space="preserve"> ADDIN EN.CITE.DATA </w:instrText>
      </w:r>
      <w:r w:rsidR="009440C1" w:rsidRPr="009B1DD2">
        <w:rPr>
          <w:rFonts w:ascii="Times New Roman" w:hAnsi="Times New Roman" w:cs="Times New Roman"/>
          <w:sz w:val="24"/>
          <w:szCs w:val="24"/>
        </w:rPr>
      </w:r>
      <w:r w:rsidR="009440C1" w:rsidRPr="009B1DD2">
        <w:rPr>
          <w:rFonts w:ascii="Times New Roman" w:hAnsi="Times New Roman" w:cs="Times New Roman"/>
          <w:sz w:val="24"/>
          <w:szCs w:val="24"/>
        </w:rPr>
        <w:fldChar w:fldCharType="end"/>
      </w:r>
      <w:r w:rsidR="00B11BAA" w:rsidRPr="009B1DD2">
        <w:rPr>
          <w:rFonts w:ascii="Times New Roman" w:hAnsi="Times New Roman" w:cs="Times New Roman"/>
          <w:sz w:val="24"/>
          <w:szCs w:val="24"/>
        </w:rPr>
      </w:r>
      <w:r w:rsidR="00B11BAA" w:rsidRPr="009B1DD2">
        <w:rPr>
          <w:rFonts w:ascii="Times New Roman" w:hAnsi="Times New Roman" w:cs="Times New Roman"/>
          <w:sz w:val="24"/>
          <w:szCs w:val="24"/>
        </w:rPr>
        <w:fldChar w:fldCharType="separate"/>
      </w:r>
      <w:r w:rsidR="00B11BAA" w:rsidRPr="009B1DD2">
        <w:rPr>
          <w:rFonts w:ascii="Times New Roman" w:hAnsi="Times New Roman" w:cs="Times New Roman"/>
          <w:noProof/>
          <w:sz w:val="24"/>
          <w:szCs w:val="24"/>
        </w:rPr>
        <w:t>(1, 2)</w:t>
      </w:r>
      <w:r w:rsidR="00B11BAA" w:rsidRPr="009B1DD2">
        <w:rPr>
          <w:rFonts w:ascii="Times New Roman" w:hAnsi="Times New Roman" w:cs="Times New Roman"/>
          <w:sz w:val="24"/>
          <w:szCs w:val="24"/>
        </w:rPr>
        <w:fldChar w:fldCharType="end"/>
      </w:r>
      <w:r w:rsidR="00EC02F3" w:rsidRPr="009B1DD2">
        <w:rPr>
          <w:rFonts w:ascii="Times New Roman" w:hAnsi="Times New Roman" w:cs="Times New Roman"/>
          <w:sz w:val="24"/>
          <w:szCs w:val="24"/>
        </w:rPr>
        <w:t xml:space="preserve">. This resulted </w:t>
      </w:r>
      <w:r w:rsidR="00E92FB9" w:rsidRPr="009B1DD2">
        <w:rPr>
          <w:rFonts w:ascii="Times New Roman" w:hAnsi="Times New Roman" w:cs="Times New Roman"/>
          <w:sz w:val="24"/>
          <w:szCs w:val="24"/>
        </w:rPr>
        <w:t>in its withdrawal in most countries</w:t>
      </w:r>
      <w:r w:rsidR="00E80BC4">
        <w:rPr>
          <w:rFonts w:ascii="Times New Roman" w:hAnsi="Times New Roman" w:cs="Times New Roman"/>
          <w:sz w:val="24"/>
          <w:szCs w:val="24"/>
        </w:rPr>
        <w:t>; however, c</w:t>
      </w:r>
      <w:r w:rsidR="00E92FB9" w:rsidRPr="009B1DD2">
        <w:rPr>
          <w:rFonts w:ascii="Times New Roman" w:hAnsi="Times New Roman" w:cs="Times New Roman"/>
          <w:sz w:val="24"/>
          <w:szCs w:val="24"/>
        </w:rPr>
        <w:t>lozapine was reintroduced in the late 1980s because of its proven efficacy in the management of refractory</w:t>
      </w:r>
      <w:r w:rsidR="0059115F" w:rsidRPr="009B1DD2">
        <w:rPr>
          <w:rFonts w:ascii="Times New Roman" w:hAnsi="Times New Roman" w:cs="Times New Roman"/>
          <w:sz w:val="24"/>
          <w:szCs w:val="24"/>
        </w:rPr>
        <w:t xml:space="preserve"> schizophrenia</w:t>
      </w:r>
      <w:r w:rsidR="003D5C2D" w:rsidRPr="009B1DD2">
        <w:rPr>
          <w:rFonts w:ascii="Times New Roman" w:hAnsi="Times New Roman" w:cs="Times New Roman"/>
          <w:sz w:val="24"/>
          <w:szCs w:val="24"/>
        </w:rPr>
        <w:t xml:space="preserve"> </w:t>
      </w:r>
      <w:r w:rsidR="00E80BC4">
        <w:rPr>
          <w:rFonts w:ascii="Times New Roman" w:hAnsi="Times New Roman" w:cs="Times New Roman"/>
          <w:sz w:val="24"/>
          <w:szCs w:val="24"/>
        </w:rPr>
        <w:t>and an absence of efficacious alternatives</w:t>
      </w:r>
      <w:r w:rsidR="0059115F" w:rsidRPr="009B1DD2">
        <w:rPr>
          <w:rFonts w:ascii="Times New Roman" w:hAnsi="Times New Roman" w:cs="Times New Roman"/>
          <w:sz w:val="24"/>
          <w:szCs w:val="24"/>
        </w:rPr>
        <w:t xml:space="preserve"> </w:t>
      </w:r>
      <w:r w:rsidR="0059115F" w:rsidRPr="009B1DD2">
        <w:rPr>
          <w:rFonts w:ascii="Times New Roman" w:hAnsi="Times New Roman" w:cs="Times New Roman"/>
          <w:sz w:val="24"/>
          <w:szCs w:val="24"/>
        </w:rPr>
        <w:fldChar w:fldCharType="begin">
          <w:fldData xml:space="preserve">PEVuZE5vdGU+PENpdGU+PEF1dGhvcj5SZW1pbmd0b248L0F1dGhvcj48WWVhcj4yMDE2PC9ZZWFy
PjxSZWNOdW0+NTwvUmVjTnVtPjxEaXNwbGF5VGV4dD4oMywgNCk8L0Rpc3BsYXlUZXh0PjxyZWNv
cmQ+PHJlYy1udW1iZXI+NTwvcmVjLW51bWJlcj48Zm9yZWlnbi1rZXlzPjxrZXkgYXBwPSJFTiIg
ZGItaWQ9IjJkd3cyMjVweHB3czBnZXoyZG1wMHRhY3d4ZnR2c3Q5ejVwZiIgdGltZXN0YW1wPSIx
NTc4ODQwNDcyIj41PC9rZXk+PC9mb3JlaWduLWtleXM+PHJlZi10eXBlIG5hbWU9IkpvdXJuYWwg
QXJ0aWNsZSI+MTc8L3JlZi10eXBlPjxjb250cmlidXRvcnM+PGF1dGhvcnM+PGF1dGhvcj5SZW1p
bmd0b24sIEcuPC9hdXRob3I+PGF1dGhvcj5MZWUsIEouPC9hdXRob3I+PGF1dGhvcj5BZ2lkLCBP
LjwvYXV0aG9yPjxhdXRob3I+VGFrZXVjaGksIEguPC9hdXRob3I+PGF1dGhvcj5Gb3Vzc2lhcywg
Ry48L2F1dGhvcj48YXV0aG9yPkhhaG4sIE0uPC9hdXRob3I+PGF1dGhvcj5GZXJ2YWhhLCBHLjwv
YXV0aG9yPjxhdXRob3I+QnVydG9uLCBMLjwvYXV0aG9yPjxhdXRob3I+UG93ZWxsLCBWLjwvYXV0
aG9yPjwvYXV0aG9ycz48L2NvbnRyaWJ1dG9ycz48YXV0aC1hZGRyZXNzPmEgRGVwYXJ0bWVudCBv
ZiBQc3ljaGlhdHJ5ICwgVW5pdmVyc2l0eSBvZiBUb3JvbnRvICwgVG9yb250byAsIE9OICwgQ2Fu
YWRhLiYjeEQ7YiBJbnN0aXR1dGUgb2YgTWVkaWNhbCBTY2llbmNlICwgVW5pdmVyc2l0eSBvZiBU
b3JvbnRvICwgVG9yb250byAsIE9OICwgQ2FuYWRhLiYjeEQ7YyBDZW50cmUgZm9yIEFkZGljdGlv
biBhbmQgTWVudGFsIEhlYWx0aCAoQ0FNSCkgLCBUb3JvbnRvICwgT04gLCBDYW5hZGEuJiN4RDtk
IERlcGFydG1lbnQgb2YgR2VuZXJhbCBQc3ljaGlhdHJ5IDEgLCBJbnN0aXR1dGUgb2YgTWVudGFs
IEhlYWx0aCAsIFNpbmdhcG9yZSAsIFNpbmdhcG9yZS4mI3hEO2UgRGVwYXJ0bWVudCBvZiBOZXVy
b3BzeWNoaWF0cnkgLCBLZWlvIFVuaXZlcnNpdHkgU2Nob29sIG9mIE1lZGljaW5lICwgVG9reW8g
LCBKYXBhbi48L2F1dGgtYWRkcmVzcz48dGl0bGVzPjx0aXRsZT5DbG96YXBpbmUmYXBvcztzIGNy
aXRpY2FsIHJvbGUgaW4gdHJlYXRtZW50IHJlc2lzdGFudCBzY2hpem9waHJlbmlhOiBlbnN1cmlu
ZyBib3RoIHNhZmV0eSBhbmQgdXNlPC90aXRsZT48c2Vjb25kYXJ5LXRpdGxlPkV4cGVydCBPcGlu
IERydWcgU2FmPC9zZWNvbmRhcnktdGl0bGU+PGFsdC10aXRsZT5FeHBlcnQgb3BpbmlvbiBvbiBk
cnVnIHNhZmV0eTwvYWx0LXRpdGxlPjwvdGl0bGVzPjxwZXJpb2RpY2FsPjxmdWxsLXRpdGxlPkV4
cGVydCBPcGluIERydWcgU2FmPC9mdWxsLXRpdGxlPjxhYmJyLTE+RXhwZXJ0IG9waW5pb24gb24g
ZHJ1ZyBzYWZldHk8L2FiYnItMT48L3BlcmlvZGljYWw+PGFsdC1wZXJpb2RpY2FsPjxmdWxsLXRp
dGxlPkV4cGVydCBPcGluIERydWcgU2FmPC9mdWxsLXRpdGxlPjxhYmJyLTE+RXhwZXJ0IG9waW5p
b24gb24gZHJ1ZyBzYWZldHk8L2FiYnItMT48L2FsdC1wZXJpb2RpY2FsPjxwYWdlcz4xMTkzLTIw
MzwvcGFnZXM+PHZvbHVtZT4xNTwvdm9sdW1lPjxudW1iZXI+OTwvbnVtYmVyPjxlZGl0aW9uPjIw
MTYvMDUvMjI8L2VkaXRpb24+PGtleXdvcmRzPjxrZXl3b3JkPkFncmFudWxvY3l0b3Npcy9jaGVt
aWNhbGx5IGluZHVjZWQ8L2tleXdvcmQ+PGtleXdvcmQ+QW50aXBzeWNob3RpYyBBZ2VudHMvYWR2
ZXJzZSBlZmZlY3RzLyp0aGVyYXBldXRpYyB1c2U8L2tleXdvcmQ+PGtleXdvcmQ+Q2xvemFwaW5l
L2FkdmVyc2UgZWZmZWN0cy8qdGhlcmFwZXV0aWMgdXNlPC9rZXl3b3JkPjxrZXl3b3JkPkRydWcg
TW9uaXRvcmluZy9tZXRob2RzPC9rZXl3b3JkPjxrZXl3b3JkPkRydWcgUmVzaXN0YW5jZTwva2V5
d29yZD48a2V5d29yZD5IdW1hbnM8L2tleXdvcmQ+PGtleXdvcmQ+TmV1dHJvcGVuaWEvY2hlbWlj
YWxseSBpbmR1Y2VkPC9rZXl3b3JkPjxrZXl3b3JkPlNjaGl6b3BocmVuaWEvKmRydWcgdGhlcmFw
eTwva2V5d29yZD48a2V5d29yZD4qQ2xvemFwaW5lPC9rZXl3b3JkPjxrZXl3b3JkPiphZ3JhbnVs
b2N5dG9zaXM8L2tleXdvcmQ+PGtleXdvcmQ+KmJvd2VsIG9ic3RydWN0aW9uPC9rZXl3b3JkPjxr
ZXl3b3JkPipteW9jYXJkaXRpczwva2V5d29yZD48a2V5d29yZD4qbmV1dHJvcGVuaWE8L2tleXdv
cmQ+PGtleXdvcmQ+KnNpZGUgZWZmZWN0czwva2V5d29yZD48a2V5d29yZD4qdHJlYXRtZW50IHJl
c2lzdGFudCBzY2hpem9waHJlbmlhPC9rZXl3b3JkPjwva2V5d29yZHM+PGRhdGVzPjx5ZWFyPjIw
MTY8L3llYXI+PHB1Yi1kYXRlcz48ZGF0ZT5TZXA8L2RhdGU+PC9wdWItZGF0ZXM+PC9kYXRlcz48
aXNibj4xNDc0LTAzMzg8L2lzYm4+PGFjY2Vzc2lvbi1udW0+MjcyMDcwNzA8L2FjY2Vzc2lvbi1u
dW0+PHVybHM+PC91cmxzPjxlbGVjdHJvbmljLXJlc291cmNlLW51bT4xMC4xMDgwLzE0NzQwMzM4
LjIwMTYuMTE5MTQ2ODwvZWxlY3Ryb25pYy1yZXNvdXJjZS1udW0+PHJlbW90ZS1kYXRhYmFzZS1w
cm92aWRlcj5OTE08L3JlbW90ZS1kYXRhYmFzZS1wcm92aWRlcj48bGFuZ3VhZ2U+ZW5nPC9sYW5n
dWFnZT48L3JlY29yZD48L0NpdGU+PENpdGU+PEF1dGhvcj5LYW5lPC9BdXRob3I+PFllYXI+MTk4
ODwvWWVhcj48UmVjTnVtPjY8L1JlY051bT48cmVjb3JkPjxyZWMtbnVtYmVyPjY8L3JlYy1udW1i
ZXI+PGZvcmVpZ24ta2V5cz48a2V5IGFwcD0iRU4iIGRiLWlkPSIyZHd3MjI1cHhwd3MwZ2V6MmRt
cDB0YWN3eGZ0dnN0OXo1cGYiIHRpbWVzdGFtcD0iMTU3ODg0MDQ3MiI+Njwva2V5PjwvZm9yZWln
bi1rZXlzPjxyZWYtdHlwZSBuYW1lPSJKb3VybmFsIEFydGljbGUiPjE3PC9yZWYtdHlwZT48Y29u
dHJpYnV0b3JzPjxhdXRob3JzPjxhdXRob3I+S2FuZSwgSi48L2F1dGhvcj48YXV0aG9yPkhvbmln
ZmVsZCwgRy48L2F1dGhvcj48YXV0aG9yPlNpbmdlciwgSi48L2F1dGhvcj48YXV0aG9yPk1lbHR6
ZXIsIEguPC9hdXRob3I+PC9hdXRob3JzPjwvY29udHJpYnV0b3JzPjxhdXRoLWFkZHJlc3M+RGVw
YXJ0bWVudCBvZiBQc3ljaGlhdHJ5LCBIaWxsc2lkZSBIb3NwaXRhbCwgTG9uZyBJc2xhbmQgSmV3
aXNoIE1lZGljYWwgQ2VudGVyLCBHbGVuIE9ha3MsIE5ZIDExMDA0LjwvYXV0aC1hZGRyZXNzPjx0
aXRsZXM+PHRpdGxlPkNsb3phcGluZSBmb3IgdGhlIHRyZWF0bWVudC1yZXNpc3RhbnQgc2NoaXpv
cGhyZW5pYy4gQSBkb3VibGUtYmxpbmQgY29tcGFyaXNvbiB3aXRoIGNobG9ycHJvbWF6aW5l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3ODktOTY8L3BhZ2VzPjx2b2x1bWU+NDU8L3ZvbHVt
ZT48bnVtYmVyPjk8L251bWJlcj48ZWRpdGlvbj4xOTg4LzA5LzAxPC9lZGl0aW9uPjxrZXl3b3Jk
cz48a2V5d29yZD5BZHVsdDwva2V5d29yZD48a2V5d29yZD5DaGxvcnByb21hemluZS9hZHZlcnNl
IGVmZmVjdHMvdGhlcmFwZXV0aWMgdXNlPC9rZXl3b3JkPjxrZXl3b3JkPkNsaW5pY2FsIFRyaWFs
cyBhcyBUb3BpYzwva2V5d29yZD48a2V5d29yZD5DbG96YXBpbmUvYWR2ZXJzZSBlZmZlY3RzLyp0
aGVyYXBldXRpYyB1c2U8L2tleXdvcmQ+PGtleXdvcmQ+RGliZW56YXplcGluZXMvKnRoZXJhcGV1
dGljIHVzZTwva2V5d29yZD48a2V5d29yZD5Eb3VibGUtQmxpbmQgTWV0aG9kPC9rZXl3b3JkPjxr
ZXl3b3JkPkZlbWFsZTwva2V5d29yZD48a2V5d29yZD5IYWxvcGVyaWRvbC90aGVyYXBldXRpYyB1
c2U8L2tleXdvcmQ+PGtleXdvcmQ+SHVtYW5zPC9rZXl3b3JkPjxrZXl3b3JkPk1hbGU8L2tleXdv
cmQ+PGtleXdvcmQ+TWlkZGxlIEFnZWQ8L2tleXdvcmQ+PGtleXdvcmQ+UmFuZG9tIEFsbG9jYXRp
b248L2tleXdvcmQ+PGtleXdvcmQ+U2NoaXpvcGhyZW5pYS8qZHJ1ZyB0aGVyYXB5PC9rZXl3b3Jk
Pjwva2V5d29yZHM+PGRhdGVzPjx5ZWFyPjE5ODg8L3llYXI+PHB1Yi1kYXRlcz48ZGF0ZT5TZXA8
L2RhdGU+PC9wdWItZGF0ZXM+PC9kYXRlcz48aXNibj4wMDAzLTk5MFggKFByaW50KSYjeEQ7MDAw
My05OTB4PC9pc2JuPjxhY2Nlc3Npb24tbnVtPjMwNDY1NTM8L2FjY2Vzc2lvbi1udW0+PHVybHM+
PC91cmxzPjxlbGVjdHJvbmljLXJlc291cmNlLW51bT4xMC4xMDAxL2FyY2hwc3ljLjE5ODguMDE4
MDAzMzAwMTMwMDE8L2VsZWN0cm9uaWMtcmVzb3VyY2UtbnVtPjxyZW1vdGUtZGF0YWJhc2UtcHJv
dmlkZXI+TkxNPC9yZW1vdGUtZGF0YWJhc2UtcHJvdmlkZXI+PGxhbmd1YWdlPmVuZzwvbGFuZ3Vh
Z2U+PC9yZWNvcmQ+PC9DaXRlPjwvRW5kTm90ZT4A
</w:fldData>
        </w:fldChar>
      </w:r>
      <w:r w:rsidR="00E80BC4">
        <w:rPr>
          <w:rFonts w:ascii="Times New Roman" w:hAnsi="Times New Roman" w:cs="Times New Roman"/>
          <w:sz w:val="24"/>
          <w:szCs w:val="24"/>
        </w:rPr>
        <w:instrText xml:space="preserve"> ADDIN EN.CITE </w:instrText>
      </w:r>
      <w:r w:rsidR="00E80BC4">
        <w:rPr>
          <w:rFonts w:ascii="Times New Roman" w:hAnsi="Times New Roman" w:cs="Times New Roman"/>
          <w:sz w:val="24"/>
          <w:szCs w:val="24"/>
        </w:rPr>
        <w:fldChar w:fldCharType="begin">
          <w:fldData xml:space="preserve">PEVuZE5vdGU+PENpdGU+PEF1dGhvcj5SZW1pbmd0b248L0F1dGhvcj48WWVhcj4yMDE2PC9ZZWFy
PjxSZWNOdW0+NTwvUmVjTnVtPjxEaXNwbGF5VGV4dD4oMywgNCk8L0Rpc3BsYXlUZXh0PjxyZWNv
cmQ+PHJlYy1udW1iZXI+NTwvcmVjLW51bWJlcj48Zm9yZWlnbi1rZXlzPjxrZXkgYXBwPSJFTiIg
ZGItaWQ9IjJkd3cyMjVweHB3czBnZXoyZG1wMHRhY3d4ZnR2c3Q5ejVwZiIgdGltZXN0YW1wPSIx
NTc4ODQwNDcyIj41PC9rZXk+PC9mb3JlaWduLWtleXM+PHJlZi10eXBlIG5hbWU9IkpvdXJuYWwg
QXJ0aWNsZSI+MTc8L3JlZi10eXBlPjxjb250cmlidXRvcnM+PGF1dGhvcnM+PGF1dGhvcj5SZW1p
bmd0b24sIEcuPC9hdXRob3I+PGF1dGhvcj5MZWUsIEouPC9hdXRob3I+PGF1dGhvcj5BZ2lkLCBP
LjwvYXV0aG9yPjxhdXRob3I+VGFrZXVjaGksIEguPC9hdXRob3I+PGF1dGhvcj5Gb3Vzc2lhcywg
Ry48L2F1dGhvcj48YXV0aG9yPkhhaG4sIE0uPC9hdXRob3I+PGF1dGhvcj5GZXJ2YWhhLCBHLjwv
YXV0aG9yPjxhdXRob3I+QnVydG9uLCBMLjwvYXV0aG9yPjxhdXRob3I+UG93ZWxsLCBWLjwvYXV0
aG9yPjwvYXV0aG9ycz48L2NvbnRyaWJ1dG9ycz48YXV0aC1hZGRyZXNzPmEgRGVwYXJ0bWVudCBv
ZiBQc3ljaGlhdHJ5ICwgVW5pdmVyc2l0eSBvZiBUb3JvbnRvICwgVG9yb250byAsIE9OICwgQ2Fu
YWRhLiYjeEQ7YiBJbnN0aXR1dGUgb2YgTWVkaWNhbCBTY2llbmNlICwgVW5pdmVyc2l0eSBvZiBU
b3JvbnRvICwgVG9yb250byAsIE9OICwgQ2FuYWRhLiYjeEQ7YyBDZW50cmUgZm9yIEFkZGljdGlv
biBhbmQgTWVudGFsIEhlYWx0aCAoQ0FNSCkgLCBUb3JvbnRvICwgT04gLCBDYW5hZGEuJiN4RDtk
IERlcGFydG1lbnQgb2YgR2VuZXJhbCBQc3ljaGlhdHJ5IDEgLCBJbnN0aXR1dGUgb2YgTWVudGFs
IEhlYWx0aCAsIFNpbmdhcG9yZSAsIFNpbmdhcG9yZS4mI3hEO2UgRGVwYXJ0bWVudCBvZiBOZXVy
b3BzeWNoaWF0cnkgLCBLZWlvIFVuaXZlcnNpdHkgU2Nob29sIG9mIE1lZGljaW5lICwgVG9reW8g
LCBKYXBhbi48L2F1dGgtYWRkcmVzcz48dGl0bGVzPjx0aXRsZT5DbG96YXBpbmUmYXBvcztzIGNy
aXRpY2FsIHJvbGUgaW4gdHJlYXRtZW50IHJlc2lzdGFudCBzY2hpem9waHJlbmlhOiBlbnN1cmlu
ZyBib3RoIHNhZmV0eSBhbmQgdXNlPC90aXRsZT48c2Vjb25kYXJ5LXRpdGxlPkV4cGVydCBPcGlu
IERydWcgU2FmPC9zZWNvbmRhcnktdGl0bGU+PGFsdC10aXRsZT5FeHBlcnQgb3BpbmlvbiBvbiBk
cnVnIHNhZmV0eTwvYWx0LXRpdGxlPjwvdGl0bGVzPjxwZXJpb2RpY2FsPjxmdWxsLXRpdGxlPkV4
cGVydCBPcGluIERydWcgU2FmPC9mdWxsLXRpdGxlPjxhYmJyLTE+RXhwZXJ0IG9waW5pb24gb24g
ZHJ1ZyBzYWZldHk8L2FiYnItMT48L3BlcmlvZGljYWw+PGFsdC1wZXJpb2RpY2FsPjxmdWxsLXRp
dGxlPkV4cGVydCBPcGluIERydWcgU2FmPC9mdWxsLXRpdGxlPjxhYmJyLTE+RXhwZXJ0IG9waW5p
b24gb24gZHJ1ZyBzYWZldHk8L2FiYnItMT48L2FsdC1wZXJpb2RpY2FsPjxwYWdlcz4xMTkzLTIw
MzwvcGFnZXM+PHZvbHVtZT4xNTwvdm9sdW1lPjxudW1iZXI+OTwvbnVtYmVyPjxlZGl0aW9uPjIw
MTYvMDUvMjI8L2VkaXRpb24+PGtleXdvcmRzPjxrZXl3b3JkPkFncmFudWxvY3l0b3Npcy9jaGVt
aWNhbGx5IGluZHVjZWQ8L2tleXdvcmQ+PGtleXdvcmQ+QW50aXBzeWNob3RpYyBBZ2VudHMvYWR2
ZXJzZSBlZmZlY3RzLyp0aGVyYXBldXRpYyB1c2U8L2tleXdvcmQ+PGtleXdvcmQ+Q2xvemFwaW5l
L2FkdmVyc2UgZWZmZWN0cy8qdGhlcmFwZXV0aWMgdXNlPC9rZXl3b3JkPjxrZXl3b3JkPkRydWcg
TW9uaXRvcmluZy9tZXRob2RzPC9rZXl3b3JkPjxrZXl3b3JkPkRydWcgUmVzaXN0YW5jZTwva2V5
d29yZD48a2V5d29yZD5IdW1hbnM8L2tleXdvcmQ+PGtleXdvcmQ+TmV1dHJvcGVuaWEvY2hlbWlj
YWxseSBpbmR1Y2VkPC9rZXl3b3JkPjxrZXl3b3JkPlNjaGl6b3BocmVuaWEvKmRydWcgdGhlcmFw
eTwva2V5d29yZD48a2V5d29yZD4qQ2xvemFwaW5lPC9rZXl3b3JkPjxrZXl3b3JkPiphZ3JhbnVs
b2N5dG9zaXM8L2tleXdvcmQ+PGtleXdvcmQ+KmJvd2VsIG9ic3RydWN0aW9uPC9rZXl3b3JkPjxr
ZXl3b3JkPipteW9jYXJkaXRpczwva2V5d29yZD48a2V5d29yZD4qbmV1dHJvcGVuaWE8L2tleXdv
cmQ+PGtleXdvcmQ+KnNpZGUgZWZmZWN0czwva2V5d29yZD48a2V5d29yZD4qdHJlYXRtZW50IHJl
c2lzdGFudCBzY2hpem9waHJlbmlhPC9rZXl3b3JkPjwva2V5d29yZHM+PGRhdGVzPjx5ZWFyPjIw
MTY8L3llYXI+PHB1Yi1kYXRlcz48ZGF0ZT5TZXA8L2RhdGU+PC9wdWItZGF0ZXM+PC9kYXRlcz48
aXNibj4xNDc0LTAzMzg8L2lzYm4+PGFjY2Vzc2lvbi1udW0+MjcyMDcwNzA8L2FjY2Vzc2lvbi1u
dW0+PHVybHM+PC91cmxzPjxlbGVjdHJvbmljLXJlc291cmNlLW51bT4xMC4xMDgwLzE0NzQwMzM4
LjIwMTYuMTE5MTQ2ODwvZWxlY3Ryb25pYy1yZXNvdXJjZS1udW0+PHJlbW90ZS1kYXRhYmFzZS1w
cm92aWRlcj5OTE08L3JlbW90ZS1kYXRhYmFzZS1wcm92aWRlcj48bGFuZ3VhZ2U+ZW5nPC9sYW5n
dWFnZT48L3JlY29yZD48L0NpdGU+PENpdGU+PEF1dGhvcj5LYW5lPC9BdXRob3I+PFllYXI+MTk4
ODwvWWVhcj48UmVjTnVtPjY8L1JlY051bT48cmVjb3JkPjxyZWMtbnVtYmVyPjY8L3JlYy1udW1i
ZXI+PGZvcmVpZ24ta2V5cz48a2V5IGFwcD0iRU4iIGRiLWlkPSIyZHd3MjI1cHhwd3MwZ2V6MmRt
cDB0YWN3eGZ0dnN0OXo1cGYiIHRpbWVzdGFtcD0iMTU3ODg0MDQ3MiI+Njwva2V5PjwvZm9yZWln
bi1rZXlzPjxyZWYtdHlwZSBuYW1lPSJKb3VybmFsIEFydGljbGUiPjE3PC9yZWYtdHlwZT48Y29u
dHJpYnV0b3JzPjxhdXRob3JzPjxhdXRob3I+S2FuZSwgSi48L2F1dGhvcj48YXV0aG9yPkhvbmln
ZmVsZCwgRy48L2F1dGhvcj48YXV0aG9yPlNpbmdlciwgSi48L2F1dGhvcj48YXV0aG9yPk1lbHR6
ZXIsIEguPC9hdXRob3I+PC9hdXRob3JzPjwvY29udHJpYnV0b3JzPjxhdXRoLWFkZHJlc3M+RGVw
YXJ0bWVudCBvZiBQc3ljaGlhdHJ5LCBIaWxsc2lkZSBIb3NwaXRhbCwgTG9uZyBJc2xhbmQgSmV3
aXNoIE1lZGljYWwgQ2VudGVyLCBHbGVuIE9ha3MsIE5ZIDExMDA0LjwvYXV0aC1hZGRyZXNzPjx0
aXRsZXM+PHRpdGxlPkNsb3phcGluZSBmb3IgdGhlIHRyZWF0bWVudC1yZXNpc3RhbnQgc2NoaXpv
cGhyZW5pYy4gQSBkb3VibGUtYmxpbmQgY29tcGFyaXNvbiB3aXRoIGNobG9ycHJvbWF6aW5lPC90
aXRsZT48c2Vjb25kYXJ5LXRpdGxlPkFyY2ggR2VuIFBzeWNoaWF0cnk8L3NlY29uZGFyeS10aXRs
ZT48YWx0LXRpdGxlPkFyY2hpdmVzIG9mIGdlbmVyYWwgcHN5Y2hpYXRyeTwvYWx0LXRpdGxlPjwv
dGl0bGVzPjxwZXJpb2RpY2FsPjxmdWxsLXRpdGxlPkFyY2ggR2VuIFBzeWNoaWF0cnk8L2Z1bGwt
dGl0bGU+PGFiYnItMT5BcmNoaXZlcyBvZiBnZW5lcmFsIHBzeWNoaWF0cnk8L2FiYnItMT48L3Bl
cmlvZGljYWw+PGFsdC1wZXJpb2RpY2FsPjxmdWxsLXRpdGxlPkFyY2ggR2VuIFBzeWNoaWF0cnk8
L2Z1bGwtdGl0bGU+PGFiYnItMT5BcmNoaXZlcyBvZiBnZW5lcmFsIHBzeWNoaWF0cnk8L2FiYnIt
MT48L2FsdC1wZXJpb2RpY2FsPjxwYWdlcz43ODktOTY8L3BhZ2VzPjx2b2x1bWU+NDU8L3ZvbHVt
ZT48bnVtYmVyPjk8L251bWJlcj48ZWRpdGlvbj4xOTg4LzA5LzAxPC9lZGl0aW9uPjxrZXl3b3Jk
cz48a2V5d29yZD5BZHVsdDwva2V5d29yZD48a2V5d29yZD5DaGxvcnByb21hemluZS9hZHZlcnNl
IGVmZmVjdHMvdGhlcmFwZXV0aWMgdXNlPC9rZXl3b3JkPjxrZXl3b3JkPkNsaW5pY2FsIFRyaWFs
cyBhcyBUb3BpYzwva2V5d29yZD48a2V5d29yZD5DbG96YXBpbmUvYWR2ZXJzZSBlZmZlY3RzLyp0
aGVyYXBldXRpYyB1c2U8L2tleXdvcmQ+PGtleXdvcmQ+RGliZW56YXplcGluZXMvKnRoZXJhcGV1
dGljIHVzZTwva2V5d29yZD48a2V5d29yZD5Eb3VibGUtQmxpbmQgTWV0aG9kPC9rZXl3b3JkPjxr
ZXl3b3JkPkZlbWFsZTwva2V5d29yZD48a2V5d29yZD5IYWxvcGVyaWRvbC90aGVyYXBldXRpYyB1
c2U8L2tleXdvcmQ+PGtleXdvcmQ+SHVtYW5zPC9rZXl3b3JkPjxrZXl3b3JkPk1hbGU8L2tleXdv
cmQ+PGtleXdvcmQ+TWlkZGxlIEFnZWQ8L2tleXdvcmQ+PGtleXdvcmQ+UmFuZG9tIEFsbG9jYXRp
b248L2tleXdvcmQ+PGtleXdvcmQ+U2NoaXpvcGhyZW5pYS8qZHJ1ZyB0aGVyYXB5PC9rZXl3b3Jk
Pjwva2V5d29yZHM+PGRhdGVzPjx5ZWFyPjE5ODg8L3llYXI+PHB1Yi1kYXRlcz48ZGF0ZT5TZXA8
L2RhdGU+PC9wdWItZGF0ZXM+PC9kYXRlcz48aXNibj4wMDAzLTk5MFggKFByaW50KSYjeEQ7MDAw
My05OTB4PC9pc2JuPjxhY2Nlc3Npb24tbnVtPjMwNDY1NTM8L2FjY2Vzc2lvbi1udW0+PHVybHM+
PC91cmxzPjxlbGVjdHJvbmljLXJlc291cmNlLW51bT4xMC4xMDAxL2FyY2hwc3ljLjE5ODguMDE4
MDAzMzAwMTMwMDE8L2VsZWN0cm9uaWMtcmVzb3VyY2UtbnVtPjxyZW1vdGUtZGF0YWJhc2UtcHJv
dmlkZXI+TkxNPC9yZW1vdGUtZGF0YWJhc2UtcHJvdmlkZXI+PGxhbmd1YWdlPmVuZzwvbGFuZ3Vh
Z2U+PC9yZWNvcmQ+PC9DaXRlPjwvRW5kTm90ZT4A
</w:fldData>
        </w:fldChar>
      </w:r>
      <w:r w:rsidR="00E80BC4">
        <w:rPr>
          <w:rFonts w:ascii="Times New Roman" w:hAnsi="Times New Roman" w:cs="Times New Roman"/>
          <w:sz w:val="24"/>
          <w:szCs w:val="24"/>
        </w:rPr>
        <w:instrText xml:space="preserve"> ADDIN EN.CITE.DATA </w:instrText>
      </w:r>
      <w:r w:rsidR="00E80BC4">
        <w:rPr>
          <w:rFonts w:ascii="Times New Roman" w:hAnsi="Times New Roman" w:cs="Times New Roman"/>
          <w:sz w:val="24"/>
          <w:szCs w:val="24"/>
        </w:rPr>
      </w:r>
      <w:r w:rsidR="00E80BC4">
        <w:rPr>
          <w:rFonts w:ascii="Times New Roman" w:hAnsi="Times New Roman" w:cs="Times New Roman"/>
          <w:sz w:val="24"/>
          <w:szCs w:val="24"/>
        </w:rPr>
        <w:fldChar w:fldCharType="end"/>
      </w:r>
      <w:r w:rsidR="0059115F" w:rsidRPr="009B1DD2">
        <w:rPr>
          <w:rFonts w:ascii="Times New Roman" w:hAnsi="Times New Roman" w:cs="Times New Roman"/>
          <w:sz w:val="24"/>
          <w:szCs w:val="24"/>
        </w:rPr>
      </w:r>
      <w:r w:rsidR="0059115F" w:rsidRPr="009B1DD2">
        <w:rPr>
          <w:rFonts w:ascii="Times New Roman" w:hAnsi="Times New Roman" w:cs="Times New Roman"/>
          <w:sz w:val="24"/>
          <w:szCs w:val="24"/>
        </w:rPr>
        <w:fldChar w:fldCharType="separate"/>
      </w:r>
      <w:r w:rsidR="00E80BC4">
        <w:rPr>
          <w:rFonts w:ascii="Times New Roman" w:hAnsi="Times New Roman" w:cs="Times New Roman"/>
          <w:noProof/>
          <w:sz w:val="24"/>
          <w:szCs w:val="24"/>
        </w:rPr>
        <w:t>(3, 4)</w:t>
      </w:r>
      <w:r w:rsidR="0059115F" w:rsidRPr="009B1DD2">
        <w:rPr>
          <w:rFonts w:ascii="Times New Roman" w:hAnsi="Times New Roman" w:cs="Times New Roman"/>
          <w:sz w:val="24"/>
          <w:szCs w:val="24"/>
        </w:rPr>
        <w:fldChar w:fldCharType="end"/>
      </w:r>
      <w:r w:rsidR="0059115F" w:rsidRPr="009B1DD2">
        <w:rPr>
          <w:rFonts w:ascii="Times New Roman" w:hAnsi="Times New Roman" w:cs="Times New Roman"/>
          <w:sz w:val="24"/>
          <w:szCs w:val="24"/>
        </w:rPr>
        <w:t>.</w:t>
      </w:r>
      <w:r w:rsidR="00E92FB9" w:rsidRPr="009B1DD2">
        <w:rPr>
          <w:rFonts w:ascii="Times New Roman" w:hAnsi="Times New Roman" w:cs="Times New Roman"/>
          <w:sz w:val="24"/>
          <w:szCs w:val="24"/>
        </w:rPr>
        <w:t xml:space="preserve"> </w:t>
      </w:r>
      <w:r w:rsidR="006B1D1C">
        <w:rPr>
          <w:rFonts w:ascii="Times New Roman" w:hAnsi="Times New Roman" w:cs="Times New Roman"/>
          <w:sz w:val="24"/>
          <w:szCs w:val="24"/>
        </w:rPr>
        <w:t>P</w:t>
      </w:r>
      <w:r w:rsidR="00485704" w:rsidRPr="009B1DD2">
        <w:rPr>
          <w:rFonts w:ascii="Times New Roman" w:hAnsi="Times New Roman" w:cs="Times New Roman"/>
          <w:sz w:val="24"/>
          <w:szCs w:val="24"/>
        </w:rPr>
        <w:t xml:space="preserve">atients on clozapine therapy </w:t>
      </w:r>
      <w:r w:rsidR="00F7763A" w:rsidRPr="009B1DD2">
        <w:rPr>
          <w:rFonts w:ascii="Times New Roman" w:hAnsi="Times New Roman" w:cs="Times New Roman"/>
          <w:sz w:val="24"/>
          <w:szCs w:val="24"/>
        </w:rPr>
        <w:t xml:space="preserve">must </w:t>
      </w:r>
      <w:r w:rsidR="00485704" w:rsidRPr="009B1DD2">
        <w:rPr>
          <w:rFonts w:ascii="Times New Roman" w:hAnsi="Times New Roman" w:cs="Times New Roman"/>
          <w:sz w:val="24"/>
          <w:szCs w:val="24"/>
        </w:rPr>
        <w:t xml:space="preserve">undergo extensive monitoring of </w:t>
      </w:r>
      <w:r w:rsidR="00F7763A" w:rsidRPr="009B1DD2">
        <w:rPr>
          <w:rFonts w:ascii="Times New Roman" w:hAnsi="Times New Roman" w:cs="Times New Roman"/>
          <w:sz w:val="24"/>
          <w:szCs w:val="24"/>
        </w:rPr>
        <w:t>leucocytes (especially neutrophil</w:t>
      </w:r>
      <w:r w:rsidR="00BF49D9">
        <w:rPr>
          <w:rFonts w:ascii="Times New Roman" w:hAnsi="Times New Roman" w:cs="Times New Roman"/>
          <w:sz w:val="24"/>
          <w:szCs w:val="24"/>
        </w:rPr>
        <w:t>s</w:t>
      </w:r>
      <w:r w:rsidR="00F7763A" w:rsidRPr="009B1DD2">
        <w:rPr>
          <w:rFonts w:ascii="Times New Roman" w:hAnsi="Times New Roman" w:cs="Times New Roman"/>
          <w:sz w:val="24"/>
          <w:szCs w:val="24"/>
        </w:rPr>
        <w:t xml:space="preserve">) </w:t>
      </w:r>
      <w:r w:rsidR="00485704" w:rsidRPr="009B1DD2">
        <w:rPr>
          <w:rFonts w:ascii="Times New Roman" w:hAnsi="Times New Roman" w:cs="Times New Roman"/>
          <w:sz w:val="24"/>
          <w:szCs w:val="24"/>
        </w:rPr>
        <w:t>weekly for the first 18 weeks of treatment, followed by fortnightly from week 18-52 and monthly afterwards</w:t>
      </w:r>
      <w:r w:rsidR="009B7260" w:rsidRPr="009B1DD2">
        <w:rPr>
          <w:rFonts w:ascii="Times New Roman" w:hAnsi="Times New Roman" w:cs="Times New Roman"/>
          <w:sz w:val="24"/>
          <w:szCs w:val="24"/>
        </w:rPr>
        <w:t xml:space="preserve"> </w:t>
      </w:r>
      <w:r w:rsidR="009B7260" w:rsidRPr="009B1DD2">
        <w:rPr>
          <w:rFonts w:ascii="Times New Roman" w:hAnsi="Times New Roman" w:cs="Times New Roman"/>
          <w:sz w:val="24"/>
          <w:szCs w:val="24"/>
        </w:rPr>
        <w:fldChar w:fldCharType="begin">
          <w:fldData xml:space="preserve">PEVuZE5vdGU+PENpdGU+PEF1dGhvcj5SZW1pbmd0b248L0F1dGhvcj48WWVhcj4yMDE2PC9ZZWFy
PjxSZWNOdW0+NTwvUmVjTnVtPjxEaXNwbGF5VGV4dD4oMiwgMyk8L0Rpc3BsYXlUZXh0PjxyZWNv
cmQ+PHJlYy1udW1iZXI+NTwvcmVjLW51bWJlcj48Zm9yZWlnbi1rZXlzPjxrZXkgYXBwPSJFTiIg
ZGItaWQ9IjJkd3cyMjVweHB3czBnZXoyZG1wMHRhY3d4ZnR2c3Q5ejVwZiIgdGltZXN0YW1wPSIx
NTc4ODQwNDcyIj41PC9rZXk+PC9mb3JlaWduLWtleXM+PHJlZi10eXBlIG5hbWU9IkpvdXJuYWwg
QXJ0aWNsZSI+MTc8L3JlZi10eXBlPjxjb250cmlidXRvcnM+PGF1dGhvcnM+PGF1dGhvcj5SZW1p
bmd0b24sIEcuPC9hdXRob3I+PGF1dGhvcj5MZWUsIEouPC9hdXRob3I+PGF1dGhvcj5BZ2lkLCBP
LjwvYXV0aG9yPjxhdXRob3I+VGFrZXVjaGksIEguPC9hdXRob3I+PGF1dGhvcj5Gb3Vzc2lhcywg
Ry48L2F1dGhvcj48YXV0aG9yPkhhaG4sIE0uPC9hdXRob3I+PGF1dGhvcj5GZXJ2YWhhLCBHLjwv
YXV0aG9yPjxhdXRob3I+QnVydG9uLCBMLjwvYXV0aG9yPjxhdXRob3I+UG93ZWxsLCBWLjwvYXV0
aG9yPjwvYXV0aG9ycz48L2NvbnRyaWJ1dG9ycz48YXV0aC1hZGRyZXNzPmEgRGVwYXJ0bWVudCBv
ZiBQc3ljaGlhdHJ5ICwgVW5pdmVyc2l0eSBvZiBUb3JvbnRvICwgVG9yb250byAsIE9OICwgQ2Fu
YWRhLiYjeEQ7YiBJbnN0aXR1dGUgb2YgTWVkaWNhbCBTY2llbmNlICwgVW5pdmVyc2l0eSBvZiBU
b3JvbnRvICwgVG9yb250byAsIE9OICwgQ2FuYWRhLiYjeEQ7YyBDZW50cmUgZm9yIEFkZGljdGlv
biBhbmQgTWVudGFsIEhlYWx0aCAoQ0FNSCkgLCBUb3JvbnRvICwgT04gLCBDYW5hZGEuJiN4RDtk
IERlcGFydG1lbnQgb2YgR2VuZXJhbCBQc3ljaGlhdHJ5IDEgLCBJbnN0aXR1dGUgb2YgTWVudGFs
IEhlYWx0aCAsIFNpbmdhcG9yZSAsIFNpbmdhcG9yZS4mI3hEO2UgRGVwYXJ0bWVudCBvZiBOZXVy
b3BzeWNoaWF0cnkgLCBLZWlvIFVuaXZlcnNpdHkgU2Nob29sIG9mIE1lZGljaW5lICwgVG9reW8g
LCBKYXBhbi48L2F1dGgtYWRkcmVzcz48dGl0bGVzPjx0aXRsZT5DbG96YXBpbmUmYXBvcztzIGNy
aXRpY2FsIHJvbGUgaW4gdHJlYXRtZW50IHJlc2lzdGFudCBzY2hpem9waHJlbmlhOiBlbnN1cmlu
ZyBib3RoIHNhZmV0eSBhbmQgdXNlPC90aXRsZT48c2Vjb25kYXJ5LXRpdGxlPkV4cGVydCBPcGlu
IERydWcgU2FmPC9zZWNvbmRhcnktdGl0bGU+PGFsdC10aXRsZT5FeHBlcnQgb3BpbmlvbiBvbiBk
cnVnIHNhZmV0eTwvYWx0LXRpdGxlPjwvdGl0bGVzPjxwZXJpb2RpY2FsPjxmdWxsLXRpdGxlPkV4
cGVydCBPcGluIERydWcgU2FmPC9mdWxsLXRpdGxlPjxhYmJyLTE+RXhwZXJ0IG9waW5pb24gb24g
ZHJ1ZyBzYWZldHk8L2FiYnItMT48L3BlcmlvZGljYWw+PGFsdC1wZXJpb2RpY2FsPjxmdWxsLXRp
dGxlPkV4cGVydCBPcGluIERydWcgU2FmPC9mdWxsLXRpdGxlPjxhYmJyLTE+RXhwZXJ0IG9waW5p
b24gb24gZHJ1ZyBzYWZldHk8L2FiYnItMT48L2FsdC1wZXJpb2RpY2FsPjxwYWdlcz4xMTkzLTIw
MzwvcGFnZXM+PHZvbHVtZT4xNTwvdm9sdW1lPjxudW1iZXI+OTwvbnVtYmVyPjxlZGl0aW9uPjIw
MTYvMDUvMjI8L2VkaXRpb24+PGtleXdvcmRzPjxrZXl3b3JkPkFncmFudWxvY3l0b3Npcy9jaGVt
aWNhbGx5IGluZHVjZWQ8L2tleXdvcmQ+PGtleXdvcmQ+QW50aXBzeWNob3RpYyBBZ2VudHMvYWR2
ZXJzZSBlZmZlY3RzLyp0aGVyYXBldXRpYyB1c2U8L2tleXdvcmQ+PGtleXdvcmQ+Q2xvemFwaW5l
L2FkdmVyc2UgZWZmZWN0cy8qdGhlcmFwZXV0aWMgdXNlPC9rZXl3b3JkPjxrZXl3b3JkPkRydWcg
TW9uaXRvcmluZy9tZXRob2RzPC9rZXl3b3JkPjxrZXl3b3JkPkRydWcgUmVzaXN0YW5jZTwva2V5
d29yZD48a2V5d29yZD5IdW1hbnM8L2tleXdvcmQ+PGtleXdvcmQ+TmV1dHJvcGVuaWEvY2hlbWlj
YWxseSBpbmR1Y2VkPC9rZXl3b3JkPjxrZXl3b3JkPlNjaGl6b3BocmVuaWEvKmRydWcgdGhlcmFw
eTwva2V5d29yZD48a2V5d29yZD4qQ2xvemFwaW5lPC9rZXl3b3JkPjxrZXl3b3JkPiphZ3JhbnVs
b2N5dG9zaXM8L2tleXdvcmQ+PGtleXdvcmQ+KmJvd2VsIG9ic3RydWN0aW9uPC9rZXl3b3JkPjxr
ZXl3b3JkPipteW9jYXJkaXRpczwva2V5d29yZD48a2V5d29yZD4qbmV1dHJvcGVuaWE8L2tleXdv
cmQ+PGtleXdvcmQ+KnNpZGUgZWZmZWN0czwva2V5d29yZD48a2V5d29yZD4qdHJlYXRtZW50IHJl
c2lzdGFudCBzY2hpem9waHJlbmlhPC9rZXl3b3JkPjwva2V5d29yZHM+PGRhdGVzPjx5ZWFyPjIw
MTY8L3llYXI+PHB1Yi1kYXRlcz48ZGF0ZT5TZXA8L2RhdGU+PC9wdWItZGF0ZXM+PC9kYXRlcz48
aXNibj4xNDc0LTAzMzg8L2lzYm4+PGFjY2Vzc2lvbi1udW0+MjcyMDcwNzA8L2FjY2Vzc2lvbi1u
dW0+PHVybHM+PC91cmxzPjxlbGVjdHJvbmljLXJlc291cmNlLW51bT4xMC4xMDgwLzE0NzQwMzM4
LjIwMTYuMTE5MTQ2ODwvZWxlY3Ryb25pYy1yZXNvdXJjZS1udW0+PHJlbW90ZS1kYXRhYmFzZS1w
cm92aWRlcj5OTE08L3JlbW90ZS1kYXRhYmFzZS1wcm92aWRlcj48bGFuZ3VhZ2U+ZW5nPC9sYW5n
dWFnZT48L3JlY29yZD48L0NpdGU+PENpdGU+PEF1dGhvcj5XaWNpbnNraTwvQXV0aG9yPjxZZWFy
PjIwMTg8L1llYXI+PFJlY051bT4zPC9SZWNOdW0+PHJlY29yZD48cmVjLW51bWJlcj4zPC9yZWMt
bnVtYmVyPjxmb3JlaWduLWtleXM+PGtleSBhcHA9IkVOIiBkYi1pZD0iMmR3dzIyNXB4cHdzMGdl
ejJkbXAwdGFjd3hmdHZzdDl6NXBmIiB0aW1lc3RhbXA9IjE1Nzg4NDA0NzEiPjM8L2tleT48L2Zv
cmVpZ24ta2V5cz48cmVmLXR5cGUgbmFtZT0iSm91cm5hbCBBcnRpY2xlIj4xNzwvcmVmLXR5cGU+
PGNvbnRyaWJ1dG9ycz48YXV0aG9ycz48YXV0aG9yPldpY2luc2tpLCBNLjwvYXV0aG9yPjxhdXRo
b3I+V2VjbGV3aWN6LCBNLiBNLjwvYXV0aG9yPjwvYXV0aG9ycz48L2NvbnRyaWJ1dG9ycz48YXV0
aC1hZGRyZXNzPkRlcGFydG1lbnQgb2YgUGhhcm1hY29sb2d5IGFuZCBUaGVyYXBldXRpY3MsIEZh
Y3VsdHkgb2YgTWVkaWNpbmUsIENvbGxlZ2l1bSBNZWRpY3VtIGluIEJ5ZGdvc3pjeiwgTmljb2xh
dXMgQ29wZXJuaWN1cyBVbml2ZXJzaXR5LCBCeWRnb3N6Y3osIFBvbGFuZC48L2F1dGgtYWRkcmVz
cz48dGl0bGVzPjx0aXRsZT5DbG96YXBpbmUtaW5kdWNlZCBhZ3JhbnVsb2N5dG9zaXMvZ3JhbnVs
b2N5dG9wZW5pYTogbWVjaGFuaXNtcyBhbmQgbW9uaXRvcmluZzwvdGl0bGU+PHNlY29uZGFyeS10
aXRsZT5DdXJyIE9waW4gSGVtYXRvbDwvc2Vjb25kYXJ5LXRpdGxlPjxhbHQtdGl0bGU+Q3VycmVu
dCBvcGluaW9uIGluIGhlbWF0b2xvZ3k8L2FsdC10aXRsZT48L3RpdGxlcz48cGVyaW9kaWNhbD48
ZnVsbC10aXRsZT5DdXJyIE9waW4gSGVtYXRvbDwvZnVsbC10aXRsZT48YWJici0xPkN1cnJlbnQg
b3BpbmlvbiBpbiBoZW1hdG9sb2d5PC9hYmJyLTE+PC9wZXJpb2RpY2FsPjxhbHQtcGVyaW9kaWNh
bD48ZnVsbC10aXRsZT5DdXJyIE9waW4gSGVtYXRvbDwvZnVsbC10aXRsZT48YWJici0xPkN1cnJl
bnQgb3BpbmlvbiBpbiBoZW1hdG9sb2d5PC9hYmJyLTE+PC9hbHQtcGVyaW9kaWNhbD48cGFnZXM+
MjItMjg8L3BhZ2VzPjx2b2x1bWU+MjU8L3ZvbHVtZT48bnVtYmVyPjE8L251bWJlcj48ZWRpdGlv
bj4yMDE3LzEwLzA3PC9lZGl0aW9uPjxrZXl3b3Jkcz48a2V5d29yZD5BZ3JhbnVsb2N5dG9zaXMv
KmRydWcgdGhlcmFweS9pbW11bm9sb2d5L21ldGFib2xpc208L2tleXdvcmQ+PGtleXdvcmQ+QW50
aXBzeWNob3RpYyBBZ2VudHMvKmFkdmVyc2UgZWZmZWN0cy9tZXRhYm9saXNtPC9rZXl3b3JkPjxr
ZXl3b3JkPkNsb3phcGluZS8qYWR2ZXJzZSBlZmZlY3RzL21ldGFib2xpc208L2tleXdvcmQ+PGtl
eXdvcmQ+SHVtYW5zPC9rZXl3b3JkPjwva2V5d29yZHM+PGRhdGVzPjx5ZWFyPjIwMTg8L3llYXI+
PHB1Yi1kYXRlcz48ZGF0ZT5KYW48L2RhdGU+PC9wdWItZGF0ZXM+PC9kYXRlcz48aXNibj4xMDY1
LTYyNTE8L2lzYm4+PGFjY2Vzc2lvbi1udW0+Mjg5ODQ3NDg8L2FjY2Vzc2lvbi1udW0+PHVybHM+
PC91cmxzPjxlbGVjdHJvbmljLXJlc291cmNlLW51bT4xMC4xMDk3L21vaC4wMDAwMDAwMDAwMDAw
MzkxPC9lbGVjdHJvbmljLXJlc291cmNlLW51bT48cmVtb3RlLWRhdGFiYXNlLXByb3ZpZGVyPk5M
TTwvcmVtb3RlLWRhdGFiYXNlLXByb3ZpZGVyPjxsYW5ndWFnZT5lbmc8L2xhbmd1YWdlPjwvcmVj
b3JkPjwvQ2l0ZT48L0VuZE5vdGU+AG==
</w:fldData>
        </w:fldChar>
      </w:r>
      <w:r w:rsidR="00E80BC4">
        <w:rPr>
          <w:rFonts w:ascii="Times New Roman" w:hAnsi="Times New Roman" w:cs="Times New Roman"/>
          <w:sz w:val="24"/>
          <w:szCs w:val="24"/>
        </w:rPr>
        <w:instrText xml:space="preserve"> ADDIN EN.CITE </w:instrText>
      </w:r>
      <w:r w:rsidR="00E80BC4">
        <w:rPr>
          <w:rFonts w:ascii="Times New Roman" w:hAnsi="Times New Roman" w:cs="Times New Roman"/>
          <w:sz w:val="24"/>
          <w:szCs w:val="24"/>
        </w:rPr>
        <w:fldChar w:fldCharType="begin">
          <w:fldData xml:space="preserve">PEVuZE5vdGU+PENpdGU+PEF1dGhvcj5SZW1pbmd0b248L0F1dGhvcj48WWVhcj4yMDE2PC9ZZWFy
PjxSZWNOdW0+NTwvUmVjTnVtPjxEaXNwbGF5VGV4dD4oMiwgMyk8L0Rpc3BsYXlUZXh0PjxyZWNv
cmQ+PHJlYy1udW1iZXI+NTwvcmVjLW51bWJlcj48Zm9yZWlnbi1rZXlzPjxrZXkgYXBwPSJFTiIg
ZGItaWQ9IjJkd3cyMjVweHB3czBnZXoyZG1wMHRhY3d4ZnR2c3Q5ejVwZiIgdGltZXN0YW1wPSIx
NTc4ODQwNDcyIj41PC9rZXk+PC9mb3JlaWduLWtleXM+PHJlZi10eXBlIG5hbWU9IkpvdXJuYWwg
QXJ0aWNsZSI+MTc8L3JlZi10eXBlPjxjb250cmlidXRvcnM+PGF1dGhvcnM+PGF1dGhvcj5SZW1p
bmd0b24sIEcuPC9hdXRob3I+PGF1dGhvcj5MZWUsIEouPC9hdXRob3I+PGF1dGhvcj5BZ2lkLCBP
LjwvYXV0aG9yPjxhdXRob3I+VGFrZXVjaGksIEguPC9hdXRob3I+PGF1dGhvcj5Gb3Vzc2lhcywg
Ry48L2F1dGhvcj48YXV0aG9yPkhhaG4sIE0uPC9hdXRob3I+PGF1dGhvcj5GZXJ2YWhhLCBHLjwv
YXV0aG9yPjxhdXRob3I+QnVydG9uLCBMLjwvYXV0aG9yPjxhdXRob3I+UG93ZWxsLCBWLjwvYXV0
aG9yPjwvYXV0aG9ycz48L2NvbnRyaWJ1dG9ycz48YXV0aC1hZGRyZXNzPmEgRGVwYXJ0bWVudCBv
ZiBQc3ljaGlhdHJ5ICwgVW5pdmVyc2l0eSBvZiBUb3JvbnRvICwgVG9yb250byAsIE9OICwgQ2Fu
YWRhLiYjeEQ7YiBJbnN0aXR1dGUgb2YgTWVkaWNhbCBTY2llbmNlICwgVW5pdmVyc2l0eSBvZiBU
b3JvbnRvICwgVG9yb250byAsIE9OICwgQ2FuYWRhLiYjeEQ7YyBDZW50cmUgZm9yIEFkZGljdGlv
biBhbmQgTWVudGFsIEhlYWx0aCAoQ0FNSCkgLCBUb3JvbnRvICwgT04gLCBDYW5hZGEuJiN4RDtk
IERlcGFydG1lbnQgb2YgR2VuZXJhbCBQc3ljaGlhdHJ5IDEgLCBJbnN0aXR1dGUgb2YgTWVudGFs
IEhlYWx0aCAsIFNpbmdhcG9yZSAsIFNpbmdhcG9yZS4mI3hEO2UgRGVwYXJ0bWVudCBvZiBOZXVy
b3BzeWNoaWF0cnkgLCBLZWlvIFVuaXZlcnNpdHkgU2Nob29sIG9mIE1lZGljaW5lICwgVG9reW8g
LCBKYXBhbi48L2F1dGgtYWRkcmVzcz48dGl0bGVzPjx0aXRsZT5DbG96YXBpbmUmYXBvcztzIGNy
aXRpY2FsIHJvbGUgaW4gdHJlYXRtZW50IHJlc2lzdGFudCBzY2hpem9waHJlbmlhOiBlbnN1cmlu
ZyBib3RoIHNhZmV0eSBhbmQgdXNlPC90aXRsZT48c2Vjb25kYXJ5LXRpdGxlPkV4cGVydCBPcGlu
IERydWcgU2FmPC9zZWNvbmRhcnktdGl0bGU+PGFsdC10aXRsZT5FeHBlcnQgb3BpbmlvbiBvbiBk
cnVnIHNhZmV0eTwvYWx0LXRpdGxlPjwvdGl0bGVzPjxwZXJpb2RpY2FsPjxmdWxsLXRpdGxlPkV4
cGVydCBPcGluIERydWcgU2FmPC9mdWxsLXRpdGxlPjxhYmJyLTE+RXhwZXJ0IG9waW5pb24gb24g
ZHJ1ZyBzYWZldHk8L2FiYnItMT48L3BlcmlvZGljYWw+PGFsdC1wZXJpb2RpY2FsPjxmdWxsLXRp
dGxlPkV4cGVydCBPcGluIERydWcgU2FmPC9mdWxsLXRpdGxlPjxhYmJyLTE+RXhwZXJ0IG9waW5p
b24gb24gZHJ1ZyBzYWZldHk8L2FiYnItMT48L2FsdC1wZXJpb2RpY2FsPjxwYWdlcz4xMTkzLTIw
MzwvcGFnZXM+PHZvbHVtZT4xNTwvdm9sdW1lPjxudW1iZXI+OTwvbnVtYmVyPjxlZGl0aW9uPjIw
MTYvMDUvMjI8L2VkaXRpb24+PGtleXdvcmRzPjxrZXl3b3JkPkFncmFudWxvY3l0b3Npcy9jaGVt
aWNhbGx5IGluZHVjZWQ8L2tleXdvcmQ+PGtleXdvcmQ+QW50aXBzeWNob3RpYyBBZ2VudHMvYWR2
ZXJzZSBlZmZlY3RzLyp0aGVyYXBldXRpYyB1c2U8L2tleXdvcmQ+PGtleXdvcmQ+Q2xvemFwaW5l
L2FkdmVyc2UgZWZmZWN0cy8qdGhlcmFwZXV0aWMgdXNlPC9rZXl3b3JkPjxrZXl3b3JkPkRydWcg
TW9uaXRvcmluZy9tZXRob2RzPC9rZXl3b3JkPjxrZXl3b3JkPkRydWcgUmVzaXN0YW5jZTwva2V5
d29yZD48a2V5d29yZD5IdW1hbnM8L2tleXdvcmQ+PGtleXdvcmQ+TmV1dHJvcGVuaWEvY2hlbWlj
YWxseSBpbmR1Y2VkPC9rZXl3b3JkPjxrZXl3b3JkPlNjaGl6b3BocmVuaWEvKmRydWcgdGhlcmFw
eTwva2V5d29yZD48a2V5d29yZD4qQ2xvemFwaW5lPC9rZXl3b3JkPjxrZXl3b3JkPiphZ3JhbnVs
b2N5dG9zaXM8L2tleXdvcmQ+PGtleXdvcmQ+KmJvd2VsIG9ic3RydWN0aW9uPC9rZXl3b3JkPjxr
ZXl3b3JkPipteW9jYXJkaXRpczwva2V5d29yZD48a2V5d29yZD4qbmV1dHJvcGVuaWE8L2tleXdv
cmQ+PGtleXdvcmQ+KnNpZGUgZWZmZWN0czwva2V5d29yZD48a2V5d29yZD4qdHJlYXRtZW50IHJl
c2lzdGFudCBzY2hpem9waHJlbmlhPC9rZXl3b3JkPjwva2V5d29yZHM+PGRhdGVzPjx5ZWFyPjIw
MTY8L3llYXI+PHB1Yi1kYXRlcz48ZGF0ZT5TZXA8L2RhdGU+PC9wdWItZGF0ZXM+PC9kYXRlcz48
aXNibj4xNDc0LTAzMzg8L2lzYm4+PGFjY2Vzc2lvbi1udW0+MjcyMDcwNzA8L2FjY2Vzc2lvbi1u
dW0+PHVybHM+PC91cmxzPjxlbGVjdHJvbmljLXJlc291cmNlLW51bT4xMC4xMDgwLzE0NzQwMzM4
LjIwMTYuMTE5MTQ2ODwvZWxlY3Ryb25pYy1yZXNvdXJjZS1udW0+PHJlbW90ZS1kYXRhYmFzZS1w
cm92aWRlcj5OTE08L3JlbW90ZS1kYXRhYmFzZS1wcm92aWRlcj48bGFuZ3VhZ2U+ZW5nPC9sYW5n
dWFnZT48L3JlY29yZD48L0NpdGU+PENpdGU+PEF1dGhvcj5XaWNpbnNraTwvQXV0aG9yPjxZZWFy
PjIwMTg8L1llYXI+PFJlY051bT4zPC9SZWNOdW0+PHJlY29yZD48cmVjLW51bWJlcj4zPC9yZWMt
bnVtYmVyPjxmb3JlaWduLWtleXM+PGtleSBhcHA9IkVOIiBkYi1pZD0iMmR3dzIyNXB4cHdzMGdl
ejJkbXAwdGFjd3hmdHZzdDl6NXBmIiB0aW1lc3RhbXA9IjE1Nzg4NDA0NzEiPjM8L2tleT48L2Zv
cmVpZ24ta2V5cz48cmVmLXR5cGUgbmFtZT0iSm91cm5hbCBBcnRpY2xlIj4xNzwvcmVmLXR5cGU+
PGNvbnRyaWJ1dG9ycz48YXV0aG9ycz48YXV0aG9yPldpY2luc2tpLCBNLjwvYXV0aG9yPjxhdXRo
b3I+V2VjbGV3aWN6LCBNLiBNLjwvYXV0aG9yPjwvYXV0aG9ycz48L2NvbnRyaWJ1dG9ycz48YXV0
aC1hZGRyZXNzPkRlcGFydG1lbnQgb2YgUGhhcm1hY29sb2d5IGFuZCBUaGVyYXBldXRpY3MsIEZh
Y3VsdHkgb2YgTWVkaWNpbmUsIENvbGxlZ2l1bSBNZWRpY3VtIGluIEJ5ZGdvc3pjeiwgTmljb2xh
dXMgQ29wZXJuaWN1cyBVbml2ZXJzaXR5LCBCeWRnb3N6Y3osIFBvbGFuZC48L2F1dGgtYWRkcmVz
cz48dGl0bGVzPjx0aXRsZT5DbG96YXBpbmUtaW5kdWNlZCBhZ3JhbnVsb2N5dG9zaXMvZ3JhbnVs
b2N5dG9wZW5pYTogbWVjaGFuaXNtcyBhbmQgbW9uaXRvcmluZzwvdGl0bGU+PHNlY29uZGFyeS10
aXRsZT5DdXJyIE9waW4gSGVtYXRvbDwvc2Vjb25kYXJ5LXRpdGxlPjxhbHQtdGl0bGU+Q3VycmVu
dCBvcGluaW9uIGluIGhlbWF0b2xvZ3k8L2FsdC10aXRsZT48L3RpdGxlcz48cGVyaW9kaWNhbD48
ZnVsbC10aXRsZT5DdXJyIE9waW4gSGVtYXRvbDwvZnVsbC10aXRsZT48YWJici0xPkN1cnJlbnQg
b3BpbmlvbiBpbiBoZW1hdG9sb2d5PC9hYmJyLTE+PC9wZXJpb2RpY2FsPjxhbHQtcGVyaW9kaWNh
bD48ZnVsbC10aXRsZT5DdXJyIE9waW4gSGVtYXRvbDwvZnVsbC10aXRsZT48YWJici0xPkN1cnJl
bnQgb3BpbmlvbiBpbiBoZW1hdG9sb2d5PC9hYmJyLTE+PC9hbHQtcGVyaW9kaWNhbD48cGFnZXM+
MjItMjg8L3BhZ2VzPjx2b2x1bWU+MjU8L3ZvbHVtZT48bnVtYmVyPjE8L251bWJlcj48ZWRpdGlv
bj4yMDE3LzEwLzA3PC9lZGl0aW9uPjxrZXl3b3Jkcz48a2V5d29yZD5BZ3JhbnVsb2N5dG9zaXMv
KmRydWcgdGhlcmFweS9pbW11bm9sb2d5L21ldGFib2xpc208L2tleXdvcmQ+PGtleXdvcmQ+QW50
aXBzeWNob3RpYyBBZ2VudHMvKmFkdmVyc2UgZWZmZWN0cy9tZXRhYm9saXNtPC9rZXl3b3JkPjxr
ZXl3b3JkPkNsb3phcGluZS8qYWR2ZXJzZSBlZmZlY3RzL21ldGFib2xpc208L2tleXdvcmQ+PGtl
eXdvcmQ+SHVtYW5zPC9rZXl3b3JkPjwva2V5d29yZHM+PGRhdGVzPjx5ZWFyPjIwMTg8L3llYXI+
PHB1Yi1kYXRlcz48ZGF0ZT5KYW48L2RhdGU+PC9wdWItZGF0ZXM+PC9kYXRlcz48aXNibj4xMDY1
LTYyNTE8L2lzYm4+PGFjY2Vzc2lvbi1udW0+Mjg5ODQ3NDg8L2FjY2Vzc2lvbi1udW0+PHVybHM+
PC91cmxzPjxlbGVjdHJvbmljLXJlc291cmNlLW51bT4xMC4xMDk3L21vaC4wMDAwMDAwMDAwMDAw
MzkxPC9lbGVjdHJvbmljLXJlc291cmNlLW51bT48cmVtb3RlLWRhdGFiYXNlLXByb3ZpZGVyPk5M
TTwvcmVtb3RlLWRhdGFiYXNlLXByb3ZpZGVyPjxsYW5ndWFnZT5lbmc8L2xhbmd1YWdlPjwvcmVj
b3JkPjwvQ2l0ZT48L0VuZE5vdGU+AG==
</w:fldData>
        </w:fldChar>
      </w:r>
      <w:r w:rsidR="00E80BC4">
        <w:rPr>
          <w:rFonts w:ascii="Times New Roman" w:hAnsi="Times New Roman" w:cs="Times New Roman"/>
          <w:sz w:val="24"/>
          <w:szCs w:val="24"/>
        </w:rPr>
        <w:instrText xml:space="preserve"> ADDIN EN.CITE.DATA </w:instrText>
      </w:r>
      <w:r w:rsidR="00E80BC4">
        <w:rPr>
          <w:rFonts w:ascii="Times New Roman" w:hAnsi="Times New Roman" w:cs="Times New Roman"/>
          <w:sz w:val="24"/>
          <w:szCs w:val="24"/>
        </w:rPr>
      </w:r>
      <w:r w:rsidR="00E80BC4">
        <w:rPr>
          <w:rFonts w:ascii="Times New Roman" w:hAnsi="Times New Roman" w:cs="Times New Roman"/>
          <w:sz w:val="24"/>
          <w:szCs w:val="24"/>
        </w:rPr>
        <w:fldChar w:fldCharType="end"/>
      </w:r>
      <w:r w:rsidR="009B7260" w:rsidRPr="009B1DD2">
        <w:rPr>
          <w:rFonts w:ascii="Times New Roman" w:hAnsi="Times New Roman" w:cs="Times New Roman"/>
          <w:sz w:val="24"/>
          <w:szCs w:val="24"/>
        </w:rPr>
      </w:r>
      <w:r w:rsidR="009B7260" w:rsidRPr="009B1DD2">
        <w:rPr>
          <w:rFonts w:ascii="Times New Roman" w:hAnsi="Times New Roman" w:cs="Times New Roman"/>
          <w:sz w:val="24"/>
          <w:szCs w:val="24"/>
        </w:rPr>
        <w:fldChar w:fldCharType="separate"/>
      </w:r>
      <w:r w:rsidR="00E80BC4">
        <w:rPr>
          <w:rFonts w:ascii="Times New Roman" w:hAnsi="Times New Roman" w:cs="Times New Roman"/>
          <w:noProof/>
          <w:sz w:val="24"/>
          <w:szCs w:val="24"/>
        </w:rPr>
        <w:t>(2, 3)</w:t>
      </w:r>
      <w:r w:rsidR="009B7260" w:rsidRPr="009B1DD2">
        <w:rPr>
          <w:rFonts w:ascii="Times New Roman" w:hAnsi="Times New Roman" w:cs="Times New Roman"/>
          <w:sz w:val="24"/>
          <w:szCs w:val="24"/>
        </w:rPr>
        <w:fldChar w:fldCharType="end"/>
      </w:r>
      <w:r w:rsidR="00485704" w:rsidRPr="009B1DD2">
        <w:rPr>
          <w:rFonts w:ascii="Times New Roman" w:hAnsi="Times New Roman" w:cs="Times New Roman"/>
          <w:sz w:val="24"/>
          <w:szCs w:val="24"/>
        </w:rPr>
        <w:t xml:space="preserve">.  Clozapine </w:t>
      </w:r>
      <w:r w:rsidR="006B1D1C">
        <w:rPr>
          <w:rFonts w:ascii="Times New Roman" w:hAnsi="Times New Roman" w:cs="Times New Roman"/>
          <w:sz w:val="24"/>
          <w:szCs w:val="24"/>
        </w:rPr>
        <w:t>is</w:t>
      </w:r>
      <w:r w:rsidR="00485704" w:rsidRPr="009B1DD2">
        <w:rPr>
          <w:rFonts w:ascii="Times New Roman" w:hAnsi="Times New Roman" w:cs="Times New Roman"/>
          <w:sz w:val="24"/>
          <w:szCs w:val="24"/>
        </w:rPr>
        <w:t xml:space="preserve"> discontinued in patients with neutrophil count</w:t>
      </w:r>
      <w:r w:rsidR="00E80BC4">
        <w:rPr>
          <w:rFonts w:ascii="Times New Roman" w:hAnsi="Times New Roman" w:cs="Times New Roman"/>
          <w:sz w:val="24"/>
          <w:szCs w:val="24"/>
        </w:rPr>
        <w:t>s of</w:t>
      </w:r>
      <w:r w:rsidR="00485704" w:rsidRPr="009B1DD2">
        <w:rPr>
          <w:rFonts w:ascii="Times New Roman" w:hAnsi="Times New Roman" w:cs="Times New Roman"/>
          <w:sz w:val="24"/>
          <w:szCs w:val="24"/>
        </w:rPr>
        <w:t xml:space="preserve"> less than 1.5</w:t>
      </w:r>
      <w:r w:rsidR="00B37284" w:rsidRPr="009B1DD2">
        <w:rPr>
          <w:rFonts w:ascii="Times New Roman" w:hAnsi="Times New Roman" w:cs="Times New Roman"/>
          <w:sz w:val="24"/>
          <w:szCs w:val="24"/>
        </w:rPr>
        <w:t xml:space="preserve"> x 10</w:t>
      </w:r>
      <w:r w:rsidR="00B37284" w:rsidRPr="009B1DD2">
        <w:rPr>
          <w:rFonts w:ascii="Times New Roman" w:hAnsi="Times New Roman" w:cs="Times New Roman"/>
          <w:sz w:val="24"/>
          <w:szCs w:val="24"/>
          <w:vertAlign w:val="superscript"/>
        </w:rPr>
        <w:t>9</w:t>
      </w:r>
      <w:r w:rsidR="00B37284" w:rsidRPr="009B1DD2">
        <w:rPr>
          <w:rFonts w:ascii="Times New Roman" w:hAnsi="Times New Roman" w:cs="Times New Roman"/>
          <w:sz w:val="24"/>
          <w:szCs w:val="24"/>
        </w:rPr>
        <w:t>/L</w:t>
      </w:r>
      <w:r w:rsidR="003B3170" w:rsidRPr="009B1DD2">
        <w:rPr>
          <w:rFonts w:ascii="Times New Roman" w:hAnsi="Times New Roman" w:cs="Times New Roman"/>
          <w:sz w:val="24"/>
          <w:szCs w:val="24"/>
        </w:rPr>
        <w:t xml:space="preserve"> (n</w:t>
      </w:r>
      <w:r w:rsidR="00D9018E" w:rsidRPr="009B1DD2">
        <w:rPr>
          <w:rFonts w:ascii="Times New Roman" w:hAnsi="Times New Roman" w:cs="Times New Roman"/>
          <w:sz w:val="24"/>
          <w:szCs w:val="24"/>
        </w:rPr>
        <w:t>ormal range; 2.0-7.0 x 10</w:t>
      </w:r>
      <w:r w:rsidR="00D9018E" w:rsidRPr="009B1DD2">
        <w:rPr>
          <w:rFonts w:ascii="Times New Roman" w:hAnsi="Times New Roman" w:cs="Times New Roman"/>
          <w:sz w:val="24"/>
          <w:szCs w:val="24"/>
          <w:vertAlign w:val="superscript"/>
        </w:rPr>
        <w:t>9</w:t>
      </w:r>
      <w:r w:rsidR="00D9018E" w:rsidRPr="009B1DD2">
        <w:rPr>
          <w:rFonts w:ascii="Times New Roman" w:hAnsi="Times New Roman" w:cs="Times New Roman"/>
          <w:sz w:val="24"/>
          <w:szCs w:val="24"/>
        </w:rPr>
        <w:t>/L)</w:t>
      </w:r>
      <w:r w:rsidR="009630C3" w:rsidRPr="009B1DD2">
        <w:rPr>
          <w:rFonts w:ascii="Times New Roman" w:hAnsi="Times New Roman" w:cs="Times New Roman"/>
          <w:sz w:val="24"/>
          <w:szCs w:val="24"/>
        </w:rPr>
        <w:t xml:space="preserve"> in order to reduce the risk of infections</w:t>
      </w:r>
      <w:r w:rsidR="006B1D1C">
        <w:rPr>
          <w:rFonts w:ascii="Times New Roman" w:hAnsi="Times New Roman" w:cs="Times New Roman"/>
          <w:sz w:val="24"/>
          <w:szCs w:val="24"/>
        </w:rPr>
        <w:t xml:space="preserve"> and the development of agranulocytosis</w:t>
      </w:r>
      <w:r w:rsidR="00D9018E" w:rsidRPr="009B1DD2">
        <w:rPr>
          <w:rFonts w:ascii="Times New Roman" w:hAnsi="Times New Roman" w:cs="Times New Roman"/>
          <w:sz w:val="24"/>
          <w:szCs w:val="24"/>
        </w:rPr>
        <w:t>.</w:t>
      </w:r>
      <w:r w:rsidR="00B37284" w:rsidRPr="009B1DD2">
        <w:rPr>
          <w:rFonts w:ascii="Times New Roman" w:hAnsi="Times New Roman" w:cs="Times New Roman"/>
          <w:sz w:val="24"/>
          <w:szCs w:val="24"/>
        </w:rPr>
        <w:t xml:space="preserve"> </w:t>
      </w:r>
      <w:r w:rsidR="006B1D1C">
        <w:rPr>
          <w:rFonts w:ascii="Times New Roman" w:hAnsi="Times New Roman" w:cs="Times New Roman"/>
          <w:sz w:val="24"/>
          <w:szCs w:val="24"/>
        </w:rPr>
        <w:t>A</w:t>
      </w:r>
      <w:r w:rsidR="003323FA">
        <w:rPr>
          <w:rFonts w:ascii="Times New Roman" w:hAnsi="Times New Roman" w:cs="Times New Roman"/>
          <w:sz w:val="24"/>
          <w:szCs w:val="24"/>
        </w:rPr>
        <w:t>granulocytosis</w:t>
      </w:r>
      <w:r w:rsidR="00587253" w:rsidRPr="009B1DD2">
        <w:rPr>
          <w:rFonts w:ascii="Times New Roman" w:hAnsi="Times New Roman" w:cs="Times New Roman"/>
          <w:sz w:val="24"/>
          <w:szCs w:val="24"/>
        </w:rPr>
        <w:t xml:space="preserve"> </w:t>
      </w:r>
      <w:r w:rsidR="006B1D1C">
        <w:rPr>
          <w:rFonts w:ascii="Times New Roman" w:hAnsi="Times New Roman" w:cs="Times New Roman"/>
          <w:sz w:val="24"/>
          <w:szCs w:val="24"/>
        </w:rPr>
        <w:t xml:space="preserve">associated with clozapine therapy </w:t>
      </w:r>
      <w:r w:rsidR="006B1D1C" w:rsidRPr="009B1DD2">
        <w:rPr>
          <w:rFonts w:ascii="Times New Roman" w:hAnsi="Times New Roman" w:cs="Times New Roman"/>
          <w:sz w:val="24"/>
          <w:szCs w:val="24"/>
        </w:rPr>
        <w:t xml:space="preserve">is </w:t>
      </w:r>
      <w:r w:rsidR="006B1D1C">
        <w:rPr>
          <w:rFonts w:ascii="Times New Roman" w:hAnsi="Times New Roman" w:cs="Times New Roman"/>
          <w:sz w:val="24"/>
          <w:szCs w:val="24"/>
        </w:rPr>
        <w:t>generally reversed</w:t>
      </w:r>
      <w:r w:rsidR="00587253" w:rsidRPr="009B1DD2">
        <w:rPr>
          <w:rFonts w:ascii="Times New Roman" w:hAnsi="Times New Roman" w:cs="Times New Roman"/>
          <w:sz w:val="24"/>
          <w:szCs w:val="24"/>
        </w:rPr>
        <w:t xml:space="preserve"> 2-3 weeks after cessation of the drug </w:t>
      </w:r>
      <w:r w:rsidR="00587253" w:rsidRPr="009B1DD2">
        <w:rPr>
          <w:rFonts w:ascii="Times New Roman" w:hAnsi="Times New Roman" w:cs="Times New Roman"/>
          <w:sz w:val="24"/>
          <w:szCs w:val="24"/>
        </w:rPr>
        <w:fldChar w:fldCharType="begin"/>
      </w:r>
      <w:r w:rsidR="006B1D1C">
        <w:rPr>
          <w:rFonts w:ascii="Times New Roman" w:hAnsi="Times New Roman" w:cs="Times New Roman"/>
          <w:sz w:val="24"/>
          <w:szCs w:val="24"/>
        </w:rPr>
        <w:instrText xml:space="preserve"> ADDIN EN.CITE &lt;EndNote&gt;&lt;Cite&gt;&lt;Author&gt;Flanagan&lt;/Author&gt;&lt;Year&gt;2008&lt;/Year&gt;&lt;RecNum&gt;8&lt;/RecNum&gt;&lt;DisplayText&gt;(5)&lt;/DisplayText&gt;&lt;record&gt;&lt;rec-number&gt;8&lt;/rec-number&gt;&lt;foreign-keys&gt;&lt;key app="EN" db-id="2dww225pxpws0gez2dmp0tacwxftvst9z5pf" timestamp="1578840472"&gt;8&lt;/key&gt;&lt;/foreign-keys&gt;&lt;ref-type name="Journal Article"&gt;17&lt;/ref-type&gt;&lt;contributors&gt;&lt;authors&gt;&lt;author&gt;Flanagan, R. J.&lt;/author&gt;&lt;author&gt;Dunk, L.&lt;/author&gt;&lt;/authors&gt;&lt;/contributors&gt;&lt;auth-address&gt;Toxicology Unit, Department of Clinical Biochemistry, King&amp;apos;s College Hospital NHS Foundation Trust, Denmark Hill, London, UK. robert.flanagan@kch.nhs.uk&lt;/auth-address&gt;&lt;titles&gt;&lt;title&gt;Haematological toxicity of drugs used in psychiatry&lt;/title&gt;&lt;secondary-title&gt;Hum Psychopharmacol&lt;/secondary-title&gt;&lt;alt-title&gt;Human psychopharmacology&lt;/alt-title&gt;&lt;/titles&gt;&lt;periodical&gt;&lt;full-title&gt;Hum Psychopharmacol&lt;/full-title&gt;&lt;abbr-1&gt;Human psychopharmacology&lt;/abbr-1&gt;&lt;/periodical&gt;&lt;alt-periodical&gt;&lt;full-title&gt;Hum Psychopharmacol&lt;/full-title&gt;&lt;abbr-1&gt;Human psychopharmacology&lt;/abbr-1&gt;&lt;/alt-periodical&gt;&lt;pages&gt;27-41&lt;/pages&gt;&lt;volume&gt;23 Suppl 1&lt;/volume&gt;&lt;edition&gt;2007/12/22&lt;/edition&gt;&lt;keywords&gt;&lt;keyword&gt;Animals&lt;/keyword&gt;&lt;keyword&gt;Hematologic Diseases/*blood/complications/psychology&lt;/keyword&gt;&lt;keyword&gt;Humans&lt;/keyword&gt;&lt;keyword&gt;Mental Disorders/*blood/complications/*drug therapy&lt;/keyword&gt;&lt;keyword&gt;Psychotropic Drugs/*adverse effects/*blood/therapeutic use&lt;/keyword&gt;&lt;/keywords&gt;&lt;dates&gt;&lt;year&gt;2008&lt;/year&gt;&lt;pub-dates&gt;&lt;date&gt;Jan&lt;/date&gt;&lt;/pub-dates&gt;&lt;/dates&gt;&lt;isbn&gt;0885-6222&lt;/isbn&gt;&lt;accession-num&gt;18098216&lt;/accession-num&gt;&lt;urls&gt;&lt;/urls&gt;&lt;electronic-resource-num&gt;10.1002/hup.917&lt;/electronic-resource-num&gt;&lt;remote-database-provider&gt;NLM&lt;/remote-database-provider&gt;&lt;language&gt;eng&lt;/language&gt;&lt;/record&gt;&lt;/Cite&gt;&lt;/EndNote&gt;</w:instrText>
      </w:r>
      <w:r w:rsidR="00587253" w:rsidRPr="009B1DD2">
        <w:rPr>
          <w:rFonts w:ascii="Times New Roman" w:hAnsi="Times New Roman" w:cs="Times New Roman"/>
          <w:sz w:val="24"/>
          <w:szCs w:val="24"/>
        </w:rPr>
        <w:fldChar w:fldCharType="separate"/>
      </w:r>
      <w:r w:rsidR="006B1D1C">
        <w:rPr>
          <w:rFonts w:ascii="Times New Roman" w:hAnsi="Times New Roman" w:cs="Times New Roman"/>
          <w:noProof/>
          <w:sz w:val="24"/>
          <w:szCs w:val="24"/>
        </w:rPr>
        <w:t>(5)</w:t>
      </w:r>
      <w:r w:rsidR="00587253" w:rsidRPr="009B1DD2">
        <w:rPr>
          <w:rFonts w:ascii="Times New Roman" w:hAnsi="Times New Roman" w:cs="Times New Roman"/>
          <w:sz w:val="24"/>
          <w:szCs w:val="24"/>
        </w:rPr>
        <w:fldChar w:fldCharType="end"/>
      </w:r>
      <w:r w:rsidR="00E80BC4">
        <w:rPr>
          <w:rFonts w:ascii="Times New Roman" w:hAnsi="Times New Roman" w:cs="Times New Roman"/>
          <w:sz w:val="24"/>
          <w:szCs w:val="24"/>
        </w:rPr>
        <w:t xml:space="preserve"> and </w:t>
      </w:r>
      <w:r w:rsidR="00F92D55" w:rsidRPr="009B1DD2">
        <w:rPr>
          <w:rFonts w:ascii="Times New Roman" w:hAnsi="Times New Roman" w:cs="Times New Roman"/>
          <w:sz w:val="24"/>
          <w:szCs w:val="24"/>
        </w:rPr>
        <w:t xml:space="preserve">cytokine therapy </w:t>
      </w:r>
      <w:r w:rsidR="009630C3" w:rsidRPr="009B1DD2">
        <w:rPr>
          <w:rFonts w:ascii="Times New Roman" w:hAnsi="Times New Roman" w:cs="Times New Roman"/>
          <w:sz w:val="24"/>
          <w:szCs w:val="24"/>
        </w:rPr>
        <w:t>such as</w:t>
      </w:r>
      <w:r w:rsidR="00F92D55" w:rsidRPr="009B1DD2">
        <w:rPr>
          <w:rFonts w:ascii="Times New Roman" w:hAnsi="Times New Roman" w:cs="Times New Roman"/>
          <w:sz w:val="24"/>
          <w:szCs w:val="24"/>
        </w:rPr>
        <w:t xml:space="preserve"> granulocyte colony-stimulating factor and granulocyte-macrophage colony-stimulating factor ha</w:t>
      </w:r>
      <w:r w:rsidR="00E80BC4">
        <w:rPr>
          <w:rFonts w:ascii="Times New Roman" w:hAnsi="Times New Roman" w:cs="Times New Roman"/>
          <w:sz w:val="24"/>
          <w:szCs w:val="24"/>
        </w:rPr>
        <w:t>s</w:t>
      </w:r>
      <w:r w:rsidR="00F92D55" w:rsidRPr="009B1DD2">
        <w:rPr>
          <w:rFonts w:ascii="Times New Roman" w:hAnsi="Times New Roman" w:cs="Times New Roman"/>
          <w:sz w:val="24"/>
          <w:szCs w:val="24"/>
        </w:rPr>
        <w:t xml:space="preserve"> been</w:t>
      </w:r>
      <w:r w:rsidR="00661AA2" w:rsidRPr="009B1DD2">
        <w:rPr>
          <w:rFonts w:ascii="Times New Roman" w:hAnsi="Times New Roman" w:cs="Times New Roman"/>
          <w:sz w:val="24"/>
          <w:szCs w:val="24"/>
        </w:rPr>
        <w:t xml:space="preserve"> </w:t>
      </w:r>
      <w:r w:rsidR="00E80BC4">
        <w:rPr>
          <w:rFonts w:ascii="Times New Roman" w:hAnsi="Times New Roman" w:cs="Times New Roman"/>
          <w:sz w:val="24"/>
          <w:szCs w:val="24"/>
        </w:rPr>
        <w:t xml:space="preserve">used </w:t>
      </w:r>
      <w:r w:rsidR="00661AA2" w:rsidRPr="009B1DD2">
        <w:rPr>
          <w:rFonts w:ascii="Times New Roman" w:hAnsi="Times New Roman" w:cs="Times New Roman"/>
          <w:sz w:val="24"/>
          <w:szCs w:val="24"/>
        </w:rPr>
        <w:t>successfully</w:t>
      </w:r>
      <w:r w:rsidR="00F92D55" w:rsidRPr="009B1DD2">
        <w:rPr>
          <w:rFonts w:ascii="Times New Roman" w:hAnsi="Times New Roman" w:cs="Times New Roman"/>
          <w:sz w:val="24"/>
          <w:szCs w:val="24"/>
        </w:rPr>
        <w:t xml:space="preserve"> to manage </w:t>
      </w:r>
      <w:r w:rsidR="003323FA">
        <w:rPr>
          <w:rFonts w:ascii="Times New Roman" w:hAnsi="Times New Roman" w:cs="Times New Roman"/>
          <w:sz w:val="24"/>
          <w:szCs w:val="24"/>
        </w:rPr>
        <w:t>the adverse event</w:t>
      </w:r>
      <w:r w:rsidR="00F92D55" w:rsidRPr="009B1DD2">
        <w:rPr>
          <w:rFonts w:ascii="Times New Roman" w:hAnsi="Times New Roman" w:cs="Times New Roman"/>
          <w:sz w:val="24"/>
          <w:szCs w:val="24"/>
        </w:rPr>
        <w:t xml:space="preserve"> </w:t>
      </w:r>
      <w:r w:rsidR="00E145B4" w:rsidRPr="009B1DD2">
        <w:rPr>
          <w:rFonts w:ascii="Times New Roman" w:hAnsi="Times New Roman" w:cs="Times New Roman"/>
          <w:sz w:val="24"/>
          <w:szCs w:val="24"/>
        </w:rPr>
        <w:fldChar w:fldCharType="begin">
          <w:fldData xml:space="preserve">PEVuZE5vdGU+PENpdGU+PEF1dGhvcj5MYWxseTwvQXV0aG9yPjxZZWFyPjIwMTc8L1llYXI+PFJl
Y051bT45PC9SZWNOdW0+PERpc3BsYXlUZXh0Pig2LCA3KTwvRGlzcGxheVRleHQ+PHJlY29yZD48
cmVjLW51bWJlcj45PC9yZWMtbnVtYmVyPjxmb3JlaWduLWtleXM+PGtleSBhcHA9IkVOIiBkYi1p
ZD0iMmR3dzIyNXB4cHdzMGdlejJkbXAwdGFjd3hmdHZzdDl6NXBmIiB0aW1lc3RhbXA9IjE1Nzg4
NDA0NzMiPjk8L2tleT48L2ZvcmVpZ24ta2V5cz48cmVmLXR5cGUgbmFtZT0iSm91cm5hbCBBcnRp
Y2xlIj4xNzwvcmVmLXR5cGU+PGNvbnRyaWJ1dG9ycz48YXV0aG9ycz48YXV0aG9yPkxhbGx5LCBK
LjwvYXV0aG9yPjxhdXRob3I+TWFsaWssIFMuPC9hdXRob3I+PGF1dGhvcj5XaGlza2V5LCBFLjwv
YXV0aG9yPjxhdXRob3I+VGF5bG9yLCBELiBNLjwvYXV0aG9yPjxhdXRob3I+R2F1Z2hyYW4sIEYu
IFAuPC9hdXRob3I+PGF1dGhvcj5Lcml2b3ksIEEuPC9hdXRob3I+PGF1dGhvcj5GbGFuYWdhbiwg
Ui4gSi48L2F1dGhvcj48YXV0aG9yPk1pam92aWMsIEEuPC9hdXRob3I+PGF1dGhvcj5NYWNDYWJl
LCBKLiBILjwvYXV0aG9yPjwvYXV0aG9ycz48L2NvbnRyaWJ1dG9ycz48YXV0aC1hZGRyZXNzPkZy
b20gdGhlICpEZXBhcnRtZW50IG9mIFBzeWNob3NpcyBTdHVkaWVzLCBJbnN0aXR1dGUgb2YgUHN5
Y2hpYXRyeSwgUHN5Y2hvbG9neSBhbmQgTmV1cm9zY2llbmNlLCBLaW5nJmFwb3M7cyBDb2xsZWdl
IExvbmRvbiwgTG9uZG9uLCBVbml0ZWQgS2luZ2RvbTsgZGFnZ2VyRGVwYXJ0bWVudCBvZiBQc3lj
aGlhdHJ5LCBSb3lhbCBDb2xsZWdlIG9mIFN1cmdlb25zIGluIElyZWxhbmQsIEJlYXVtb250IEhv
c3BpdGFsLCBEdWJsaW4sIElyZWxhbmQ7IGRvdWJsZSBkYWdnZXJNZWRpY2FsIFNjaG9vbCwgVW5p
dmVyc2l0eSBvZiBCcmlzdG9sLCBCcmlzdG9sOyBzZWN0aW9uIHNpZ25OYXRpb25hbCBQc3ljaG9z
aXMgU2VydmljZSwgYW5kIHBhcmFsbGVsUGhhcm1hY3kgRGVwYXJ0bWVudCwgU291dGggTG9uZG9u
IGFuZCBNYXVkc2xleSBOSFMgRm91bmRhdGlvbiBUcnVzdDsgYW5kIHBhcmFncmFwaCBzaWduSW5z
dGl0dXRlIG9mIFBoYXJtYWNldXRpY2FsIFNjaWVuY2UsIEtpbmcmYXBvcztzIENvbGxlZ2UgTG9u
ZG9uOyBhbmQgI0RlcGFydG1lbnQgb2YgSGFlbWF0b2xvZ2ljYWwgTWVkaWNpbmUsIEtpbmcmYXBv
cztzIENvbGxlZ2UgSG9zcGl0YWwsIExvbmRvbiwgVW5pdGVkIEtpbmdkb20uPC9hdXRoLWFkZHJl
c3M+PHRpdGxlcz48dGl0bGU+Q2xvemFwaW5lLUFzc29jaWF0ZWQgQWdyYW51bG9jeXRvc2lzIFRy
ZWF0bWVudCBXaXRoIEdyYW51bG9jeXRlIENvbG9ueS1TdGltdWxhdGluZyBGYWN0b3IvR3JhbnVs
b2N5dGUtTWFjcm9waGFnZSBDb2xvbnktU3RpbXVsYXRpbmcgRmFjdG9yOiBBIFN5c3RlbWF0aWMg
UmV2aWV3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0NDEtNDQ2PC9wYWdlcz48dm9sdW1lPjM3PC92b2x1bWU+PG51bWJlcj40PC9u
dW1iZXI+PGVkaXRpb24+MjAxNy8wNC8yNTwvZWRpdGlvbj48a2V5d29yZHM+PGtleXdvcmQ+QWdy
YW51bG9jeXRvc2lzLypjaGVtaWNhbGx5IGluZHVjZWQvZGlhZ25vc2lzLypkcnVnIHRoZXJhcHk8
L2tleXdvcmQ+PGtleXdvcmQ+QW50aXBzeWNob3RpYyBBZ2VudHMvYWR2ZXJzZSBlZmZlY3RzPC9r
ZXl3b3JkPjxrZXl3b3JkPkNsb3phcGluZS8qYWR2ZXJzZSBlZmZlY3RzPC9rZXl3b3JkPjxrZXl3
b3JkPkdyYW51bG9jeXRlIENvbG9ueS1TdGltdWxhdGluZyBGYWN0b3IvKmFkbWluaXN0cmF0aW9u
ICZhbXA7IGRvc2FnZTwva2V5d29yZD48a2V5d29yZD5HcmFudWxvY3l0ZS1NYWNyb3BoYWdlIENv
bG9ueS1TdGltdWxhdGluZyBGYWN0b3IvKmFkbWluaXN0cmF0aW9uICZhbXA7IGRvc2FnZTwva2V5
d29yZD48a2V5d29yZD5IdW1hbnM8L2tleXdvcmQ+PGtleXdvcmQ+T2JzZXJ2YXRpb25hbCBTdHVk
aWVzIGFzIFRvcGljL21ldGhvZHM8L2tleXdvcmQ+PC9rZXl3b3Jkcz48ZGF0ZXM+PHllYXI+MjAx
NzwveWVhcj48cHViLWRhdGVzPjxkYXRlPkF1ZzwvZGF0ZT48L3B1Yi1kYXRlcz48L2RhdGVzPjxp
c2JuPjAyNzEtMDc0OTwvaXNibj48YWNjZXNzaW9uLW51bT4yODQzNzI5NTwvYWNjZXNzaW9uLW51
bT48dXJscz48L3VybHM+PGVsZWN0cm9uaWMtcmVzb3VyY2UtbnVtPjEwLjEwOTcvamNwLjAwMDAw
MDAwMDAwMDA3MTU8L2VsZWN0cm9uaWMtcmVzb3VyY2UtbnVtPjxyZW1vdGUtZGF0YWJhc2UtcHJv
dmlkZXI+TkxNPC9yZW1vdGUtZGF0YWJhc2UtcHJvdmlkZXI+PGxhbmd1YWdlPmVuZzwvbGFuZ3Vh
Z2U+PC9yZWNvcmQ+PC9DaXRlPjxDaXRlPjxBdXRob3I+TWFudTwvQXV0aG9yPjxZZWFyPjIwMTI8
L1llYXI+PFJlY051bT4xMDwvUmVjTnVtPjxyZWNvcmQ+PHJlYy1udW1iZXI+MTA8L3JlYy1udW1i
ZXI+PGZvcmVpZ24ta2V5cz48a2V5IGFwcD0iRU4iIGRiLWlkPSIyZHd3MjI1cHhwd3MwZ2V6MmRt
cDB0YWN3eGZ0dnN0OXo1cGYiIHRpbWVzdGFtcD0iMTU3ODg0MDQ3MyI+MTA8L2tleT48L2ZvcmVp
Z24ta2V5cz48cmVmLXR5cGUgbmFtZT0iSm91cm5hbCBBcnRpY2xlIj4xNzwvcmVmLXR5cGU+PGNv
bnRyaWJ1dG9ycz48YXV0aG9ycz48YXV0aG9yPk1hbnUsIFAuPC9hdXRob3I+PGF1dGhvcj5TYXJw
YWwsIEQuPC9hdXRob3I+PGF1dGhvcj5NdWlyLCBPLjwvYXV0aG9yPjxhdXRob3I+S2FuZSwgSi4g
TS48L2F1dGhvcj48YXV0aG9yPkNvcnJlbGwsIEMuIFUuPC9hdXRob3I+PC9hdXRob3JzPjwvY29u
dHJpYnV0b3JzPjxhdXRoLWFkZHJlc3M+VGhlIFp1Y2tlciBIaWxsc2lkZSBIb3NwaXRhbCwgTm9y
dGggU2hvcmUgLSBMb25nIElzbGFuZCBKZXdpc2ggSGVhbHRoIFN5c3RlbSwgR2xlbiBPYWtzLCBO
ZXcgWW9yaywgVW5pdGVkIFN0YXRlcy48L2F1dGgtYWRkcmVzcz48dGl0bGVzPjx0aXRsZT5XaGVu
IGNhbiBwYXRpZW50cyB3aXRoIHBvdGVudGlhbGx5IGxpZmUtdGhyZWF0ZW5pbmcgYWR2ZXJzZSBl
ZmZlY3RzIGJlIHJlY2hhbGxlbmdlZCB3aXRoIGNsb3phcGluZT8gQSBzeXN0ZW1hdGljIHJldmll
dyBvZiB0aGUgcHVibGlzaGVkIGxpdGVyYXR1cmU8L3RpdGxlPjxzZWNvbmRhcnktdGl0bGU+U2No
aXpvcGhyIFJlczwvc2Vjb25kYXJ5LXRpdGxlPjxhbHQtdGl0bGU+U2NoaXpvcGhyZW5pYSByZXNl
YXJjaDwvYWx0LXRpdGxlPjwvdGl0bGVzPjxwZXJpb2RpY2FsPjxmdWxsLXRpdGxlPlNjaGl6b3Bo
ciBSZXM8L2Z1bGwtdGl0bGU+PGFiYnItMT5TY2hpem9waHJlbmlhIHJlc2VhcmNoPC9hYmJyLTE+
PC9wZXJpb2RpY2FsPjxhbHQtcGVyaW9kaWNhbD48ZnVsbC10aXRsZT5TY2hpem9waHIgUmVzPC9m
dWxsLXRpdGxlPjxhYmJyLTE+U2NoaXpvcGhyZW5pYSByZXNlYXJjaDwvYWJici0xPjwvYWx0LXBl
cmlvZGljYWw+PHBhZ2VzPjE4MC02PC9wYWdlcz48dm9sdW1lPjEzNDwvdm9sdW1lPjxudW1iZXI+
Mi0zPC9udW1iZXI+PGVkaXRpb24+MjAxMS8xMS8yNTwvZWRpdGlvbj48a2V5d29yZHM+PGtleXdv
cmQ+QWR1bHQ8L2tleXdvcmQ+PGtleXdvcmQ+QW50aXBzeWNob3RpYyBBZ2VudHMvKmFkdmVyc2Ug
ZWZmZWN0czwva2V5d29yZD48a2V5d29yZD5DbG96YXBpbmUvKmFkdmVyc2UgZWZmZWN0czwva2V5
d29yZD48a2V5d29yZD5EYXRhYmFzZXMsIEJpYmxpb2dyYXBoaWMvc3RhdGlzdGljcyAmYW1wOyBu
dW1lcmljYWwgZGF0YTwva2V5d29yZD48a2V5d29yZD5GZW1hbGU8L2tleXdvcmQ+PGtleXdvcmQ+
SHVtYW5zPC9rZXl3b3JkPjxrZXl3b3JkPkx1cHVzIEVyeXRoZW1hdG9zdXMsIFN5c3RlbWljL2No
ZW1pY2FsbHkgaW5kdWNlZC9kcnVnIHRoZXJhcHk8L2tleXdvcmQ+PGtleXdvcmQ+TWFsZTwva2V5
d29yZD48a2V5d29yZD5NaWRkbGUgQWdlZDwva2V5d29yZD48a2V5d29yZD5NeW9jYXJkaXRpcy8q
Y2hlbWljYWxseSBpbmR1Y2VkL2RydWcgdGhlcmFweTwva2V5d29yZD48a2V5d29yZD5OZXVyb2xl
cHRpYyBNYWxpZ25hbnQgU3luZHJvbWUvZHJ1ZyB0aGVyYXB5LypldGlvbG9neTwva2V5d29yZD48
a2V5d29yZD5OZXV0cm9wZW5pYS8qY2hlbWljYWxseSBpbmR1Y2VkL2RydWcgdGhlcmFweTwva2V5
d29yZD48a2V5d29yZD5Zb3VuZyBBZHVsdDwva2V5d29yZD48L2tleXdvcmRzPjxkYXRlcz48eWVh
cj4yMDEyPC95ZWFyPjxwdWItZGF0ZXM+PGRhdGU+RmViPC9kYXRlPjwvcHViLWRhdGVzPjwvZGF0
ZXM+PGlzYm4+MDkyMC05OTY0PC9pc2JuPjxhY2Nlc3Npb24tbnVtPjIyMTEzMTU0PC9hY2Nlc3Np
b24tbnVtPjx1cmxzPjwvdXJscz48Y3VzdG9tMj5QTUMzMzE4OTg0PC9jdXN0b20yPjxjdXN0b202
Pk5JSE1TMzYxMDYxPC9jdXN0b202PjxlbGVjdHJvbmljLXJlc291cmNlLW51bT4xMC4xMDE2L2ou
c2NocmVzLjIwMTEuMTAuMDE0PC9lbGVjdHJvbmljLXJlc291cmNlLW51bT48cmVtb3RlLWRhdGFi
YXNlLXByb3ZpZGVyPk5MTTwvcmVtb3RlLWRhdGFiYXNlLXByb3ZpZGVyPjxsYW5ndWFnZT5lbmc8
L2xhbmd1YWdlPjwvcmVjb3JkPjwvQ2l0ZT48L0VuZE5vdGU+AG==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MYWxseTwvQXV0aG9yPjxZZWFyPjIwMTc8L1llYXI+PFJl
Y051bT45PC9SZWNOdW0+PERpc3BsYXlUZXh0Pig2LCA3KTwvRGlzcGxheVRleHQ+PHJlY29yZD48
cmVjLW51bWJlcj45PC9yZWMtbnVtYmVyPjxmb3JlaWduLWtleXM+PGtleSBhcHA9IkVOIiBkYi1p
ZD0iMmR3dzIyNXB4cHdzMGdlejJkbXAwdGFjd3hmdHZzdDl6NXBmIiB0aW1lc3RhbXA9IjE1Nzg4
NDA0NzMiPjk8L2tleT48L2ZvcmVpZ24ta2V5cz48cmVmLXR5cGUgbmFtZT0iSm91cm5hbCBBcnRp
Y2xlIj4xNzwvcmVmLXR5cGU+PGNvbnRyaWJ1dG9ycz48YXV0aG9ycz48YXV0aG9yPkxhbGx5LCBK
LjwvYXV0aG9yPjxhdXRob3I+TWFsaWssIFMuPC9hdXRob3I+PGF1dGhvcj5XaGlza2V5LCBFLjwv
YXV0aG9yPjxhdXRob3I+VGF5bG9yLCBELiBNLjwvYXV0aG9yPjxhdXRob3I+R2F1Z2hyYW4sIEYu
IFAuPC9hdXRob3I+PGF1dGhvcj5Lcml2b3ksIEEuPC9hdXRob3I+PGF1dGhvcj5GbGFuYWdhbiwg
Ui4gSi48L2F1dGhvcj48YXV0aG9yPk1pam92aWMsIEEuPC9hdXRob3I+PGF1dGhvcj5NYWNDYWJl
LCBKLiBILjwvYXV0aG9yPjwvYXV0aG9ycz48L2NvbnRyaWJ1dG9ycz48YXV0aC1hZGRyZXNzPkZy
b20gdGhlICpEZXBhcnRtZW50IG9mIFBzeWNob3NpcyBTdHVkaWVzLCBJbnN0aXR1dGUgb2YgUHN5
Y2hpYXRyeSwgUHN5Y2hvbG9neSBhbmQgTmV1cm9zY2llbmNlLCBLaW5nJmFwb3M7cyBDb2xsZWdl
IExvbmRvbiwgTG9uZG9uLCBVbml0ZWQgS2luZ2RvbTsgZGFnZ2VyRGVwYXJ0bWVudCBvZiBQc3lj
aGlhdHJ5LCBSb3lhbCBDb2xsZWdlIG9mIFN1cmdlb25zIGluIElyZWxhbmQsIEJlYXVtb250IEhv
c3BpdGFsLCBEdWJsaW4sIElyZWxhbmQ7IGRvdWJsZSBkYWdnZXJNZWRpY2FsIFNjaG9vbCwgVW5p
dmVyc2l0eSBvZiBCcmlzdG9sLCBCcmlzdG9sOyBzZWN0aW9uIHNpZ25OYXRpb25hbCBQc3ljaG9z
aXMgU2VydmljZSwgYW5kIHBhcmFsbGVsUGhhcm1hY3kgRGVwYXJ0bWVudCwgU291dGggTG9uZG9u
IGFuZCBNYXVkc2xleSBOSFMgRm91bmRhdGlvbiBUcnVzdDsgYW5kIHBhcmFncmFwaCBzaWduSW5z
dGl0dXRlIG9mIFBoYXJtYWNldXRpY2FsIFNjaWVuY2UsIEtpbmcmYXBvcztzIENvbGxlZ2UgTG9u
ZG9uOyBhbmQgI0RlcGFydG1lbnQgb2YgSGFlbWF0b2xvZ2ljYWwgTWVkaWNpbmUsIEtpbmcmYXBv
cztzIENvbGxlZ2UgSG9zcGl0YWwsIExvbmRvbiwgVW5pdGVkIEtpbmdkb20uPC9hdXRoLWFkZHJl
c3M+PHRpdGxlcz48dGl0bGU+Q2xvemFwaW5lLUFzc29jaWF0ZWQgQWdyYW51bG9jeXRvc2lzIFRy
ZWF0bWVudCBXaXRoIEdyYW51bG9jeXRlIENvbG9ueS1TdGltdWxhdGluZyBGYWN0b3IvR3JhbnVs
b2N5dGUtTWFjcm9waGFnZSBDb2xvbnktU3RpbXVsYXRpbmcgRmFjdG9yOiBBIFN5c3RlbWF0aWMg
UmV2aWV3PC90aXRsZT48c2Vjb25kYXJ5LXRpdGxlPkogQ2xpbiBQc3ljaG9waGFybWFjb2w8L3Nl
Y29uZGFyeS10aXRsZT48YWx0LXRpdGxlPkpvdXJuYWwgb2YgY2xpbmljYWwgcHN5Y2hvcGhhcm1h
Y29sb2d5PC9hbHQtdGl0bGU+PC90aXRsZXM+PHBlcmlvZGljYWw+PGZ1bGwtdGl0bGU+SiBDbGlu
IFBzeWNob3BoYXJtYWNvbDwvZnVsbC10aXRsZT48YWJici0xPkpvdXJuYWwgb2YgY2xpbmljYWwg
cHN5Y2hvcGhhcm1hY29sb2d5PC9hYmJyLTE+PC9wZXJpb2RpY2FsPjxhbHQtcGVyaW9kaWNhbD48
ZnVsbC10aXRsZT5KIENsaW4gUHN5Y2hvcGhhcm1hY29sPC9mdWxsLXRpdGxlPjxhYmJyLTE+Sm91
cm5hbCBvZiBjbGluaWNhbCBwc3ljaG9waGFybWFjb2xvZ3k8L2FiYnItMT48L2FsdC1wZXJpb2Rp
Y2FsPjxwYWdlcz40NDEtNDQ2PC9wYWdlcz48dm9sdW1lPjM3PC92b2x1bWU+PG51bWJlcj40PC9u
dW1iZXI+PGVkaXRpb24+MjAxNy8wNC8yNTwvZWRpdGlvbj48a2V5d29yZHM+PGtleXdvcmQ+QWdy
YW51bG9jeXRvc2lzLypjaGVtaWNhbGx5IGluZHVjZWQvZGlhZ25vc2lzLypkcnVnIHRoZXJhcHk8
L2tleXdvcmQ+PGtleXdvcmQ+QW50aXBzeWNob3RpYyBBZ2VudHMvYWR2ZXJzZSBlZmZlY3RzPC9r
ZXl3b3JkPjxrZXl3b3JkPkNsb3phcGluZS8qYWR2ZXJzZSBlZmZlY3RzPC9rZXl3b3JkPjxrZXl3
b3JkPkdyYW51bG9jeXRlIENvbG9ueS1TdGltdWxhdGluZyBGYWN0b3IvKmFkbWluaXN0cmF0aW9u
ICZhbXA7IGRvc2FnZTwva2V5d29yZD48a2V5d29yZD5HcmFudWxvY3l0ZS1NYWNyb3BoYWdlIENv
bG9ueS1TdGltdWxhdGluZyBGYWN0b3IvKmFkbWluaXN0cmF0aW9uICZhbXA7IGRvc2FnZTwva2V5
d29yZD48a2V5d29yZD5IdW1hbnM8L2tleXdvcmQ+PGtleXdvcmQ+T2JzZXJ2YXRpb25hbCBTdHVk
aWVzIGFzIFRvcGljL21ldGhvZHM8L2tleXdvcmQ+PC9rZXl3b3Jkcz48ZGF0ZXM+PHllYXI+MjAx
NzwveWVhcj48cHViLWRhdGVzPjxkYXRlPkF1ZzwvZGF0ZT48L3B1Yi1kYXRlcz48L2RhdGVzPjxp
c2JuPjAyNzEtMDc0OTwvaXNibj48YWNjZXNzaW9uLW51bT4yODQzNzI5NTwvYWNjZXNzaW9uLW51
bT48dXJscz48L3VybHM+PGVsZWN0cm9uaWMtcmVzb3VyY2UtbnVtPjEwLjEwOTcvamNwLjAwMDAw
MDAwMDAwMDA3MTU8L2VsZWN0cm9uaWMtcmVzb3VyY2UtbnVtPjxyZW1vdGUtZGF0YWJhc2UtcHJv
dmlkZXI+TkxNPC9yZW1vdGUtZGF0YWJhc2UtcHJvdmlkZXI+PGxhbmd1YWdlPmVuZzwvbGFuZ3Vh
Z2U+PC9yZWNvcmQ+PC9DaXRlPjxDaXRlPjxBdXRob3I+TWFudTwvQXV0aG9yPjxZZWFyPjIwMTI8
L1llYXI+PFJlY051bT4xMDwvUmVjTnVtPjxyZWNvcmQ+PHJlYy1udW1iZXI+MTA8L3JlYy1udW1i
ZXI+PGZvcmVpZ24ta2V5cz48a2V5IGFwcD0iRU4iIGRiLWlkPSIyZHd3MjI1cHhwd3MwZ2V6MmRt
cDB0YWN3eGZ0dnN0OXo1cGYiIHRpbWVzdGFtcD0iMTU3ODg0MDQ3MyI+MTA8L2tleT48L2ZvcmVp
Z24ta2V5cz48cmVmLXR5cGUgbmFtZT0iSm91cm5hbCBBcnRpY2xlIj4xNzwvcmVmLXR5cGU+PGNv
bnRyaWJ1dG9ycz48YXV0aG9ycz48YXV0aG9yPk1hbnUsIFAuPC9hdXRob3I+PGF1dGhvcj5TYXJw
YWwsIEQuPC9hdXRob3I+PGF1dGhvcj5NdWlyLCBPLjwvYXV0aG9yPjxhdXRob3I+S2FuZSwgSi4g
TS48L2F1dGhvcj48YXV0aG9yPkNvcnJlbGwsIEMuIFUuPC9hdXRob3I+PC9hdXRob3JzPjwvY29u
dHJpYnV0b3JzPjxhdXRoLWFkZHJlc3M+VGhlIFp1Y2tlciBIaWxsc2lkZSBIb3NwaXRhbCwgTm9y
dGggU2hvcmUgLSBMb25nIElzbGFuZCBKZXdpc2ggSGVhbHRoIFN5c3RlbSwgR2xlbiBPYWtzLCBO
ZXcgWW9yaywgVW5pdGVkIFN0YXRlcy48L2F1dGgtYWRkcmVzcz48dGl0bGVzPjx0aXRsZT5XaGVu
IGNhbiBwYXRpZW50cyB3aXRoIHBvdGVudGlhbGx5IGxpZmUtdGhyZWF0ZW5pbmcgYWR2ZXJzZSBl
ZmZlY3RzIGJlIHJlY2hhbGxlbmdlZCB3aXRoIGNsb3phcGluZT8gQSBzeXN0ZW1hdGljIHJldmll
dyBvZiB0aGUgcHVibGlzaGVkIGxpdGVyYXR1cmU8L3RpdGxlPjxzZWNvbmRhcnktdGl0bGU+U2No
aXpvcGhyIFJlczwvc2Vjb25kYXJ5LXRpdGxlPjxhbHQtdGl0bGU+U2NoaXpvcGhyZW5pYSByZXNl
YXJjaDwvYWx0LXRpdGxlPjwvdGl0bGVzPjxwZXJpb2RpY2FsPjxmdWxsLXRpdGxlPlNjaGl6b3Bo
ciBSZXM8L2Z1bGwtdGl0bGU+PGFiYnItMT5TY2hpem9waHJlbmlhIHJlc2VhcmNoPC9hYmJyLTE+
PC9wZXJpb2RpY2FsPjxhbHQtcGVyaW9kaWNhbD48ZnVsbC10aXRsZT5TY2hpem9waHIgUmVzPC9m
dWxsLXRpdGxlPjxhYmJyLTE+U2NoaXpvcGhyZW5pYSByZXNlYXJjaDwvYWJici0xPjwvYWx0LXBl
cmlvZGljYWw+PHBhZ2VzPjE4MC02PC9wYWdlcz48dm9sdW1lPjEzNDwvdm9sdW1lPjxudW1iZXI+
Mi0zPC9udW1iZXI+PGVkaXRpb24+MjAxMS8xMS8yNTwvZWRpdGlvbj48a2V5d29yZHM+PGtleXdv
cmQ+QWR1bHQ8L2tleXdvcmQ+PGtleXdvcmQ+QW50aXBzeWNob3RpYyBBZ2VudHMvKmFkdmVyc2Ug
ZWZmZWN0czwva2V5d29yZD48a2V5d29yZD5DbG96YXBpbmUvKmFkdmVyc2UgZWZmZWN0czwva2V5
d29yZD48a2V5d29yZD5EYXRhYmFzZXMsIEJpYmxpb2dyYXBoaWMvc3RhdGlzdGljcyAmYW1wOyBu
dW1lcmljYWwgZGF0YTwva2V5d29yZD48a2V5d29yZD5GZW1hbGU8L2tleXdvcmQ+PGtleXdvcmQ+
SHVtYW5zPC9rZXl3b3JkPjxrZXl3b3JkPkx1cHVzIEVyeXRoZW1hdG9zdXMsIFN5c3RlbWljL2No
ZW1pY2FsbHkgaW5kdWNlZC9kcnVnIHRoZXJhcHk8L2tleXdvcmQ+PGtleXdvcmQ+TWFsZTwva2V5
d29yZD48a2V5d29yZD5NaWRkbGUgQWdlZDwva2V5d29yZD48a2V5d29yZD5NeW9jYXJkaXRpcy8q
Y2hlbWljYWxseSBpbmR1Y2VkL2RydWcgdGhlcmFweTwva2V5d29yZD48a2V5d29yZD5OZXVyb2xl
cHRpYyBNYWxpZ25hbnQgU3luZHJvbWUvZHJ1ZyB0aGVyYXB5LypldGlvbG9neTwva2V5d29yZD48
a2V5d29yZD5OZXV0cm9wZW5pYS8qY2hlbWljYWxseSBpbmR1Y2VkL2RydWcgdGhlcmFweTwva2V5
d29yZD48a2V5d29yZD5Zb3VuZyBBZHVsdDwva2V5d29yZD48L2tleXdvcmRzPjxkYXRlcz48eWVh
cj4yMDEyPC95ZWFyPjxwdWItZGF0ZXM+PGRhdGU+RmViPC9kYXRlPjwvcHViLWRhdGVzPjwvZGF0
ZXM+PGlzYm4+MDkyMC05OTY0PC9pc2JuPjxhY2Nlc3Npb24tbnVtPjIyMTEzMTU0PC9hY2Nlc3Np
b24tbnVtPjx1cmxzPjwvdXJscz48Y3VzdG9tMj5QTUMzMzE4OTg0PC9jdXN0b20yPjxjdXN0b202
Pk5JSE1TMzYxMDYxPC9jdXN0b202PjxlbGVjdHJvbmljLXJlc291cmNlLW51bT4xMC4xMDE2L2ou
c2NocmVzLjIwMTEuMTAuMDE0PC9lbGVjdHJvbmljLXJlc291cmNlLW51bT48cmVtb3RlLWRhdGFi
YXNlLXByb3ZpZGVyPk5MTTwvcmVtb3RlLWRhdGFiYXNlLXByb3ZpZGVyPjxsYW5ndWFnZT5lbmc8
L2xhbmd1YWdlPjwvcmVjb3JkPjwvQ2l0ZT48L0VuZE5vdGU+AG==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E145B4" w:rsidRPr="009B1DD2">
        <w:rPr>
          <w:rFonts w:ascii="Times New Roman" w:hAnsi="Times New Roman" w:cs="Times New Roman"/>
          <w:sz w:val="24"/>
          <w:szCs w:val="24"/>
        </w:rPr>
        <w:fldChar w:fldCharType="separate"/>
      </w:r>
      <w:r w:rsidR="006B1D1C">
        <w:rPr>
          <w:rFonts w:ascii="Times New Roman" w:hAnsi="Times New Roman" w:cs="Times New Roman"/>
          <w:noProof/>
          <w:sz w:val="24"/>
          <w:szCs w:val="24"/>
        </w:rPr>
        <w:t>(6, 7)</w:t>
      </w:r>
      <w:r w:rsidR="00E145B4" w:rsidRPr="009B1DD2">
        <w:rPr>
          <w:rFonts w:ascii="Times New Roman" w:hAnsi="Times New Roman" w:cs="Times New Roman"/>
          <w:sz w:val="24"/>
          <w:szCs w:val="24"/>
        </w:rPr>
        <w:fldChar w:fldCharType="end"/>
      </w:r>
      <w:r w:rsidR="00F92D55" w:rsidRPr="009B1DD2">
        <w:rPr>
          <w:rFonts w:ascii="Times New Roman" w:hAnsi="Times New Roman" w:cs="Times New Roman"/>
          <w:sz w:val="24"/>
          <w:szCs w:val="24"/>
        </w:rPr>
        <w:t>.</w:t>
      </w:r>
      <w:r w:rsidR="00E80BC4" w:rsidRPr="00E80BC4">
        <w:rPr>
          <w:rFonts w:ascii="Times New Roman" w:hAnsi="Times New Roman" w:cs="Times New Roman"/>
          <w:sz w:val="24"/>
          <w:szCs w:val="24"/>
        </w:rPr>
        <w:t xml:space="preserve"> </w:t>
      </w:r>
    </w:p>
    <w:p w14:paraId="395899A5" w14:textId="77777777" w:rsidR="00144F0E" w:rsidRDefault="00991425"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The delayed onset</w:t>
      </w:r>
      <w:r>
        <w:rPr>
          <w:rFonts w:ascii="Times New Roman" w:hAnsi="Times New Roman" w:cs="Times New Roman"/>
          <w:sz w:val="24"/>
          <w:szCs w:val="24"/>
        </w:rPr>
        <w:t xml:space="preserve"> of agranulocytosis</w:t>
      </w:r>
      <w:r w:rsidRPr="009B1DD2">
        <w:rPr>
          <w:rFonts w:ascii="Times New Roman" w:hAnsi="Times New Roman" w:cs="Times New Roman"/>
          <w:sz w:val="24"/>
          <w:szCs w:val="24"/>
        </w:rPr>
        <w:t xml:space="preserve"> after initial clozapine exposure, </w:t>
      </w:r>
      <w:r>
        <w:rPr>
          <w:rFonts w:ascii="Times New Roman" w:hAnsi="Times New Roman" w:cs="Times New Roman"/>
          <w:sz w:val="24"/>
          <w:szCs w:val="24"/>
        </w:rPr>
        <w:t xml:space="preserve">followed by a </w:t>
      </w:r>
      <w:r w:rsidRPr="009B1DD2">
        <w:rPr>
          <w:rFonts w:ascii="Times New Roman" w:hAnsi="Times New Roman" w:cs="Times New Roman"/>
          <w:sz w:val="24"/>
          <w:szCs w:val="24"/>
        </w:rPr>
        <w:t xml:space="preserve">rapid onset </w:t>
      </w:r>
      <w:r>
        <w:rPr>
          <w:rFonts w:ascii="Times New Roman" w:hAnsi="Times New Roman" w:cs="Times New Roman"/>
          <w:sz w:val="24"/>
          <w:szCs w:val="24"/>
        </w:rPr>
        <w:t>u</w:t>
      </w:r>
      <w:r w:rsidRPr="009B1DD2">
        <w:rPr>
          <w:rFonts w:ascii="Times New Roman" w:hAnsi="Times New Roman" w:cs="Times New Roman"/>
          <w:sz w:val="24"/>
          <w:szCs w:val="24"/>
        </w:rPr>
        <w:t>pon rechallenge</w:t>
      </w:r>
      <w:r w:rsidR="00BF49D9">
        <w:rPr>
          <w:rFonts w:ascii="Times New Roman" w:hAnsi="Times New Roman" w:cs="Times New Roman"/>
          <w:sz w:val="24"/>
          <w:szCs w:val="24"/>
        </w:rPr>
        <w:t xml:space="preserve"> </w:t>
      </w:r>
      <w:r w:rsidRPr="009B1DD2">
        <w:rPr>
          <w:rFonts w:ascii="Times New Roman" w:hAnsi="Times New Roman" w:cs="Times New Roman"/>
          <w:sz w:val="24"/>
          <w:szCs w:val="24"/>
        </w:rPr>
        <w:t xml:space="preserve">are plausible reasons to support </w:t>
      </w:r>
      <w:r w:rsidR="00144F0E">
        <w:rPr>
          <w:rFonts w:ascii="Times New Roman" w:hAnsi="Times New Roman" w:cs="Times New Roman"/>
          <w:sz w:val="24"/>
          <w:szCs w:val="24"/>
        </w:rPr>
        <w:t xml:space="preserve">a role for the adaptive </w:t>
      </w:r>
      <w:r w:rsidRPr="009B1DD2">
        <w:rPr>
          <w:rFonts w:ascii="Times New Roman" w:hAnsi="Times New Roman" w:cs="Times New Roman"/>
          <w:sz w:val="24"/>
          <w:szCs w:val="24"/>
        </w:rPr>
        <w:t>immune</w:t>
      </w:r>
      <w:r w:rsidR="00144F0E">
        <w:rPr>
          <w:rFonts w:ascii="Times New Roman" w:hAnsi="Times New Roman" w:cs="Times New Roman"/>
          <w:sz w:val="24"/>
          <w:szCs w:val="24"/>
        </w:rPr>
        <w:t xml:space="preserve"> system in the disease</w:t>
      </w:r>
      <w:r w:rsidRPr="009B1DD2">
        <w:rPr>
          <w:rFonts w:ascii="Times New Roman" w:hAnsi="Times New Roman" w:cs="Times New Roman"/>
          <w:sz w:val="24"/>
          <w:szCs w:val="24"/>
        </w:rPr>
        <w:t xml:space="preserve"> pathogenesis. Multiple variants in a number of genes including HLA-DQA1, HLA-B, HLA-DRB1, SLOC1B3/SLOC1B7 and ACKR1 have been associated with </w:t>
      </w:r>
      <w:r w:rsidR="006B1D1C">
        <w:rPr>
          <w:rFonts w:ascii="Times New Roman" w:hAnsi="Times New Roman" w:cs="Times New Roman"/>
          <w:sz w:val="24"/>
          <w:szCs w:val="24"/>
        </w:rPr>
        <w:t xml:space="preserve">the development of </w:t>
      </w:r>
      <w:r>
        <w:rPr>
          <w:rFonts w:ascii="Times New Roman" w:hAnsi="Times New Roman" w:cs="Times New Roman"/>
          <w:sz w:val="24"/>
          <w:szCs w:val="24"/>
        </w:rPr>
        <w:t>clozapine-induced agranulocytosis</w:t>
      </w:r>
      <w:r w:rsidRPr="009B1DD2">
        <w:rPr>
          <w:rFonts w:ascii="Times New Roman" w:hAnsi="Times New Roman" w:cs="Times New Roman"/>
          <w:sz w:val="24"/>
          <w:szCs w:val="24"/>
        </w:rPr>
        <w:t xml:space="preserve"> </w:t>
      </w:r>
      <w:r w:rsidRPr="009B1DD2">
        <w:rPr>
          <w:rFonts w:ascii="Times New Roman" w:hAnsi="Times New Roman" w:cs="Times New Roman"/>
          <w:sz w:val="24"/>
          <w:szCs w:val="24"/>
        </w:rPr>
        <w:fldChar w:fldCharType="begin">
          <w:fldData xml:space="preserve">PEVuZE5vdGU+PENpdGU+PEF1dGhvcj5MZWdnZTwvQXV0aG9yPjxZZWFyPjIwMTk8L1llYXI+PFJl
Y051bT45MDcxPC9SZWNOdW0+PERpc3BsYXlUZXh0Pig4LTEyKTwvRGlzcGxheVRleHQ+PHJlY29y
ZD48cmVjLW51bWJlcj45MDcxPC9yZWMtbnVtYmVyPjxmb3JlaWduLWtleXM+PGtleSBhcHA9IkVO
IiBkYi1pZD0iYTB0eHZ6eDBmc3h4OTNlcmVyb3Z0MndqYXp6enp6eGR0cmFhIiB0aW1lc3RhbXA9
IjE1ODU1NzM3NTUiPjkwNzE8L2tleT48L2ZvcmVpZ24ta2V5cz48cmVmLXR5cGUgbmFtZT0iSm91
cm5hbCBBcnRpY2xlIj4xNzwvcmVmLXR5cGU+PGNvbnRyaWJ1dG9ycz48YXV0aG9ycz48YXV0aG9y
PkxlZ2dlLCBTLiBFLjwvYXV0aG9yPjxhdXRob3I+V2FsdGVycywgSi4gVC48L2F1dGhvcj48L2F1
dGhvcnM+PC9jb250cmlidXRvcnM+PGF1dGgtYWRkcmVzcz5NUkMgQ2VudHJlIGZvciBOZXVyb3Bz
eWNoaWF0cmljIEdlbmV0aWNzICZhbXA7IEdlbm9taWNzLCBEaXZpc2lvbiBvZiBQc3ljaG9sb2dp
Y2FsIE1lZGljaW5lICZhbXA7IENsaW5pY2FsIE5ldXJvc2NpZW5jZXMsIFNjaG9vbCBvZiBNZWRp
Y2luZSwgQ2FyZGlmZiBVbml2ZXJzaXR5LCBDYXJkaWZmLCBDRjI0IDRIUSwgVUsuPC9hdXRoLWFk
ZHJlc3M+PHRpdGxlcz48dGl0bGU+R2VuZXRpY3Mgb2YgY2xvemFwaW5lLWFzc29jaWF0ZWQgbmV1
dHJvcGVuaWE6IHJlY2VudCBhZHZhbmNlcywgY2hhbGxlbmdlcyBhbmQgZnV0dXJlIHBlcnNwZWN0
aXZlPC90aXRsZT48c2Vjb25kYXJ5LXRpdGxlPlBoYXJtYWNvZ2Vub21pY3M8L3NlY29uZGFyeS10
aXRsZT48L3RpdGxlcz48cGVyaW9kaWNhbD48ZnVsbC10aXRsZT5QaGFybWFjb2dlbm9taWNzPC9m
dWxsLXRpdGxlPjwvcGVyaW9kaWNhbD48cGFnZXM+Mjc5LTI5MDwvcGFnZXM+PHZvbHVtZT4yMDwv
dm9sdW1lPjxudW1iZXI+NDwvbnVtYmVyPjxlZGl0aW9uPjIwMTkvMDIvMTY8L2VkaXRpb24+PGtl
eXdvcmRzPjxrZXl3b3JkPkFncmFudWxvY3l0b3Npcy9jaGVtaWNhbGx5IGluZHVjZWQvZXBpZGVt
aW9sb2d5LypnZW5ldGljcy9wYXRob2xvZ3k8L2tleXdvcmQ+PGtleXdvcmQ+QW50aXBzeWNob3Rp
YyBBZ2VudHMvYWR2ZXJzZSBlZmZlY3RzL3RoZXJhcGV1dGljIHVzZTwva2V5d29yZD48a2V5d29y
ZD5DbG96YXBpbmUvKmFkdmVyc2UgZWZmZWN0cy90aGVyYXBldXRpYyB1c2U8L2tleXdvcmQ+PGtl
eXdvcmQ+R2VuZXRpYyBBc3NvY2lhdGlvbiBTdHVkaWVzPC9rZXl3b3JkPjxrZXl3b3JkPkdlbm90
eXBlPC9rZXl3b3JkPjxrZXl3b3JkPkhMQS1CIEFudGlnZW5zL2dlbmV0aWNzPC9rZXl3b3JkPjxr
ZXl3b3JkPkhMQS1EUSBiZXRhLUNoYWlucy9nZW5ldGljczwva2V5d29yZD48a2V5d29yZD5IdW1h
bnM8L2tleXdvcmQ+PGtleXdvcmQ+TmV1dHJvcGVuaWEvY2hlbWljYWxseSBpbmR1Y2VkL2VwaWRl
bWlvbG9neS8qZ2VuZXRpY3MvcGF0aG9sb2d5PC9rZXl3b3JkPjxrZXl3b3JkPlNjaGl6b3BocmVu
aWEvY29tcGxpY2F0aW9ucy8qZHJ1ZyB0aGVyYXB5L2VwaWRlbWlvbG9neS9nZW5ldGljczwva2V5
d29yZD48a2V5d29yZD5Tb2x1dGUgQ2FycmllciBPcmdhbmljIEFuaW9uIFRyYW5zcG9ydGVyIEZh
bWlseSBNZW1iZXIgMUIzL2dlbmV0aWNzPC9rZXl3b3JkPjxrZXl3b3JkPiphZ3JhbnVsb2N5dG9z
aXM8L2tleXdvcmQ+PGtleXdvcmQ+KmNsb3phcGluZTwva2V5d29yZD48a2V5d29yZD4qbmV1dHJv
cGVuaWE8L2tleXdvcmQ+PGtleXdvcmQ+KnBoYXJtYWNvZ2VuZXRpY3M8L2tleXdvcmQ+PGtleXdv
cmQ+KnNjaGl6b3BocmVuaWE8L2tleXdvcmQ+PC9rZXl3b3Jkcz48ZGF0ZXM+PHllYXI+MjAxOTwv
eWVhcj48cHViLWRhdGVzPjxkYXRlPk1hcjwvZGF0ZT48L3B1Yi1kYXRlcz48L2RhdGVzPjxpc2Ju
PjE3NDQtODA0MiAoRWxlY3Ryb25pYykmI3hEOzE0NjItMjQxNiAoTGlua2luZyk8L2lzYm4+PGFj
Y2Vzc2lvbi1udW0+MzA3Njc3MTA8L2FjY2Vzc2lvbi1udW0+PHVybHM+PHJlbGF0ZWQtdXJscz48
dXJsPmh0dHBzOi8vd3d3Lm5jYmkubmxtLm5paC5nb3YvcHVibWVkLzMwNzY3NzEwPC91cmw+PC9y
ZWxhdGVkLXVybHM+PC91cmxzPjxjdXN0b20yPlBNQzY1NjMxMTY8L2N1c3RvbTI+PGVsZWN0cm9u
aWMtcmVzb3VyY2UtbnVtPjEwLjIyMTcvcGdzLTIwMTgtMDE4ODwvZWxlY3Ryb25pYy1yZXNvdXJj
ZS1udW0+PC9yZWNvcmQ+PC9DaXRlPjxDaXRlPjxBdXRob3I+WXVuaXM8L0F1dGhvcj48WWVhcj4x
OTk1PC9ZZWFyPjxSZWNOdW0+MjA8L1JlY051bT48cmVjb3JkPjxyZWMtbnVtYmVyPjIwPC9yZWMt
bnVtYmVyPjxmb3JlaWduLWtleXM+PGtleSBhcHA9IkVOIiBkYi1pZD0iMmR3dzIyNXB4cHdzMGdl
ejJkbXAwdGFjd3hmdHZzdDl6NXBmIiB0aW1lc3RhbXA9IjE1Nzg4NDA0NzQiPjIwPC9rZXk+PC9m
b3JlaWduLWtleXM+PHJlZi10eXBlIG5hbWU9IkpvdXJuYWwgQXJ0aWNsZSI+MTc8L3JlZi10eXBl
Pjxjb250cmlidXRvcnM+PGF1dGhvcnM+PGF1dGhvcj5ZdW5pcywgSi4gSi48L2F1dGhvcj48YXV0
aG9yPkNvcnpvLCBELjwvYXV0aG9yPjxhdXRob3I+U2FsYXphciwgTS48L2F1dGhvcj48YXV0aG9y
PkxpZWJlcm1hbiwgSi4gQS48L2F1dGhvcj48YXV0aG9yPkhvd2FyZCwgQS48L2F1dGhvcj48YXV0
aG9yPll1bmlzLCBFLiBKLjwvYXV0aG9yPjwvYXV0aG9ycz48L2NvbnRyaWJ1dG9ycz48YXV0aC1h
ZGRyZXNzPkRpdmlzaW9uIG9mIEltbXVub2dlbmV0aWNzLCBEYW5hLUZhcmJlciBDYW5jZXIgSW5z
dGl0dXRlLCBCb3N0b24sIE1BIDAyMTE1LCBVU0EuPC9hdXRoLWFkZHJlc3M+PHRpdGxlcz48dGl0
bGU+SExBIGFzc29jaWF0aW9ucyBpbiBjbG96YXBpbmUtaW5kdWNlZCBhZ3JhbnVsb2N5dG9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xNzctODM8L3BhZ2VzPjx2b2x1bWU+ODY8L3ZvbHVt
ZT48bnVtYmVyPjM8L251bWJlcj48ZWRpdGlvbj4xOTk1LzA4LzAxPC9lZGl0aW9uPjxrZXl3b3Jk
cz48a2V5d29yZD5BZHVsdDwva2V5d29yZD48a2V5d29yZD5BZ3JhbnVsb2N5dG9zaXMvKmNoZW1p
Y2FsbHkgaW5kdWNlZC8qZ2VuZXRpY3M8L2tleXdvcmQ+PGtleXdvcmQ+QWxsZWxlczwva2V5d29y
ZD48a2V5d29yZD5CYXNlIFNlcXVlbmNlPC9rZXl3b3JkPjxrZXl3b3JkPkNsb3phcGluZS8qYWR2
ZXJzZSBlZmZlY3RzPC9rZXl3b3JkPjxrZXl3b3JkPkROQSBQcmltZXJzL2NoZW1pc3RyeTwva2V5
d29yZD48a2V5d29yZD5GZW1hbGU8L2tleXdvcmQ+PGtleXdvcmQ+R2VuZSBGcmVxdWVuY3k8L2tl
eXdvcmQ+PGtleXdvcmQ+KkdlbmVzLCBNSEMgQ2xhc3MgSTwva2V5d29yZD48a2V5d29yZD4qR2Vu
ZXMsIE1IQyBDbGFzcyBJSTwva2V5d29yZD48a2V5d29yZD5ITEEtQiBBbnRpZ2Vucy9nZW5ldGlj
czwva2V5d29yZD48a2V5d29yZD5ITEEtQjM4IEFudGlnZW48L2tleXdvcmQ+PGtleXdvcmQ+SExB
LURRIEFudGlnZW5zL2dlbmV0aWNzPC9rZXl3b3JkPjxrZXl3b3JkPkhMQS1EUjIgQW50aWdlbi9n
ZW5ldGljczwva2V5d29yZD48a2V5d29yZD5ITEEtRFI0IEFudGlnZW4vZ2VuZXRpY3M8L2tleXdv
cmQ+PGtleXdvcmQ+SGFwbG90eXBlczwva2V5d29yZD48a2V5d29yZD5IdW1hbnM8L2tleXdvcmQ+
PGtleXdvcmQ+SmV3czwva2V5d29yZD48a2V5d29yZD5NYWxlPC9rZXl3b3JkPjxrZXl3b3JkPk1v
bGVjdWxhciBTZXF1ZW5jZSBEYXRhPC9rZXl3b3JkPjwva2V5d29yZHM+PGRhdGVzPjx5ZWFyPjE5
OTU8L3llYXI+PHB1Yi1kYXRlcz48ZGF0ZT5BdWcgMTwvZGF0ZT48L3B1Yi1kYXRlcz48L2RhdGVz
Pjxpc2JuPjAwMDYtNDk3MSAoUHJpbnQpJiN4RDswMDA2LTQ5NzE8L2lzYm4+PGFjY2Vzc2lvbi1u
dW0+NzYyMDE3MTwvYWNjZXNzaW9uLW51bT48dXJscz48L3VybHM+PHJlbW90ZS1kYXRhYmFzZS1w
cm92aWRlcj5OTE08L3JlbW90ZS1kYXRhYmFzZS1wcm92aWRlcj48bGFuZ3VhZ2U+ZW5nPC9sYW5n
dWFnZT48L3JlY29yZD48L0NpdGU+PENpdGU+PEF1dGhvcj5BdGhhbmFzaW91PC9BdXRob3I+PFll
YXI+MjAxMTwvWWVhcj48UmVjTnVtPjkwNjA8L1JlY051bT48cmVjb3JkPjxyZWMtbnVtYmVyPjkw
NjA8L3JlYy1udW1iZXI+PGZvcmVpZ24ta2V5cz48a2V5IGFwcD0iRU4iIGRiLWlkPSJhMHR4dnp4
MGZzeHg5M2VyZXJvdnQyd2phenp6enp4ZHRyYWEiIHRpbWVzdGFtcD0iMTU4NTU3MzE4NSI+OTA2
MDwva2V5PjwvZm9yZWlnbi1rZXlzPjxyZWYtdHlwZSBuYW1lPSJKb3VybmFsIEFydGljbGUiPjE3
PC9yZWYtdHlwZT48Y29udHJpYnV0b3JzPjxhdXRob3JzPjxhdXRob3I+QXRoYW5hc2lvdSwgTS4g
Qy48L2F1dGhvcj48YXV0aG9yPkRldHRsaW5nLCBNLjwvYXV0aG9yPjxhdXRob3I+Q2FzY29yYmks
IEkuPC9hdXRob3I+PGF1dGhvcj5Nb3N5YWdpbiwgSS48L2F1dGhvcj48YXV0aG9yPlNhbGlzYnVy
eSwgQi4gQS48L2F1dGhvcj48YXV0aG9yPlBpZXJ6LCBLLiBBLjwvYXV0aG9yPjxhdXRob3I+Wm91
LCBXLjwvYXV0aG9yPjxhdXRob3I+V2hhbGVuLCBILjwvYXV0aG9yPjxhdXRob3I+TWFsaG90cmEs
IEEuIEsuPC9hdXRob3I+PGF1dGhvcj5MZW5jeiwgVC48L2F1dGhvcj48YXV0aG9yPkdlcnNvbiwg
Uy4gTC48L2F1dGhvcj48YXV0aG9yPkthbmUsIEouIE0uPC9hdXRob3I+PGF1dGhvcj5SZWVkLCBD
LiBSLjwvYXV0aG9yPjwvYXV0aG9ycz48L2NvbnRyaWJ1dG9ycz48YXV0aC1hZGRyZXNzPlBHeEhl
YWx0aCwgNSBTY2llbmNlIFBhcmssIE5ldyBIYXZlbiwgQ1QgMDY1MTEsIFVTQS4gbWF0aGFuYXNp
b3VAcGd4aGVhbHRoLmNvbTwvYXV0aC1hZGRyZXNzPjx0aXRsZXM+PHRpdGxlPkNhbmRpZGF0ZSBn
ZW5lIGFuYWx5c2lzIGlkZW50aWZpZXMgYSBwb2x5bW9ycGhpc20gaW4gSExBLURRQjEgYXNzb2Np
YXRlZCB3aXRoIGNsb3phcGluZS1pbmR1Y2VkIGFncmFudWxvY3l0b3NpczwvdGl0bGU+PHNlY29u
ZGFyeS10aXRsZT5KIENsaW4gUHN5Y2hpYXRyeTwvc2Vjb25kYXJ5LXRpdGxlPjwvdGl0bGVzPjxw
ZXJpb2RpY2FsPjxmdWxsLXRpdGxlPkogQ2xpbiBQc3ljaGlhdHJ5PC9mdWxsLXRpdGxlPjwvcGVy
aW9kaWNhbD48cGFnZXM+NDU4LTYzPC9wYWdlcz48dm9sdW1lPjcyPC92b2x1bWU+PG51bWJlcj40
PC9udW1iZXI+PGVkaXRpb24+MjAxMC8wOS8yODwvZWRpdGlvbj48a2V5d29yZHM+PGtleXdvcmQ+
QWR1bHQ8L2tleXdvcmQ+PGtleXdvcmQ+QWdyYW51bG9jeXRvc2lzLypjaGVtaWNhbGx5IGluZHVj
ZWQvZ2VuZXRpY3M8L2tleXdvcmQ+PGtleXdvcmQ+QW50aXBzeWNob3RpYyBBZ2VudHMvKmFkdmVy
c2UgZWZmZWN0czwva2V5d29yZD48a2V5d29yZD5DYXNlLUNvbnRyb2wgU3R1ZGllczwva2V5d29y
ZD48a2V5d29yZD5DbG96YXBpbmUvKmFkdmVyc2UgZWZmZWN0czwva2V5d29yZD48a2V5d29yZD5G
ZW1hbGU8L2tleXdvcmQ+PGtleXdvcmQ+R2VuZXRpYyBBc3NvY2lhdGlvbiBTdHVkaWVzPC9rZXl3
b3JkPjxrZXl3b3JkPkdlbmV0aWMgUHJlZGlzcG9zaXRpb24gdG8gRGlzZWFzZS9nZW5ldGljczwv
a2V5d29yZD48a2V5d29yZD5HZW5vdHlwZTwva2V5d29yZD48a2V5d29yZD5ITEEtRFEgQW50aWdl
bnMvKmdlbmV0aWNzPC9rZXl3b3JkPjxrZXl3b3JkPkhMQS1EUSBiZXRhLUNoYWluczwva2V5d29y
ZD48a2V5d29yZD5IdW1hbnM8L2tleXdvcmQ+PGtleXdvcmQ+TWFsZTwva2V5d29yZD48a2V5d29y
ZD5NaWRkbGUgQWdlZDwva2V5d29yZD48a2V5d29yZD5Qb2x5bW9ycGhpc20sIFNpbmdsZSBOdWNs
ZW90aWRlLypnZW5ldGljczwva2V5d29yZD48a2V5d29yZD5Zb3VuZyBBZHVsdDwva2V5d29yZD48
L2tleXdvcmRzPjxkYXRlcz48eWVhcj4yMDExPC95ZWFyPjxwdWItZGF0ZXM+PGRhdGU+QXByPC9k
YXRlPjwvcHViLWRhdGVzPjwvZGF0ZXM+PGlzYm4+MTU1NS0yMTAxIChFbGVjdHJvbmljKSYjeEQ7
MDE2MC02Njg5IChMaW5raW5nKTwvaXNibj48YWNjZXNzaW9uLW51bT4yMDg2ODYzNTwvYWNjZXNz
aW9uLW51bT48dXJscz48cmVsYXRlZC11cmxzPjx1cmw+aHR0cHM6Ly93d3cubmNiaS5ubG0ubmlo
Lmdvdi9wdWJtZWQvMjA4Njg2MzU8L3VybD48L3JlbGF0ZWQtdXJscz48L3VybHM+PGVsZWN0cm9u
aWMtcmVzb3VyY2UtbnVtPjEwLjQwODgvSkNQLjA5bTA1NTI3eWVsPC9lbGVjdHJvbmljLXJlc291
cmNlLW51bT48L3JlY29yZD48L0NpdGU+PENpdGU+PEF1dGhvcj5Hb2xkc3RlaW48L0F1dGhvcj48
WWVhcj4yMDE0PC9ZZWFyPjxSZWNOdW0+OTA2MzwvUmVjTnVtPjxyZWNvcmQ+PHJlYy1udW1iZXI+
OTA2MzwvcmVjLW51bWJlcj48Zm9yZWlnbi1rZXlzPjxrZXkgYXBwPSJFTiIgZGItaWQ9ImEwdHh2
engwZnN4eDkzZXJlcm92dDJ3amF6enp6enhkdHJhYSIgdGltZXN0YW1wPSIxNTg1NTczMzcwIj45
MDYzPC9rZXk+PC9mb3JlaWduLWtleXM+PHJlZi10eXBlIG5hbWU9IkpvdXJuYWwgQXJ0aWNsZSI+
MTc8L3JlZi10eXBlPjxjb250cmlidXRvcnM+PGF1dGhvcnM+PGF1dGhvcj5Hb2xkc3RlaW4sIEou
IEkuPC9hdXRob3I+PGF1dGhvcj5KYXJza29nLCBMLiBGLjwvYXV0aG9yPjxhdXRob3I+SGlsbGlh
cmQsIEMuPC9hdXRob3I+PGF1dGhvcj5BbGZpcmV2aWMsIEEuPC9hdXRob3I+PGF1dGhvcj5EdW5j
YW4sIEwuPC9hdXRob3I+PGF1dGhvcj5Gb3VyY2hlcywgRC48L2F1dGhvcj48YXV0aG9yPkh1YW5n
LCBILjwvYXV0aG9yPjxhdXRob3I+TGVrLCBNLjwvYXV0aG9yPjxhdXRob3I+TmVhbGUsIEIuIE0u
PC9hdXRob3I+PGF1dGhvcj5SaXBrZSwgUy48L2F1dGhvcj48YXV0aG9yPlNoaWFubmEsIEsuPC9h
dXRob3I+PGF1dGhvcj5TemF0a2lld2ljeiwgSi4gUC48L2F1dGhvcj48YXV0aG9yPlRyb3BzaGEs
IEEuPC9hdXRob3I+PGF1dGhvcj52YW4gZGVuIE9vcmQsIEUuIEouPC9hdXRob3I+PGF1dGhvcj5D
YXNjb3JiaSwgSS48L2F1dGhvcj48YXV0aG9yPkRldHRsaW5nLCBNLjwvYXV0aG9yPjxhdXRob3I+
R2F6aXQsIEUuPC9hdXRob3I+PGF1dGhvcj5Hb2ZmLCBELiBDLjwvYXV0aG9yPjxhdXRob3I+SG9s
ZGVuLCBBLiBMLjwvYXV0aG9yPjxhdXRob3I+S2VsbHksIEQuIEwuPC9hdXRob3I+PGF1dGhvcj5N
YWxob3RyYSwgQS4gSy48L2F1dGhvcj48YXV0aG9yPk5pZWxzZW4sIEouPC9hdXRob3I+PGF1dGhv
cj5QaXJtb2hhbWVkLCBNLjwvYXV0aG9yPjxhdXRob3I+UnVqZXNjdSwgRC48L2F1dGhvcj48YXV0
aG9yPldlcmdlLCBULjwvYXV0aG9yPjxhdXRob3I+TGV2eSwgRC4gTC48L2F1dGhvcj48YXV0aG9y
Pkpvc2lhc3NlbiwgUi4gQy48L2F1dGhvcj48YXV0aG9yPktlbm5lZHksIEouIEwuPC9hdXRob3I+
PGF1dGhvcj5MaWViZXJtYW4sIEouIEEuPC9hdXRob3I+PGF1dGhvcj5EYWx5LCBNLiBKLjwvYXV0
aG9yPjxhdXRob3I+U3VsbGl2YW4sIFAuIEYuPC9hdXRob3I+PC9hdXRob3JzPjwvY29udHJpYnV0
b3JzPjxhdXRoLWFkZHJlc3M+MV0gQW5hbHl0aWMgYW5kIFRyYW5zbGF0aW9uYWwgR2VuZXRpY3Mg
VW5pdCwgTWFzc2FjaHVzZXR0cyBHZW5lcmFsIEhvc3BpdGFsLCBCb3N0b24sIE1hc3NhY2h1c2V0
dHMgMDIxMTQsIFVTQSBbMl0gTWVkaWNhbCBhbmQgUG9wdWxhdGlvbiBHZW5ldGljcyBQcm9ncmFt
LCBCcm9hZCBJbnN0aXR1dGUgb2YgTUlUIGFuZCBIYXJ2YXJkLCBDYW1icmlkZ2UsIE1hc3NhY2h1
c2V0dHMgMDIxNDIsIFVTQS4mI3hEO0RlcGFydG1lbnQgb2YgUHN5Y2hpYXRyeSwgVW5pdmVyc2l0
eSBvZiBOb3J0aCBDYXJvbGluYSwgQ2hhcGVsIEhpbGwsIE5vcnRoIENhcm9saW5hIDI3NTk5LCBV
U0EuJiN4RDtEZXBhcnRtZW50IG9mIE1vbGVjdWxhciBhbmQgQ2xpbmljYWwgUGhhcm1hY29sb2d5
LCBVbml2ZXJzaXR5IG9mIExpdmVycG9vbCwgTGl2ZXJwb29sIEw2OSAzQlgsIFVLLiYjeEQ7TGFi
b3JhdG9yeSBmb3IgTW9sZWN1bGFyIE1vZGVsaW5nLCBEaXZpc2lvbiBvZiBDaGVtaWNhbCBCaW9s
b2d5IGFuZCBNZWRpY2luYWwgQ2hlbWlzdHJ5LCBFc2hlbG1hbiBTY2hvb2wgb2YgUGhhcm1hY3ks
IFVuaXZlcnNpdHkgb2YgTm9ydGggQ2Fyb2xpbmEsIENoYXBlbCBIaWxsLCBOb3J0aCBDYXJvbGlu
YSAyNzU5OSwgVVNBLiYjeEQ7QW5hbHl0aWMgYW5kIFRyYW5zbGF0aW9uYWwgR2VuZXRpY3MgVW5p
dCwgTWFzc2FjaHVzZXR0cyBHZW5lcmFsIEhvc3BpdGFsLCBCb3N0b24sIE1hc3NhY2h1c2V0dHMg
MDIxMTQsIFVTQS4mI3hEOzFdIEFuYWx5dGljIGFuZCBUcmFuc2xhdGlvbmFsIEdlbmV0aWNzIFVu
aXQsIE1hc3NhY2h1c2V0dHMgR2VuZXJhbCBIb3NwaXRhbCwgQm9zdG9uLCBNYXNzYWNodXNldHRz
IDAyMTE0LCBVU0EgWzJdIE1lZGljYWwgYW5kIFBvcHVsYXRpb24gR2VuZXRpY3MgUHJvZ3JhbSwg
QnJvYWQgSW5zdGl0dXRlIG9mIE1JVCBhbmQgSGFydmFyZCwgQ2FtYnJpZGdlLCBNYXNzYWNodXNl
dHRzIDAyMTQyLCBVU0EgWzNdIFBzeWNoaWF0cmljIGFuZCBOZXVyb2RldmVsb3BtZW50YWwgR2Vu
ZXRpY3MgVW5pdCwgTWFzc2FjaHVzZXR0cyBHZW5lcmFsIEhvc3BpdGFsLCBCb3N0b24sIE1hc3Nh
Y2h1c2V0dHMgMDIxMTQsIFVTQSBbNF0gU3RhbmxleSBDZW50ZXIgZm9yIFBzeWNoaWF0cmljIFJl
c2VhcmNoLCBCcm9hZCBJbnN0aXR1dGUgb2YgTUlUIGFuZCBIYXJ2YXJkLCBDYW1icmlkZ2UsIE1h
c3NhY2h1c2V0dHMgMDIxNDIsIFVTQS4mI3hEOzFdIEFuYWx5dGljIGFuZCBUcmFuc2xhdGlvbmFs
IEdlbmV0aWNzIFVuaXQsIE1hc3NhY2h1c2V0dHMgR2VuZXJhbCBIb3NwaXRhbCwgQm9zdG9uLCBN
YXNzYWNodXNldHRzIDAyMTE0LCBVU0EgWzJdIFN0YW5sZXkgQ2VudGVyIGZvciBQc3ljaGlhdHJp
YyBSZXNlYXJjaCwgQnJvYWQgSW5zdGl0dXRlIG9mIE1JVCBhbmQgSGFydmFyZCwgQ2FtYnJpZGdl
LCBNYXNzYWNodXNldHRzIDAyMTQyLCBVU0EuJiN4RDtOZXcgWW9yayBHZW5vbWUgQ2VudGVyLCBO
ZXcgWW9yaywgTmV3IFlvcmsgMTAwMTMsIFVTQS4mI3hEO0RlcGFydG1lbnQgb2YgR2VuZXRpY3Ms
IFVuaXZlcnNpdHkgb2YgTm9ydGggQ2Fyb2xpbmEsIENoYXBlbCBIaWxsLCBOb3J0aCBDYXJvbGlu
YSAyNzU5OSwgVVNBLiYjeEQ7Q2VudGVyIGZvciBCaW9tYXJrZXIgUmVzZWFyY2ggYW5kIFBlcnNv
bmFsaXplZCBNZWRpY2luZSwgVmlyZ2luaWEgQ29tbW9ud2VhbHRoIFVuaXZlcnNpdHksIFJpY2ht
b25kLCBWaXJnaW5pYSAyMzI5OCwgVVNBLiYjeEQ7SW5zdGl0dXRlIG9mIEV4cGVyaW1lbnRhbCBh
bmQgQ2xpbmljYWwgUGhhcm1hY29sb2d5LCBVbml2ZXJzaXR5IEhvc3BpdGFsIFNjaGxlc3dpZy1I
b2xzdGVpbiwgMjQxMDUgS2llbCwgR2VybWFueS4mI3hEO0RlcGFydG1lbnQgb2YgUHN5Y2hpYXRy
eSBhbmQgUHN5Y2hvdGhlcmFweSwgQ2hhcml0ZS1Vbml2ZXJzaXR5IE1lZGljaW5lLCAxNDA1MCBC
ZXJsaW4sIEdlcm1hbnkuJiN4RDtUZWwgQXZpdiBVbml2ZXJzaXR5LCBSYW1hdCBBdml2LCBUaXNz
dWUgVHlwaW5nIExhYiwgU2hlYmEgTWVkaWNhbCBDZW50ZXIgNjk5NzgwMSwgSXNyYWVsLiYjeEQ7
RGVwYXJ0bWVudCBvZiBQc3ljaGlhdHJ5LCBOZXcgWW9yayBVbml2ZXJzaXR5LCBOZXcgWW9yayBO
ZXcgWW9yayAxMDAxNiwgVVNBLiYjeEQ7SW50ZXJuYXRpb25hbCBTQUUgQ29uc29ydGl1bSwgTHRk
LiwgQ2hpY2FnbywgSWxsaW5vaXMgNjA2MzEsIFVTQS4mI3hEO01hcnlsYW5kIFBzeWNoaWF0cmlj
IFJlc2VhcmNoIENlbnRlciwgVW5pdmVyc2l0eSBvZiBNYXJ5bGFuZCwgQmFsdGltb3JlLCBNYXJ5
bGFuZCAyMTIyOCwgVVNBLiYjeEQ7MV0gVGhlIEZlaW5zdGVpbiBJbnN0aXR1dGUgZm9yIE1lZGlj
YWwgUmVzZWFyY2gsIE1hbmhhc3NldCwgTmV3IFlvcmsgMTEwMzAsIFVTQSBbMl0gVGhlIEhvZnN0
cmEgTlMtTElKIFNjaG9vbCBvZiBNZWRpY2luZSwgSGVtcHN0ZWFkLCBOZXcgWW9yayAxMTU0OSwg
VVNBIFszXSBUaGUgWnVja2VyIEhpbGxzaWRlIEhvc3BpdGFsLCBHbGVuIE9ha3MsIE5ldyBZb3Jr
IDExMDA0LCBVU0EuJiN4RDsxXSBBYWxib3JnIFVuaXZlcnNpdHkgSG9zcGl0YWwsIFBzeWNoaWF0
cnksIEFhbGJvcmcgOTAwMCwgRGVubWFyayBbMl0gRGVwYXJ0bWVudCBvZiBDbGluaWNhbCBNZWRp
Y2luZSwgQWFsYm9yZyBVbml2ZXJzaXR5LCBBYWxib3JnIDkwMDAsIERlbm1hcmsuJiN4RDsxXSBE
ZXBhcnRtZW50IG9mIFBzeWNoaWF0cnksIFVuaXZlcnNpdHkgb2YgSGFsbGUsIEhhbGxlIDA2MTEy
LCBHZXJtYW55IFsyXSBEZXBhcnRtZW50IG9mIFBzeWNoaWF0cnksIFVuaXZlcnNpdHkgb2YgTXVu
aWNoLCA4MDMzNiBNdW5pY2gsIEdlcm1hbnkuJiN4RDsxXSBEZXBhcnRtZW50IG9mIENsaW5pY2Fs
IE1lZGljaW5lLCBVbml2ZXJzaXR5IG9mIENvcGVuaGFnZW4sIENvcGVuaGFnZW4gMTE2NSwgRGVu
bWFyayBbMl0gSW5zdGl0dXRlIG9mIEJpb2xvZ2ljYWwgUHN5Y2hpYXRyeSwgTUhDIFNjdC4gSGFu
cywgTWVudGFsIEhlYWx0aCBTZXJ2aWNlcyBDb3BlbmhhZ2VuLCBDb3BlbmhhZ2VuIDQwMDAsIERl
bm1hcmsgWzNdIFRoZSBMdW5kYmVjayBGb3VuZGF0aW9uIEluaXRpYXRpdmUgZm9yIEludGVncmF0
aXZlIFBzeWNoaWF0cmljIFJlc2VhcmNoLCBpUFNZQ0gsIDgwMDAgUm9za2lsZGUsIERlbm1hcmsu
JiN4RDsxXSBEZXBhcnRtZW50IG9mIFBzeWNoaWF0cnksIEhhcnZhcmQgTWVkaWNhbCBTY2hvb2ws
IEJvc3RvbiwgTWFzc2FjaHVzZXR0cyAwMjExNSwgVVNBIFsyXSBQc3ljaG9sb2d5IFJlc2VhcmNo
IExhYm9yYXRvcnksIE1jTGVhbiBIb3NwaXRhbCwgQmVsbW9udCwgTWFzc2FjaHVzZXR0cyAwMjQ3
OCwgVVNBLiYjeEQ7RGVwYXJ0bWVudCBvZiBQc3ljaGlhdHJ5LCBEcmV4ZWwgVW5pdmVyc2l0eSwg
UGhpbGFkZWxwaGlhLCBQZW5uc3lsdmFuaWEgMTkxMDQsIFVTQS4mI3hEO0NlbnRlciBmb3IgQWRk
aWN0aW9uIGFuZCBNZW50YWwgSGVhbHRoLCBUb3JvbnRvLCBDYW5hZGEgTTVUIDFSOC4mI3hEO0Rl
cGFydG1lbnQgb2YgUHN5Y2hpYXRyeSwgQ29sdW1iaWEgVW5pdmVyc2l0eSBhbmQgdGhlIE5ldyBZ
b3JrIFN0YXRlIFBzeWNoaWF0cmljIEluc3RpdHV0ZSwgTmV3IFlvcmssIE5ldyBZb3JrIDEwMDMy
LCBVU0EuJiN4RDsxXSBBbmFseXRpYyBhbmQgVHJhbnNsYXRpb25hbCBHZW5ldGljcyBVbml0LCBN
YXNzYWNodXNldHRzIEdlbmVyYWwgSG9zcGl0YWwsIEJvc3RvbiwgTWFzc2FjaHVzZXR0cyAwMjEx
NCwgVVNBIFsyXSBNZWRpY2FsIGFuZCBQb3B1bGF0aW9uIEdlbmV0aWNzIFByb2dyYW0sIEJyb2Fk
IEluc3RpdHV0ZSBvZiBNSVQgYW5kIEhhcnZhcmQsIENhbWJyaWRnZSwgTWFzc2FjaHVzZXR0cyAw
MjE0MiwgVVNBIFszXS4mI3hEOzFdIERlcGFydG1lbnQgb2YgUHN5Y2hpYXRyeSwgVW5pdmVyc2l0
eSBvZiBOb3J0aCBDYXJvbGluYSwgQ2hhcGVsIEhpbGwsIE5vcnRoIENhcm9saW5hIDI3NTk5LCBV
U0EgWzJdIERlcGFydG1lbnQgb2YgR2VuZXRpY3MsIFVuaXZlcnNpdHkgb2YgTm9ydGggQ2Fyb2xp
bmEsIENoYXBlbCBIaWxsLCBOb3J0aCBDYXJvbGluYSAyNzU5OSwgVVNBIFszXSBEZXBhcnRtZW50
IG9mIE1lZGljYWwgRXBpZGVtaW9sb2d5IGFuZCBCaW9zdGF0aXN0aWNzLCBLYXJvbGluc2thIElu
c3RpdHV0ZXQsIFNFLTE3MSA3NyBTdG9ja2hvbG0sIFN3ZWRlbiBbNF0uPC9hdXRoLWFkZHJlc3M+
PHRpdGxlcz48dGl0bGU+Q2xvemFwaW5lLWluZHVjZWQgYWdyYW51bG9jeXRvc2lzIGlzIGFzc29j
aWF0ZWQgd2l0aCByYXJlIEhMQS1EUUIxIGFuZCBITEEtQiBhbGxlbGVzPC90aXRsZT48c2Vjb25k
YXJ5LXRpdGxlPk5hdCBDb21tdW48L3NlY29uZGFyeS10aXRsZT48L3RpdGxlcz48cGVyaW9kaWNh
bD48ZnVsbC10aXRsZT5OYXQgQ29tbXVuPC9mdWxsLXRpdGxlPjwvcGVyaW9kaWNhbD48cGFnZXM+
NDc1NzwvcGFnZXM+PHZvbHVtZT41PC92b2x1bWU+PGVkaXRpb24+MjAxNC8wOS8wNTwvZWRpdGlv
bj48a2V5d29yZHM+PGtleXdvcmQ+QWdyYW51bG9jeXRvc2lzL2NoZW1pY2FsbHkgaW5kdWNlZC8q
Z2VuZXRpY3MvaW1tdW5vbG9neTwva2V5d29yZD48a2V5d29yZD5BbGxlbGVzPC9rZXl3b3JkPjxr
ZXl3b3JkPkFtaW5vIEFjaWQgU3Vic3RpdHV0aW9uPC9rZXl3b3JkPjxrZXl3b3JkPkFudGlwc3lj
aG90aWMgQWdlbnRzLyphZHZlcnNlIGVmZmVjdHM8L2tleXdvcmQ+PGtleXdvcmQ+Q2FzZS1Db250
cm9sIFN0dWRpZXM8L2tleXdvcmQ+PGtleXdvcmQ+Q2xvemFwaW5lLyphZHZlcnNlIGVmZmVjdHM8
L2tleXdvcmQ+PGtleXdvcmQ+KkV4b21lPC9rZXl3b3JkPjxrZXl3b3JkPkdlbmUgRnJlcXVlbmN5
PC9rZXl3b3JkPjxrZXl3b3JkPipHZW5ldGljIFByZWRpc3Bvc2l0aW9uIHRvIERpc2Vhc2U8L2tl
eXdvcmQ+PGtleXdvcmQ+R2Vub21lLVdpZGUgQXNzb2NpYXRpb24gU3R1ZHk8L2tleXdvcmQ+PGtl
eXdvcmQ+SExBLUIgQW50aWdlbnMvKmdlbmV0aWNzL2ltbXVub2xvZ3k8L2tleXdvcmQ+PGtleXdv
cmQ+SExBLURRIGJldGEtQ2hhaW5zLypnZW5ldGljcy9pbW11bm9sb2d5PC9rZXl3b3JkPjxrZXl3
b3JkPkhldGVyb3p5Z290ZTwva2V5d29yZD48a2V5d29yZD5IdW1hbnM8L2tleXdvcmQ+PGtleXdv
cmQ+T2RkcyBSYXRpbzwva2V5d29yZD48a2V5d29yZD5Qc3ljaG90aWMgRGlzb3JkZXJzL2RydWcg
dGhlcmFweS9nZW5ldGljcy9pbW11bm9sb2d5PC9rZXl3b3JkPjxrZXl3b3JkPlNldmVyaXR5IG9m
IElsbG5lc3MgSW5kZXg8L2tleXdvcmQ+PC9rZXl3b3Jkcz48ZGF0ZXM+PHllYXI+MjAxNDwveWVh
cj48cHViLWRhdGVzPjxkYXRlPlNlcCA0PC9kYXRlPjwvcHViLWRhdGVzPjwvZGF0ZXM+PGlzYm4+
MjA0MS0xNzIzIChFbGVjdHJvbmljKSYjeEQ7MjA0MS0xNzIzIChMaW5raW5nKTwvaXNibj48YWNj
ZXNzaW9uLW51bT4yNTE4NzM1MzwvYWNjZXNzaW9uLW51bT48dXJscz48cmVsYXRlZC11cmxzPjx1
cmw+aHR0cHM6Ly93d3cubmNiaS5ubG0ubmloLmdvdi9wdWJtZWQvMjUxODczNTM8L3VybD48L3Jl
bGF0ZWQtdXJscz48L3VybHM+PGN1c3RvbTI+UE1DNDE1NTUwODwvY3VzdG9tMj48ZWxlY3Ryb25p
Yy1yZXNvdXJjZS1udW0+MTAuMTAzOC9uY29tbXM1NzU3PC9lbGVjdHJvbmljLXJlc291cmNlLW51
bT48L3JlY29yZD48L0NpdGU+PENpdGU+PEF1dGhvcj5MZWdnZTwvQXV0aG9yPjxZZWFyPjIwMTc8
L1llYXI+PFJlY051bT45MDc2PC9SZWNOdW0+PHJlY29yZD48cmVjLW51bWJlcj45MDc2PC9yZWMt
bnVtYmVyPjxmb3JlaWduLWtleXM+PGtleSBhcHA9IkVOIiBkYi1pZD0iYTB0eHZ6eDBmc3h4OTNl
cmVyb3Z0MndqYXp6enp6eGR0cmFhIiB0aW1lc3RhbXA9IjE1ODU1NzM3NTUiPjkwNzY8L2tleT48
L2ZvcmVpZ24ta2V5cz48cmVmLXR5cGUgbmFtZT0iSm91cm5hbCBBcnRpY2xlIj4xNzwvcmVmLXR5
cGU+PGNvbnRyaWJ1dG9ycz48YXV0aG9ycz48YXV0aG9yPkxlZ2dlLCBTLiBFLjwvYXV0aG9yPjxh
dXRob3I+SGFtc2hlcmUsIE0uIEwuPC9hdXRob3I+PGF1dGhvcj5SaXBrZSwgUy48L2F1dGhvcj48
YXV0aG9yPlBhcmRpbmFzLCBBLiBGLjwvYXV0aG9yPjxhdXRob3I+R29sZHN0ZWluLCBKLiBJLjwv
YXV0aG9yPjxhdXRob3I+UmVlcywgRS48L2F1dGhvcj48YXV0aG9yPlJpY2hhcmRzLCBBLiBMLjwv
YXV0aG9yPjxhdXRob3I+TGVvbmVua28sIEcuPC9hdXRob3I+PGF1dGhvcj5Kb3Jza29nLCBMLiBG
LjwvYXV0aG9yPjxhdXRob3I+Q2xvemFwaW5lLUluZHVjZWQgQWdyYW51bG9jeXRvc2lzLCBDb25z
b3J0aXVtPC9hdXRob3I+PGF1dGhvcj5DaGFtYmVydCwgSy4gRC48L2F1dGhvcj48YXV0aG9yPkNv
bGxpZXIsIEQuIEEuPC9hdXRob3I+PGF1dGhvcj5HZW5vdmVzZSwgRy48L2F1dGhvcj48YXV0aG9y
PkdpZWdsaW5nLCBJLjwvYXV0aG9yPjxhdXRob3I+SG9sbWFucywgUC48L2F1dGhvcj48YXV0aG9y
PkpvbmFzZG90dGlyLCBBLjwvYXV0aG9yPjxhdXRob3I+S2lyb3YsIEcuPC9hdXRob3I+PGF1dGhv
cj5NY0NhcnJvbGwsIFMuIEEuPC9hdXRob3I+PGF1dGhvcj5NYWNDYWJlLCBKLiBILjwvYXV0aG9y
PjxhdXRob3I+TWFudHJpcHJhZ2FkYSwgSy48L2F1dGhvcj48YXV0aG9yPk1vcmFuLCBKLiBMLjwv
YXV0aG9yPjxhdXRob3I+TmVhbGUsIEIuIE0uPC9hdXRob3I+PGF1dGhvcj5TdGVmYW5zc29uLCBI
LjwvYXV0aG9yPjxhdXRob3I+UnVqZXNjdSwgRC48L2F1dGhvcj48YXV0aG9yPkRhbHksIE0uIEou
PC9hdXRob3I+PGF1dGhvcj5TdWxsaXZhbiwgUC4gRi48L2F1dGhvcj48YXV0aG9yPk93ZW4sIE0u
IEouPC9hdXRob3I+PGF1dGhvcj5PJmFwb3M7RG9ub3ZhbiwgTS4gQy48L2F1dGhvcj48YXV0aG9y
PldhbHRlcnMsIEouIFQuIFIuPC9hdXRob3I+PC9hdXRob3JzPjwvY29udHJpYnV0b3JzPjxhdXRo
LWFkZHJlc3M+TVJDIENlbnRyZSBmb3IgTmV1cm9wc3ljaGlhdHJpYyBHZW5ldGljcyBhbmQgR2Vu
b21pY3MsIERpdmlzaW9uIG9mIFBzeWNob2xvZ2ljYWwgTWVkaWNpbmUgYW5kIENsaW5pY2FsIE5l
dXJvc2NpZW5jZXMsIFNjaG9vbCBvZiBNZWRpY2luZSwgQ2FyZGlmZiBVbml2ZXJzaXR5LCBDYXJk
aWZmLCBVSy4mI3hEO0FuYWx5dGljIGFuZCBUcmFuc2xhdGlvbmFsIEdlbmV0aWNzIFVuaXQsIE1h
c3NhY2h1c2V0dHMgR2VuZXJhbCBIb3NwaXRhbCwgQm9zdG9uLCBNQSwgVVNBLiYjeEQ7U3Rhbmxl
eSBDZW50ZXIgZm9yIFBzeWNoaWF0cmljIFJlc2VhcmNoLCBCcm9hZCBJbnN0aXR1dGUgb2YgTUlU
IGFuZCBIYXJ2YXJkLCBDYW1icmlkZ2UsIE1BLCBVU0EuJiN4RDtEZXBhcnRtZW50IG9mIFBzeWNo
aWF0cnkgYW5kIFBzeWNob3RoZXJhcHksIENoYXJpdGUgLSBVbml2ZXJzaXRhdHNtZWRpemluIEJl
cmxpbiwgQ2FtcHVzIE1pdHRlLCBCZXJsaW4sIEdlcm1hbnkuJiN4RDtNZWRpY2FsIGFuZCBQb3B1
bGF0aW9uIEdlbmV0aWNzIFByb2dyYW0sIEJyb2FkIEluc3RpdHV0ZSBvZiBNSVQgYW5kIEhhcnZh
cmQsIENhbWJyaWRnZSwgTUEsIFVTQS4mI3hEO0RlcGFydG1lbnQgb2YgUHN5Y2hpYXRyeSwgVW5p
dmVyc2l0eSBvZiBOb3J0aCBDYXJvbGluYSwgQ2hhcGVsIEhpbGwsIE5DLCBVU0EuJiN4RDtQc3lj
aGlhdHJpYyBhbmQgTmV1cm9kZXZlbG9wbWVudGFsIEdlbmV0aWNzIFVuaXQsIE1hc3NhY2h1c2V0
dHMgR2VuZXJhbCBIb3NwaXRhbCwgQm9zdG9uLCBNQSwgVVNBLiYjeEQ7S2luZyZhcG9zO3MgQ29s
bGVnZSBMb25kb24sIFNHRFAgQ2VudHJlLCBJbnN0aXR1dGUgb2YgUHN5Y2hpYXRyeSwgUHN5Y2hv
bG9neSBhbmQgTmV1cm9zY2llbmNlLCBEZSBDcmVzcGlnbnkgUGFyaywgRGVubWFyayBIaWxsLCBM
b25kb24sIFVLLiYjeEQ7RGlzY292ZXJ5IE5ldXJvc2NpZW5jZSBSZXNlYXJjaCwgRWxpIExpbGx5
IGFuZCBDb21wYW55IEx0ZCwgTGlsbHkgUmVzZWFyY2ggTGFib3JhdG9yaWVzLCBFcmwgV29vZCBN
YW5vciwgU3VycmV5LCBVSy4mI3hEO0RlcGFydG1lbnQgb2YgUHN5Y2hpYXRyeSwgVW5pdmVyc2l0
eSBvZiBIYWxsZSwgSGFsbGUsIEdlcm1hbnkuJiN4RDtkZUNPREUgZ2VuZXRpY3MsIFN0dXJsdWdh
dGEgOCwgUmV5a2phdmlrLCBJY2VsYW5kLiYjeEQ7RGVwYXJ0bWVudCBvZiBHZW5ldGljcywgSGFy
dmFyZCBNZWRpY2FsIFNjaG9vbCwgQm9zdG9uLCBNQSwgVVNBLiYjeEQ7S2luZyZhcG9zO3MgQ29s
bGVnZSBMb25kb24sIERlcGFydG1lbnQgb2YgUHN5Y2hvc2lzIFN0dWRpZXMsIEluc3RpdHV0ZSBv
ZiBQc3ljaGlhdHJ5IFBzeWNob2xvZ3kgYW5kIE5ldXJvc2NpZW5jZSwgTG9uZG9uLCBVU0EuJiN4
RDtEZXBhcnRtZW50IG9mIFBzeWNoaWF0cnksIFVuaXZlcnNpdHkgb2YgTXVuaWNoLCBNdW5pY2gs
IEdlcm1hbnkuJiN4RDtEZXBhcnRtZW50IG9mIEdlbmV0aWNzLCBVbml2ZXJzaXR5IG9mIE5vcnRo
IENhcm9saW5hLCBDaGFwZWwgSGlsbCwgTkMsIFVTQS4mI3hEO0RlcGFydG1lbnQgb2YgTWVkaWNh
bCBFcGlkZW1pb2xvZ3kgYW5kIEJpb3N0YXRpc3RpY3MsIEthcm9saW5za2EgSW5zdGl0dXRldCwg
U3RvY2tob2xtLCBTd2VkZW4uPC9hdXRoLWFkZHJlc3M+PHRpdGxlcz48dGl0bGU+R2Vub21lLXdp
ZGUgY29tbW9uIGFuZCByYXJlIHZhcmlhbnQgYW5hbHlzaXMgcHJvdmlkZXMgbm92ZWwgaW5zaWdo
dHMgaW50byBjbG96YXBpbmUtYXNzb2NpYXRlZCBuZXV0cm9wZW5pYTwvdGl0bGU+PHNlY29uZGFy
eS10aXRsZT5Nb2wgUHN5Y2hpYXRyeTwvc2Vjb25kYXJ5LXRpdGxlPjwvdGl0bGVzPjxwZXJpb2Rp
Y2FsPjxmdWxsLXRpdGxlPk1vbCBQc3ljaGlhdHJ5PC9mdWxsLXRpdGxlPjwvcGVyaW9kaWNhbD48
cGFnZXM+MTUwMi0xNTA4PC9wYWdlcz48dm9sdW1lPjIyPC92b2x1bWU+PG51bWJlcj4xMDwvbnVt
YmVyPjxlZGl0aW9uPjIwMTYvMDcvMTM8L2VkaXRpb24+PGtleXdvcmRzPjxrZXl3b3JkPkNhcnJp
ZXIgUHJvdGVpbnMvZ2VuZXRpY3M8L2tleXdvcmQ+PGtleXdvcmQ+Q2FzZS1Db250cm9sIFN0dWRp
ZXM8L2tleXdvcmQ+PGtleXdvcmQ+Q2xvemFwaW5lLyphZHZlcnNlIGVmZmVjdHMvdGhlcmFwZXV0
aWMgdXNlPC9rZXl3b3JkPjxrZXl3b3JkPkV4b21lPC9rZXl3b3JkPjxrZXl3b3JkPkZlbWFsZTwv
a2V5d29yZD48a2V5d29yZD5HZW5vbWUtV2lkZSBBc3NvY2lhdGlvbiBTdHVkeTwva2V5d29yZD48
a2V5d29yZD5ITEEtRFEgYmV0YS1DaGFpbnMvZ2VuZXRpY3M8L2tleXdvcmQ+PGtleXdvcmQ+SHVt
YW5zPC9rZXl3b3JkPjxrZXl3b3JkPk1hbGU8L2tleXdvcmQ+PGtleXdvcmQ+TmV1dHJvcGVuaWEv
KmNoZW1pY2FsbHkgaW5kdWNlZC8qZ2VuZXRpY3MvbWV0YWJvbGlzbTwva2V5d29yZD48a2V5d29y
ZD5PZGRzIFJhdGlvPC9rZXl3b3JkPjxrZXl3b3JkPlNjaGl6b3BocmVuaWEvZHJ1ZyB0aGVyYXB5
L2dlbmV0aWNzPC9rZXl3b3JkPjxrZXl3b3JkPlNvbHV0ZSBDYXJyaWVyIE9yZ2FuaWMgQW5pb24g
VHJhbnNwb3J0ZXIgRmFtaWx5IE1lbWJlciAxQjMvZ2VuZXRpY3M8L2tleXdvcmQ+PC9rZXl3b3Jk
cz48ZGF0ZXM+PHllYXI+MjAxNzwveWVhcj48cHViLWRhdGVzPjxkYXRlPk9jdDwvZGF0ZT48L3B1
Yi1kYXRlcz48L2RhdGVzPjxpc2JuPjE0NzYtNTU3OCAoRWxlY3Ryb25pYykmI3hEOzEzNTktNDE4
NCAoTGlua2luZyk8L2lzYm4+PGFjY2Vzc2lvbi1udW0+Mjc0MDA4NTY8L2FjY2Vzc2lvbi1udW0+
PHVybHM+PHJlbGF0ZWQtdXJscz48dXJsPmh0dHBzOi8vd3d3Lm5jYmkubmxtLm5paC5nb3YvcHVi
bWVkLzI3NDAwODU2PC91cmw+PC9yZWxhdGVkLXVybHM+PC91cmxzPjxjdXN0b20yPlBNQzUwNjUw
OTA8L2N1c3RvbTI+PGVsZWN0cm9uaWMtcmVzb3VyY2UtbnVtPjEwLjEwMzgvbXAuMjAxNi45Nzwv
ZWxlY3Ryb25pYy1yZXNvdXJjZS1udW0+PC9yZWNvcmQ+PC9DaXRlPjwvRW5kTm90ZT5=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MZWdnZTwvQXV0aG9yPjxZZWFyPjIwMTk8L1llYXI+PFJl
Y051bT45MDcxPC9SZWNOdW0+PERpc3BsYXlUZXh0Pig4LTEyKTwvRGlzcGxheVRleHQ+PHJlY29y
ZD48cmVjLW51bWJlcj45MDcxPC9yZWMtbnVtYmVyPjxmb3JlaWduLWtleXM+PGtleSBhcHA9IkVO
IiBkYi1pZD0iYTB0eHZ6eDBmc3h4OTNlcmVyb3Z0MndqYXp6enp6eGR0cmFhIiB0aW1lc3RhbXA9
IjE1ODU1NzM3NTUiPjkwNzE8L2tleT48L2ZvcmVpZ24ta2V5cz48cmVmLXR5cGUgbmFtZT0iSm91
cm5hbCBBcnRpY2xlIj4xNzwvcmVmLXR5cGU+PGNvbnRyaWJ1dG9ycz48YXV0aG9ycz48YXV0aG9y
PkxlZ2dlLCBTLiBFLjwvYXV0aG9yPjxhdXRob3I+V2FsdGVycywgSi4gVC48L2F1dGhvcj48L2F1
dGhvcnM+PC9jb250cmlidXRvcnM+PGF1dGgtYWRkcmVzcz5NUkMgQ2VudHJlIGZvciBOZXVyb3Bz
eWNoaWF0cmljIEdlbmV0aWNzICZhbXA7IEdlbm9taWNzLCBEaXZpc2lvbiBvZiBQc3ljaG9sb2dp
Y2FsIE1lZGljaW5lICZhbXA7IENsaW5pY2FsIE5ldXJvc2NpZW5jZXMsIFNjaG9vbCBvZiBNZWRp
Y2luZSwgQ2FyZGlmZiBVbml2ZXJzaXR5LCBDYXJkaWZmLCBDRjI0IDRIUSwgVUsuPC9hdXRoLWFk
ZHJlc3M+PHRpdGxlcz48dGl0bGU+R2VuZXRpY3Mgb2YgY2xvemFwaW5lLWFzc29jaWF0ZWQgbmV1
dHJvcGVuaWE6IHJlY2VudCBhZHZhbmNlcywgY2hhbGxlbmdlcyBhbmQgZnV0dXJlIHBlcnNwZWN0
aXZlPC90aXRsZT48c2Vjb25kYXJ5LXRpdGxlPlBoYXJtYWNvZ2Vub21pY3M8L3NlY29uZGFyeS10
aXRsZT48L3RpdGxlcz48cGVyaW9kaWNhbD48ZnVsbC10aXRsZT5QaGFybWFjb2dlbm9taWNzPC9m
dWxsLXRpdGxlPjwvcGVyaW9kaWNhbD48cGFnZXM+Mjc5LTI5MDwvcGFnZXM+PHZvbHVtZT4yMDwv
dm9sdW1lPjxudW1iZXI+NDwvbnVtYmVyPjxlZGl0aW9uPjIwMTkvMDIvMTY8L2VkaXRpb24+PGtl
eXdvcmRzPjxrZXl3b3JkPkFncmFudWxvY3l0b3Npcy9jaGVtaWNhbGx5IGluZHVjZWQvZXBpZGVt
aW9sb2d5LypnZW5ldGljcy9wYXRob2xvZ3k8L2tleXdvcmQ+PGtleXdvcmQ+QW50aXBzeWNob3Rp
YyBBZ2VudHMvYWR2ZXJzZSBlZmZlY3RzL3RoZXJhcGV1dGljIHVzZTwva2V5d29yZD48a2V5d29y
ZD5DbG96YXBpbmUvKmFkdmVyc2UgZWZmZWN0cy90aGVyYXBldXRpYyB1c2U8L2tleXdvcmQ+PGtl
eXdvcmQ+R2VuZXRpYyBBc3NvY2lhdGlvbiBTdHVkaWVzPC9rZXl3b3JkPjxrZXl3b3JkPkdlbm90
eXBlPC9rZXl3b3JkPjxrZXl3b3JkPkhMQS1CIEFudGlnZW5zL2dlbmV0aWNzPC9rZXl3b3JkPjxr
ZXl3b3JkPkhMQS1EUSBiZXRhLUNoYWlucy9nZW5ldGljczwva2V5d29yZD48a2V5d29yZD5IdW1h
bnM8L2tleXdvcmQ+PGtleXdvcmQ+TmV1dHJvcGVuaWEvY2hlbWljYWxseSBpbmR1Y2VkL2VwaWRl
bWlvbG9neS8qZ2VuZXRpY3MvcGF0aG9sb2d5PC9rZXl3b3JkPjxrZXl3b3JkPlNjaGl6b3BocmVu
aWEvY29tcGxpY2F0aW9ucy8qZHJ1ZyB0aGVyYXB5L2VwaWRlbWlvbG9neS9nZW5ldGljczwva2V5
d29yZD48a2V5d29yZD5Tb2x1dGUgQ2FycmllciBPcmdhbmljIEFuaW9uIFRyYW5zcG9ydGVyIEZh
bWlseSBNZW1iZXIgMUIzL2dlbmV0aWNzPC9rZXl3b3JkPjxrZXl3b3JkPiphZ3JhbnVsb2N5dG9z
aXM8L2tleXdvcmQ+PGtleXdvcmQ+KmNsb3phcGluZTwva2V5d29yZD48a2V5d29yZD4qbmV1dHJv
cGVuaWE8L2tleXdvcmQ+PGtleXdvcmQ+KnBoYXJtYWNvZ2VuZXRpY3M8L2tleXdvcmQ+PGtleXdv
cmQ+KnNjaGl6b3BocmVuaWE8L2tleXdvcmQ+PC9rZXl3b3Jkcz48ZGF0ZXM+PHllYXI+MjAxOTwv
eWVhcj48cHViLWRhdGVzPjxkYXRlPk1hcjwvZGF0ZT48L3B1Yi1kYXRlcz48L2RhdGVzPjxpc2Ju
PjE3NDQtODA0MiAoRWxlY3Ryb25pYykmI3hEOzE0NjItMjQxNiAoTGlua2luZyk8L2lzYm4+PGFj
Y2Vzc2lvbi1udW0+MzA3Njc3MTA8L2FjY2Vzc2lvbi1udW0+PHVybHM+PHJlbGF0ZWQtdXJscz48
dXJsPmh0dHBzOi8vd3d3Lm5jYmkubmxtLm5paC5nb3YvcHVibWVkLzMwNzY3NzEwPC91cmw+PC9y
ZWxhdGVkLXVybHM+PC91cmxzPjxjdXN0b20yPlBNQzY1NjMxMTY8L2N1c3RvbTI+PGVsZWN0cm9u
aWMtcmVzb3VyY2UtbnVtPjEwLjIyMTcvcGdzLTIwMTgtMDE4ODwvZWxlY3Ryb25pYy1yZXNvdXJj
ZS1udW0+PC9yZWNvcmQ+PC9DaXRlPjxDaXRlPjxBdXRob3I+WXVuaXM8L0F1dGhvcj48WWVhcj4x
OTk1PC9ZZWFyPjxSZWNOdW0+MjA8L1JlY051bT48cmVjb3JkPjxyZWMtbnVtYmVyPjIwPC9yZWMt
bnVtYmVyPjxmb3JlaWduLWtleXM+PGtleSBhcHA9IkVOIiBkYi1pZD0iMmR3dzIyNXB4cHdzMGdl
ejJkbXAwdGFjd3hmdHZzdDl6NXBmIiB0aW1lc3RhbXA9IjE1Nzg4NDA0NzQiPjIwPC9rZXk+PC9m
b3JlaWduLWtleXM+PHJlZi10eXBlIG5hbWU9IkpvdXJuYWwgQXJ0aWNsZSI+MTc8L3JlZi10eXBl
Pjxjb250cmlidXRvcnM+PGF1dGhvcnM+PGF1dGhvcj5ZdW5pcywgSi4gSi48L2F1dGhvcj48YXV0
aG9yPkNvcnpvLCBELjwvYXV0aG9yPjxhdXRob3I+U2FsYXphciwgTS48L2F1dGhvcj48YXV0aG9y
PkxpZWJlcm1hbiwgSi4gQS48L2F1dGhvcj48YXV0aG9yPkhvd2FyZCwgQS48L2F1dGhvcj48YXV0
aG9yPll1bmlzLCBFLiBKLjwvYXV0aG9yPjwvYXV0aG9ycz48L2NvbnRyaWJ1dG9ycz48YXV0aC1h
ZGRyZXNzPkRpdmlzaW9uIG9mIEltbXVub2dlbmV0aWNzLCBEYW5hLUZhcmJlciBDYW5jZXIgSW5z
dGl0dXRlLCBCb3N0b24sIE1BIDAyMTE1LCBVU0EuPC9hdXRoLWFkZHJlc3M+PHRpdGxlcz48dGl0
bGU+SExBIGFzc29jaWF0aW9ucyBpbiBjbG96YXBpbmUtaW5kdWNlZCBhZ3JhbnVsb2N5dG9za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ExNzctODM8L3BhZ2VzPjx2b2x1bWU+ODY8L3ZvbHVt
ZT48bnVtYmVyPjM8L251bWJlcj48ZWRpdGlvbj4xOTk1LzA4LzAxPC9lZGl0aW9uPjxrZXl3b3Jk
cz48a2V5d29yZD5BZHVsdDwva2V5d29yZD48a2V5d29yZD5BZ3JhbnVsb2N5dG9zaXMvKmNoZW1p
Y2FsbHkgaW5kdWNlZC8qZ2VuZXRpY3M8L2tleXdvcmQ+PGtleXdvcmQ+QWxsZWxlczwva2V5d29y
ZD48a2V5d29yZD5CYXNlIFNlcXVlbmNlPC9rZXl3b3JkPjxrZXl3b3JkPkNsb3phcGluZS8qYWR2
ZXJzZSBlZmZlY3RzPC9rZXl3b3JkPjxrZXl3b3JkPkROQSBQcmltZXJzL2NoZW1pc3RyeTwva2V5
d29yZD48a2V5d29yZD5GZW1hbGU8L2tleXdvcmQ+PGtleXdvcmQ+R2VuZSBGcmVxdWVuY3k8L2tl
eXdvcmQ+PGtleXdvcmQ+KkdlbmVzLCBNSEMgQ2xhc3MgSTwva2V5d29yZD48a2V5d29yZD4qR2Vu
ZXMsIE1IQyBDbGFzcyBJSTwva2V5d29yZD48a2V5d29yZD5ITEEtQiBBbnRpZ2Vucy9nZW5ldGlj
czwva2V5d29yZD48a2V5d29yZD5ITEEtQjM4IEFudGlnZW48L2tleXdvcmQ+PGtleXdvcmQ+SExB
LURRIEFudGlnZW5zL2dlbmV0aWNzPC9rZXl3b3JkPjxrZXl3b3JkPkhMQS1EUjIgQW50aWdlbi9n
ZW5ldGljczwva2V5d29yZD48a2V5d29yZD5ITEEtRFI0IEFudGlnZW4vZ2VuZXRpY3M8L2tleXdv
cmQ+PGtleXdvcmQ+SGFwbG90eXBlczwva2V5d29yZD48a2V5d29yZD5IdW1hbnM8L2tleXdvcmQ+
PGtleXdvcmQ+SmV3czwva2V5d29yZD48a2V5d29yZD5NYWxlPC9rZXl3b3JkPjxrZXl3b3JkPk1v
bGVjdWxhciBTZXF1ZW5jZSBEYXRhPC9rZXl3b3JkPjwva2V5d29yZHM+PGRhdGVzPjx5ZWFyPjE5
OTU8L3llYXI+PHB1Yi1kYXRlcz48ZGF0ZT5BdWcgMTwvZGF0ZT48L3B1Yi1kYXRlcz48L2RhdGVz
Pjxpc2JuPjAwMDYtNDk3MSAoUHJpbnQpJiN4RDswMDA2LTQ5NzE8L2lzYm4+PGFjY2Vzc2lvbi1u
dW0+NzYyMDE3MTwvYWNjZXNzaW9uLW51bT48dXJscz48L3VybHM+PHJlbW90ZS1kYXRhYmFzZS1w
cm92aWRlcj5OTE08L3JlbW90ZS1kYXRhYmFzZS1wcm92aWRlcj48bGFuZ3VhZ2U+ZW5nPC9sYW5n
dWFnZT48L3JlY29yZD48L0NpdGU+PENpdGU+PEF1dGhvcj5BdGhhbmFzaW91PC9BdXRob3I+PFll
YXI+MjAxMTwvWWVhcj48UmVjTnVtPjkwNjA8L1JlY051bT48cmVjb3JkPjxyZWMtbnVtYmVyPjkw
NjA8L3JlYy1udW1iZXI+PGZvcmVpZ24ta2V5cz48a2V5IGFwcD0iRU4iIGRiLWlkPSJhMHR4dnp4
MGZzeHg5M2VyZXJvdnQyd2phenp6enp4ZHRyYWEiIHRpbWVzdGFtcD0iMTU4NTU3MzE4NSI+OTA2
MDwva2V5PjwvZm9yZWlnbi1rZXlzPjxyZWYtdHlwZSBuYW1lPSJKb3VybmFsIEFydGljbGUiPjE3
PC9yZWYtdHlwZT48Y29udHJpYnV0b3JzPjxhdXRob3JzPjxhdXRob3I+QXRoYW5hc2lvdSwgTS4g
Qy48L2F1dGhvcj48YXV0aG9yPkRldHRsaW5nLCBNLjwvYXV0aG9yPjxhdXRob3I+Q2FzY29yYmks
IEkuPC9hdXRob3I+PGF1dGhvcj5Nb3N5YWdpbiwgSS48L2F1dGhvcj48YXV0aG9yPlNhbGlzYnVy
eSwgQi4gQS48L2F1dGhvcj48YXV0aG9yPlBpZXJ6LCBLLiBBLjwvYXV0aG9yPjxhdXRob3I+Wm91
LCBXLjwvYXV0aG9yPjxhdXRob3I+V2hhbGVuLCBILjwvYXV0aG9yPjxhdXRob3I+TWFsaG90cmEs
IEEuIEsuPC9hdXRob3I+PGF1dGhvcj5MZW5jeiwgVC48L2F1dGhvcj48YXV0aG9yPkdlcnNvbiwg
Uy4gTC48L2F1dGhvcj48YXV0aG9yPkthbmUsIEouIE0uPC9hdXRob3I+PGF1dGhvcj5SZWVkLCBD
LiBSLjwvYXV0aG9yPjwvYXV0aG9ycz48L2NvbnRyaWJ1dG9ycz48YXV0aC1hZGRyZXNzPlBHeEhl
YWx0aCwgNSBTY2llbmNlIFBhcmssIE5ldyBIYXZlbiwgQ1QgMDY1MTEsIFVTQS4gbWF0aGFuYXNp
b3VAcGd4aGVhbHRoLmNvbTwvYXV0aC1hZGRyZXNzPjx0aXRsZXM+PHRpdGxlPkNhbmRpZGF0ZSBn
ZW5lIGFuYWx5c2lzIGlkZW50aWZpZXMgYSBwb2x5bW9ycGhpc20gaW4gSExBLURRQjEgYXNzb2Np
YXRlZCB3aXRoIGNsb3phcGluZS1pbmR1Y2VkIGFncmFudWxvY3l0b3NpczwvdGl0bGU+PHNlY29u
ZGFyeS10aXRsZT5KIENsaW4gUHN5Y2hpYXRyeTwvc2Vjb25kYXJ5LXRpdGxlPjwvdGl0bGVzPjxw
ZXJpb2RpY2FsPjxmdWxsLXRpdGxlPkogQ2xpbiBQc3ljaGlhdHJ5PC9mdWxsLXRpdGxlPjwvcGVy
aW9kaWNhbD48cGFnZXM+NDU4LTYzPC9wYWdlcz48dm9sdW1lPjcyPC92b2x1bWU+PG51bWJlcj40
PC9udW1iZXI+PGVkaXRpb24+MjAxMC8wOS8yODwvZWRpdGlvbj48a2V5d29yZHM+PGtleXdvcmQ+
QWR1bHQ8L2tleXdvcmQ+PGtleXdvcmQ+QWdyYW51bG9jeXRvc2lzLypjaGVtaWNhbGx5IGluZHVj
ZWQvZ2VuZXRpY3M8L2tleXdvcmQ+PGtleXdvcmQ+QW50aXBzeWNob3RpYyBBZ2VudHMvKmFkdmVy
c2UgZWZmZWN0czwva2V5d29yZD48a2V5d29yZD5DYXNlLUNvbnRyb2wgU3R1ZGllczwva2V5d29y
ZD48a2V5d29yZD5DbG96YXBpbmUvKmFkdmVyc2UgZWZmZWN0czwva2V5d29yZD48a2V5d29yZD5G
ZW1hbGU8L2tleXdvcmQ+PGtleXdvcmQ+R2VuZXRpYyBBc3NvY2lhdGlvbiBTdHVkaWVzPC9rZXl3
b3JkPjxrZXl3b3JkPkdlbmV0aWMgUHJlZGlzcG9zaXRpb24gdG8gRGlzZWFzZS9nZW5ldGljczwv
a2V5d29yZD48a2V5d29yZD5HZW5vdHlwZTwva2V5d29yZD48a2V5d29yZD5ITEEtRFEgQW50aWdl
bnMvKmdlbmV0aWNzPC9rZXl3b3JkPjxrZXl3b3JkPkhMQS1EUSBiZXRhLUNoYWluczwva2V5d29y
ZD48a2V5d29yZD5IdW1hbnM8L2tleXdvcmQ+PGtleXdvcmQ+TWFsZTwva2V5d29yZD48a2V5d29y
ZD5NaWRkbGUgQWdlZDwva2V5d29yZD48a2V5d29yZD5Qb2x5bW9ycGhpc20sIFNpbmdsZSBOdWNs
ZW90aWRlLypnZW5ldGljczwva2V5d29yZD48a2V5d29yZD5Zb3VuZyBBZHVsdDwva2V5d29yZD48
L2tleXdvcmRzPjxkYXRlcz48eWVhcj4yMDExPC95ZWFyPjxwdWItZGF0ZXM+PGRhdGU+QXByPC9k
YXRlPjwvcHViLWRhdGVzPjwvZGF0ZXM+PGlzYm4+MTU1NS0yMTAxIChFbGVjdHJvbmljKSYjeEQ7
MDE2MC02Njg5IChMaW5raW5nKTwvaXNibj48YWNjZXNzaW9uLW51bT4yMDg2ODYzNTwvYWNjZXNz
aW9uLW51bT48dXJscz48cmVsYXRlZC11cmxzPjx1cmw+aHR0cHM6Ly93d3cubmNiaS5ubG0ubmlo
Lmdvdi9wdWJtZWQvMjA4Njg2MzU8L3VybD48L3JlbGF0ZWQtdXJscz48L3VybHM+PGVsZWN0cm9u
aWMtcmVzb3VyY2UtbnVtPjEwLjQwODgvSkNQLjA5bTA1NTI3eWVsPC9lbGVjdHJvbmljLXJlc291
cmNlLW51bT48L3JlY29yZD48L0NpdGU+PENpdGU+PEF1dGhvcj5Hb2xkc3RlaW48L0F1dGhvcj48
WWVhcj4yMDE0PC9ZZWFyPjxSZWNOdW0+OTA2MzwvUmVjTnVtPjxyZWNvcmQ+PHJlYy1udW1iZXI+
OTA2MzwvcmVjLW51bWJlcj48Zm9yZWlnbi1rZXlzPjxrZXkgYXBwPSJFTiIgZGItaWQ9ImEwdHh2
engwZnN4eDkzZXJlcm92dDJ3amF6enp6enhkdHJhYSIgdGltZXN0YW1wPSIxNTg1NTczMzcwIj45
MDYzPC9rZXk+PC9mb3JlaWduLWtleXM+PHJlZi10eXBlIG5hbWU9IkpvdXJuYWwgQXJ0aWNsZSI+
MTc8L3JlZi10eXBlPjxjb250cmlidXRvcnM+PGF1dGhvcnM+PGF1dGhvcj5Hb2xkc3RlaW4sIEou
IEkuPC9hdXRob3I+PGF1dGhvcj5KYXJza29nLCBMLiBGLjwvYXV0aG9yPjxhdXRob3I+SGlsbGlh
cmQsIEMuPC9hdXRob3I+PGF1dGhvcj5BbGZpcmV2aWMsIEEuPC9hdXRob3I+PGF1dGhvcj5EdW5j
YW4sIEwuPC9hdXRob3I+PGF1dGhvcj5Gb3VyY2hlcywgRC48L2F1dGhvcj48YXV0aG9yPkh1YW5n
LCBILjwvYXV0aG9yPjxhdXRob3I+TGVrLCBNLjwvYXV0aG9yPjxhdXRob3I+TmVhbGUsIEIuIE0u
PC9hdXRob3I+PGF1dGhvcj5SaXBrZSwgUy48L2F1dGhvcj48YXV0aG9yPlNoaWFubmEsIEsuPC9h
dXRob3I+PGF1dGhvcj5TemF0a2lld2ljeiwgSi4gUC48L2F1dGhvcj48YXV0aG9yPlRyb3BzaGEs
IEEuPC9hdXRob3I+PGF1dGhvcj52YW4gZGVuIE9vcmQsIEUuIEouPC9hdXRob3I+PGF1dGhvcj5D
YXNjb3JiaSwgSS48L2F1dGhvcj48YXV0aG9yPkRldHRsaW5nLCBNLjwvYXV0aG9yPjxhdXRob3I+
R2F6aXQsIEUuPC9hdXRob3I+PGF1dGhvcj5Hb2ZmLCBELiBDLjwvYXV0aG9yPjxhdXRob3I+SG9s
ZGVuLCBBLiBMLjwvYXV0aG9yPjxhdXRob3I+S2VsbHksIEQuIEwuPC9hdXRob3I+PGF1dGhvcj5N
YWxob3RyYSwgQS4gSy48L2F1dGhvcj48YXV0aG9yPk5pZWxzZW4sIEouPC9hdXRob3I+PGF1dGhv
cj5QaXJtb2hhbWVkLCBNLjwvYXV0aG9yPjxhdXRob3I+UnVqZXNjdSwgRC48L2F1dGhvcj48YXV0
aG9yPldlcmdlLCBULjwvYXV0aG9yPjxhdXRob3I+TGV2eSwgRC4gTC48L2F1dGhvcj48YXV0aG9y
Pkpvc2lhc3NlbiwgUi4gQy48L2F1dGhvcj48YXV0aG9yPktlbm5lZHksIEouIEwuPC9hdXRob3I+
PGF1dGhvcj5MaWViZXJtYW4sIEouIEEuPC9hdXRob3I+PGF1dGhvcj5EYWx5LCBNLiBKLjwvYXV0
aG9yPjxhdXRob3I+U3VsbGl2YW4sIFAuIEYuPC9hdXRob3I+PC9hdXRob3JzPjwvY29udHJpYnV0
b3JzPjxhdXRoLWFkZHJlc3M+MV0gQW5hbHl0aWMgYW5kIFRyYW5zbGF0aW9uYWwgR2VuZXRpY3Mg
VW5pdCwgTWFzc2FjaHVzZXR0cyBHZW5lcmFsIEhvc3BpdGFsLCBCb3N0b24sIE1hc3NhY2h1c2V0
dHMgMDIxMTQsIFVTQSBbMl0gTWVkaWNhbCBhbmQgUG9wdWxhdGlvbiBHZW5ldGljcyBQcm9ncmFt
LCBCcm9hZCBJbnN0aXR1dGUgb2YgTUlUIGFuZCBIYXJ2YXJkLCBDYW1icmlkZ2UsIE1hc3NhY2h1
c2V0dHMgMDIxNDIsIFVTQS4mI3hEO0RlcGFydG1lbnQgb2YgUHN5Y2hpYXRyeSwgVW5pdmVyc2l0
eSBvZiBOb3J0aCBDYXJvbGluYSwgQ2hhcGVsIEhpbGwsIE5vcnRoIENhcm9saW5hIDI3NTk5LCBV
U0EuJiN4RDtEZXBhcnRtZW50IG9mIE1vbGVjdWxhciBhbmQgQ2xpbmljYWwgUGhhcm1hY29sb2d5
LCBVbml2ZXJzaXR5IG9mIExpdmVycG9vbCwgTGl2ZXJwb29sIEw2OSAzQlgsIFVLLiYjeEQ7TGFi
b3JhdG9yeSBmb3IgTW9sZWN1bGFyIE1vZGVsaW5nLCBEaXZpc2lvbiBvZiBDaGVtaWNhbCBCaW9s
b2d5IGFuZCBNZWRpY2luYWwgQ2hlbWlzdHJ5LCBFc2hlbG1hbiBTY2hvb2wgb2YgUGhhcm1hY3ks
IFVuaXZlcnNpdHkgb2YgTm9ydGggQ2Fyb2xpbmEsIENoYXBlbCBIaWxsLCBOb3J0aCBDYXJvbGlu
YSAyNzU5OSwgVVNBLiYjeEQ7QW5hbHl0aWMgYW5kIFRyYW5zbGF0aW9uYWwgR2VuZXRpY3MgVW5p
dCwgTWFzc2FjaHVzZXR0cyBHZW5lcmFsIEhvc3BpdGFsLCBCb3N0b24sIE1hc3NhY2h1c2V0dHMg
MDIxMTQsIFVTQS4mI3hEOzFdIEFuYWx5dGljIGFuZCBUcmFuc2xhdGlvbmFsIEdlbmV0aWNzIFVu
aXQsIE1hc3NhY2h1c2V0dHMgR2VuZXJhbCBIb3NwaXRhbCwgQm9zdG9uLCBNYXNzYWNodXNldHRz
IDAyMTE0LCBVU0EgWzJdIE1lZGljYWwgYW5kIFBvcHVsYXRpb24gR2VuZXRpY3MgUHJvZ3JhbSwg
QnJvYWQgSW5zdGl0dXRlIG9mIE1JVCBhbmQgSGFydmFyZCwgQ2FtYnJpZGdlLCBNYXNzYWNodXNl
dHRzIDAyMTQyLCBVU0EgWzNdIFBzeWNoaWF0cmljIGFuZCBOZXVyb2RldmVsb3BtZW50YWwgR2Vu
ZXRpY3MgVW5pdCwgTWFzc2FjaHVzZXR0cyBHZW5lcmFsIEhvc3BpdGFsLCBCb3N0b24sIE1hc3Nh
Y2h1c2V0dHMgMDIxMTQsIFVTQSBbNF0gU3RhbmxleSBDZW50ZXIgZm9yIFBzeWNoaWF0cmljIFJl
c2VhcmNoLCBCcm9hZCBJbnN0aXR1dGUgb2YgTUlUIGFuZCBIYXJ2YXJkLCBDYW1icmlkZ2UsIE1h
c3NhY2h1c2V0dHMgMDIxNDIsIFVTQS4mI3hEOzFdIEFuYWx5dGljIGFuZCBUcmFuc2xhdGlvbmFs
IEdlbmV0aWNzIFVuaXQsIE1hc3NhY2h1c2V0dHMgR2VuZXJhbCBIb3NwaXRhbCwgQm9zdG9uLCBN
YXNzYWNodXNldHRzIDAyMTE0LCBVU0EgWzJdIFN0YW5sZXkgQ2VudGVyIGZvciBQc3ljaGlhdHJp
YyBSZXNlYXJjaCwgQnJvYWQgSW5zdGl0dXRlIG9mIE1JVCBhbmQgSGFydmFyZCwgQ2FtYnJpZGdl
LCBNYXNzYWNodXNldHRzIDAyMTQyLCBVU0EuJiN4RDtOZXcgWW9yayBHZW5vbWUgQ2VudGVyLCBO
ZXcgWW9yaywgTmV3IFlvcmsgMTAwMTMsIFVTQS4mI3hEO0RlcGFydG1lbnQgb2YgR2VuZXRpY3Ms
IFVuaXZlcnNpdHkgb2YgTm9ydGggQ2Fyb2xpbmEsIENoYXBlbCBIaWxsLCBOb3J0aCBDYXJvbGlu
YSAyNzU5OSwgVVNBLiYjeEQ7Q2VudGVyIGZvciBCaW9tYXJrZXIgUmVzZWFyY2ggYW5kIFBlcnNv
bmFsaXplZCBNZWRpY2luZSwgVmlyZ2luaWEgQ29tbW9ud2VhbHRoIFVuaXZlcnNpdHksIFJpY2ht
b25kLCBWaXJnaW5pYSAyMzI5OCwgVVNBLiYjeEQ7SW5zdGl0dXRlIG9mIEV4cGVyaW1lbnRhbCBh
bmQgQ2xpbmljYWwgUGhhcm1hY29sb2d5LCBVbml2ZXJzaXR5IEhvc3BpdGFsIFNjaGxlc3dpZy1I
b2xzdGVpbiwgMjQxMDUgS2llbCwgR2VybWFueS4mI3hEO0RlcGFydG1lbnQgb2YgUHN5Y2hpYXRy
eSBhbmQgUHN5Y2hvdGhlcmFweSwgQ2hhcml0ZS1Vbml2ZXJzaXR5IE1lZGljaW5lLCAxNDA1MCBC
ZXJsaW4sIEdlcm1hbnkuJiN4RDtUZWwgQXZpdiBVbml2ZXJzaXR5LCBSYW1hdCBBdml2LCBUaXNz
dWUgVHlwaW5nIExhYiwgU2hlYmEgTWVkaWNhbCBDZW50ZXIgNjk5NzgwMSwgSXNyYWVsLiYjeEQ7
RGVwYXJ0bWVudCBvZiBQc3ljaGlhdHJ5LCBOZXcgWW9yayBVbml2ZXJzaXR5LCBOZXcgWW9yayBO
ZXcgWW9yayAxMDAxNiwgVVNBLiYjeEQ7SW50ZXJuYXRpb25hbCBTQUUgQ29uc29ydGl1bSwgTHRk
LiwgQ2hpY2FnbywgSWxsaW5vaXMgNjA2MzEsIFVTQS4mI3hEO01hcnlsYW5kIFBzeWNoaWF0cmlj
IFJlc2VhcmNoIENlbnRlciwgVW5pdmVyc2l0eSBvZiBNYXJ5bGFuZCwgQmFsdGltb3JlLCBNYXJ5
bGFuZCAyMTIyOCwgVVNBLiYjeEQ7MV0gVGhlIEZlaW5zdGVpbiBJbnN0aXR1dGUgZm9yIE1lZGlj
YWwgUmVzZWFyY2gsIE1hbmhhc3NldCwgTmV3IFlvcmsgMTEwMzAsIFVTQSBbMl0gVGhlIEhvZnN0
cmEgTlMtTElKIFNjaG9vbCBvZiBNZWRpY2luZSwgSGVtcHN0ZWFkLCBOZXcgWW9yayAxMTU0OSwg
VVNBIFszXSBUaGUgWnVja2VyIEhpbGxzaWRlIEhvc3BpdGFsLCBHbGVuIE9ha3MsIE5ldyBZb3Jr
IDExMDA0LCBVU0EuJiN4RDsxXSBBYWxib3JnIFVuaXZlcnNpdHkgSG9zcGl0YWwsIFBzeWNoaWF0
cnksIEFhbGJvcmcgOTAwMCwgRGVubWFyayBbMl0gRGVwYXJ0bWVudCBvZiBDbGluaWNhbCBNZWRp
Y2luZSwgQWFsYm9yZyBVbml2ZXJzaXR5LCBBYWxib3JnIDkwMDAsIERlbm1hcmsuJiN4RDsxXSBE
ZXBhcnRtZW50IG9mIFBzeWNoaWF0cnksIFVuaXZlcnNpdHkgb2YgSGFsbGUsIEhhbGxlIDA2MTEy
LCBHZXJtYW55IFsyXSBEZXBhcnRtZW50IG9mIFBzeWNoaWF0cnksIFVuaXZlcnNpdHkgb2YgTXVu
aWNoLCA4MDMzNiBNdW5pY2gsIEdlcm1hbnkuJiN4RDsxXSBEZXBhcnRtZW50IG9mIENsaW5pY2Fs
IE1lZGljaW5lLCBVbml2ZXJzaXR5IG9mIENvcGVuaGFnZW4sIENvcGVuaGFnZW4gMTE2NSwgRGVu
bWFyayBbMl0gSW5zdGl0dXRlIG9mIEJpb2xvZ2ljYWwgUHN5Y2hpYXRyeSwgTUhDIFNjdC4gSGFu
cywgTWVudGFsIEhlYWx0aCBTZXJ2aWNlcyBDb3BlbmhhZ2VuLCBDb3BlbmhhZ2VuIDQwMDAsIERl
bm1hcmsgWzNdIFRoZSBMdW5kYmVjayBGb3VuZGF0aW9uIEluaXRpYXRpdmUgZm9yIEludGVncmF0
aXZlIFBzeWNoaWF0cmljIFJlc2VhcmNoLCBpUFNZQ0gsIDgwMDAgUm9za2lsZGUsIERlbm1hcmsu
JiN4RDsxXSBEZXBhcnRtZW50IG9mIFBzeWNoaWF0cnksIEhhcnZhcmQgTWVkaWNhbCBTY2hvb2ws
IEJvc3RvbiwgTWFzc2FjaHVzZXR0cyAwMjExNSwgVVNBIFsyXSBQc3ljaG9sb2d5IFJlc2VhcmNo
IExhYm9yYXRvcnksIE1jTGVhbiBIb3NwaXRhbCwgQmVsbW9udCwgTWFzc2FjaHVzZXR0cyAwMjQ3
OCwgVVNBLiYjeEQ7RGVwYXJ0bWVudCBvZiBQc3ljaGlhdHJ5LCBEcmV4ZWwgVW5pdmVyc2l0eSwg
UGhpbGFkZWxwaGlhLCBQZW5uc3lsdmFuaWEgMTkxMDQsIFVTQS4mI3hEO0NlbnRlciBmb3IgQWRk
aWN0aW9uIGFuZCBNZW50YWwgSGVhbHRoLCBUb3JvbnRvLCBDYW5hZGEgTTVUIDFSOC4mI3hEO0Rl
cGFydG1lbnQgb2YgUHN5Y2hpYXRyeSwgQ29sdW1iaWEgVW5pdmVyc2l0eSBhbmQgdGhlIE5ldyBZ
b3JrIFN0YXRlIFBzeWNoaWF0cmljIEluc3RpdHV0ZSwgTmV3IFlvcmssIE5ldyBZb3JrIDEwMDMy
LCBVU0EuJiN4RDsxXSBBbmFseXRpYyBhbmQgVHJhbnNsYXRpb25hbCBHZW5ldGljcyBVbml0LCBN
YXNzYWNodXNldHRzIEdlbmVyYWwgSG9zcGl0YWwsIEJvc3RvbiwgTWFzc2FjaHVzZXR0cyAwMjEx
NCwgVVNBIFsyXSBNZWRpY2FsIGFuZCBQb3B1bGF0aW9uIEdlbmV0aWNzIFByb2dyYW0sIEJyb2Fk
IEluc3RpdHV0ZSBvZiBNSVQgYW5kIEhhcnZhcmQsIENhbWJyaWRnZSwgTWFzc2FjaHVzZXR0cyAw
MjE0MiwgVVNBIFszXS4mI3hEOzFdIERlcGFydG1lbnQgb2YgUHN5Y2hpYXRyeSwgVW5pdmVyc2l0
eSBvZiBOb3J0aCBDYXJvbGluYSwgQ2hhcGVsIEhpbGwsIE5vcnRoIENhcm9saW5hIDI3NTk5LCBV
U0EgWzJdIERlcGFydG1lbnQgb2YgR2VuZXRpY3MsIFVuaXZlcnNpdHkgb2YgTm9ydGggQ2Fyb2xp
bmEsIENoYXBlbCBIaWxsLCBOb3J0aCBDYXJvbGluYSAyNzU5OSwgVVNBIFszXSBEZXBhcnRtZW50
IG9mIE1lZGljYWwgRXBpZGVtaW9sb2d5IGFuZCBCaW9zdGF0aXN0aWNzLCBLYXJvbGluc2thIElu
c3RpdHV0ZXQsIFNFLTE3MSA3NyBTdG9ja2hvbG0sIFN3ZWRlbiBbNF0uPC9hdXRoLWFkZHJlc3M+
PHRpdGxlcz48dGl0bGU+Q2xvemFwaW5lLWluZHVjZWQgYWdyYW51bG9jeXRvc2lzIGlzIGFzc29j
aWF0ZWQgd2l0aCByYXJlIEhMQS1EUUIxIGFuZCBITEEtQiBhbGxlbGVzPC90aXRsZT48c2Vjb25k
YXJ5LXRpdGxlPk5hdCBDb21tdW48L3NlY29uZGFyeS10aXRsZT48L3RpdGxlcz48cGVyaW9kaWNh
bD48ZnVsbC10aXRsZT5OYXQgQ29tbXVuPC9mdWxsLXRpdGxlPjwvcGVyaW9kaWNhbD48cGFnZXM+
NDc1NzwvcGFnZXM+PHZvbHVtZT41PC92b2x1bWU+PGVkaXRpb24+MjAxNC8wOS8wNTwvZWRpdGlv
bj48a2V5d29yZHM+PGtleXdvcmQ+QWdyYW51bG9jeXRvc2lzL2NoZW1pY2FsbHkgaW5kdWNlZC8q
Z2VuZXRpY3MvaW1tdW5vbG9neTwva2V5d29yZD48a2V5d29yZD5BbGxlbGVzPC9rZXl3b3JkPjxr
ZXl3b3JkPkFtaW5vIEFjaWQgU3Vic3RpdHV0aW9uPC9rZXl3b3JkPjxrZXl3b3JkPkFudGlwc3lj
aG90aWMgQWdlbnRzLyphZHZlcnNlIGVmZmVjdHM8L2tleXdvcmQ+PGtleXdvcmQ+Q2FzZS1Db250
cm9sIFN0dWRpZXM8L2tleXdvcmQ+PGtleXdvcmQ+Q2xvemFwaW5lLyphZHZlcnNlIGVmZmVjdHM8
L2tleXdvcmQ+PGtleXdvcmQ+KkV4b21lPC9rZXl3b3JkPjxrZXl3b3JkPkdlbmUgRnJlcXVlbmN5
PC9rZXl3b3JkPjxrZXl3b3JkPipHZW5ldGljIFByZWRpc3Bvc2l0aW9uIHRvIERpc2Vhc2U8L2tl
eXdvcmQ+PGtleXdvcmQ+R2Vub21lLVdpZGUgQXNzb2NpYXRpb24gU3R1ZHk8L2tleXdvcmQ+PGtl
eXdvcmQ+SExBLUIgQW50aWdlbnMvKmdlbmV0aWNzL2ltbXVub2xvZ3k8L2tleXdvcmQ+PGtleXdv
cmQ+SExBLURRIGJldGEtQ2hhaW5zLypnZW5ldGljcy9pbW11bm9sb2d5PC9rZXl3b3JkPjxrZXl3
b3JkPkhldGVyb3p5Z290ZTwva2V5d29yZD48a2V5d29yZD5IdW1hbnM8L2tleXdvcmQ+PGtleXdv
cmQ+T2RkcyBSYXRpbzwva2V5d29yZD48a2V5d29yZD5Qc3ljaG90aWMgRGlzb3JkZXJzL2RydWcg
dGhlcmFweS9nZW5ldGljcy9pbW11bm9sb2d5PC9rZXl3b3JkPjxrZXl3b3JkPlNldmVyaXR5IG9m
IElsbG5lc3MgSW5kZXg8L2tleXdvcmQ+PC9rZXl3b3Jkcz48ZGF0ZXM+PHllYXI+MjAxNDwveWVh
cj48cHViLWRhdGVzPjxkYXRlPlNlcCA0PC9kYXRlPjwvcHViLWRhdGVzPjwvZGF0ZXM+PGlzYm4+
MjA0MS0xNzIzIChFbGVjdHJvbmljKSYjeEQ7MjA0MS0xNzIzIChMaW5raW5nKTwvaXNibj48YWNj
ZXNzaW9uLW51bT4yNTE4NzM1MzwvYWNjZXNzaW9uLW51bT48dXJscz48cmVsYXRlZC11cmxzPjx1
cmw+aHR0cHM6Ly93d3cubmNiaS5ubG0ubmloLmdvdi9wdWJtZWQvMjUxODczNTM8L3VybD48L3Jl
bGF0ZWQtdXJscz48L3VybHM+PGN1c3RvbTI+UE1DNDE1NTUwODwvY3VzdG9tMj48ZWxlY3Ryb25p
Yy1yZXNvdXJjZS1udW0+MTAuMTAzOC9uY29tbXM1NzU3PC9lbGVjdHJvbmljLXJlc291cmNlLW51
bT48L3JlY29yZD48L0NpdGU+PENpdGU+PEF1dGhvcj5MZWdnZTwvQXV0aG9yPjxZZWFyPjIwMTc8
L1llYXI+PFJlY051bT45MDc2PC9SZWNOdW0+PHJlY29yZD48cmVjLW51bWJlcj45MDc2PC9yZWMt
bnVtYmVyPjxmb3JlaWduLWtleXM+PGtleSBhcHA9IkVOIiBkYi1pZD0iYTB0eHZ6eDBmc3h4OTNl
cmVyb3Z0MndqYXp6enp6eGR0cmFhIiB0aW1lc3RhbXA9IjE1ODU1NzM3NTUiPjkwNzY8L2tleT48
L2ZvcmVpZ24ta2V5cz48cmVmLXR5cGUgbmFtZT0iSm91cm5hbCBBcnRpY2xlIj4xNzwvcmVmLXR5
cGU+PGNvbnRyaWJ1dG9ycz48YXV0aG9ycz48YXV0aG9yPkxlZ2dlLCBTLiBFLjwvYXV0aG9yPjxh
dXRob3I+SGFtc2hlcmUsIE0uIEwuPC9hdXRob3I+PGF1dGhvcj5SaXBrZSwgUy48L2F1dGhvcj48
YXV0aG9yPlBhcmRpbmFzLCBBLiBGLjwvYXV0aG9yPjxhdXRob3I+R29sZHN0ZWluLCBKLiBJLjwv
YXV0aG9yPjxhdXRob3I+UmVlcywgRS48L2F1dGhvcj48YXV0aG9yPlJpY2hhcmRzLCBBLiBMLjwv
YXV0aG9yPjxhdXRob3I+TGVvbmVua28sIEcuPC9hdXRob3I+PGF1dGhvcj5Kb3Jza29nLCBMLiBG
LjwvYXV0aG9yPjxhdXRob3I+Q2xvemFwaW5lLUluZHVjZWQgQWdyYW51bG9jeXRvc2lzLCBDb25z
b3J0aXVtPC9hdXRob3I+PGF1dGhvcj5DaGFtYmVydCwgSy4gRC48L2F1dGhvcj48YXV0aG9yPkNv
bGxpZXIsIEQuIEEuPC9hdXRob3I+PGF1dGhvcj5HZW5vdmVzZSwgRy48L2F1dGhvcj48YXV0aG9y
PkdpZWdsaW5nLCBJLjwvYXV0aG9yPjxhdXRob3I+SG9sbWFucywgUC48L2F1dGhvcj48YXV0aG9y
PkpvbmFzZG90dGlyLCBBLjwvYXV0aG9yPjxhdXRob3I+S2lyb3YsIEcuPC9hdXRob3I+PGF1dGhv
cj5NY0NhcnJvbGwsIFMuIEEuPC9hdXRob3I+PGF1dGhvcj5NYWNDYWJlLCBKLiBILjwvYXV0aG9y
PjxhdXRob3I+TWFudHJpcHJhZ2FkYSwgSy48L2F1dGhvcj48YXV0aG9yPk1vcmFuLCBKLiBMLjwv
YXV0aG9yPjxhdXRob3I+TmVhbGUsIEIuIE0uPC9hdXRob3I+PGF1dGhvcj5TdGVmYW5zc29uLCBI
LjwvYXV0aG9yPjxhdXRob3I+UnVqZXNjdSwgRC48L2F1dGhvcj48YXV0aG9yPkRhbHksIE0uIEou
PC9hdXRob3I+PGF1dGhvcj5TdWxsaXZhbiwgUC4gRi48L2F1dGhvcj48YXV0aG9yPk93ZW4sIE0u
IEouPC9hdXRob3I+PGF1dGhvcj5PJmFwb3M7RG9ub3ZhbiwgTS4gQy48L2F1dGhvcj48YXV0aG9y
PldhbHRlcnMsIEouIFQuIFIuPC9hdXRob3I+PC9hdXRob3JzPjwvY29udHJpYnV0b3JzPjxhdXRo
LWFkZHJlc3M+TVJDIENlbnRyZSBmb3IgTmV1cm9wc3ljaGlhdHJpYyBHZW5ldGljcyBhbmQgR2Vu
b21pY3MsIERpdmlzaW9uIG9mIFBzeWNob2xvZ2ljYWwgTWVkaWNpbmUgYW5kIENsaW5pY2FsIE5l
dXJvc2NpZW5jZXMsIFNjaG9vbCBvZiBNZWRpY2luZSwgQ2FyZGlmZiBVbml2ZXJzaXR5LCBDYXJk
aWZmLCBVSy4mI3hEO0FuYWx5dGljIGFuZCBUcmFuc2xhdGlvbmFsIEdlbmV0aWNzIFVuaXQsIE1h
c3NhY2h1c2V0dHMgR2VuZXJhbCBIb3NwaXRhbCwgQm9zdG9uLCBNQSwgVVNBLiYjeEQ7U3Rhbmxl
eSBDZW50ZXIgZm9yIFBzeWNoaWF0cmljIFJlc2VhcmNoLCBCcm9hZCBJbnN0aXR1dGUgb2YgTUlU
IGFuZCBIYXJ2YXJkLCBDYW1icmlkZ2UsIE1BLCBVU0EuJiN4RDtEZXBhcnRtZW50IG9mIFBzeWNo
aWF0cnkgYW5kIFBzeWNob3RoZXJhcHksIENoYXJpdGUgLSBVbml2ZXJzaXRhdHNtZWRpemluIEJl
cmxpbiwgQ2FtcHVzIE1pdHRlLCBCZXJsaW4sIEdlcm1hbnkuJiN4RDtNZWRpY2FsIGFuZCBQb3B1
bGF0aW9uIEdlbmV0aWNzIFByb2dyYW0sIEJyb2FkIEluc3RpdHV0ZSBvZiBNSVQgYW5kIEhhcnZh
cmQsIENhbWJyaWRnZSwgTUEsIFVTQS4mI3hEO0RlcGFydG1lbnQgb2YgUHN5Y2hpYXRyeSwgVW5p
dmVyc2l0eSBvZiBOb3J0aCBDYXJvbGluYSwgQ2hhcGVsIEhpbGwsIE5DLCBVU0EuJiN4RDtQc3lj
aGlhdHJpYyBhbmQgTmV1cm9kZXZlbG9wbWVudGFsIEdlbmV0aWNzIFVuaXQsIE1hc3NhY2h1c2V0
dHMgR2VuZXJhbCBIb3NwaXRhbCwgQm9zdG9uLCBNQSwgVVNBLiYjeEQ7S2luZyZhcG9zO3MgQ29s
bGVnZSBMb25kb24sIFNHRFAgQ2VudHJlLCBJbnN0aXR1dGUgb2YgUHN5Y2hpYXRyeSwgUHN5Y2hv
bG9neSBhbmQgTmV1cm9zY2llbmNlLCBEZSBDcmVzcGlnbnkgUGFyaywgRGVubWFyayBIaWxsLCBM
b25kb24sIFVLLiYjeEQ7RGlzY292ZXJ5IE5ldXJvc2NpZW5jZSBSZXNlYXJjaCwgRWxpIExpbGx5
IGFuZCBDb21wYW55IEx0ZCwgTGlsbHkgUmVzZWFyY2ggTGFib3JhdG9yaWVzLCBFcmwgV29vZCBN
YW5vciwgU3VycmV5LCBVSy4mI3hEO0RlcGFydG1lbnQgb2YgUHN5Y2hpYXRyeSwgVW5pdmVyc2l0
eSBvZiBIYWxsZSwgSGFsbGUsIEdlcm1hbnkuJiN4RDtkZUNPREUgZ2VuZXRpY3MsIFN0dXJsdWdh
dGEgOCwgUmV5a2phdmlrLCBJY2VsYW5kLiYjeEQ7RGVwYXJ0bWVudCBvZiBHZW5ldGljcywgSGFy
dmFyZCBNZWRpY2FsIFNjaG9vbCwgQm9zdG9uLCBNQSwgVVNBLiYjeEQ7S2luZyZhcG9zO3MgQ29s
bGVnZSBMb25kb24sIERlcGFydG1lbnQgb2YgUHN5Y2hvc2lzIFN0dWRpZXMsIEluc3RpdHV0ZSBv
ZiBQc3ljaGlhdHJ5IFBzeWNob2xvZ3kgYW5kIE5ldXJvc2NpZW5jZSwgTG9uZG9uLCBVU0EuJiN4
RDtEZXBhcnRtZW50IG9mIFBzeWNoaWF0cnksIFVuaXZlcnNpdHkgb2YgTXVuaWNoLCBNdW5pY2gs
IEdlcm1hbnkuJiN4RDtEZXBhcnRtZW50IG9mIEdlbmV0aWNzLCBVbml2ZXJzaXR5IG9mIE5vcnRo
IENhcm9saW5hLCBDaGFwZWwgSGlsbCwgTkMsIFVTQS4mI3hEO0RlcGFydG1lbnQgb2YgTWVkaWNh
bCBFcGlkZW1pb2xvZ3kgYW5kIEJpb3N0YXRpc3RpY3MsIEthcm9saW5za2EgSW5zdGl0dXRldCwg
U3RvY2tob2xtLCBTd2VkZW4uPC9hdXRoLWFkZHJlc3M+PHRpdGxlcz48dGl0bGU+R2Vub21lLXdp
ZGUgY29tbW9uIGFuZCByYXJlIHZhcmlhbnQgYW5hbHlzaXMgcHJvdmlkZXMgbm92ZWwgaW5zaWdo
dHMgaW50byBjbG96YXBpbmUtYXNzb2NpYXRlZCBuZXV0cm9wZW5pYTwvdGl0bGU+PHNlY29uZGFy
eS10aXRsZT5Nb2wgUHN5Y2hpYXRyeTwvc2Vjb25kYXJ5LXRpdGxlPjwvdGl0bGVzPjxwZXJpb2Rp
Y2FsPjxmdWxsLXRpdGxlPk1vbCBQc3ljaGlhdHJ5PC9mdWxsLXRpdGxlPjwvcGVyaW9kaWNhbD48
cGFnZXM+MTUwMi0xNTA4PC9wYWdlcz48dm9sdW1lPjIyPC92b2x1bWU+PG51bWJlcj4xMDwvbnVt
YmVyPjxlZGl0aW9uPjIwMTYvMDcvMTM8L2VkaXRpb24+PGtleXdvcmRzPjxrZXl3b3JkPkNhcnJp
ZXIgUHJvdGVpbnMvZ2VuZXRpY3M8L2tleXdvcmQ+PGtleXdvcmQ+Q2FzZS1Db250cm9sIFN0dWRp
ZXM8L2tleXdvcmQ+PGtleXdvcmQ+Q2xvemFwaW5lLyphZHZlcnNlIGVmZmVjdHMvdGhlcmFwZXV0
aWMgdXNlPC9rZXl3b3JkPjxrZXl3b3JkPkV4b21lPC9rZXl3b3JkPjxrZXl3b3JkPkZlbWFsZTwv
a2V5d29yZD48a2V5d29yZD5HZW5vbWUtV2lkZSBBc3NvY2lhdGlvbiBTdHVkeTwva2V5d29yZD48
a2V5d29yZD5ITEEtRFEgYmV0YS1DaGFpbnMvZ2VuZXRpY3M8L2tleXdvcmQ+PGtleXdvcmQ+SHVt
YW5zPC9rZXl3b3JkPjxrZXl3b3JkPk1hbGU8L2tleXdvcmQ+PGtleXdvcmQ+TmV1dHJvcGVuaWEv
KmNoZW1pY2FsbHkgaW5kdWNlZC8qZ2VuZXRpY3MvbWV0YWJvbGlzbTwva2V5d29yZD48a2V5d29y
ZD5PZGRzIFJhdGlvPC9rZXl3b3JkPjxrZXl3b3JkPlNjaGl6b3BocmVuaWEvZHJ1ZyB0aGVyYXB5
L2dlbmV0aWNzPC9rZXl3b3JkPjxrZXl3b3JkPlNvbHV0ZSBDYXJyaWVyIE9yZ2FuaWMgQW5pb24g
VHJhbnNwb3J0ZXIgRmFtaWx5IE1lbWJlciAxQjMvZ2VuZXRpY3M8L2tleXdvcmQ+PC9rZXl3b3Jk
cz48ZGF0ZXM+PHllYXI+MjAxNzwveWVhcj48cHViLWRhdGVzPjxkYXRlPk9jdDwvZGF0ZT48L3B1
Yi1kYXRlcz48L2RhdGVzPjxpc2JuPjE0NzYtNTU3OCAoRWxlY3Ryb25pYykmI3hEOzEzNTktNDE4
NCAoTGlua2luZyk8L2lzYm4+PGFjY2Vzc2lvbi1udW0+Mjc0MDA4NTY8L2FjY2Vzc2lvbi1udW0+
PHVybHM+PHJlbGF0ZWQtdXJscz48dXJsPmh0dHBzOi8vd3d3Lm5jYmkubmxtLm5paC5nb3YvcHVi
bWVkLzI3NDAwODU2PC91cmw+PC9yZWxhdGVkLXVybHM+PC91cmxzPjxjdXN0b20yPlBNQzUwNjUw
OTA8L2N1c3RvbTI+PGVsZWN0cm9uaWMtcmVzb3VyY2UtbnVtPjEwLjEwMzgvbXAuMjAxNi45Nzwv
ZWxlY3Ryb25pYy1yZXNvdXJjZS1udW0+PC9yZWNvcmQ+PC9DaXRlPjwvRW5kTm90ZT5=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Pr="009B1DD2">
        <w:rPr>
          <w:rFonts w:ascii="Times New Roman" w:hAnsi="Times New Roman" w:cs="Times New Roman"/>
          <w:sz w:val="24"/>
          <w:szCs w:val="24"/>
        </w:rPr>
        <w:fldChar w:fldCharType="separate"/>
      </w:r>
      <w:r w:rsidR="006B1D1C">
        <w:rPr>
          <w:rFonts w:ascii="Times New Roman" w:hAnsi="Times New Roman" w:cs="Times New Roman"/>
          <w:noProof/>
          <w:sz w:val="24"/>
          <w:szCs w:val="24"/>
        </w:rPr>
        <w:t>(8-12)</w:t>
      </w:r>
      <w:r w:rsidRPr="009B1DD2">
        <w:rPr>
          <w:rFonts w:ascii="Times New Roman" w:hAnsi="Times New Roman" w:cs="Times New Roman"/>
          <w:sz w:val="24"/>
          <w:szCs w:val="24"/>
        </w:rPr>
        <w:fldChar w:fldCharType="end"/>
      </w:r>
      <w:r w:rsidRPr="009B1DD2">
        <w:rPr>
          <w:rFonts w:ascii="Times New Roman" w:hAnsi="Times New Roman" w:cs="Times New Roman"/>
          <w:sz w:val="24"/>
          <w:szCs w:val="24"/>
        </w:rPr>
        <w:t xml:space="preserve">. </w:t>
      </w:r>
      <w:r w:rsidR="00144F0E">
        <w:rPr>
          <w:rFonts w:ascii="Times New Roman" w:hAnsi="Times New Roman" w:cs="Times New Roman"/>
          <w:sz w:val="24"/>
          <w:szCs w:val="24"/>
        </w:rPr>
        <w:t xml:space="preserve">The </w:t>
      </w:r>
      <w:r>
        <w:rPr>
          <w:rFonts w:ascii="Times New Roman" w:hAnsi="Times New Roman" w:cs="Times New Roman"/>
          <w:sz w:val="24"/>
          <w:szCs w:val="24"/>
        </w:rPr>
        <w:t xml:space="preserve">HLA allele associations </w:t>
      </w:r>
      <w:r w:rsidR="00144F0E">
        <w:rPr>
          <w:rFonts w:ascii="Times New Roman" w:hAnsi="Times New Roman" w:cs="Times New Roman"/>
          <w:sz w:val="24"/>
          <w:szCs w:val="24"/>
        </w:rPr>
        <w:t xml:space="preserve">are of particular importance </w:t>
      </w:r>
      <w:r>
        <w:rPr>
          <w:rFonts w:ascii="Times New Roman" w:hAnsi="Times New Roman" w:cs="Times New Roman"/>
          <w:sz w:val="24"/>
          <w:szCs w:val="24"/>
        </w:rPr>
        <w:t>as HLA proteins present antigenic det</w:t>
      </w:r>
      <w:r w:rsidR="00D344D5">
        <w:rPr>
          <w:rFonts w:ascii="Times New Roman" w:hAnsi="Times New Roman" w:cs="Times New Roman"/>
          <w:sz w:val="24"/>
          <w:szCs w:val="24"/>
        </w:rPr>
        <w:t>er</w:t>
      </w:r>
      <w:r w:rsidR="00144F0E">
        <w:rPr>
          <w:rFonts w:ascii="Times New Roman" w:hAnsi="Times New Roman" w:cs="Times New Roman"/>
          <w:sz w:val="24"/>
          <w:szCs w:val="24"/>
        </w:rPr>
        <w:t>minants to T-lymphocytes.</w:t>
      </w:r>
      <w:r>
        <w:rPr>
          <w:rFonts w:ascii="Times New Roman" w:hAnsi="Times New Roman" w:cs="Times New Roman"/>
          <w:sz w:val="24"/>
          <w:szCs w:val="24"/>
        </w:rPr>
        <w:t xml:space="preserve"> </w:t>
      </w:r>
      <w:r w:rsidR="00144F0E">
        <w:rPr>
          <w:rFonts w:ascii="Times New Roman" w:hAnsi="Times New Roman" w:cs="Times New Roman"/>
          <w:sz w:val="24"/>
          <w:szCs w:val="24"/>
        </w:rPr>
        <w:t>A</w:t>
      </w:r>
      <w:r w:rsidR="00D344D5">
        <w:rPr>
          <w:rFonts w:ascii="Times New Roman" w:hAnsi="Times New Roman" w:cs="Times New Roman"/>
          <w:sz w:val="24"/>
          <w:szCs w:val="24"/>
        </w:rPr>
        <w:t xml:space="preserve">n early attempt to </w:t>
      </w:r>
      <w:r w:rsidR="00D344D5" w:rsidRPr="009B1DD2">
        <w:rPr>
          <w:rFonts w:ascii="Times New Roman" w:hAnsi="Times New Roman" w:cs="Times New Roman"/>
          <w:sz w:val="24"/>
          <w:szCs w:val="24"/>
        </w:rPr>
        <w:t>generate clozapine metabolite-</w:t>
      </w:r>
      <w:r w:rsidR="00D344D5">
        <w:rPr>
          <w:rFonts w:ascii="Times New Roman" w:hAnsi="Times New Roman" w:cs="Times New Roman"/>
          <w:sz w:val="24"/>
          <w:szCs w:val="24"/>
        </w:rPr>
        <w:t>responsive</w:t>
      </w:r>
      <w:r w:rsidR="00D344D5" w:rsidRPr="009B1DD2">
        <w:rPr>
          <w:rFonts w:ascii="Times New Roman" w:hAnsi="Times New Roman" w:cs="Times New Roman"/>
          <w:sz w:val="24"/>
          <w:szCs w:val="24"/>
        </w:rPr>
        <w:t xml:space="preserve"> T-</w:t>
      </w:r>
      <w:r w:rsidR="00D344D5">
        <w:rPr>
          <w:rFonts w:ascii="Times New Roman" w:hAnsi="Times New Roman" w:cs="Times New Roman"/>
          <w:sz w:val="24"/>
          <w:szCs w:val="24"/>
        </w:rPr>
        <w:t>cells</w:t>
      </w:r>
      <w:r w:rsidR="00D344D5" w:rsidRPr="009B1DD2">
        <w:rPr>
          <w:rFonts w:ascii="Times New Roman" w:hAnsi="Times New Roman" w:cs="Times New Roman"/>
          <w:sz w:val="24"/>
          <w:szCs w:val="24"/>
        </w:rPr>
        <w:t xml:space="preserve"> w</w:t>
      </w:r>
      <w:r w:rsidR="00144F0E">
        <w:rPr>
          <w:rFonts w:ascii="Times New Roman" w:hAnsi="Times New Roman" w:cs="Times New Roman"/>
          <w:sz w:val="24"/>
          <w:szCs w:val="24"/>
        </w:rPr>
        <w:t>as</w:t>
      </w:r>
      <w:r w:rsidR="00D344D5" w:rsidRPr="009B1DD2">
        <w:rPr>
          <w:rFonts w:ascii="Times New Roman" w:hAnsi="Times New Roman" w:cs="Times New Roman"/>
          <w:sz w:val="24"/>
          <w:szCs w:val="24"/>
        </w:rPr>
        <w:t xml:space="preserve"> unsuccessful </w:t>
      </w:r>
      <w:r w:rsidR="00D344D5" w:rsidRPr="009B1DD2">
        <w:rPr>
          <w:rFonts w:ascii="Times New Roman" w:hAnsi="Times New Roman" w:cs="Times New Roman"/>
          <w:sz w:val="24"/>
          <w:szCs w:val="24"/>
        </w:rPr>
        <w:fldChar w:fldCharType="begin"/>
      </w:r>
      <w:r w:rsidR="006B1D1C">
        <w:rPr>
          <w:rFonts w:ascii="Times New Roman" w:hAnsi="Times New Roman" w:cs="Times New Roman"/>
          <w:sz w:val="24"/>
          <w:szCs w:val="24"/>
        </w:rPr>
        <w:instrText xml:space="preserve"> ADDIN EN.CITE &lt;EndNote&gt;&lt;Cite&gt;&lt;Author&gt;Guest&lt;/Author&gt;&lt;Year&gt;1998&lt;/Year&gt;&lt;RecNum&gt;22&lt;/RecNum&gt;&lt;DisplayText&gt;(13)&lt;/DisplayText&gt;&lt;record&gt;&lt;rec-number&gt;22&lt;/rec-number&gt;&lt;foreign-keys&gt;&lt;key app="EN" db-id="2dww225pxpws0gez2dmp0tacwxftvst9z5pf" timestamp="1578840474"&gt;22&lt;/key&gt;&lt;/foreign-keys&gt;&lt;ref-type name="Journal Article"&gt;17&lt;/ref-type&gt;&lt;contributors&gt;&lt;authors&gt;&lt;author&gt;Guest, I.&lt;/author&gt;&lt;author&gt;Sokoluk, B.&lt;/author&gt;&lt;author&gt;MacCrimmon, J.&lt;/author&gt;&lt;author&gt;Uetrecht, J.&lt;/author&gt;&lt;/authors&gt;&lt;/contributors&gt;&lt;auth-address&gt;Faculty of Pharmacy, University of Toronto, Ont, Canada.&lt;/auth-address&gt;&lt;titles&gt;&lt;title&gt;Examination of possible toxic and immune mechanisms of clozapine-induced agranulocytosis&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53-65&lt;/pages&gt;&lt;volume&gt;131&lt;/volume&gt;&lt;number&gt;1&lt;/number&gt;&lt;edition&gt;1999/01/09&lt;/edition&gt;&lt;keywords&gt;&lt;keyword&gt;Adult&lt;/keyword&gt;&lt;keyword&gt;Agranulocytosis/*chemically induced/immunology&lt;/keyword&gt;&lt;keyword&gt;Antipsychotic Agents/*adverse effects&lt;/keyword&gt;&lt;keyword&gt;Clone Cells/drug effects&lt;/keyword&gt;&lt;keyword&gt;Clozapine/*adverse effects&lt;/keyword&gt;&lt;keyword&gt;Female&lt;/keyword&gt;&lt;keyword&gt;Hematopoietic Stem Cells/drug effects&lt;/keyword&gt;&lt;keyword&gt;Humans&lt;/keyword&gt;&lt;keyword&gt;Leukocytes, Mononuclear/drug effects&lt;/keyword&gt;&lt;keyword&gt;Male&lt;/keyword&gt;&lt;keyword&gt;Middle Aged&lt;/keyword&gt;&lt;keyword&gt;Neutropenia/chemically induced/immunology&lt;/keyword&gt;&lt;keyword&gt;Neutrophils/drug effects/immunology&lt;/keyword&gt;&lt;keyword&gt;Oxidation-Reduction&lt;/keyword&gt;&lt;keyword&gt;T-Lymphocytes/immunology&lt;/keyword&gt;&lt;/keywords&gt;&lt;dates&gt;&lt;year&gt;1998&lt;/year&gt;&lt;pub-dates&gt;&lt;date&gt;Nov 2&lt;/date&gt;&lt;/pub-dates&gt;&lt;/dates&gt;&lt;isbn&gt;0300-483X (Print)&amp;#xD;0300-483x&lt;/isbn&gt;&lt;accession-num&gt;9881934&lt;/accession-num&gt;&lt;urls&gt;&lt;/urls&gt;&lt;remote-database-provider&gt;NLM&lt;/remote-database-provider&gt;&lt;language&gt;eng&lt;/language&gt;&lt;/record&gt;&lt;/Cite&gt;&lt;/EndNote&gt;</w:instrText>
      </w:r>
      <w:r w:rsidR="00D344D5" w:rsidRPr="009B1DD2">
        <w:rPr>
          <w:rFonts w:ascii="Times New Roman" w:hAnsi="Times New Roman" w:cs="Times New Roman"/>
          <w:sz w:val="24"/>
          <w:szCs w:val="24"/>
        </w:rPr>
        <w:fldChar w:fldCharType="separate"/>
      </w:r>
      <w:r w:rsidR="006B1D1C">
        <w:rPr>
          <w:rFonts w:ascii="Times New Roman" w:hAnsi="Times New Roman" w:cs="Times New Roman"/>
          <w:noProof/>
          <w:sz w:val="24"/>
          <w:szCs w:val="24"/>
        </w:rPr>
        <w:t>(13)</w:t>
      </w:r>
      <w:r w:rsidR="00D344D5" w:rsidRPr="009B1DD2">
        <w:rPr>
          <w:rFonts w:ascii="Times New Roman" w:hAnsi="Times New Roman" w:cs="Times New Roman"/>
          <w:sz w:val="24"/>
          <w:szCs w:val="24"/>
        </w:rPr>
        <w:fldChar w:fldCharType="end"/>
      </w:r>
      <w:r w:rsidR="00D344D5">
        <w:rPr>
          <w:rFonts w:ascii="Times New Roman" w:hAnsi="Times New Roman" w:cs="Times New Roman"/>
          <w:sz w:val="24"/>
          <w:szCs w:val="24"/>
        </w:rPr>
        <w:t>, while a more recent study</w:t>
      </w:r>
      <w:r w:rsidR="00D7113B">
        <w:rPr>
          <w:rFonts w:ascii="Times New Roman" w:hAnsi="Times New Roman" w:cs="Times New Roman"/>
          <w:sz w:val="24"/>
          <w:szCs w:val="24"/>
        </w:rPr>
        <w:t xml:space="preserve"> </w:t>
      </w:r>
      <w:r w:rsidR="00144F0E">
        <w:rPr>
          <w:rFonts w:ascii="Times New Roman" w:hAnsi="Times New Roman" w:cs="Times New Roman"/>
          <w:sz w:val="24"/>
          <w:szCs w:val="24"/>
        </w:rPr>
        <w:t>utilizing</w:t>
      </w:r>
      <w:r w:rsidR="00D7113B">
        <w:rPr>
          <w:rFonts w:ascii="Times New Roman" w:hAnsi="Times New Roman" w:cs="Times New Roman"/>
          <w:sz w:val="24"/>
          <w:szCs w:val="24"/>
        </w:rPr>
        <w:t xml:space="preserve"> an “adapted immune assay” suggest</w:t>
      </w:r>
      <w:r w:rsidR="00144F0E">
        <w:rPr>
          <w:rFonts w:ascii="Times New Roman" w:hAnsi="Times New Roman" w:cs="Times New Roman"/>
          <w:sz w:val="24"/>
          <w:szCs w:val="24"/>
        </w:rPr>
        <w:t>s</w:t>
      </w:r>
      <w:r w:rsidR="00D7113B">
        <w:rPr>
          <w:rFonts w:ascii="Times New Roman" w:hAnsi="Times New Roman" w:cs="Times New Roman"/>
          <w:sz w:val="24"/>
          <w:szCs w:val="24"/>
        </w:rPr>
        <w:t xml:space="preserve"> that PBMC from patients with agranulocytosis might be selectively activated with </w:t>
      </w:r>
      <w:r w:rsidR="00144F0E">
        <w:rPr>
          <w:rFonts w:ascii="Times New Roman" w:hAnsi="Times New Roman" w:cs="Times New Roman"/>
          <w:sz w:val="24"/>
          <w:szCs w:val="24"/>
        </w:rPr>
        <w:t>the drug</w:t>
      </w:r>
      <w:r w:rsidR="00D7113B">
        <w:rPr>
          <w:rFonts w:ascii="Times New Roman" w:hAnsi="Times New Roman" w:cs="Times New Roman"/>
          <w:sz w:val="24"/>
          <w:szCs w:val="24"/>
        </w:rPr>
        <w:t xml:space="preserve"> </w:t>
      </w:r>
      <w:r w:rsidR="00D7113B">
        <w:rPr>
          <w:rFonts w:ascii="Times New Roman" w:hAnsi="Times New Roman" w:cs="Times New Roman"/>
          <w:sz w:val="24"/>
          <w:szCs w:val="24"/>
        </w:rPr>
        <w:fldChar w:fldCharType="begin">
          <w:fldData xml:space="preserve">PEVuZE5vdGU+PENpdGU+PEF1dGhvcj5SZWdlbjwvQXV0aG9yPjxZZWFyPjIwMTc8L1llYXI+PFJl
Y051bT45MDQwPC9SZWNOdW0+PERpc3BsYXlUZXh0PigxNCk8L0Rpc3BsYXlUZXh0PjxyZWNvcmQ+
PHJlYy1udW1iZXI+OTA0MDwvcmVjLW51bWJlcj48Zm9yZWlnbi1rZXlzPjxrZXkgYXBwPSJFTiIg
ZGItaWQ9ImEwdHh2engwZnN4eDkzZXJlcm92dDJ3amF6enp6enhkdHJhYSIgdGltZXN0YW1wPSIx
NTgzNTA1MTkyIj45MDQwPC9rZXk+PC9mb3JlaWduLWtleXM+PHJlZi10eXBlIG5hbWU9IkpvdXJu
YWwgQXJ0aWNsZSI+MTc8L3JlZi10eXBlPjxjb250cmlidXRvcnM+PGF1dGhvcnM+PGF1dGhvcj5S
ZWdlbiwgRi48L2F1dGhvcj48YXV0aG9yPkhlcnpvZywgSS48L2F1dGhvcj48YXV0aG9yPkhhaG4s
IEUuPC9hdXRob3I+PGF1dGhvcj5SdWVobCwgQy48L2F1dGhvcj48YXV0aG9yPkxlIEJyZXQsIE4u
PC9hdXRob3I+PGF1dGhvcj5EZXR0bGluZywgTS48L2F1dGhvcj48YXV0aG9yPkhldXNlciwgSS48
L2F1dGhvcj48YXV0aG9yPkhlbGxtYW5uLVJlZ2VuLCBKLjwvYXV0aG9yPjwvYXV0aG9ycz48L2Nv
bnRyaWJ1dG9ycz48YXV0aC1hZGRyZXNzPlVuaXYgTWVkIEJlcmxpbiwgQ2hhcml0ZSwgRGVwdCBQ
c3ljaGlhdCwgQ2FtcHVzIEJlbmphbWluIEZyYW5rbGluLCBCZXJsaW4sIEdlcm1hbnkmI3hEO0Jl
cmxpbiBJbnN0IEhsdGgsIEJlcmxpbiwgR2VybWFueTwvYXV0aC1hZGRyZXNzPjx0aXRsZXM+PHRp
dGxlPkNsb3phcGluZS1pbmR1Y2VkIGFncmFudWxvY3l0b3NpczogRXZpZGVuY2UgZm9yIGFuIGlt
bXVuZS1tZWRpYXRlZCBtZWNoYW5pc20gZnJvbSBhIHBhdGllbnQtc3BlY2lmaWMgaW4tdml0cm8g
YXBwcm9hY2g8L3RpdGxlPjxzZWNvbmRhcnktdGl0bGU+VG94aWNvbG9neSBhbmQgQXBwbGllZCBQ
aGFybWFjb2xvZ3k8L3NlY29uZGFyeS10aXRsZT48YWx0LXRpdGxlPlRveGljb2wgQXBwbCBQaGFy
bTwvYWx0LXRpdGxlPjwvdGl0bGVzPjxwZXJpb2RpY2FsPjxmdWxsLXRpdGxlPlRveGljb2xvZ3kg
YW5kIEFwcGxpZWQgUGhhcm1hY29sb2d5PC9mdWxsLXRpdGxlPjxhYmJyLTE+VG94aWNvbCBBcHBs
IFBoYXJtPC9hYmJyLTE+PC9wZXJpb2RpY2FsPjxhbHQtcGVyaW9kaWNhbD48ZnVsbC10aXRsZT5U
b3hpY29sb2d5IGFuZCBBcHBsaWVkIFBoYXJtYWNvbG9neTwvZnVsbC10aXRsZT48YWJici0xPlRv
eGljb2wgQXBwbCBQaGFybTwvYWJici0xPjwvYWx0LXBlcmlvZGljYWw+PHBhZ2VzPjEwLTE2PC9w
YWdlcz48dm9sdW1lPjMxNjwvdm9sdW1lPjxrZXl3b3Jkcz48a2V5d29yZD5wZXJzb25hbGl6ZWQg
bWVkaWNpbmU8L2tleXdvcmQ+PGtleXdvcmQ+c2lkZSBlZmZlY3RzPC9rZXl3b3JkPjxrZXl3b3Jk
PmNsb3phcGluZTwva2V5d29yZD48a2V5d29yZD5jbG96YXBpbmUtaW5kdWNlZCBhZ3JhbnVsb2N5
dG9zaXM8L2tleXdvcmQ+PGtleXdvcmQ+cGJtYyBpbiB2aXRybyBpbW11bmUgYXNzYXk8L2tleXdv
cmQ+PGtleXdvcmQ+YW50aWdlbi1zcGVjaWZpYyBseW1waG9jeXRlczwva2V5d29yZD48a2V5d29y
ZD5seW1waG9jeXRlLXByb2xpZmVyYXRpb24gYXNzYXlzPC9rZXl3b3JkPjxrZXl3b3JkPnRoeW1p
ZGluZSB1cHRha2U8L2tleXdvcmQ+PGtleXdvcmQ+c2NoaXpvcGhyZW5pYTwva2V5d29yZD48a2V5
d29yZD5jeXRvdG94aWNpdHk8L2tleXdvcmQ+PGtleXdvcmQ+bWV0YWJvbGl0ZXM8L2tleXdvcmQ+
PGtleXdvcmQ+bXlvY2FyZGl0aXM8L2tleXdvcmQ+PGtleXdvcmQ+Z3VpZGVsaW5lczwva2V5d29y
ZD48a2V5d29yZD5wYXJvdGl0aXM8L2tleXdvcmQ+PGtleXdvcmQ+dG94aWNpdHk8L2tleXdvcmQ+
PGtleXdvcmQ+aGxhLWRxYjE8L2tleXdvcmQ+PC9rZXl3b3Jkcz48ZGF0ZXM+PHllYXI+MjAxNzwv
eWVhcj48cHViLWRhdGVzPjxkYXRlPkZlYiAxPC9kYXRlPjwvcHViLWRhdGVzPjwvZGF0ZXM+PGlz
Ym4+MDA0MS0wMDh4PC9pc2JuPjxhY2Nlc3Npb24tbnVtPldPUzowMDAzOTMzNTE2MDAwMDI8L2Fj
Y2Vzc2lvbi1udW0+PHVybHM+PHJlbGF0ZWQtdXJscz48dXJsPiZsdDtHbyB0byBJU0kmZ3Q7Oi8v
V09TOjAwMDM5MzM1MTYwMDAwMjwvdXJsPjwvcmVsYXRlZC11cmxzPjwvdXJscz48ZWxlY3Ryb25p
Yy1yZXNvdXJjZS1udW0+MTAuMTAxNi9qLnRhYXAuMjAxNi4xMi4wMDM8L2VsZWN0cm9uaWMtcmVz
b3VyY2UtbnVtPjxsYW5ndWFnZT5FbmdsaXNoPC9sYW5ndWFnZT48L3JlY29yZD48L0NpdGU+PC9F
bmROb3RlPn==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SZWdlbjwvQXV0aG9yPjxZZWFyPjIwMTc8L1llYXI+PFJl
Y051bT45MDQwPC9SZWNOdW0+PERpc3BsYXlUZXh0PigxNCk8L0Rpc3BsYXlUZXh0PjxyZWNvcmQ+
PHJlYy1udW1iZXI+OTA0MDwvcmVjLW51bWJlcj48Zm9yZWlnbi1rZXlzPjxrZXkgYXBwPSJFTiIg
ZGItaWQ9ImEwdHh2engwZnN4eDkzZXJlcm92dDJ3amF6enp6enhkdHJhYSIgdGltZXN0YW1wPSIx
NTgzNTA1MTkyIj45MDQwPC9rZXk+PC9mb3JlaWduLWtleXM+PHJlZi10eXBlIG5hbWU9IkpvdXJu
YWwgQXJ0aWNsZSI+MTc8L3JlZi10eXBlPjxjb250cmlidXRvcnM+PGF1dGhvcnM+PGF1dGhvcj5S
ZWdlbiwgRi48L2F1dGhvcj48YXV0aG9yPkhlcnpvZywgSS48L2F1dGhvcj48YXV0aG9yPkhhaG4s
IEUuPC9hdXRob3I+PGF1dGhvcj5SdWVobCwgQy48L2F1dGhvcj48YXV0aG9yPkxlIEJyZXQsIE4u
PC9hdXRob3I+PGF1dGhvcj5EZXR0bGluZywgTS48L2F1dGhvcj48YXV0aG9yPkhldXNlciwgSS48
L2F1dGhvcj48YXV0aG9yPkhlbGxtYW5uLVJlZ2VuLCBKLjwvYXV0aG9yPjwvYXV0aG9ycz48L2Nv
bnRyaWJ1dG9ycz48YXV0aC1hZGRyZXNzPlVuaXYgTWVkIEJlcmxpbiwgQ2hhcml0ZSwgRGVwdCBQ
c3ljaGlhdCwgQ2FtcHVzIEJlbmphbWluIEZyYW5rbGluLCBCZXJsaW4sIEdlcm1hbnkmI3hEO0Jl
cmxpbiBJbnN0IEhsdGgsIEJlcmxpbiwgR2VybWFueTwvYXV0aC1hZGRyZXNzPjx0aXRsZXM+PHRp
dGxlPkNsb3phcGluZS1pbmR1Y2VkIGFncmFudWxvY3l0b3NpczogRXZpZGVuY2UgZm9yIGFuIGlt
bXVuZS1tZWRpYXRlZCBtZWNoYW5pc20gZnJvbSBhIHBhdGllbnQtc3BlY2lmaWMgaW4tdml0cm8g
YXBwcm9hY2g8L3RpdGxlPjxzZWNvbmRhcnktdGl0bGU+VG94aWNvbG9neSBhbmQgQXBwbGllZCBQ
aGFybWFjb2xvZ3k8L3NlY29uZGFyeS10aXRsZT48YWx0LXRpdGxlPlRveGljb2wgQXBwbCBQaGFy
bTwvYWx0LXRpdGxlPjwvdGl0bGVzPjxwZXJpb2RpY2FsPjxmdWxsLXRpdGxlPlRveGljb2xvZ3kg
YW5kIEFwcGxpZWQgUGhhcm1hY29sb2d5PC9mdWxsLXRpdGxlPjxhYmJyLTE+VG94aWNvbCBBcHBs
IFBoYXJtPC9hYmJyLTE+PC9wZXJpb2RpY2FsPjxhbHQtcGVyaW9kaWNhbD48ZnVsbC10aXRsZT5U
b3hpY29sb2d5IGFuZCBBcHBsaWVkIFBoYXJtYWNvbG9neTwvZnVsbC10aXRsZT48YWJici0xPlRv
eGljb2wgQXBwbCBQaGFybTwvYWJici0xPjwvYWx0LXBlcmlvZGljYWw+PHBhZ2VzPjEwLTE2PC9w
YWdlcz48dm9sdW1lPjMxNjwvdm9sdW1lPjxrZXl3b3Jkcz48a2V5d29yZD5wZXJzb25hbGl6ZWQg
bWVkaWNpbmU8L2tleXdvcmQ+PGtleXdvcmQ+c2lkZSBlZmZlY3RzPC9rZXl3b3JkPjxrZXl3b3Jk
PmNsb3phcGluZTwva2V5d29yZD48a2V5d29yZD5jbG96YXBpbmUtaW5kdWNlZCBhZ3JhbnVsb2N5
dG9zaXM8L2tleXdvcmQ+PGtleXdvcmQ+cGJtYyBpbiB2aXRybyBpbW11bmUgYXNzYXk8L2tleXdv
cmQ+PGtleXdvcmQ+YW50aWdlbi1zcGVjaWZpYyBseW1waG9jeXRlczwva2V5d29yZD48a2V5d29y
ZD5seW1waG9jeXRlLXByb2xpZmVyYXRpb24gYXNzYXlzPC9rZXl3b3JkPjxrZXl3b3JkPnRoeW1p
ZGluZSB1cHRha2U8L2tleXdvcmQ+PGtleXdvcmQ+c2NoaXpvcGhyZW5pYTwva2V5d29yZD48a2V5
d29yZD5jeXRvdG94aWNpdHk8L2tleXdvcmQ+PGtleXdvcmQ+bWV0YWJvbGl0ZXM8L2tleXdvcmQ+
PGtleXdvcmQ+bXlvY2FyZGl0aXM8L2tleXdvcmQ+PGtleXdvcmQ+Z3VpZGVsaW5lczwva2V5d29y
ZD48a2V5d29yZD5wYXJvdGl0aXM8L2tleXdvcmQ+PGtleXdvcmQ+dG94aWNpdHk8L2tleXdvcmQ+
PGtleXdvcmQ+aGxhLWRxYjE8L2tleXdvcmQ+PC9rZXl3b3Jkcz48ZGF0ZXM+PHllYXI+MjAxNzwv
eWVhcj48cHViLWRhdGVzPjxkYXRlPkZlYiAxPC9kYXRlPjwvcHViLWRhdGVzPjwvZGF0ZXM+PGlz
Ym4+MDA0MS0wMDh4PC9pc2JuPjxhY2Nlc3Npb24tbnVtPldPUzowMDAzOTMzNTE2MDAwMDI8L2Fj
Y2Vzc2lvbi1udW0+PHVybHM+PHJlbGF0ZWQtdXJscz48dXJsPiZsdDtHbyB0byBJU0kmZ3Q7Oi8v
V09TOjAwMDM5MzM1MTYwMDAwMjwvdXJsPjwvcmVsYXRlZC11cmxzPjwvdXJscz48ZWxlY3Ryb25p
Yy1yZXNvdXJjZS1udW0+MTAuMTAxNi9qLnRhYXAuMjAxNi4xMi4wMDM8L2VsZWN0cm9uaWMtcmVz
b3VyY2UtbnVtPjxsYW5ndWFnZT5FbmdsaXNoPC9sYW5ndWFnZT48L3JlY29yZD48L0NpdGU+PC9F
bmROb3RlPn==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D7113B">
        <w:rPr>
          <w:rFonts w:ascii="Times New Roman" w:hAnsi="Times New Roman" w:cs="Times New Roman"/>
          <w:sz w:val="24"/>
          <w:szCs w:val="24"/>
        </w:rPr>
        <w:fldChar w:fldCharType="separate"/>
      </w:r>
      <w:r w:rsidR="006B1D1C">
        <w:rPr>
          <w:rFonts w:ascii="Times New Roman" w:hAnsi="Times New Roman" w:cs="Times New Roman"/>
          <w:noProof/>
          <w:sz w:val="24"/>
          <w:szCs w:val="24"/>
        </w:rPr>
        <w:t>(14)</w:t>
      </w:r>
      <w:r w:rsidR="00D7113B">
        <w:rPr>
          <w:rFonts w:ascii="Times New Roman" w:hAnsi="Times New Roman" w:cs="Times New Roman"/>
          <w:sz w:val="24"/>
          <w:szCs w:val="24"/>
        </w:rPr>
        <w:fldChar w:fldCharType="end"/>
      </w:r>
      <w:r w:rsidR="00D344D5" w:rsidRPr="009B1DD2">
        <w:rPr>
          <w:rFonts w:ascii="Times New Roman" w:hAnsi="Times New Roman" w:cs="Times New Roman"/>
          <w:sz w:val="24"/>
          <w:szCs w:val="24"/>
        </w:rPr>
        <w:t>.</w:t>
      </w:r>
      <w:r w:rsidR="00144F0E">
        <w:rPr>
          <w:rFonts w:ascii="Times New Roman" w:hAnsi="Times New Roman" w:cs="Times New Roman"/>
          <w:sz w:val="24"/>
          <w:szCs w:val="24"/>
        </w:rPr>
        <w:t xml:space="preserve"> Th</w:t>
      </w:r>
      <w:r w:rsidR="006B1D1C">
        <w:rPr>
          <w:rFonts w:ascii="Times New Roman" w:hAnsi="Times New Roman" w:cs="Times New Roman"/>
          <w:sz w:val="24"/>
          <w:szCs w:val="24"/>
        </w:rPr>
        <w:t xml:space="preserve">is latter </w:t>
      </w:r>
      <w:r w:rsidR="00144F0E">
        <w:rPr>
          <w:rFonts w:ascii="Times New Roman" w:hAnsi="Times New Roman" w:cs="Times New Roman"/>
          <w:sz w:val="24"/>
          <w:szCs w:val="24"/>
        </w:rPr>
        <w:t xml:space="preserve">study reported a </w:t>
      </w:r>
      <w:r w:rsidR="00D7113B">
        <w:rPr>
          <w:rFonts w:ascii="Times New Roman" w:hAnsi="Times New Roman" w:cs="Times New Roman"/>
          <w:sz w:val="24"/>
          <w:szCs w:val="24"/>
        </w:rPr>
        <w:t xml:space="preserve">subtle increase in PBMC proliferation, but the nature of the responding cells were not defined. </w:t>
      </w:r>
      <w:r w:rsidR="00144F0E">
        <w:rPr>
          <w:rFonts w:ascii="Times New Roman" w:hAnsi="Times New Roman" w:cs="Times New Roman"/>
          <w:sz w:val="24"/>
          <w:szCs w:val="24"/>
        </w:rPr>
        <w:lastRenderedPageBreak/>
        <w:t xml:space="preserve">For this reason, the central theme of this project was to explore whether clozapine interacts with HLA proteins </w:t>
      </w:r>
      <w:r w:rsidR="006B1D1C">
        <w:rPr>
          <w:rFonts w:ascii="Times New Roman" w:hAnsi="Times New Roman" w:cs="Times New Roman"/>
          <w:sz w:val="24"/>
          <w:szCs w:val="24"/>
        </w:rPr>
        <w:t xml:space="preserve">to activate </w:t>
      </w:r>
      <w:r w:rsidR="00144F0E">
        <w:rPr>
          <w:rFonts w:ascii="Times New Roman" w:hAnsi="Times New Roman" w:cs="Times New Roman"/>
          <w:sz w:val="24"/>
          <w:szCs w:val="24"/>
        </w:rPr>
        <w:t>T-</w:t>
      </w:r>
      <w:r w:rsidR="006B1D1C">
        <w:rPr>
          <w:rFonts w:ascii="Times New Roman" w:hAnsi="Times New Roman" w:cs="Times New Roman"/>
          <w:sz w:val="24"/>
          <w:szCs w:val="24"/>
        </w:rPr>
        <w:t>cells</w:t>
      </w:r>
      <w:r w:rsidR="00144F0E">
        <w:rPr>
          <w:rFonts w:ascii="Times New Roman" w:hAnsi="Times New Roman" w:cs="Times New Roman"/>
          <w:sz w:val="24"/>
          <w:szCs w:val="24"/>
        </w:rPr>
        <w:t xml:space="preserve">. </w:t>
      </w:r>
    </w:p>
    <w:p w14:paraId="170B2C4E" w14:textId="77777777" w:rsidR="00991425" w:rsidRPr="009B1DD2" w:rsidRDefault="00991425"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 xml:space="preserve">Clozapine forms two main stable metabolites in humans: clozapine </w:t>
      </w:r>
      <w:r w:rsidRPr="00BF49D9">
        <w:rPr>
          <w:rFonts w:ascii="Times New Roman" w:hAnsi="Times New Roman" w:cs="Times New Roman"/>
          <w:i/>
          <w:sz w:val="24"/>
          <w:szCs w:val="24"/>
        </w:rPr>
        <w:t>N</w:t>
      </w:r>
      <w:r w:rsidR="00BF49D9">
        <w:rPr>
          <w:rFonts w:ascii="Times New Roman" w:hAnsi="Times New Roman" w:cs="Times New Roman"/>
          <w:i/>
          <w:sz w:val="24"/>
          <w:szCs w:val="24"/>
        </w:rPr>
        <w:t>-</w:t>
      </w:r>
      <w:r w:rsidRPr="009B1DD2">
        <w:rPr>
          <w:rFonts w:ascii="Times New Roman" w:hAnsi="Times New Roman" w:cs="Times New Roman"/>
          <w:sz w:val="24"/>
          <w:szCs w:val="24"/>
        </w:rPr>
        <w:t xml:space="preserve">oxide and </w:t>
      </w:r>
      <w:r w:rsidRPr="00BF49D9">
        <w:rPr>
          <w:rFonts w:ascii="Times New Roman" w:hAnsi="Times New Roman" w:cs="Times New Roman"/>
          <w:i/>
          <w:sz w:val="24"/>
          <w:szCs w:val="24"/>
        </w:rPr>
        <w:t>N</w:t>
      </w:r>
      <w:r w:rsidRPr="009B1DD2">
        <w:rPr>
          <w:rFonts w:ascii="Times New Roman" w:hAnsi="Times New Roman" w:cs="Times New Roman"/>
          <w:sz w:val="24"/>
          <w:szCs w:val="24"/>
        </w:rPr>
        <w:t xml:space="preserve">-desmethyl clozapine </w:t>
      </w:r>
      <w:r w:rsidRPr="009B1DD2">
        <w:rPr>
          <w:rFonts w:ascii="Times New Roman" w:hAnsi="Times New Roman" w:cs="Times New Roman"/>
          <w:sz w:val="24"/>
          <w:szCs w:val="24"/>
        </w:rPr>
        <w:fldChar w:fldCharType="begin">
          <w:fldData xml:space="preserve">PEVuZE5vdGU+PENpdGU+PEF1dGhvcj5DaGFuZzwvQXV0aG9yPjxZZWFyPjE5OTg8L1llYXI+PFJl
Y051bT4xMTwvUmVjTnVtPjxEaXNwbGF5VGV4dD4oMTUsIDE2KTwvRGlzcGxheVRleHQ+PHJlY29y
ZD48cmVjLW51bWJlcj4xMTwvcmVjLW51bWJlcj48Zm9yZWlnbi1rZXlzPjxrZXkgYXBwPSJFTiIg
ZGItaWQ9IjJkd3cyMjVweHB3czBnZXoyZG1wMHRhY3d4ZnR2c3Q5ejVwZiIgdGltZXN0YW1wPSIx
NTc4ODQwNDczIj4xMTwva2V5PjwvZm9yZWlnbi1rZXlzPjxyZWYtdHlwZSBuYW1lPSJKb3VybmFs
IEFydGljbGUiPjE3PC9yZWYtdHlwZT48Y29udHJpYnV0b3JzPjxhdXRob3JzPjxhdXRob3I+Q2hh
bmcsIFcuIEguPC9hdXRob3I+PGF1dGhvcj5MaW4sIFMuIEsuPC9hdXRob3I+PGF1dGhvcj5MYW5l
LCBILiBZLjwvYXV0aG9yPjxhdXRob3I+V2VpLCBGLiBDLjwvYXV0aG9yPjxhdXRob3I+SHUsIFcu
IEguPC9hdXRob3I+PGF1dGhvcj5MYW0sIFkuIFcuPC9hdXRob3I+PGF1dGhvcj5KYW5uLCBNLiBX
LjwvYXV0aG9yPjwvYXV0aG9ycz48L2NvbnRyaWJ1dG9ycz48YXV0aC1hZGRyZXNzPkxhYm9yYXRv
cnkgb2YgQmlvbG9naWNhbCBQc3ljaGlhdHJ5LCBUYWlwZWkgQ2l0eSBQc3ljaGlhdHJpYyBDZW50
ZXIsIFRhaXdhbi48L2F1dGgtYWRkcmVzcz48dGl0bGVzPjx0aXRsZT5SZXZlcnNpYmxlIG1ldGFi
b2xpc20gb2YgY2xvemFwaW5lIGFuZCBjbG96YXBpbmUgTi1veGlkZSBpbiBzY2hpem9waHJlbmlj
IHBhdGllbnRzPC90aXRsZT48c2Vjb25kYXJ5LXRpdGxlPlByb2cgTmV1cm9wc3ljaG9waGFybWFj
b2wgQmlvbCBQc3ljaGlhdHJ5PC9zZWNvbmRhcnktdGl0bGU+PGFsdC10aXRsZT5Qcm9ncmVzcyBp
biBuZXVyby1wc3ljaG9waGFybWFjb2xvZ3kgJmFtcDsgYmlvbG9naWNhbCBwc3ljaGlhdHJ5PC9h
bHQtdGl0bGU+PC90aXRsZXM+PHBlcmlvZGljYWw+PGZ1bGwtdGl0bGU+UHJvZyBOZXVyb3BzeWNo
b3BoYXJtYWNvbCBCaW9sIFBzeWNoaWF0cnk8L2Z1bGwtdGl0bGU+PGFiYnItMT5Qcm9ncmVzcyBp
biBuZXVyby1wc3ljaG9waGFybWFjb2xvZ3kgJmFtcDsgYmlvbG9naWNhbCBwc3ljaGlhdHJ5PC9h
YmJyLTE+PC9wZXJpb2RpY2FsPjxhbHQtcGVyaW9kaWNhbD48ZnVsbC10aXRsZT5Qcm9nIE5ldXJv
cHN5Y2hvcGhhcm1hY29sIEJpb2wgUHN5Y2hpYXRyeTwvZnVsbC10aXRsZT48YWJici0xPlByb2dy
ZXNzIGluIG5ldXJvLXBzeWNob3BoYXJtYWNvbG9neSAmYW1wOyBiaW9sb2dpY2FsIHBzeWNoaWF0
cnk8L2FiYnItMT48L2FsdC1wZXJpb2RpY2FsPjxwYWdlcz43MjMtMzk8L3BhZ2VzPjx2b2x1bWU+
MjI8L3ZvbHVtZT48bnVtYmVyPjU8L251bWJlcj48ZWRpdGlvbj4xOTk4LzA5LzAyPC9lZGl0aW9u
PjxrZXl3b3Jkcz48a2V5d29yZD5BZHVsdDwva2V5d29yZD48a2V5d29yZD5BbnRpcHN5Y2hvdGlj
IEFnZW50cy8qcGhhcm1hY29raW5ldGljczwva2V5d29yZD48a2V5d29yZD5BcmVhIFVuZGVyIEN1
cnZlPC9rZXl3b3JkPjxrZXl3b3JkPkJpb3RyYW5zZm9ybWF0aW9uPC9rZXl3b3JkPjxrZXl3b3Jk
PkNocm9tYXRvZ3JhcGh5LCBIaWdoIFByZXNzdXJlIExpcXVpZDwva2V5d29yZD48a2V5d29yZD5D
bG96YXBpbmUvKmFuYWxvZ3MgJmFtcDsgZGVyaXZhdGl2ZXMvcGhhcm1hY29raW5ldGljczwva2V5
d29yZD48a2V5d29yZD5Dcm9zcy1PdmVyIFN0dWRpZXM8L2tleXdvcmQ+PGtleXdvcmQ+SHVtYW5z
PC9rZXl3b3JkPjxrZXl3b3JkPk1hbGU8L2tleXdvcmQ+PGtleXdvcmQ+TWlkZGxlIEFnZWQ8L2tl
eXdvcmQ+PGtleXdvcmQ+TW9kZWxzLCBCaW9sb2dpY2FsPC9rZXl3b3JkPjxrZXl3b3JkPlNjaGl6
b3BocmVuaWEvKm1ldGFib2xpc208L2tleXdvcmQ+PGtleXdvcmQ+U3BlY3Ryb3Bob3RvbWV0cnks
IFVsdHJhdmlvbGV0PC9rZXl3b3JkPjwva2V5d29yZHM+PGRhdGVzPjx5ZWFyPjE5OTg8L3llYXI+
PHB1Yi1kYXRlcz48ZGF0ZT5KdWw8L2RhdGU+PC9wdWItZGF0ZXM+PC9kYXRlcz48aXNibj4wMjc4
LTU4NDYgKFByaW50KSYjeEQ7MDI3OC01ODQ2PC9pc2JuPjxhY2Nlc3Npb24tbnVtPjk3MjMxMTU8
L2FjY2Vzc2lvbi1udW0+PHVybHM+PC91cmxzPjxlbGVjdHJvbmljLXJlc291cmNlLW51bT4xMC4x
MDE2L3MwMjc4LTU4NDYoOTgpMDAwMzUtOTwvZWxlY3Ryb25pYy1yZXNvdXJjZS1udW0+PHJlbW90
ZS1kYXRhYmFzZS1wcm92aWRlcj5OTE08L3JlbW90ZS1kYXRhYmFzZS1wcm92aWRlcj48bGFuZ3Vh
Z2U+ZW5nPC9sYW5ndWFnZT48L3JlY29yZD48L0NpdGU+PENpdGU+PEF1dGhvcj5XaWxsaWFtczwv
QXV0aG9yPjxZZWFyPjE5OTc8L1llYXI+PFJlY051bT4xMjwvUmVjTnVtPjxyZWNvcmQ+PHJlYy1u
dW1iZXI+MTI8L3JlYy1udW1iZXI+PGZvcmVpZ24ta2V5cz48a2V5IGFwcD0iRU4iIGRiLWlkPSIy
ZHd3MjI1cHhwd3MwZ2V6MmRtcDB0YWN3eGZ0dnN0OXo1cGYiIHRpbWVzdGFtcD0iMTU3ODg0MDQ3
MyI+MTI8L2tleT48L2ZvcmVpZ24ta2V5cz48cmVmLXR5cGUgbmFtZT0iSm91cm5hbCBBcnRpY2xl
Ij4xNzwvcmVmLXR5cGU+PGNvbnRyaWJ1dG9ycz48YXV0aG9ycz48YXV0aG9yPldpbGxpYW1zLCBE
LiBQLjwvYXV0aG9yPjxhdXRob3I+UGlybW9oYW1lZCwgTS48L2F1dGhvcj48YXV0aG9yPk5haXNi
aXR0LCBELiBKLjwvYXV0aG9yPjxhdXRob3I+TWFnZ3MsIEouIEwuPC9hdXRob3I+PGF1dGhvcj5Q
YXJrLCBCLiBLLjwvYXV0aG9yPjwvYXV0aG9ycz48L2NvbnRyaWJ1dG9ycz48YXV0aC1hZGRyZXNz
PkRlcGFydG1lbnQgb2YgUGhhcm1hY29sb2d5IGFuZCBUaGVyYXBldXRpY3MsIFVuaXZlcnNpdHkg
b2YgTGl2ZXJwb29sLCBMaXZlcnBvb2wgTDY5IDNCWCwgVUsuPC9hdXRoLWFkZHJlc3M+PHRpdGxl
cz48dGl0bGU+TmV1dHJvcGhpbCBjeXRvdG94aWNpdHkgb2YgdGhlIGNoZW1pY2FsbHkgcmVhY3Rp
dmUgbWV0YWJvbGl0ZShzKSBvZiBjbG96YXBpbmU6IHBvc3NpYmxlIHJvbGUgaW4gYWdyYW51bG9j
eXRvc2lzPC90aXRsZT48c2Vjb25kYXJ5LXRpdGxlPkogUGhhcm1hY29sIEV4cCBUaGVyPC9zZWNv
bmRhcnktdGl0bGU+PGFsdC10aXRsZT5UaGUgSm91cm5hbCBvZiBwaGFybWFjb2xvZ3kgYW5kIGV4
cGVyaW1lbnRhbCB0aGVyYXBldXRpY3M8L2FsdC10aXRsZT48L3RpdGxlcz48cGVyaW9kaWNhbD48
ZnVsbC10aXRsZT5KIFBoYXJtYWNvbCBFeHAgVGhlcjwvZnVsbC10aXRsZT48YWJici0xPlRoZSBK
b3VybmFsIG9mIHBoYXJtYWNvbG9neSBhbmQgZXhwZXJpbWVudGFsIHRoZXJhcGV1dGljczwvYWJi
ci0xPjwvcGVyaW9kaWNhbD48YWx0LXBlcmlvZGljYWw+PGZ1bGwtdGl0bGU+SiBQaGFybWFjb2wg
RXhwIFRoZXI8L2Z1bGwtdGl0bGU+PGFiYnItMT5UaGUgSm91cm5hbCBvZiBwaGFybWFjb2xvZ3kg
YW5kIGV4cGVyaW1lbnRhbCB0aGVyYXBldXRpY3M8L2FiYnItMT48L2FsdC1wZXJpb2RpY2FsPjxw
YWdlcz4xMzc1LTgyPC9wYWdlcz48dm9sdW1lPjI4Mzwvdm9sdW1lPjxudW1iZXI+MzwvbnVtYmVy
PjxlZGl0aW9uPjE5OTgvMDIvMTI8L2VkaXRpb24+PGtleXdvcmRzPjxrZXl3b3JkPkFkdWx0PC9r
ZXl3b3JkPjxrZXl3b3JkPkFncmFudWxvY3l0b3Npcy8qY2hlbWljYWxseSBpbmR1Y2VkPC9rZXl3
b3JkPjxrZXl3b3JkPkFudGlwc3ljaG90aWMgQWdlbnRzLyp0b3hpY2l0eTwva2V5d29yZD48a2V5
d29yZD5CaW90cmFuc2Zvcm1hdGlvbjwva2V5d29yZD48a2V5d29yZD5DZWxsIFN1cnZpdmFsL2Ry
dWcgZWZmZWN0czwva2V5d29yZD48a2V5d29yZD5DbG96YXBpbmUvbWV0YWJvbGlzbS8qdG94aWNp
dHk8L2tleXdvcmQ+PGtleXdvcmQ+R2x1dGF0aGlvbmUvYW5hbHlzaXM8L2tleXdvcmQ+PGtleXdv
cmQ+SG9yc2VyYWRpc2ggUGVyb3hpZGFzZS9tZXRhYm9saXNtPC9rZXl3b3JkPjxrZXl3b3JkPkh1
bWFuczwva2V5d29yZD48a2V5d29yZD5NYWxlPC9rZXl3b3JkPjxrZXl3b3JkPk5ldXRyb3BoaWxz
LypkcnVnIGVmZmVjdHM8L2tleXdvcmQ+PGtleXdvcmQ+UGVyb3hpZGFzZS9tZXRhYm9saXNtPC9r
ZXl3b3JkPjwva2V5d29yZHM+PGRhdGVzPjx5ZWFyPjE5OTc8L3llYXI+PHB1Yi1kYXRlcz48ZGF0
ZT5EZWM8L2RhdGU+PC9wdWItZGF0ZXM+PC9kYXRlcz48aXNibj4wMDIyLTM1NjUgKFByaW50KSYj
eEQ7MDAyMi0zNTY1PC9pc2JuPjxhY2Nlc3Npb24tbnVtPjk0MDAwMTM8L2FjY2Vzc2lvbi1udW0+
PHVybHM+PC91cmxzPjxyZW1vdGUtZGF0YWJhc2UtcHJvdmlkZXI+TkxNPC9yZW1vdGUtZGF0YWJh
c2UtcHJvdmlkZXI+PGxhbmd1YWdlPmVuZzwvbGFuZ3VhZ2U+PC9yZWNvcmQ+PC9DaXRlPjwvRW5k
Tm90ZT5=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DaGFuZzwvQXV0aG9yPjxZZWFyPjE5OTg8L1llYXI+PFJl
Y051bT4xMTwvUmVjTnVtPjxEaXNwbGF5VGV4dD4oMTUsIDE2KTwvRGlzcGxheVRleHQ+PHJlY29y
ZD48cmVjLW51bWJlcj4xMTwvcmVjLW51bWJlcj48Zm9yZWlnbi1rZXlzPjxrZXkgYXBwPSJFTiIg
ZGItaWQ9IjJkd3cyMjVweHB3czBnZXoyZG1wMHRhY3d4ZnR2c3Q5ejVwZiIgdGltZXN0YW1wPSIx
NTc4ODQwNDczIj4xMTwva2V5PjwvZm9yZWlnbi1rZXlzPjxyZWYtdHlwZSBuYW1lPSJKb3VybmFs
IEFydGljbGUiPjE3PC9yZWYtdHlwZT48Y29udHJpYnV0b3JzPjxhdXRob3JzPjxhdXRob3I+Q2hh
bmcsIFcuIEguPC9hdXRob3I+PGF1dGhvcj5MaW4sIFMuIEsuPC9hdXRob3I+PGF1dGhvcj5MYW5l
LCBILiBZLjwvYXV0aG9yPjxhdXRob3I+V2VpLCBGLiBDLjwvYXV0aG9yPjxhdXRob3I+SHUsIFcu
IEguPC9hdXRob3I+PGF1dGhvcj5MYW0sIFkuIFcuPC9hdXRob3I+PGF1dGhvcj5KYW5uLCBNLiBX
LjwvYXV0aG9yPjwvYXV0aG9ycz48L2NvbnRyaWJ1dG9ycz48YXV0aC1hZGRyZXNzPkxhYm9yYXRv
cnkgb2YgQmlvbG9naWNhbCBQc3ljaGlhdHJ5LCBUYWlwZWkgQ2l0eSBQc3ljaGlhdHJpYyBDZW50
ZXIsIFRhaXdhbi48L2F1dGgtYWRkcmVzcz48dGl0bGVzPjx0aXRsZT5SZXZlcnNpYmxlIG1ldGFi
b2xpc20gb2YgY2xvemFwaW5lIGFuZCBjbG96YXBpbmUgTi1veGlkZSBpbiBzY2hpem9waHJlbmlj
IHBhdGllbnRzPC90aXRsZT48c2Vjb25kYXJ5LXRpdGxlPlByb2cgTmV1cm9wc3ljaG9waGFybWFj
b2wgQmlvbCBQc3ljaGlhdHJ5PC9zZWNvbmRhcnktdGl0bGU+PGFsdC10aXRsZT5Qcm9ncmVzcyBp
biBuZXVyby1wc3ljaG9waGFybWFjb2xvZ3kgJmFtcDsgYmlvbG9naWNhbCBwc3ljaGlhdHJ5PC9h
bHQtdGl0bGU+PC90aXRsZXM+PHBlcmlvZGljYWw+PGZ1bGwtdGl0bGU+UHJvZyBOZXVyb3BzeWNo
b3BoYXJtYWNvbCBCaW9sIFBzeWNoaWF0cnk8L2Z1bGwtdGl0bGU+PGFiYnItMT5Qcm9ncmVzcyBp
biBuZXVyby1wc3ljaG9waGFybWFjb2xvZ3kgJmFtcDsgYmlvbG9naWNhbCBwc3ljaGlhdHJ5PC9h
YmJyLTE+PC9wZXJpb2RpY2FsPjxhbHQtcGVyaW9kaWNhbD48ZnVsbC10aXRsZT5Qcm9nIE5ldXJv
cHN5Y2hvcGhhcm1hY29sIEJpb2wgUHN5Y2hpYXRyeTwvZnVsbC10aXRsZT48YWJici0xPlByb2dy
ZXNzIGluIG5ldXJvLXBzeWNob3BoYXJtYWNvbG9neSAmYW1wOyBiaW9sb2dpY2FsIHBzeWNoaWF0
cnk8L2FiYnItMT48L2FsdC1wZXJpb2RpY2FsPjxwYWdlcz43MjMtMzk8L3BhZ2VzPjx2b2x1bWU+
MjI8L3ZvbHVtZT48bnVtYmVyPjU8L251bWJlcj48ZWRpdGlvbj4xOTk4LzA5LzAyPC9lZGl0aW9u
PjxrZXl3b3Jkcz48a2V5d29yZD5BZHVsdDwva2V5d29yZD48a2V5d29yZD5BbnRpcHN5Y2hvdGlj
IEFnZW50cy8qcGhhcm1hY29raW5ldGljczwva2V5d29yZD48a2V5d29yZD5BcmVhIFVuZGVyIEN1
cnZlPC9rZXl3b3JkPjxrZXl3b3JkPkJpb3RyYW5zZm9ybWF0aW9uPC9rZXl3b3JkPjxrZXl3b3Jk
PkNocm9tYXRvZ3JhcGh5LCBIaWdoIFByZXNzdXJlIExpcXVpZDwva2V5d29yZD48a2V5d29yZD5D
bG96YXBpbmUvKmFuYWxvZ3MgJmFtcDsgZGVyaXZhdGl2ZXMvcGhhcm1hY29raW5ldGljczwva2V5
d29yZD48a2V5d29yZD5Dcm9zcy1PdmVyIFN0dWRpZXM8L2tleXdvcmQ+PGtleXdvcmQ+SHVtYW5z
PC9rZXl3b3JkPjxrZXl3b3JkPk1hbGU8L2tleXdvcmQ+PGtleXdvcmQ+TWlkZGxlIEFnZWQ8L2tl
eXdvcmQ+PGtleXdvcmQ+TW9kZWxzLCBCaW9sb2dpY2FsPC9rZXl3b3JkPjxrZXl3b3JkPlNjaGl6
b3BocmVuaWEvKm1ldGFib2xpc208L2tleXdvcmQ+PGtleXdvcmQ+U3BlY3Ryb3Bob3RvbWV0cnks
IFVsdHJhdmlvbGV0PC9rZXl3b3JkPjwva2V5d29yZHM+PGRhdGVzPjx5ZWFyPjE5OTg8L3llYXI+
PHB1Yi1kYXRlcz48ZGF0ZT5KdWw8L2RhdGU+PC9wdWItZGF0ZXM+PC9kYXRlcz48aXNibj4wMjc4
LTU4NDYgKFByaW50KSYjeEQ7MDI3OC01ODQ2PC9pc2JuPjxhY2Nlc3Npb24tbnVtPjk3MjMxMTU8
L2FjY2Vzc2lvbi1udW0+PHVybHM+PC91cmxzPjxlbGVjdHJvbmljLXJlc291cmNlLW51bT4xMC4x
MDE2L3MwMjc4LTU4NDYoOTgpMDAwMzUtOTwvZWxlY3Ryb25pYy1yZXNvdXJjZS1udW0+PHJlbW90
ZS1kYXRhYmFzZS1wcm92aWRlcj5OTE08L3JlbW90ZS1kYXRhYmFzZS1wcm92aWRlcj48bGFuZ3Vh
Z2U+ZW5nPC9sYW5ndWFnZT48L3JlY29yZD48L0NpdGU+PENpdGU+PEF1dGhvcj5XaWxsaWFtczwv
QXV0aG9yPjxZZWFyPjE5OTc8L1llYXI+PFJlY051bT4xMjwvUmVjTnVtPjxyZWNvcmQ+PHJlYy1u
dW1iZXI+MTI8L3JlYy1udW1iZXI+PGZvcmVpZ24ta2V5cz48a2V5IGFwcD0iRU4iIGRiLWlkPSIy
ZHd3MjI1cHhwd3MwZ2V6MmRtcDB0YWN3eGZ0dnN0OXo1cGYiIHRpbWVzdGFtcD0iMTU3ODg0MDQ3
MyI+MTI8L2tleT48L2ZvcmVpZ24ta2V5cz48cmVmLXR5cGUgbmFtZT0iSm91cm5hbCBBcnRpY2xl
Ij4xNzwvcmVmLXR5cGU+PGNvbnRyaWJ1dG9ycz48YXV0aG9ycz48YXV0aG9yPldpbGxpYW1zLCBE
LiBQLjwvYXV0aG9yPjxhdXRob3I+UGlybW9oYW1lZCwgTS48L2F1dGhvcj48YXV0aG9yPk5haXNi
aXR0LCBELiBKLjwvYXV0aG9yPjxhdXRob3I+TWFnZ3MsIEouIEwuPC9hdXRob3I+PGF1dGhvcj5Q
YXJrLCBCLiBLLjwvYXV0aG9yPjwvYXV0aG9ycz48L2NvbnRyaWJ1dG9ycz48YXV0aC1hZGRyZXNz
PkRlcGFydG1lbnQgb2YgUGhhcm1hY29sb2d5IGFuZCBUaGVyYXBldXRpY3MsIFVuaXZlcnNpdHkg
b2YgTGl2ZXJwb29sLCBMaXZlcnBvb2wgTDY5IDNCWCwgVUsuPC9hdXRoLWFkZHJlc3M+PHRpdGxl
cz48dGl0bGU+TmV1dHJvcGhpbCBjeXRvdG94aWNpdHkgb2YgdGhlIGNoZW1pY2FsbHkgcmVhY3Rp
dmUgbWV0YWJvbGl0ZShzKSBvZiBjbG96YXBpbmU6IHBvc3NpYmxlIHJvbGUgaW4gYWdyYW51bG9j
eXRvc2lzPC90aXRsZT48c2Vjb25kYXJ5LXRpdGxlPkogUGhhcm1hY29sIEV4cCBUaGVyPC9zZWNv
bmRhcnktdGl0bGU+PGFsdC10aXRsZT5UaGUgSm91cm5hbCBvZiBwaGFybWFjb2xvZ3kgYW5kIGV4
cGVyaW1lbnRhbCB0aGVyYXBldXRpY3M8L2FsdC10aXRsZT48L3RpdGxlcz48cGVyaW9kaWNhbD48
ZnVsbC10aXRsZT5KIFBoYXJtYWNvbCBFeHAgVGhlcjwvZnVsbC10aXRsZT48YWJici0xPlRoZSBK
b3VybmFsIG9mIHBoYXJtYWNvbG9neSBhbmQgZXhwZXJpbWVudGFsIHRoZXJhcGV1dGljczwvYWJi
ci0xPjwvcGVyaW9kaWNhbD48YWx0LXBlcmlvZGljYWw+PGZ1bGwtdGl0bGU+SiBQaGFybWFjb2wg
RXhwIFRoZXI8L2Z1bGwtdGl0bGU+PGFiYnItMT5UaGUgSm91cm5hbCBvZiBwaGFybWFjb2xvZ3kg
YW5kIGV4cGVyaW1lbnRhbCB0aGVyYXBldXRpY3M8L2FiYnItMT48L2FsdC1wZXJpb2RpY2FsPjxw
YWdlcz4xMzc1LTgyPC9wYWdlcz48dm9sdW1lPjI4Mzwvdm9sdW1lPjxudW1iZXI+MzwvbnVtYmVy
PjxlZGl0aW9uPjE5OTgvMDIvMTI8L2VkaXRpb24+PGtleXdvcmRzPjxrZXl3b3JkPkFkdWx0PC9r
ZXl3b3JkPjxrZXl3b3JkPkFncmFudWxvY3l0b3Npcy8qY2hlbWljYWxseSBpbmR1Y2VkPC9rZXl3
b3JkPjxrZXl3b3JkPkFudGlwc3ljaG90aWMgQWdlbnRzLyp0b3hpY2l0eTwva2V5d29yZD48a2V5
d29yZD5CaW90cmFuc2Zvcm1hdGlvbjwva2V5d29yZD48a2V5d29yZD5DZWxsIFN1cnZpdmFsL2Ry
dWcgZWZmZWN0czwva2V5d29yZD48a2V5d29yZD5DbG96YXBpbmUvbWV0YWJvbGlzbS8qdG94aWNp
dHk8L2tleXdvcmQ+PGtleXdvcmQ+R2x1dGF0aGlvbmUvYW5hbHlzaXM8L2tleXdvcmQ+PGtleXdv
cmQ+SG9yc2VyYWRpc2ggUGVyb3hpZGFzZS9tZXRhYm9saXNtPC9rZXl3b3JkPjxrZXl3b3JkPkh1
bWFuczwva2V5d29yZD48a2V5d29yZD5NYWxlPC9rZXl3b3JkPjxrZXl3b3JkPk5ldXRyb3BoaWxz
LypkcnVnIGVmZmVjdHM8L2tleXdvcmQ+PGtleXdvcmQ+UGVyb3hpZGFzZS9tZXRhYm9saXNtPC9r
ZXl3b3JkPjwva2V5d29yZHM+PGRhdGVzPjx5ZWFyPjE5OTc8L3llYXI+PHB1Yi1kYXRlcz48ZGF0
ZT5EZWM8L2RhdGU+PC9wdWItZGF0ZXM+PC9kYXRlcz48aXNibj4wMDIyLTM1NjUgKFByaW50KSYj
eEQ7MDAyMi0zNTY1PC9pc2JuPjxhY2Nlc3Npb24tbnVtPjk0MDAwMTM8L2FjY2Vzc2lvbi1udW0+
PHVybHM+PC91cmxzPjxyZW1vdGUtZGF0YWJhc2UtcHJvdmlkZXI+TkxNPC9yZW1vdGUtZGF0YWJh
c2UtcHJvdmlkZXI+PGxhbmd1YWdlPmVuZzwvbGFuZ3VhZ2U+PC9yZWNvcmQ+PC9DaXRlPjwvRW5k
Tm90ZT5=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Pr="009B1DD2">
        <w:rPr>
          <w:rFonts w:ascii="Times New Roman" w:hAnsi="Times New Roman" w:cs="Times New Roman"/>
          <w:sz w:val="24"/>
          <w:szCs w:val="24"/>
        </w:rPr>
        <w:fldChar w:fldCharType="separate"/>
      </w:r>
      <w:r w:rsidR="006B1D1C">
        <w:rPr>
          <w:rFonts w:ascii="Times New Roman" w:hAnsi="Times New Roman" w:cs="Times New Roman"/>
          <w:noProof/>
          <w:sz w:val="24"/>
          <w:szCs w:val="24"/>
        </w:rPr>
        <w:t>(15, 16)</w:t>
      </w:r>
      <w:r w:rsidRPr="009B1DD2">
        <w:rPr>
          <w:rFonts w:ascii="Times New Roman" w:hAnsi="Times New Roman" w:cs="Times New Roman"/>
          <w:sz w:val="24"/>
          <w:szCs w:val="24"/>
        </w:rPr>
        <w:fldChar w:fldCharType="end"/>
      </w:r>
      <w:r w:rsidRPr="009B1DD2">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00D7113B">
        <w:rPr>
          <w:rFonts w:ascii="Times New Roman" w:hAnsi="Times New Roman" w:cs="Times New Roman"/>
          <w:sz w:val="24"/>
          <w:szCs w:val="24"/>
        </w:rPr>
        <w:t xml:space="preserve">cytochrome P450 and peroxidase metabolism of clozapine </w:t>
      </w:r>
      <w:r w:rsidR="00BF49D9">
        <w:rPr>
          <w:rFonts w:ascii="Times New Roman" w:hAnsi="Times New Roman" w:cs="Times New Roman"/>
          <w:sz w:val="24"/>
          <w:szCs w:val="24"/>
        </w:rPr>
        <w:t>generates</w:t>
      </w:r>
      <w:r w:rsidR="00D7113B">
        <w:rPr>
          <w:rFonts w:ascii="Times New Roman" w:hAnsi="Times New Roman" w:cs="Times New Roman"/>
          <w:sz w:val="24"/>
          <w:szCs w:val="24"/>
        </w:rPr>
        <w:t xml:space="preserve"> a reactive nitrenium ion that binds covalently to thiol-containing proteins</w:t>
      </w:r>
      <w:r w:rsidR="005807EE">
        <w:rPr>
          <w:rFonts w:ascii="Times New Roman" w:hAnsi="Times New Roman" w:cs="Times New Roman"/>
          <w:sz w:val="24"/>
          <w:szCs w:val="24"/>
        </w:rPr>
        <w:t xml:space="preserve"> </w:t>
      </w:r>
      <w:r w:rsidR="005807EE">
        <w:rPr>
          <w:rFonts w:ascii="Times New Roman" w:hAnsi="Times New Roman" w:cs="Times New Roman"/>
          <w:sz w:val="24"/>
          <w:szCs w:val="24"/>
        </w:rPr>
        <w:fldChar w:fldCharType="begin">
          <w:fldData xml:space="preserve">PEVuZE5vdGU+PENpdGU+PEF1dGhvcj5EcmFnb3ZpYzwvQXV0aG9yPjxZZWFyPjIwMTM8L1llYXI+
PFJlY051bT4xNDwvUmVjTnVtPjxEaXNwbGF5VGV4dD4oMTYtMjApPC9EaXNwbGF5VGV4dD48cmVj
b3JkPjxyZWMtbnVtYmVyPjE0PC9yZWMtbnVtYmVyPjxmb3JlaWduLWtleXM+PGtleSBhcHA9IkVO
IiBkYi1pZD0idHcyMmVwOXZyMjAyZDRlMmYybDVmczBjZGZkemZzeHZzdHh3IiB0aW1lc3RhbXA9
IjE1ODM1MDUyMTAiPjE0PC9rZXk+PC9mb3JlaWduLWtleXM+PHJlZi10eXBlIG5hbWU9IkpvdXJu
YWwgQXJ0aWNsZSI+MTc8L3JlZi10eXBlPjxjb250cmlidXRvcnM+PGF1dGhvcnM+PGF1dGhvcj5E
cmFnb3ZpYywgUy48L2F1dGhvcj48YXV0aG9yPkd1bm5lc3MsIFAuPC9hdXRob3I+PGF1dGhvcj5J
bmdlbG1hbi1TdW5kYmVyZywgTS48L2F1dGhvcj48YXV0aG9yPlZlcm1ldWxlbiwgTi4gUC48L2F1
dGhvcj48YXV0aG9yPkNvbW1hbmRldXIsIEouIE4uPC9hdXRob3I+PC9hdXRob3JzPjwvY29udHJp
YnV0b3JzPjxhdXRoLWFkZHJlc3M+RGl2aXNpb24gb2YgTW9sZWN1bGFyIFRveGljb2xvZ3ksIExl
aWRlbi9BbXN0ZXJkYW0gQ2VudGVyIGZvciBEcnVnIFJlc2VhcmNoLCBGYWN1bHR5IG9mIFNjaWVu
Y2VzLCBWcmlqZSBVbml2ZXJzaXRlaXQsIERlIEJvZWxlbGFhbiAxMDgzLCAxMDgxIEhWIEFtc3Rl
cmRhbSwgVGhlIE5ldGhlcmxhbmRzLjwvYXV0aC1hZGRyZXNzPjx0aXRsZXM+PHRpdGxlPkNoYXJh
Y3Rlcml6YXRpb24gb2YgaHVtYW4gY3l0b2Nocm9tZSBQNDUwcyBpbnZvbHZlZCBpbiB0aGUgYmlv
YWN0aXZhdGlvbiBvZiBjbG96YXBpbmU8L3RpdGxlPjxzZWNvbmRhcnktdGl0bGU+RHJ1ZyBNZXRh
YiBEaXNwb3M8L3NlY29uZGFyeS10aXRsZT48YWx0LXRpdGxlPkRydWcgbWV0YWJvbGlzbSBhbmQg
ZGlzcG9zaXRpb246IHRoZSBiaW9sb2dpY2FsIGZhdGUgb2YgY2hlbWljYWxzPC9hbHQtdGl0bGU+
PC90aXRsZXM+PHBhZ2VzPjY1MS04PC9wYWdlcz48dm9sdW1lPjQxPC92b2x1bWU+PG51bWJlcj4z
PC9udW1iZXI+PGVkaXRpb24+MjAxMy8wMS8wOTwvZWRpdGlvbj48a2V5d29yZHM+PGtleXdvcmQ+
QW50aXBzeWNob3RpYyBBZ2VudHMvKm1ldGFib2xpc20vdG94aWNpdHk8L2tleXdvcmQ+PGtleXdv
cmQ+QmlvdHJhbnNmb3JtYXRpb248L2tleXdvcmQ+PGtleXdvcmQ+Q2xvemFwaW5lLyptZXRhYm9s
aXNtL3RveGljaXR5PC9rZXl3b3JkPjxrZXl3b3JkPkN5dG9jaHJvbWUgUC00NTAgQ1lQMkQ2L21l
dGFib2xpc208L2tleXdvcmQ+PGtleXdvcmQ+Q3l0b2Nocm9tZSBQLTQ1MCBDWVAzQS9tZXRhYm9s
aXNtPC9rZXl3b3JkPjxrZXl3b3JkPkN5dG9jaHJvbWUgUC00NTAgRW56eW1lIEluaGliaXRvcnM8
L2tleXdvcmQ+PGtleXdvcmQ+Q3l0b2Nocm9tZSBQLTQ1MCBFbnp5bWUgU3lzdGVtLyptZXRhYm9s
aXNtPC9rZXl3b3JkPjxrZXl3b3JkPkRlYWxreWxhdGlvbjwva2V5d29yZD48a2V5d29yZD5Fbnp5
bWUgSW5oaWJpdG9ycy9waGFybWFjb2xvZ3k8L2tleXdvcmQ+PGtleXdvcmQ+R2x1dGF0aGlvbmUv
bWV0YWJvbGlzbTwva2V5d29yZD48a2V5d29yZD5IdW1hbnM8L2tleXdvcmQ+PGtleXdvcmQ+SXNv
ZW56eW1lczwva2V5d29yZD48a2V5d29yZD5LaW5ldGljczwva2V5d29yZD48a2V5d29yZD5MaXZl
ci9kcnVnIGVmZmVjdHMvKmVuenltb2xvZ3k8L2tleXdvcmQ+PGtleXdvcmQ+TWljcm9zb21lcywg
TGl2ZXIvZW56eW1vbG9neTwva2V5d29yZD48a2V5d29yZD5Nb2xlY3VsYXIgU3RydWN0dXJlPC9r
ZXl3b3JkPjxrZXl3b3JkPk94aWRhdGlvbi1SZWR1Y3Rpb248L2tleXdvcmQ+PGtleXdvcmQ+UmVj
b21iaW5hbnQgUHJvdGVpbnMvbWV0YWJvbGlzbTwva2V5d29yZD48L2tleXdvcmRzPjxkYXRlcz48
eWVhcj4yMDEzPC95ZWFyPjxwdWItZGF0ZXM+PGRhdGU+TWFyPC9kYXRlPjwvcHViLWRhdGVzPjwv
ZGF0ZXM+PGlzYm4+MDA5MC05NTU2PC9pc2JuPjxhY2Nlc3Npb24tbnVtPjIzMjk3Mjk3PC9hY2Nl
c3Npb24tbnVtPjx1cmxzPjwvdXJscz48ZWxlY3Ryb25pYy1yZXNvdXJjZS1udW0+MTAuMTEyNC9k
bWQuMTEyLjA1MDQ4NDwvZWxlY3Ryb25pYy1yZXNvdXJjZS1udW0+PHJlbW90ZS1kYXRhYmFzZS1w
cm92aWRlcj5OTE08L3JlbW90ZS1kYXRhYmFzZS1wcm92aWRlcj48bGFuZ3VhZ2U+ZW5nPC9sYW5n
dWFnZT48L3JlY29yZD48L0NpdGU+PENpdGU+PEF1dGhvcj5QZXJlaXJhPC9BdXRob3I+PFllYXI+
MjAwNjwvWWVhcj48UmVjTnVtPjkwNTA8L1JlY051bT48cmVjb3JkPjxyZWMtbnVtYmVyPjkwNTA8
L3JlYy1udW1iZXI+PGZvcmVpZ24ta2V5cz48a2V5IGFwcD0iRU4iIGRiLWlkPSJhMHR4dnp4MGZz
eHg5M2VyZXJvdnQyd2phenp6enp4ZHRyYWEiIHRpbWVzdGFtcD0iMTU4MzUwNTc4NCI+OTA1MDwv
a2V5PjwvZm9yZWlnbi1rZXlzPjxyZWYtdHlwZSBuYW1lPSJKb3VybmFsIEFydGljbGUiPjE3PC9y
ZWYtdHlwZT48Y29udHJpYnV0b3JzPjxhdXRob3JzPjxhdXRob3I+UGVyZWlyYSwgQS48L2F1dGhv
cj48YXV0aG9yPkRlYW4sIEIuPC9hdXRob3I+PC9hdXRob3JzPjwvY29udHJpYnV0b3JzPjxhdXRo
LWFkZHJlc3M+TWVudGFsIEhsdGggUmVzIEluc3QsIERlcHQgTW9sIFBzeWNob3BoYXJtYWNvbCwg
UmViZWNjYSBMIENvb3BlciBSZXMgTGFicywgUGFya3ZpbGxlLCBWaWMgMzA1MiwgQXVzdHJhbGlh
JiN4RDtVbml2IE1lbGJvdXJuZSwgRGVwdCBQYXRob2wsIFBhcmt2aWxsZSwgVmljIDMwNTIsIEF1
c3RyYWxpYSYjeEQ7VW5pdiBNZWxib3VybmUsIERlcHQgUGhhcm1hY29sLCBQYXJrdmlsbGUsIFZp
YyAzMDUyLCBBdXN0cmFsaWEmI3hEO1VuaXYgTWVsYm91cm5lLCBEZXB0IFBzeWNoaWF0LCBQYXJr
dmlsbGUsIFZpYyAzMDUyLCBBdXN0cmFsaWEmI3hEO01vbmFzaCBVbml2LCBEZXB0IFBzeWNob2wg
TWVkLCBDbGF5dG9uLCBWaWMgMzgwMCwgQXVzdHJhbGlhPC9hdXRoLWFkZHJlc3M+PHRpdGxlcz48
dGl0bGU+Q2xvemFwaW5lIGJpb2FjdGl2YXRpb24gaW5kdWNlcyBkb3NlLWRlcGVuZGVudCwgZHJ1
Zy1zcGVjaWZpYyB0b3hpY2l0eSBvZiBodW1hbiBib25lIG1hcnJvdyBzdHJvbWFsIGNlbGxzOiBB
IHBvdGVudGlhbCBpbiB2aXRybyBzeXN0ZW0gZm9yIHRoZSBzdHVkeSBvZiBhZ3JhbnVsb2N5dG9z
aXM8L3RpdGxlPjxzZWNvbmRhcnktdGl0bGU+QmlvY2hlbWljYWwgUGhhcm1hY29sb2d5PC9zZWNv
bmRhcnktdGl0bGU+PGFsdC10aXRsZT5CaW9jaGVtIFBoYXJtYWNvbDwvYWx0LXRpdGxlPjwvdGl0
bGVzPjxhbHQtcGVyaW9kaWNhbD48ZnVsbC10aXRsZT5CaW9jaGVtIFBoYXJtYWNvbDwvZnVsbC10
aXRsZT48L2FsdC1wZXJpb2RpY2FsPjxwYWdlcz43ODMtNzkzPC9wYWdlcz48dm9sdW1lPjcyPC92
b2x1bWU+PG51bWJlcj42PC9udW1iZXI+PGtleXdvcmRzPjxrZXl3b3JkPmNsb3phcGluZTwva2V5
d29yZD48a2V5d29yZD5iaW9hY3RpdmF0aW9uPC9rZXl3b3JkPjxrZXl3b3JkPnN0cm9tYWwgY2Vs
bHM8L2tleXdvcmQ+PGtleXdvcmQ+dG94aWNpdHk8L2tleXdvcmQ+PGtleXdvcmQ+YWdyYW51bG9j
eXRvc2lzPC9rZXl3b3JkPjxrZXl3b3JkPnNjaGl6b3BocmVuaWE8L2tleXdvcmQ+PGtleXdvcmQ+
ZXh0cmFjZWxsdWxhci1tYXRyaXg8L2tleXdvcmQ+PGtleXdvcmQ+aHVtYW4gbmV1dHJvcGhpbHM8
L2tleXdvcmQ+PGtleXdvcmQ+cmVhY3RpdmUgbWV0YWJvbGl0ZXM8L2tleXdvcmQ+PGtleXdvcmQ+
b2xhbnphcGluZTwva2V5d29yZD48a2V5d29yZD5veGlkYXRpb248L2tleXdvcmQ+PGtleXdvcmQ+
YWNpZDwva2V5d29yZD48a2V5d29yZD5jeXRvdG94aWNpdHk8L2tleXdvcmQ+PGtleXdvcmQ+bmV1
cm9wZXB0aWRlPC9rZXl3b3JkPjxrZXl3b3JkPmdsdXRhdGhpb25lPC9rZXl3b3JkPjxrZXl3b3Jk
PnZlc25hcmlub25lPC9rZXl3b3JkPjwva2V5d29yZHM+PGRhdGVzPjx5ZWFyPjIwMDY8L3llYXI+
PHB1Yi1kYXRlcz48ZGF0ZT5TZXAgMTQ8L2RhdGU+PC9wdWItZGF0ZXM+PC9kYXRlcz48aXNibj4w
MDA2LTI5NTI8L2lzYm4+PGFjY2Vzc2lvbi1udW0+V09TOjAwMDI0MDQyNzMwMDAxMzwvYWNjZXNz
aW9uLW51bT48dXJscz48cmVsYXRlZC11cmxzPjx1cmw+Jmx0O0dvIHRvIElTSSZndDs6Ly9XT1M6
MDAwMjQwNDI3MzAwMDEzPC91cmw+PC9yZWxhdGVkLXVybHM+PC91cmxzPjxlbGVjdHJvbmljLXJl
c291cmNlLW51bT4xMC4xMDE2L2ouYmNwLjIwMDYuMDYuMDA2PC9lbGVjdHJvbmljLXJlc291cmNl
LW51bT48bGFuZ3VhZ2U+RW5nbGlzaDwvbGFuZ3VhZ2U+PC9yZWNvcmQ+PC9DaXRlPjxDaXRlPjxB
dXRob3I+V2lsbGlhbXM8L0F1dGhvcj48WWVhcj4xOTk3PC9ZZWFyPjxSZWNOdW0+ODkxNzwvUmVj
TnVtPjxyZWNvcmQ+PHJlYy1udW1iZXI+ODkxNzwvcmVjLW51bWJlcj48Zm9yZWlnbi1rZXlzPjxr
ZXkgYXBwPSJFTiIgZGItaWQ9ImEwdHh2engwZnN4eDkzZXJlcm92dDJ3amF6enp6enhkdHJhYSIg
dGltZXN0YW1wPSIxNTcyNDQxNzU0Ij44OTE3PC9rZXk+PC9mb3JlaWduLWtleXM+PHJlZi10eXBl
IG5hbWU9IkpvdXJuYWwgQXJ0aWNsZSI+MTc8L3JlZi10eXBlPjxjb250cmlidXRvcnM+PGF1dGhv
cnM+PGF1dGhvcj5XaWxsaWFtcywgRC4gUC48L2F1dGhvcj48YXV0aG9yPlBpcm1vaGFtZWQsIE0u
PC9hdXRob3I+PGF1dGhvcj5OYWlzYml0dCwgRC4gSi48L2F1dGhvcj48YXV0aG9yPk1hZ2dzLCBK
LiBMLjwvYXV0aG9yPjxhdXRob3I+UGFyaywgQi4gSy48L2F1dGhvcj48L2F1dGhvcnM+PC9jb250
cmlidXRvcnM+PGF1dGgtYWRkcmVzcz5EZXBhcnRtZW50IG9mIFBoYXJtYWNvbG9neSBhbmQgVGhl
cmFwZXV0aWNzLCBVbml2ZXJzaXR5IG9mIExpdmVycG9vbCwgTGl2ZXJwb29sIEw2OSAzQlgsIFVL
LjwvYXV0aC1hZGRyZXNzPjx0aXRsZXM+PHRpdGxlPk5ldXRyb3BoaWwgY3l0b3RveGljaXR5IG9m
IHRoZSBjaGVtaWNhbGx5IHJlYWN0aXZlIG1ldGFib2xpdGUocykgb2YgY2xvemFwaW5lOiBwb3Nz
aWJsZSByb2xlIGluIGFncmFudWxvY3l0b3NpczwvdGl0bGU+PHNlY29uZGFyeS10aXRsZT5KIFBo
YXJtYWNvbCBFeHAgVGhlcjwvc2Vjb25kYXJ5LXRpdGxlPjwvdGl0bGVzPjxwZXJpb2RpY2FsPjxm
dWxsLXRpdGxlPkogUGhhcm1hY29sIEV4cCBUaGVyPC9mdWxsLXRpdGxlPjwvcGVyaW9kaWNhbD48
cGFnZXM+MTM3NS04MjwvcGFnZXM+PHZvbHVtZT4yODM8L3ZvbHVtZT48bnVtYmVyPjM8L251bWJl
cj48ZWRpdGlvbj4xOTk4LzAyLzEyPC9lZGl0aW9uPjxrZXl3b3Jkcz48a2V5d29yZD5BZHVsdDwv
a2V5d29yZD48a2V5d29yZD5BZ3JhbnVsb2N5dG9zaXMvKmNoZW1pY2FsbHkgaW5kdWNlZDwva2V5
d29yZD48a2V5d29yZD5BbnRpcHN5Y2hvdGljIEFnZW50cy8qdG94aWNpdHk8L2tleXdvcmQ+PGtl
eXdvcmQ+QmlvdHJhbnNmb3JtYXRpb248L2tleXdvcmQ+PGtleXdvcmQ+Q2VsbCBTdXJ2aXZhbC9k
cnVnIGVmZmVjdHM8L2tleXdvcmQ+PGtleXdvcmQ+Q2xvemFwaW5lL21ldGFib2xpc20vKnRveGlj
aXR5PC9rZXl3b3JkPjxrZXl3b3JkPkdsdXRhdGhpb25lL2FuYWx5c2lzPC9rZXl3b3JkPjxrZXl3
b3JkPkhvcnNlcmFkaXNoIFBlcm94aWRhc2UvbWV0YWJvbGlzbTwva2V5d29yZD48a2V5d29yZD5I
dW1hbnM8L2tleXdvcmQ+PGtleXdvcmQ+TWFsZTwva2V5d29yZD48a2V5d29yZD5OZXV0cm9waGls
cy8qZHJ1ZyBlZmZlY3RzPC9rZXl3b3JkPjxrZXl3b3JkPlBlcm94aWRhc2UvbWV0YWJvbGlzbTwv
a2V5d29yZD48L2tleXdvcmRzPjxkYXRlcz48eWVhcj4xOTk3PC95ZWFyPjxwdWItZGF0ZXM+PGRh
dGU+RGVjPC9kYXRlPjwvcHViLWRhdGVzPjwvZGF0ZXM+PGlzYm4+MDAyMi0zNTY1IChQcmludCkm
I3hEOzAwMjItMzU2NSAoTGlua2luZyk8L2lzYm4+PGFjY2Vzc2lvbi1udW0+OTQwMDAxMzwvYWNj
ZXNzaW9uLW51bT48dXJscz48cmVsYXRlZC11cmxzPjx1cmw+aHR0cHM6Ly93d3cubmNiaS5ubG0u
bmloLmdvdi9wdWJtZWQvOTQwMDAxMzwvdXJsPjwvcmVsYXRlZC11cmxzPjwvdXJscz48L3JlY29y
ZD48L0NpdGU+PENpdGU+PEF1dGhvcj5VZXRyZWNodDwvQXV0aG9yPjxZZWFyPjE5OTU8L1llYXI+
PFJlY051bT41NjU3PC9SZWNOdW0+PHJlY29yZD48cmVjLW51bWJlcj41NjU3PC9yZWMtbnVtYmVy
Pjxmb3JlaWduLWtleXM+PGtleSBhcHA9IkVOIiBkYi1pZD0iYTB0eHZ6eDBmc3h4OTNlcmVyb3Z0
MndqYXp6enp6eGR0cmFhIiB0aW1lc3RhbXA9IjAiPjU2NTc8L2tleT48L2ZvcmVpZ24ta2V5cz48
cmVmLXR5cGUgbmFtZT0iSm91cm5hbCBBcnRpY2xlIj4xNzwvcmVmLXR5cGU+PGNvbnRyaWJ1dG9y
cz48YXV0aG9ycz48YXV0aG9yPlVldHJlY2h0LCBKLiBQLjwvYXV0aG9yPjwvYXV0aG9ycz48L2Nv
bnRyaWJ1dG9ycz48YXV0aC1hZGRyZXNzPkZhY3VsdHkgb2YgUGhhcm1hY3ksIFVuaXZlcnNpdHkg
b2YgVG9yb250bywgQ2FuYWRhLjwvYXV0aC1hZGRyZXNzPjx0aXRsZXM+PHRpdGxlPk15ZWxvcGVy
b3hpZGFzZSBhcyBhIGdlbmVyYXRvciBvZiBkcnVnIGZyZWUgcmFkaWNhbHM8L3RpdGxlPjxzZWNv
bmRhcnktdGl0bGU+QmlvY2hlbSBTb2MgU3ltcDwvc2Vjb25kYXJ5LXRpdGxlPjwvdGl0bGVzPjxw
YWdlcz4xNjMtNzA8L3BhZ2VzPjx2b2x1bWU+NjE8L3ZvbHVtZT48ZWRpdGlvbj4xOTk1LzAxLzAx
PC9lZGl0aW9uPjxrZXl3b3Jkcz48a2V5d29yZD5GcmVlIFJhZGljYWxzPC9rZXl3b3JkPjxrZXl3
b3JkPkh1bWFuczwva2V5d29yZD48a2V5d29yZD5PeGlkYXRpb24tUmVkdWN0aW9uPC9rZXl3b3Jk
PjxrZXl3b3JkPlBlcm94aWRhc2UvKm1ldGFib2xpc208L2tleXdvcmQ+PGtleXdvcmQ+UGhhcm1h
Y2V1dGljYWwgUHJlcGFyYXRpb25zL2NoZW1pc3RyeS8qbWV0YWJvbGlzbTwva2V5d29yZD48L2tl
eXdvcmRzPjxkYXRlcz48eWVhcj4xOTk1PC95ZWFyPjwvZGF0ZXM+PGlzYm4+MDA2Ny04Njk0IChQ
cmludCkmI3hEOzAwNjctODY5NCAoTGlua2luZyk8L2lzYm4+PGFjY2Vzc2lvbi1udW0+ODY2MDM5
MzwvYWNjZXNzaW9uLW51bT48dXJscz48cmVsYXRlZC11cmxzPjx1cmw+aHR0cDovL3d3dy5uY2Jp
Lm5sbS5uaWguZ292L3B1Ym1lZC84NjYwMzkzPC91cmw+PC9yZWxhdGVkLXVybHM+PC91cmxzPjxs
YW5ndWFnZT5lbmc8L2xhbmd1YWdlPjwvcmVjb3JkPjwvQ2l0ZT48Q2l0ZT48QXV0aG9yPkxpdTwv
QXV0aG9yPjxZZWFyPjE5OTU8L1llYXI+PFJlY051bT45MDQzPC9SZWNOdW0+PHJlY29yZD48cmVj
LW51bWJlcj45MDQzPC9yZWMtbnVtYmVyPjxmb3JlaWduLWtleXM+PGtleSBhcHA9IkVOIiBkYi1p
ZD0iYTB0eHZ6eDBmc3h4OTNlcmVyb3Z0MndqYXp6enp6eGR0cmFhIiB0aW1lc3RhbXA9IjE1ODM1
MDU3MzQiPjkwNDM8L2tleT48L2ZvcmVpZ24ta2V5cz48cmVmLXR5cGUgbmFtZT0iSm91cm5hbCBB
cnRpY2xlIj4xNzwvcmVmLXR5cGU+PGNvbnRyaWJ1dG9ycz48YXV0aG9ycz48YXV0aG9yPkxpdSwg
Wi4gQy48L2F1dGhvcj48YXV0aG9yPlVldHJlY2h0LCBKLiBQLjwvYXV0aG9yPjwvYXV0aG9ycz48
L2NvbnRyaWJ1dG9ycz48YXV0aC1hZGRyZXNzPlVuaXYgVG9yb250byxGYWMgUGhhcm0sVG9yb250
byxvbiBNNXMgMnMyLENhbmFkYSYjeEQ7VW5pdiBUb3JvbnRvLEZhYyBNZWQsVG9yb250byxvbiBN
NXMgMnMyLENhbmFkYSYjeEQ7VW5pdiBUb3JvbnRvLFN1bm55YnJvb2sgSGx0aCBTY2kgQ3RyLERy
dWcgU2FmZXR5IFJlcyBHcnAsVG9yb250byxvbixDYW5hZGE8L2F1dGgtYWRkcmVzcz48dGl0bGVz
Pjx0aXRsZT5DbG96YXBpbmUgaXMgb3hpZGl6ZWQgYnkgYWN0aXZhdGVkIGh1bWFuIG5ldXRyb3Bo
aWxzIHRvIGEgcmVhY3RpdmUgbml0cmVuaXVtIGlvbiB0aGF0IGlycmV2ZXJzaWJseSBiaW5kcyB0
byB0aGUgY2VsbHM8L3RpdGxlPjxzZWNvbmRhcnktdGl0bGU+Sm91cm5hbCBvZiBQaGFybWFjb2xv
Z3kgYW5kIEV4cGVyaW1lbnRhbCBUaGVyYXBldXRpY3M8L3NlY29uZGFyeS10aXRsZT48YWx0LXRp
dGxlPkogUGhhcm1hY29sIEV4cCBUaGVyPC9hbHQtdGl0bGU+PC90aXRsZXM+PGFsdC1wZXJpb2Rp
Y2FsPjxmdWxsLXRpdGxlPkogUGhhcm1hY29sIEV4cCBUaGVyPC9mdWxsLXRpdGxlPjwvYWx0LXBl
cmlvZGljYWw+PHBhZ2VzPjE0NzYtMTQ4MzwvcGFnZXM+PHZvbHVtZT4yNzU8L3ZvbHVtZT48bnVt
YmVyPjM8L251bWJlcj48a2V5d29yZHM+PGtleXdvcmQ+aW5kdWNlZCBhZ3JhbnVsb2N5dG9zaXM8
L2tleXdvcmQ+PC9rZXl3b3Jkcz48ZGF0ZXM+PHllYXI+MTk5NTwveWVhcj48cHViLWRhdGVzPjxk
YXRlPkRlYzwvZGF0ZT48L3B1Yi1kYXRlcz48L2RhdGVzPjxpc2JuPjAwMjItMzU2NTwvaXNibj48
YWNjZXNzaW9uLW51bT5XT1M6QTE5OTVUTDc1NzAwMDUzPC9hY2Nlc3Npb24tbnVtPjx1cmxzPjxy
ZWxhdGVkLXVybHM+PHVybD4mbHQ7R28gdG8gSVNJJmd0OzovL1dPUzpBMTk5NVRMNzU3MDAwNTM8
L3VybD48L3JlbGF0ZWQtdXJscz48L3VybHM+PGxhbmd1YWdlPkVuZ2xpc2g8L2xhbmd1YWdlPjwv
cmVjb3JkPjwvQ2l0ZT48L0VuZE5vdGU+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EcmFnb3ZpYzwvQXV0aG9yPjxZZWFyPjIwMTM8L1llYXI+
PFJlY051bT4xNDwvUmVjTnVtPjxEaXNwbGF5VGV4dD4oMTYtMjApPC9EaXNwbGF5VGV4dD48cmVj
b3JkPjxyZWMtbnVtYmVyPjE0PC9yZWMtbnVtYmVyPjxmb3JlaWduLWtleXM+PGtleSBhcHA9IkVO
IiBkYi1pZD0idHcyMmVwOXZyMjAyZDRlMmYybDVmczBjZGZkemZzeHZzdHh3IiB0aW1lc3RhbXA9
IjE1ODM1MDUyMTAiPjE0PC9rZXk+PC9mb3JlaWduLWtleXM+PHJlZi10eXBlIG5hbWU9IkpvdXJu
YWwgQXJ0aWNsZSI+MTc8L3JlZi10eXBlPjxjb250cmlidXRvcnM+PGF1dGhvcnM+PGF1dGhvcj5E
cmFnb3ZpYywgUy48L2F1dGhvcj48YXV0aG9yPkd1bm5lc3MsIFAuPC9hdXRob3I+PGF1dGhvcj5J
bmdlbG1hbi1TdW5kYmVyZywgTS48L2F1dGhvcj48YXV0aG9yPlZlcm1ldWxlbiwgTi4gUC48L2F1
dGhvcj48YXV0aG9yPkNvbW1hbmRldXIsIEouIE4uPC9hdXRob3I+PC9hdXRob3JzPjwvY29udHJp
YnV0b3JzPjxhdXRoLWFkZHJlc3M+RGl2aXNpb24gb2YgTW9sZWN1bGFyIFRveGljb2xvZ3ksIExl
aWRlbi9BbXN0ZXJkYW0gQ2VudGVyIGZvciBEcnVnIFJlc2VhcmNoLCBGYWN1bHR5IG9mIFNjaWVu
Y2VzLCBWcmlqZSBVbml2ZXJzaXRlaXQsIERlIEJvZWxlbGFhbiAxMDgzLCAxMDgxIEhWIEFtc3Rl
cmRhbSwgVGhlIE5ldGhlcmxhbmRzLjwvYXV0aC1hZGRyZXNzPjx0aXRsZXM+PHRpdGxlPkNoYXJh
Y3Rlcml6YXRpb24gb2YgaHVtYW4gY3l0b2Nocm9tZSBQNDUwcyBpbnZvbHZlZCBpbiB0aGUgYmlv
YWN0aXZhdGlvbiBvZiBjbG96YXBpbmU8L3RpdGxlPjxzZWNvbmRhcnktdGl0bGU+RHJ1ZyBNZXRh
YiBEaXNwb3M8L3NlY29uZGFyeS10aXRsZT48YWx0LXRpdGxlPkRydWcgbWV0YWJvbGlzbSBhbmQg
ZGlzcG9zaXRpb246IHRoZSBiaW9sb2dpY2FsIGZhdGUgb2YgY2hlbWljYWxzPC9hbHQtdGl0bGU+
PC90aXRsZXM+PHBhZ2VzPjY1MS04PC9wYWdlcz48dm9sdW1lPjQxPC92b2x1bWU+PG51bWJlcj4z
PC9udW1iZXI+PGVkaXRpb24+MjAxMy8wMS8wOTwvZWRpdGlvbj48a2V5d29yZHM+PGtleXdvcmQ+
QW50aXBzeWNob3RpYyBBZ2VudHMvKm1ldGFib2xpc20vdG94aWNpdHk8L2tleXdvcmQ+PGtleXdv
cmQ+QmlvdHJhbnNmb3JtYXRpb248L2tleXdvcmQ+PGtleXdvcmQ+Q2xvemFwaW5lLyptZXRhYm9s
aXNtL3RveGljaXR5PC9rZXl3b3JkPjxrZXl3b3JkPkN5dG9jaHJvbWUgUC00NTAgQ1lQMkQ2L21l
dGFib2xpc208L2tleXdvcmQ+PGtleXdvcmQ+Q3l0b2Nocm9tZSBQLTQ1MCBDWVAzQS9tZXRhYm9s
aXNtPC9rZXl3b3JkPjxrZXl3b3JkPkN5dG9jaHJvbWUgUC00NTAgRW56eW1lIEluaGliaXRvcnM8
L2tleXdvcmQ+PGtleXdvcmQ+Q3l0b2Nocm9tZSBQLTQ1MCBFbnp5bWUgU3lzdGVtLyptZXRhYm9s
aXNtPC9rZXl3b3JkPjxrZXl3b3JkPkRlYWxreWxhdGlvbjwva2V5d29yZD48a2V5d29yZD5Fbnp5
bWUgSW5oaWJpdG9ycy9waGFybWFjb2xvZ3k8L2tleXdvcmQ+PGtleXdvcmQ+R2x1dGF0aGlvbmUv
bWV0YWJvbGlzbTwva2V5d29yZD48a2V5d29yZD5IdW1hbnM8L2tleXdvcmQ+PGtleXdvcmQ+SXNv
ZW56eW1lczwva2V5d29yZD48a2V5d29yZD5LaW5ldGljczwva2V5d29yZD48a2V5d29yZD5MaXZl
ci9kcnVnIGVmZmVjdHMvKmVuenltb2xvZ3k8L2tleXdvcmQ+PGtleXdvcmQ+TWljcm9zb21lcywg
TGl2ZXIvZW56eW1vbG9neTwva2V5d29yZD48a2V5d29yZD5Nb2xlY3VsYXIgU3RydWN0dXJlPC9r
ZXl3b3JkPjxrZXl3b3JkPk94aWRhdGlvbi1SZWR1Y3Rpb248L2tleXdvcmQ+PGtleXdvcmQ+UmVj
b21iaW5hbnQgUHJvdGVpbnMvbWV0YWJvbGlzbTwva2V5d29yZD48L2tleXdvcmRzPjxkYXRlcz48
eWVhcj4yMDEzPC95ZWFyPjxwdWItZGF0ZXM+PGRhdGU+TWFyPC9kYXRlPjwvcHViLWRhdGVzPjwv
ZGF0ZXM+PGlzYm4+MDA5MC05NTU2PC9pc2JuPjxhY2Nlc3Npb24tbnVtPjIzMjk3Mjk3PC9hY2Nl
c3Npb24tbnVtPjx1cmxzPjwvdXJscz48ZWxlY3Ryb25pYy1yZXNvdXJjZS1udW0+MTAuMTEyNC9k
bWQuMTEyLjA1MDQ4NDwvZWxlY3Ryb25pYy1yZXNvdXJjZS1udW0+PHJlbW90ZS1kYXRhYmFzZS1w
cm92aWRlcj5OTE08L3JlbW90ZS1kYXRhYmFzZS1wcm92aWRlcj48bGFuZ3VhZ2U+ZW5nPC9sYW5n
dWFnZT48L3JlY29yZD48L0NpdGU+PENpdGU+PEF1dGhvcj5QZXJlaXJhPC9BdXRob3I+PFllYXI+
MjAwNjwvWWVhcj48UmVjTnVtPjkwNTA8L1JlY051bT48cmVjb3JkPjxyZWMtbnVtYmVyPjkwNTA8
L3JlYy1udW1iZXI+PGZvcmVpZ24ta2V5cz48a2V5IGFwcD0iRU4iIGRiLWlkPSJhMHR4dnp4MGZz
eHg5M2VyZXJvdnQyd2phenp6enp4ZHRyYWEiIHRpbWVzdGFtcD0iMTU4MzUwNTc4NCI+OTA1MDwv
a2V5PjwvZm9yZWlnbi1rZXlzPjxyZWYtdHlwZSBuYW1lPSJKb3VybmFsIEFydGljbGUiPjE3PC9y
ZWYtdHlwZT48Y29udHJpYnV0b3JzPjxhdXRob3JzPjxhdXRob3I+UGVyZWlyYSwgQS48L2F1dGhv
cj48YXV0aG9yPkRlYW4sIEIuPC9hdXRob3I+PC9hdXRob3JzPjwvY29udHJpYnV0b3JzPjxhdXRo
LWFkZHJlc3M+TWVudGFsIEhsdGggUmVzIEluc3QsIERlcHQgTW9sIFBzeWNob3BoYXJtYWNvbCwg
UmViZWNjYSBMIENvb3BlciBSZXMgTGFicywgUGFya3ZpbGxlLCBWaWMgMzA1MiwgQXVzdHJhbGlh
JiN4RDtVbml2IE1lbGJvdXJuZSwgRGVwdCBQYXRob2wsIFBhcmt2aWxsZSwgVmljIDMwNTIsIEF1
c3RyYWxpYSYjeEQ7VW5pdiBNZWxib3VybmUsIERlcHQgUGhhcm1hY29sLCBQYXJrdmlsbGUsIFZp
YyAzMDUyLCBBdXN0cmFsaWEmI3hEO1VuaXYgTWVsYm91cm5lLCBEZXB0IFBzeWNoaWF0LCBQYXJr
dmlsbGUsIFZpYyAzMDUyLCBBdXN0cmFsaWEmI3hEO01vbmFzaCBVbml2LCBEZXB0IFBzeWNob2wg
TWVkLCBDbGF5dG9uLCBWaWMgMzgwMCwgQXVzdHJhbGlhPC9hdXRoLWFkZHJlc3M+PHRpdGxlcz48
dGl0bGU+Q2xvemFwaW5lIGJpb2FjdGl2YXRpb24gaW5kdWNlcyBkb3NlLWRlcGVuZGVudCwgZHJ1
Zy1zcGVjaWZpYyB0b3hpY2l0eSBvZiBodW1hbiBib25lIG1hcnJvdyBzdHJvbWFsIGNlbGxzOiBB
IHBvdGVudGlhbCBpbiB2aXRybyBzeXN0ZW0gZm9yIHRoZSBzdHVkeSBvZiBhZ3JhbnVsb2N5dG9z
aXM8L3RpdGxlPjxzZWNvbmRhcnktdGl0bGU+QmlvY2hlbWljYWwgUGhhcm1hY29sb2d5PC9zZWNv
bmRhcnktdGl0bGU+PGFsdC10aXRsZT5CaW9jaGVtIFBoYXJtYWNvbDwvYWx0LXRpdGxlPjwvdGl0
bGVzPjxhbHQtcGVyaW9kaWNhbD48ZnVsbC10aXRsZT5CaW9jaGVtIFBoYXJtYWNvbDwvZnVsbC10
aXRsZT48L2FsdC1wZXJpb2RpY2FsPjxwYWdlcz43ODMtNzkzPC9wYWdlcz48dm9sdW1lPjcyPC92
b2x1bWU+PG51bWJlcj42PC9udW1iZXI+PGtleXdvcmRzPjxrZXl3b3JkPmNsb3phcGluZTwva2V5
d29yZD48a2V5d29yZD5iaW9hY3RpdmF0aW9uPC9rZXl3b3JkPjxrZXl3b3JkPnN0cm9tYWwgY2Vs
bHM8L2tleXdvcmQ+PGtleXdvcmQ+dG94aWNpdHk8L2tleXdvcmQ+PGtleXdvcmQ+YWdyYW51bG9j
eXRvc2lzPC9rZXl3b3JkPjxrZXl3b3JkPnNjaGl6b3BocmVuaWE8L2tleXdvcmQ+PGtleXdvcmQ+
ZXh0cmFjZWxsdWxhci1tYXRyaXg8L2tleXdvcmQ+PGtleXdvcmQ+aHVtYW4gbmV1dHJvcGhpbHM8
L2tleXdvcmQ+PGtleXdvcmQ+cmVhY3RpdmUgbWV0YWJvbGl0ZXM8L2tleXdvcmQ+PGtleXdvcmQ+
b2xhbnphcGluZTwva2V5d29yZD48a2V5d29yZD5veGlkYXRpb248L2tleXdvcmQ+PGtleXdvcmQ+
YWNpZDwva2V5d29yZD48a2V5d29yZD5jeXRvdG94aWNpdHk8L2tleXdvcmQ+PGtleXdvcmQ+bmV1
cm9wZXB0aWRlPC9rZXl3b3JkPjxrZXl3b3JkPmdsdXRhdGhpb25lPC9rZXl3b3JkPjxrZXl3b3Jk
PnZlc25hcmlub25lPC9rZXl3b3JkPjwva2V5d29yZHM+PGRhdGVzPjx5ZWFyPjIwMDY8L3llYXI+
PHB1Yi1kYXRlcz48ZGF0ZT5TZXAgMTQ8L2RhdGU+PC9wdWItZGF0ZXM+PC9kYXRlcz48aXNibj4w
MDA2LTI5NTI8L2lzYm4+PGFjY2Vzc2lvbi1udW0+V09TOjAwMDI0MDQyNzMwMDAxMzwvYWNjZXNz
aW9uLW51bT48dXJscz48cmVsYXRlZC11cmxzPjx1cmw+Jmx0O0dvIHRvIElTSSZndDs6Ly9XT1M6
MDAwMjQwNDI3MzAwMDEzPC91cmw+PC9yZWxhdGVkLXVybHM+PC91cmxzPjxlbGVjdHJvbmljLXJl
c291cmNlLW51bT4xMC4xMDE2L2ouYmNwLjIwMDYuMDYuMDA2PC9lbGVjdHJvbmljLXJlc291cmNl
LW51bT48bGFuZ3VhZ2U+RW5nbGlzaDwvbGFuZ3VhZ2U+PC9yZWNvcmQ+PC9DaXRlPjxDaXRlPjxB
dXRob3I+V2lsbGlhbXM8L0F1dGhvcj48WWVhcj4xOTk3PC9ZZWFyPjxSZWNOdW0+ODkxNzwvUmVj
TnVtPjxyZWNvcmQ+PHJlYy1udW1iZXI+ODkxNzwvcmVjLW51bWJlcj48Zm9yZWlnbi1rZXlzPjxr
ZXkgYXBwPSJFTiIgZGItaWQ9ImEwdHh2engwZnN4eDkzZXJlcm92dDJ3amF6enp6enhkdHJhYSIg
dGltZXN0YW1wPSIxNTcyNDQxNzU0Ij44OTE3PC9rZXk+PC9mb3JlaWduLWtleXM+PHJlZi10eXBl
IG5hbWU9IkpvdXJuYWwgQXJ0aWNsZSI+MTc8L3JlZi10eXBlPjxjb250cmlidXRvcnM+PGF1dGhv
cnM+PGF1dGhvcj5XaWxsaWFtcywgRC4gUC48L2F1dGhvcj48YXV0aG9yPlBpcm1vaGFtZWQsIE0u
PC9hdXRob3I+PGF1dGhvcj5OYWlzYml0dCwgRC4gSi48L2F1dGhvcj48YXV0aG9yPk1hZ2dzLCBK
LiBMLjwvYXV0aG9yPjxhdXRob3I+UGFyaywgQi4gSy48L2F1dGhvcj48L2F1dGhvcnM+PC9jb250
cmlidXRvcnM+PGF1dGgtYWRkcmVzcz5EZXBhcnRtZW50IG9mIFBoYXJtYWNvbG9neSBhbmQgVGhl
cmFwZXV0aWNzLCBVbml2ZXJzaXR5IG9mIExpdmVycG9vbCwgTGl2ZXJwb29sIEw2OSAzQlgsIFVL
LjwvYXV0aC1hZGRyZXNzPjx0aXRsZXM+PHRpdGxlPk5ldXRyb3BoaWwgY3l0b3RveGljaXR5IG9m
IHRoZSBjaGVtaWNhbGx5IHJlYWN0aXZlIG1ldGFib2xpdGUocykgb2YgY2xvemFwaW5lOiBwb3Nz
aWJsZSByb2xlIGluIGFncmFudWxvY3l0b3NpczwvdGl0bGU+PHNlY29uZGFyeS10aXRsZT5KIFBo
YXJtYWNvbCBFeHAgVGhlcjwvc2Vjb25kYXJ5LXRpdGxlPjwvdGl0bGVzPjxwZXJpb2RpY2FsPjxm
dWxsLXRpdGxlPkogUGhhcm1hY29sIEV4cCBUaGVyPC9mdWxsLXRpdGxlPjwvcGVyaW9kaWNhbD48
cGFnZXM+MTM3NS04MjwvcGFnZXM+PHZvbHVtZT4yODM8L3ZvbHVtZT48bnVtYmVyPjM8L251bWJl
cj48ZWRpdGlvbj4xOTk4LzAyLzEyPC9lZGl0aW9uPjxrZXl3b3Jkcz48a2V5d29yZD5BZHVsdDwv
a2V5d29yZD48a2V5d29yZD5BZ3JhbnVsb2N5dG9zaXMvKmNoZW1pY2FsbHkgaW5kdWNlZDwva2V5
d29yZD48a2V5d29yZD5BbnRpcHN5Y2hvdGljIEFnZW50cy8qdG94aWNpdHk8L2tleXdvcmQ+PGtl
eXdvcmQ+QmlvdHJhbnNmb3JtYXRpb248L2tleXdvcmQ+PGtleXdvcmQ+Q2VsbCBTdXJ2aXZhbC9k
cnVnIGVmZmVjdHM8L2tleXdvcmQ+PGtleXdvcmQ+Q2xvemFwaW5lL21ldGFib2xpc20vKnRveGlj
aXR5PC9rZXl3b3JkPjxrZXl3b3JkPkdsdXRhdGhpb25lL2FuYWx5c2lzPC9rZXl3b3JkPjxrZXl3
b3JkPkhvcnNlcmFkaXNoIFBlcm94aWRhc2UvbWV0YWJvbGlzbTwva2V5d29yZD48a2V5d29yZD5I
dW1hbnM8L2tleXdvcmQ+PGtleXdvcmQ+TWFsZTwva2V5d29yZD48a2V5d29yZD5OZXV0cm9waGls
cy8qZHJ1ZyBlZmZlY3RzPC9rZXl3b3JkPjxrZXl3b3JkPlBlcm94aWRhc2UvbWV0YWJvbGlzbTwv
a2V5d29yZD48L2tleXdvcmRzPjxkYXRlcz48eWVhcj4xOTk3PC95ZWFyPjxwdWItZGF0ZXM+PGRh
dGU+RGVjPC9kYXRlPjwvcHViLWRhdGVzPjwvZGF0ZXM+PGlzYm4+MDAyMi0zNTY1IChQcmludCkm
I3hEOzAwMjItMzU2NSAoTGlua2luZyk8L2lzYm4+PGFjY2Vzc2lvbi1udW0+OTQwMDAxMzwvYWNj
ZXNzaW9uLW51bT48dXJscz48cmVsYXRlZC11cmxzPjx1cmw+aHR0cHM6Ly93d3cubmNiaS5ubG0u
bmloLmdvdi9wdWJtZWQvOTQwMDAxMzwvdXJsPjwvcmVsYXRlZC11cmxzPjwvdXJscz48L3JlY29y
ZD48L0NpdGU+PENpdGU+PEF1dGhvcj5VZXRyZWNodDwvQXV0aG9yPjxZZWFyPjE5OTU8L1llYXI+
PFJlY051bT41NjU3PC9SZWNOdW0+PHJlY29yZD48cmVjLW51bWJlcj41NjU3PC9yZWMtbnVtYmVy
Pjxmb3JlaWduLWtleXM+PGtleSBhcHA9IkVOIiBkYi1pZD0iYTB0eHZ6eDBmc3h4OTNlcmVyb3Z0
MndqYXp6enp6eGR0cmFhIiB0aW1lc3RhbXA9IjAiPjU2NTc8L2tleT48L2ZvcmVpZ24ta2V5cz48
cmVmLXR5cGUgbmFtZT0iSm91cm5hbCBBcnRpY2xlIj4xNzwvcmVmLXR5cGU+PGNvbnRyaWJ1dG9y
cz48YXV0aG9ycz48YXV0aG9yPlVldHJlY2h0LCBKLiBQLjwvYXV0aG9yPjwvYXV0aG9ycz48L2Nv
bnRyaWJ1dG9ycz48YXV0aC1hZGRyZXNzPkZhY3VsdHkgb2YgUGhhcm1hY3ksIFVuaXZlcnNpdHkg
b2YgVG9yb250bywgQ2FuYWRhLjwvYXV0aC1hZGRyZXNzPjx0aXRsZXM+PHRpdGxlPk15ZWxvcGVy
b3hpZGFzZSBhcyBhIGdlbmVyYXRvciBvZiBkcnVnIGZyZWUgcmFkaWNhbHM8L3RpdGxlPjxzZWNv
bmRhcnktdGl0bGU+QmlvY2hlbSBTb2MgU3ltcDwvc2Vjb25kYXJ5LXRpdGxlPjwvdGl0bGVzPjxw
YWdlcz4xNjMtNzA8L3BhZ2VzPjx2b2x1bWU+NjE8L3ZvbHVtZT48ZWRpdGlvbj4xOTk1LzAxLzAx
PC9lZGl0aW9uPjxrZXl3b3Jkcz48a2V5d29yZD5GcmVlIFJhZGljYWxzPC9rZXl3b3JkPjxrZXl3
b3JkPkh1bWFuczwva2V5d29yZD48a2V5d29yZD5PeGlkYXRpb24tUmVkdWN0aW9uPC9rZXl3b3Jk
PjxrZXl3b3JkPlBlcm94aWRhc2UvKm1ldGFib2xpc208L2tleXdvcmQ+PGtleXdvcmQ+UGhhcm1h
Y2V1dGljYWwgUHJlcGFyYXRpb25zL2NoZW1pc3RyeS8qbWV0YWJvbGlzbTwva2V5d29yZD48L2tl
eXdvcmRzPjxkYXRlcz48eWVhcj4xOTk1PC95ZWFyPjwvZGF0ZXM+PGlzYm4+MDA2Ny04Njk0IChQ
cmludCkmI3hEOzAwNjctODY5NCAoTGlua2luZyk8L2lzYm4+PGFjY2Vzc2lvbi1udW0+ODY2MDM5
MzwvYWNjZXNzaW9uLW51bT48dXJscz48cmVsYXRlZC11cmxzPjx1cmw+aHR0cDovL3d3dy5uY2Jp
Lm5sbS5uaWguZ292L3B1Ym1lZC84NjYwMzkzPC91cmw+PC9yZWxhdGVkLXVybHM+PC91cmxzPjxs
YW5ndWFnZT5lbmc8L2xhbmd1YWdlPjwvcmVjb3JkPjwvQ2l0ZT48Q2l0ZT48QXV0aG9yPkxpdTwv
QXV0aG9yPjxZZWFyPjE5OTU8L1llYXI+PFJlY051bT45MDQzPC9SZWNOdW0+PHJlY29yZD48cmVj
LW51bWJlcj45MDQzPC9yZWMtbnVtYmVyPjxmb3JlaWduLWtleXM+PGtleSBhcHA9IkVOIiBkYi1p
ZD0iYTB0eHZ6eDBmc3h4OTNlcmVyb3Z0MndqYXp6enp6eGR0cmFhIiB0aW1lc3RhbXA9IjE1ODM1
MDU3MzQiPjkwNDM8L2tleT48L2ZvcmVpZ24ta2V5cz48cmVmLXR5cGUgbmFtZT0iSm91cm5hbCBB
cnRpY2xlIj4xNzwvcmVmLXR5cGU+PGNvbnRyaWJ1dG9ycz48YXV0aG9ycz48YXV0aG9yPkxpdSwg
Wi4gQy48L2F1dGhvcj48YXV0aG9yPlVldHJlY2h0LCBKLiBQLjwvYXV0aG9yPjwvYXV0aG9ycz48
L2NvbnRyaWJ1dG9ycz48YXV0aC1hZGRyZXNzPlVuaXYgVG9yb250byxGYWMgUGhhcm0sVG9yb250
byxvbiBNNXMgMnMyLENhbmFkYSYjeEQ7VW5pdiBUb3JvbnRvLEZhYyBNZWQsVG9yb250byxvbiBN
NXMgMnMyLENhbmFkYSYjeEQ7VW5pdiBUb3JvbnRvLFN1bm55YnJvb2sgSGx0aCBTY2kgQ3RyLERy
dWcgU2FmZXR5IFJlcyBHcnAsVG9yb250byxvbixDYW5hZGE8L2F1dGgtYWRkcmVzcz48dGl0bGVz
Pjx0aXRsZT5DbG96YXBpbmUgaXMgb3hpZGl6ZWQgYnkgYWN0aXZhdGVkIGh1bWFuIG5ldXRyb3Bo
aWxzIHRvIGEgcmVhY3RpdmUgbml0cmVuaXVtIGlvbiB0aGF0IGlycmV2ZXJzaWJseSBiaW5kcyB0
byB0aGUgY2VsbHM8L3RpdGxlPjxzZWNvbmRhcnktdGl0bGU+Sm91cm5hbCBvZiBQaGFybWFjb2xv
Z3kgYW5kIEV4cGVyaW1lbnRhbCBUaGVyYXBldXRpY3M8L3NlY29uZGFyeS10aXRsZT48YWx0LXRp
dGxlPkogUGhhcm1hY29sIEV4cCBUaGVyPC9hbHQtdGl0bGU+PC90aXRsZXM+PGFsdC1wZXJpb2Rp
Y2FsPjxmdWxsLXRpdGxlPkogUGhhcm1hY29sIEV4cCBUaGVyPC9mdWxsLXRpdGxlPjwvYWx0LXBl
cmlvZGljYWw+PHBhZ2VzPjE0NzYtMTQ4MzwvcGFnZXM+PHZvbHVtZT4yNzU8L3ZvbHVtZT48bnVt
YmVyPjM8L251bWJlcj48a2V5d29yZHM+PGtleXdvcmQ+aW5kdWNlZCBhZ3JhbnVsb2N5dG9zaXM8
L2tleXdvcmQ+PC9rZXl3b3Jkcz48ZGF0ZXM+PHllYXI+MTk5NTwveWVhcj48cHViLWRhdGVzPjxk
YXRlPkRlYzwvZGF0ZT48L3B1Yi1kYXRlcz48L2RhdGVzPjxpc2JuPjAwMjItMzU2NTwvaXNibj48
YWNjZXNzaW9uLW51bT5XT1M6QTE5OTVUTDc1NzAwMDUzPC9hY2Nlc3Npb24tbnVtPjx1cmxzPjxy
ZWxhdGVkLXVybHM+PHVybD4mbHQ7R28gdG8gSVNJJmd0OzovL1dPUzpBMTk5NVRMNzU3MDAwNTM8
L3VybD48L3JlbGF0ZWQtdXJscz48L3VybHM+PGxhbmd1YWdlPkVuZ2xpc2g8L2xhbmd1YWdlPjwv
cmVjb3JkPjwvQ2l0ZT48L0VuZE5vdGU+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5807EE">
        <w:rPr>
          <w:rFonts w:ascii="Times New Roman" w:hAnsi="Times New Roman" w:cs="Times New Roman"/>
          <w:sz w:val="24"/>
          <w:szCs w:val="24"/>
        </w:rPr>
        <w:fldChar w:fldCharType="separate"/>
      </w:r>
      <w:r w:rsidR="006B1D1C">
        <w:rPr>
          <w:rFonts w:ascii="Times New Roman" w:hAnsi="Times New Roman" w:cs="Times New Roman"/>
          <w:noProof/>
          <w:sz w:val="24"/>
          <w:szCs w:val="24"/>
        </w:rPr>
        <w:t>(16-20)</w:t>
      </w:r>
      <w:r w:rsidR="005807EE">
        <w:rPr>
          <w:rFonts w:ascii="Times New Roman" w:hAnsi="Times New Roman" w:cs="Times New Roman"/>
          <w:sz w:val="24"/>
          <w:szCs w:val="24"/>
        </w:rPr>
        <w:fldChar w:fldCharType="end"/>
      </w:r>
      <w:r w:rsidR="00D7113B">
        <w:rPr>
          <w:rFonts w:ascii="Times New Roman" w:hAnsi="Times New Roman" w:cs="Times New Roman"/>
          <w:sz w:val="24"/>
          <w:szCs w:val="24"/>
        </w:rPr>
        <w:t>.</w:t>
      </w:r>
      <w:r w:rsidR="00BF49D9">
        <w:rPr>
          <w:rFonts w:ascii="Times New Roman" w:hAnsi="Times New Roman" w:cs="Times New Roman"/>
          <w:sz w:val="24"/>
          <w:szCs w:val="24"/>
        </w:rPr>
        <w:t xml:space="preserve"> </w:t>
      </w:r>
      <w:r w:rsidR="006B1D1C">
        <w:rPr>
          <w:rFonts w:ascii="Times New Roman" w:hAnsi="Times New Roman" w:cs="Times New Roman"/>
          <w:sz w:val="24"/>
          <w:szCs w:val="24"/>
        </w:rPr>
        <w:t>The formation of clozapine protein adducts</w:t>
      </w:r>
      <w:r w:rsidR="00D7113B">
        <w:rPr>
          <w:rFonts w:ascii="Times New Roman" w:hAnsi="Times New Roman" w:cs="Times New Roman"/>
          <w:sz w:val="24"/>
          <w:szCs w:val="24"/>
        </w:rPr>
        <w:t xml:space="preserve"> results in a dose-dependent increase in the rate of spontaneous neutrophil apoptosis</w:t>
      </w:r>
      <w:r w:rsidR="006B1D1C">
        <w:rPr>
          <w:rFonts w:ascii="Times New Roman" w:hAnsi="Times New Roman" w:cs="Times New Roman"/>
          <w:sz w:val="24"/>
          <w:szCs w:val="24"/>
        </w:rPr>
        <w:t xml:space="preserve"> and this direct toxicity has been implicated in the pathogenesis of the agranulocytosis </w:t>
      </w:r>
      <w:r w:rsidR="006B1D1C">
        <w:rPr>
          <w:rFonts w:ascii="Times New Roman" w:hAnsi="Times New Roman" w:cs="Times New Roman"/>
          <w:sz w:val="24"/>
          <w:szCs w:val="24"/>
        </w:rPr>
        <w:fldChar w:fldCharType="begin">
          <w:fldData xml:space="preserve">PEVuZE5vdGU+PENpdGU+PEF1dGhvcj5XaWxsaWFtczwvQXV0aG9yPjxZZWFyPjIwMDA8L1llYXI+
PFJlY051bT42NjIzPC9SZWNOdW0+PERpc3BsYXlUZXh0PigyMSk8L0Rpc3BsYXlUZXh0PjxyZWNv
cmQ+PHJlYy1udW1iZXI+NjYyMzwvcmVjLW51bWJlcj48Zm9yZWlnbi1rZXlzPjxrZXkgYXBwPSJF
TiIgZGItaWQ9ImEwdHh2engwZnN4eDkzZXJlcm92dDJ3amF6enp6enhkdHJhYSIgdGltZXN0YW1w
PSIwIj42NjIzPC9rZXk+PC9mb3JlaWduLWtleXM+PHJlZi10eXBlIG5hbWU9IkpvdXJuYWwgQXJ0
aWNsZSI+MTc8L3JlZi10eXBlPjxjb250cmlidXRvcnM+PGF1dGhvcnM+PGF1dGhvcj5XaWxsaWFt
cywgRC4gUC48L2F1dGhvcj48YXV0aG9yPlBpcm1vaGFtZWQsIE0uPC9hdXRob3I+PGF1dGhvcj5O
YWlzYml0dCwgRC4gSi48L2F1dGhvcj48YXV0aG9yPlVldHJlY2h0LCBKLiBQLjwvYXV0aG9yPjxh
dXRob3I+UGFyaywgQi4gSy48L2F1dGhvcj48L2F1dGhvcnM+PC9jb250cmlidXRvcnM+PGF1dGgt
YWRkcmVzcz5EZXBhcnRtZW50IG9mIFBoYXJtYWNvbG9neSBhbmQgVGhlcmFwZXV0aWNzLCBUaGUg
VW5pdmVyc2l0eSBvZiBMaXZlcnBvb2wsIFVuaXRlZCBLaW5nZG9tLiBkb21AbGl2ZXJwb29sLmFj
LnVrPC9hdXRoLWFkZHJlc3M+PHRpdGxlcz48dGl0bGU+SW5kdWN0aW9uIG9mIG1ldGFib2xpc20t
ZGVwZW5kZW50IGFuZCAtaW5kZXBlbmRlbnQgbmV1dHJvcGhpbCBhcG9wdG9zaXMgYnkgY2xvemFw
aW5lPC90aXRsZT48c2Vjb25kYXJ5LXRpdGxlPk1vbCBQaGFybWFjb2w8L3NlY29uZGFyeS10aXRs
ZT48YWx0LXRpdGxlPk1vbGVjdWxhciBwaGFybWFjb2xvZ3k8L2FsdC10aXRsZT48L3RpdGxlcz48
cGVyaW9kaWNhbD48ZnVsbC10aXRsZT5Nb2wgUGhhcm1hY29sPC9mdWxsLXRpdGxlPjwvcGVyaW9k
aWNhbD48cGFnZXM+MjA3LTE2PC9wYWdlcz48dm9sdW1lPjU4PC92b2x1bWU+PG51bWJlcj4xPC9u
dW1iZXI+PGVkaXRpb24+MjAwMC8wNi8yMjwvZWRpdGlvbj48a2V5d29yZHM+PGtleXdvcmQ+QWR1
bHQ8L2tleXdvcmQ+PGtleXdvcmQ+QW50aW94aWRhbnRzL3BoYXJtYWNvbG9neTwva2V5d29yZD48
a2V5d29yZD4qQXBvcHRvc2lzPC9rZXl3b3JkPjxrZXl3b3JkPkFwb3B0b3NpcyBJbmR1Y2luZyBG
YWN0b3I8L2tleXdvcmQ+PGtleXdvcmQ+Q2xvemFwaW5lL2FuYWxvZ3MgJmFtcDsgZGVyaXZhdGl2
ZXMvbWV0YWJvbGlzbS8qcGhhcm1hY29sb2d5PC9rZXl3b3JkPjxrZXl3b3JkPkRydWcgSW50ZXJh
Y3Rpb25zPC9rZXl3b3JkPjxrZXl3b3JkPkZsYXZvcHJvdGVpbnMvcGhhcm1hY29sb2d5PC9rZXl3
b3JkPjxrZXl3b3JkPkdsdXRhdGhpb25lL21ldGFib2xpc208L2tleXdvcmQ+PGtleXdvcmQ+SGFw
dGVucy9tZXRhYm9saXNtPC9rZXl3b3JkPjxrZXl3b3JkPkh1bWFuczwva2V5d29yZD48a2V5d29y
ZD5IeWRyb2dlbiBQZXJveGlkZS9waGFybWFjb2xvZ3k8L2tleXdvcmQ+PGtleXdvcmQ+TGV1a29j
eXRlcywgTW9ub251Y2xlYXIvY3l0b2xvZ3kvZHJ1ZyBlZmZlY3RzPC9rZXl3b3JkPjxrZXl3b3Jk
Pk1hbGU8L2tleXdvcmQ+PGtleXdvcmQ+TWFsZWF0ZXMvcGhhcm1hY29sb2d5PC9rZXl3b3JkPjxr
ZXl3b3JkPk1lbWJyYW5lIFByb3RlaW5zL3BoYXJtYWNvbG9neTwva2V5d29yZD48a2V5d29yZD5O
ZXV0cm9waGlscy9jeXRvbG9neS8qZHJ1ZyBlZmZlY3RzPC9rZXl3b3JkPjxrZXl3b3JkPlNlcm90
b25pbiBBbnRhZ29uaXN0cy9tZXRhYm9saXNtL3BoYXJtYWNvbG9neTwva2V5d29yZD48L2tleXdv
cmRzPjxkYXRlcz48eWVhcj4yMDAwPC95ZWFyPjxwdWItZGF0ZXM+PGRhdGU+SnVsPC9kYXRlPjwv
cHViLWRhdGVzPjwvZGF0ZXM+PGlzYm4+MDAyNi04OTVYIChQcmludCkmI3hEOzAwMjYtODk1WCAo
TGlua2luZyk8L2lzYm4+PGFjY2Vzc2lvbi1udW0+MTA4NjA5NDM8L2FjY2Vzc2lvbi1udW0+PHdv
cmstdHlwZT5JbiBWaXRybyYjeEQ7UmVzZWFyY2ggU3VwcG9ydCwgTm9uLVUuUy4gR292JmFwb3M7
dDwvd29yay10eXBlPjx1cmxzPjxyZWxhdGVkLXVybHM+PHVybD5odHRwOi8vd3d3Lm5jYmkubmxt
Lm5paC5nb3YvcHVibWVkLzEwODYwOTQzPC91cmw+PC9yZWxhdGVkLXVybHM+PC91cmxzPjxsYW5n
dWFnZT5lbmc8L2xhbmd1YWdlPjwvcmVjb3JkPjwvQ2l0ZT48L0VuZE5vdGU+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XaWxsaWFtczwvQXV0aG9yPjxZZWFyPjIwMDA8L1llYXI+
PFJlY051bT42NjIzPC9SZWNOdW0+PERpc3BsYXlUZXh0PigyMSk8L0Rpc3BsYXlUZXh0PjxyZWNv
cmQ+PHJlYy1udW1iZXI+NjYyMzwvcmVjLW51bWJlcj48Zm9yZWlnbi1rZXlzPjxrZXkgYXBwPSJF
TiIgZGItaWQ9ImEwdHh2engwZnN4eDkzZXJlcm92dDJ3amF6enp6enhkdHJhYSIgdGltZXN0YW1w
PSIwIj42NjIzPC9rZXk+PC9mb3JlaWduLWtleXM+PHJlZi10eXBlIG5hbWU9IkpvdXJuYWwgQXJ0
aWNsZSI+MTc8L3JlZi10eXBlPjxjb250cmlidXRvcnM+PGF1dGhvcnM+PGF1dGhvcj5XaWxsaWFt
cywgRC4gUC48L2F1dGhvcj48YXV0aG9yPlBpcm1vaGFtZWQsIE0uPC9hdXRob3I+PGF1dGhvcj5O
YWlzYml0dCwgRC4gSi48L2F1dGhvcj48YXV0aG9yPlVldHJlY2h0LCBKLiBQLjwvYXV0aG9yPjxh
dXRob3I+UGFyaywgQi4gSy48L2F1dGhvcj48L2F1dGhvcnM+PC9jb250cmlidXRvcnM+PGF1dGgt
YWRkcmVzcz5EZXBhcnRtZW50IG9mIFBoYXJtYWNvbG9neSBhbmQgVGhlcmFwZXV0aWNzLCBUaGUg
VW5pdmVyc2l0eSBvZiBMaXZlcnBvb2wsIFVuaXRlZCBLaW5nZG9tLiBkb21AbGl2ZXJwb29sLmFj
LnVrPC9hdXRoLWFkZHJlc3M+PHRpdGxlcz48dGl0bGU+SW5kdWN0aW9uIG9mIG1ldGFib2xpc20t
ZGVwZW5kZW50IGFuZCAtaW5kZXBlbmRlbnQgbmV1dHJvcGhpbCBhcG9wdG9zaXMgYnkgY2xvemFw
aW5lPC90aXRsZT48c2Vjb25kYXJ5LXRpdGxlPk1vbCBQaGFybWFjb2w8L3NlY29uZGFyeS10aXRs
ZT48YWx0LXRpdGxlPk1vbGVjdWxhciBwaGFybWFjb2xvZ3k8L2FsdC10aXRsZT48L3RpdGxlcz48
cGVyaW9kaWNhbD48ZnVsbC10aXRsZT5Nb2wgUGhhcm1hY29sPC9mdWxsLXRpdGxlPjwvcGVyaW9k
aWNhbD48cGFnZXM+MjA3LTE2PC9wYWdlcz48dm9sdW1lPjU4PC92b2x1bWU+PG51bWJlcj4xPC9u
dW1iZXI+PGVkaXRpb24+MjAwMC8wNi8yMjwvZWRpdGlvbj48a2V5d29yZHM+PGtleXdvcmQ+QWR1
bHQ8L2tleXdvcmQ+PGtleXdvcmQ+QW50aW94aWRhbnRzL3BoYXJtYWNvbG9neTwva2V5d29yZD48
a2V5d29yZD4qQXBvcHRvc2lzPC9rZXl3b3JkPjxrZXl3b3JkPkFwb3B0b3NpcyBJbmR1Y2luZyBG
YWN0b3I8L2tleXdvcmQ+PGtleXdvcmQ+Q2xvemFwaW5lL2FuYWxvZ3MgJmFtcDsgZGVyaXZhdGl2
ZXMvbWV0YWJvbGlzbS8qcGhhcm1hY29sb2d5PC9rZXl3b3JkPjxrZXl3b3JkPkRydWcgSW50ZXJh
Y3Rpb25zPC9rZXl3b3JkPjxrZXl3b3JkPkZsYXZvcHJvdGVpbnMvcGhhcm1hY29sb2d5PC9rZXl3
b3JkPjxrZXl3b3JkPkdsdXRhdGhpb25lL21ldGFib2xpc208L2tleXdvcmQ+PGtleXdvcmQ+SGFw
dGVucy9tZXRhYm9saXNtPC9rZXl3b3JkPjxrZXl3b3JkPkh1bWFuczwva2V5d29yZD48a2V5d29y
ZD5IeWRyb2dlbiBQZXJveGlkZS9waGFybWFjb2xvZ3k8L2tleXdvcmQ+PGtleXdvcmQ+TGV1a29j
eXRlcywgTW9ub251Y2xlYXIvY3l0b2xvZ3kvZHJ1ZyBlZmZlY3RzPC9rZXl3b3JkPjxrZXl3b3Jk
Pk1hbGU8L2tleXdvcmQ+PGtleXdvcmQ+TWFsZWF0ZXMvcGhhcm1hY29sb2d5PC9rZXl3b3JkPjxr
ZXl3b3JkPk1lbWJyYW5lIFByb3RlaW5zL3BoYXJtYWNvbG9neTwva2V5d29yZD48a2V5d29yZD5O
ZXV0cm9waGlscy9jeXRvbG9neS8qZHJ1ZyBlZmZlY3RzPC9rZXl3b3JkPjxrZXl3b3JkPlNlcm90
b25pbiBBbnRhZ29uaXN0cy9tZXRhYm9saXNtL3BoYXJtYWNvbG9neTwva2V5d29yZD48L2tleXdv
cmRzPjxkYXRlcz48eWVhcj4yMDAwPC95ZWFyPjxwdWItZGF0ZXM+PGRhdGU+SnVsPC9kYXRlPjwv
cHViLWRhdGVzPjwvZGF0ZXM+PGlzYm4+MDAyNi04OTVYIChQcmludCkmI3hEOzAwMjYtODk1WCAo
TGlua2luZyk8L2lzYm4+PGFjY2Vzc2lvbi1udW0+MTA4NjA5NDM8L2FjY2Vzc2lvbi1udW0+PHdv
cmstdHlwZT5JbiBWaXRybyYjeEQ7UmVzZWFyY2ggU3VwcG9ydCwgTm9uLVUuUy4gR292JmFwb3M7
dDwvd29yay10eXBlPjx1cmxzPjxyZWxhdGVkLXVybHM+PHVybD5odHRwOi8vd3d3Lm5jYmkubmxt
Lm5paC5nb3YvcHVibWVkLzEwODYwOTQzPC91cmw+PC9yZWxhdGVkLXVybHM+PC91cmxzPjxsYW5n
dWFnZT5lbmc8L2xhbmd1YWdlPjwvcmVjb3JkPjwvQ2l0ZT48L0VuZE5vdGU+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6B1D1C">
        <w:rPr>
          <w:rFonts w:ascii="Times New Roman" w:hAnsi="Times New Roman" w:cs="Times New Roman"/>
          <w:sz w:val="24"/>
          <w:szCs w:val="24"/>
        </w:rPr>
        <w:fldChar w:fldCharType="separate"/>
      </w:r>
      <w:r w:rsidR="006B1D1C">
        <w:rPr>
          <w:rFonts w:ascii="Times New Roman" w:hAnsi="Times New Roman" w:cs="Times New Roman"/>
          <w:noProof/>
          <w:sz w:val="24"/>
          <w:szCs w:val="24"/>
        </w:rPr>
        <w:t>(21)</w:t>
      </w:r>
      <w:r w:rsidR="006B1D1C">
        <w:rPr>
          <w:rFonts w:ascii="Times New Roman" w:hAnsi="Times New Roman" w:cs="Times New Roman"/>
          <w:sz w:val="24"/>
          <w:szCs w:val="24"/>
        </w:rPr>
        <w:fldChar w:fldCharType="end"/>
      </w:r>
      <w:r w:rsidR="00BF49D9">
        <w:rPr>
          <w:rFonts w:ascii="Times New Roman" w:hAnsi="Times New Roman" w:cs="Times New Roman"/>
          <w:sz w:val="24"/>
          <w:szCs w:val="24"/>
        </w:rPr>
        <w:t xml:space="preserve">. </w:t>
      </w:r>
      <w:r w:rsidR="006B1D1C">
        <w:rPr>
          <w:rFonts w:ascii="Times New Roman" w:hAnsi="Times New Roman" w:cs="Times New Roman"/>
          <w:sz w:val="24"/>
          <w:szCs w:val="24"/>
        </w:rPr>
        <w:t>N</w:t>
      </w:r>
      <w:r w:rsidR="00D7113B">
        <w:rPr>
          <w:rFonts w:ascii="Times New Roman" w:hAnsi="Times New Roman" w:cs="Times New Roman"/>
          <w:sz w:val="24"/>
          <w:szCs w:val="24"/>
        </w:rPr>
        <w:t xml:space="preserve">eo-epitopes </w:t>
      </w:r>
      <w:r w:rsidR="00BF49D9">
        <w:rPr>
          <w:rFonts w:ascii="Times New Roman" w:hAnsi="Times New Roman" w:cs="Times New Roman"/>
          <w:sz w:val="24"/>
          <w:szCs w:val="24"/>
        </w:rPr>
        <w:t xml:space="preserve">formed through the adduction of protein </w:t>
      </w:r>
      <w:r w:rsidR="005807EE">
        <w:rPr>
          <w:rFonts w:ascii="Times New Roman" w:hAnsi="Times New Roman" w:cs="Times New Roman"/>
          <w:sz w:val="24"/>
          <w:szCs w:val="24"/>
        </w:rPr>
        <w:t>m</w:t>
      </w:r>
      <w:r w:rsidR="006B1D1C">
        <w:rPr>
          <w:rFonts w:ascii="Times New Roman" w:hAnsi="Times New Roman" w:cs="Times New Roman"/>
          <w:sz w:val="24"/>
          <w:szCs w:val="24"/>
        </w:rPr>
        <w:t>ight</w:t>
      </w:r>
      <w:r w:rsidR="005807EE">
        <w:rPr>
          <w:rFonts w:ascii="Times New Roman" w:hAnsi="Times New Roman" w:cs="Times New Roman"/>
          <w:sz w:val="24"/>
          <w:szCs w:val="24"/>
        </w:rPr>
        <w:t xml:space="preserve"> </w:t>
      </w:r>
      <w:r w:rsidR="00BF49D9">
        <w:rPr>
          <w:rFonts w:ascii="Times New Roman" w:hAnsi="Times New Roman" w:cs="Times New Roman"/>
          <w:sz w:val="24"/>
          <w:szCs w:val="24"/>
        </w:rPr>
        <w:t xml:space="preserve">also </w:t>
      </w:r>
      <w:r w:rsidR="005807EE">
        <w:rPr>
          <w:rFonts w:ascii="Times New Roman" w:hAnsi="Times New Roman" w:cs="Times New Roman"/>
          <w:sz w:val="24"/>
          <w:szCs w:val="24"/>
        </w:rPr>
        <w:t xml:space="preserve">activate </w:t>
      </w:r>
      <w:r w:rsidR="006B1D1C">
        <w:rPr>
          <w:rFonts w:ascii="Times New Roman" w:hAnsi="Times New Roman" w:cs="Times New Roman"/>
          <w:sz w:val="24"/>
          <w:szCs w:val="24"/>
        </w:rPr>
        <w:t xml:space="preserve">patient </w:t>
      </w:r>
      <w:r w:rsidR="005807EE">
        <w:rPr>
          <w:rFonts w:ascii="Times New Roman" w:hAnsi="Times New Roman" w:cs="Times New Roman"/>
          <w:sz w:val="24"/>
          <w:szCs w:val="24"/>
        </w:rPr>
        <w:t xml:space="preserve">T-cells when displayed as peptide fragments by HLA proteins </w:t>
      </w:r>
      <w:r w:rsidR="00BF49D9">
        <w:rPr>
          <w:rFonts w:ascii="Times New Roman" w:hAnsi="Times New Roman" w:cs="Times New Roman"/>
          <w:sz w:val="24"/>
          <w:szCs w:val="24"/>
        </w:rPr>
        <w:t>on the surface of antigen presenting cells</w:t>
      </w:r>
      <w:r w:rsidR="006B1D1C">
        <w:rPr>
          <w:rFonts w:ascii="Times New Roman" w:hAnsi="Times New Roman" w:cs="Times New Roman"/>
          <w:sz w:val="24"/>
          <w:szCs w:val="24"/>
        </w:rPr>
        <w:t>. If this clozapine does activate patient T-cells, it would go some way to explain the idiosyncratic nature of the adverse event</w:t>
      </w:r>
      <w:r w:rsidR="00BF49D9">
        <w:rPr>
          <w:rFonts w:ascii="Times New Roman" w:hAnsi="Times New Roman" w:cs="Times New Roman"/>
          <w:sz w:val="24"/>
          <w:szCs w:val="24"/>
        </w:rPr>
        <w:t xml:space="preserve"> </w:t>
      </w:r>
      <w:r w:rsidR="005807EE">
        <w:rPr>
          <w:rFonts w:ascii="Times New Roman" w:hAnsi="Times New Roman" w:cs="Times New Roman"/>
          <w:sz w:val="24"/>
          <w:szCs w:val="24"/>
        </w:rPr>
        <w:fldChar w:fldCharType="begin">
          <w:fldData xml:space="preserve">PEVuZE5vdGU+PENpdGU+PEF1dGhvcj5XaWxsaWFtczwvQXV0aG9yPjxZZWFyPjIwMDA8L1llYXI+
PFJlY051bT44OTA2PC9SZWNOdW0+PERpc3BsYXlUZXh0PigxNiwgMjEpPC9EaXNwbGF5VGV4dD48
cmVjb3JkPjxyZWMtbnVtYmVyPjg5MDY8L3JlYy1udW1iZXI+PGZvcmVpZ24ta2V5cz48a2V5IGFw
cD0iRU4iIGRiLWlkPSJhMHR4dnp4MGZzeHg5M2VyZXJvdnQyd2phenp6enp4ZHRyYWEiIHRpbWVz
dGFtcD0iMTU3MjQ0MTc1NCI+ODkwNjwva2V5PjwvZm9yZWlnbi1rZXlzPjxyZWYtdHlwZSBuYW1l
PSJKb3VybmFsIEFydGljbGUiPjE3PC9yZWYtdHlwZT48Y29udHJpYnV0b3JzPjxhdXRob3JzPjxh
dXRob3I+V2lsbGlhbXMsIEQuIFAuPC9hdXRob3I+PGF1dGhvcj5QaXJtb2hhbWVkLCBNLjwvYXV0
aG9yPjxhdXRob3I+TmFpc2JpdHQsIEQuIEouPC9hdXRob3I+PGF1dGhvcj5VZXRyZWNodCwgSi4g
UC48L2F1dGhvcj48YXV0aG9yPlBhcmssIEIuIEsuPC9hdXRob3I+PC9hdXRob3JzPjwvY29udHJp
YnV0b3JzPjxhdXRoLWFkZHJlc3M+RGVwYXJ0bWVudCBvZiBQaGFybWFjb2xvZ3kgYW5kIFRoZXJh
cGV1dGljcywgVGhlIFVuaXZlcnNpdHkgb2YgTGl2ZXJwb29sLCBVbml0ZWQgS2luZ2RvbS4gZG9t
QGxpdmVycG9vbC5hYy51azwvYXV0aC1hZGRyZXNzPjx0aXRsZXM+PHRpdGxlPkluZHVjdGlvbiBv
ZiBtZXRhYm9saXNtLWRlcGVuZGVudCBhbmQgLWluZGVwZW5kZW50IG5ldXRyb3BoaWwgYXBvcHRv
c2lzIGJ5IGNsb3phcGluZTwvdGl0bGU+PHNlY29uZGFyeS10aXRsZT5Nb2wgUGhhcm1hY29sPC9z
ZWNvbmRhcnktdGl0bGU+PC90aXRsZXM+PHBlcmlvZGljYWw+PGZ1bGwtdGl0bGU+TW9sIFBoYXJt
YWNvbDwvZnVsbC10aXRsZT48L3BlcmlvZGljYWw+PHBhZ2VzPjIwNy0xNjwvcGFnZXM+PHZvbHVt
ZT41ODwvdm9sdW1lPjxudW1iZXI+MTwvbnVtYmVyPjxlZGl0aW9uPjIwMDAvMDYvMjI8L2VkaXRp
b24+PGtleXdvcmRzPjxrZXl3b3JkPkFkdWx0PC9rZXl3b3JkPjxrZXl3b3JkPkFudGlveGlkYW50
cy9waGFybWFjb2xvZ3k8L2tleXdvcmQ+PGtleXdvcmQ+KkFwb3B0b3Npczwva2V5d29yZD48a2V5
d29yZD5BcG9wdG9zaXMgSW5kdWNpbmcgRmFjdG9yPC9rZXl3b3JkPjxrZXl3b3JkPkNsb3phcGlu
ZS9hbmFsb2dzICZhbXA7IGRlcml2YXRpdmVzL21ldGFib2xpc20vKnBoYXJtYWNvbG9neTwva2V5
d29yZD48a2V5d29yZD5EcnVnIEludGVyYWN0aW9uczwva2V5d29yZD48a2V5d29yZD5GbGF2b3By
b3RlaW5zL3BoYXJtYWNvbG9neTwva2V5d29yZD48a2V5d29yZD5HbHV0YXRoaW9uZS9tZXRhYm9s
aXNtPC9rZXl3b3JkPjxrZXl3b3JkPkhhcHRlbnMvbWV0YWJvbGlzbTwva2V5d29yZD48a2V5d29y
ZD5IdW1hbnM8L2tleXdvcmQ+PGtleXdvcmQ+SHlkcm9nZW4gUGVyb3hpZGUvcGhhcm1hY29sb2d5
PC9rZXl3b3JkPjxrZXl3b3JkPkluIFZpdHJvIFRlY2huaXF1ZXM8L2tleXdvcmQ+PGtleXdvcmQ+
TGV1a29jeXRlcywgTW9ub251Y2xlYXIvY3l0b2xvZ3kvZHJ1ZyBlZmZlY3RzPC9rZXl3b3JkPjxr
ZXl3b3JkPk1hbGU8L2tleXdvcmQ+PGtleXdvcmQ+TWFsZWF0ZXMvcGhhcm1hY29sb2d5PC9rZXl3
b3JkPjxrZXl3b3JkPk1lbWJyYW5lIFByb3RlaW5zL3BoYXJtYWNvbG9neTwva2V5d29yZD48a2V5
d29yZD5OZXV0cm9waGlscy9jeXRvbG9neS8qZHJ1ZyBlZmZlY3RzPC9rZXl3b3JkPjxrZXl3b3Jk
PlNlcm90b25pbiBBbnRhZ29uaXN0cy9tZXRhYm9saXNtL3BoYXJtYWNvbG9neTwva2V5d29yZD48
L2tleXdvcmRzPjxkYXRlcz48eWVhcj4yMDAwPC95ZWFyPjxwdWItZGF0ZXM+PGRhdGU+SnVsPC9k
YXRlPjwvcHViLWRhdGVzPjwvZGF0ZXM+PGlzYm4+MDAyNi04OTVYIChQcmludCkmI3hEOzAwMjYt
ODk1WCAoTGlua2luZyk8L2lzYm4+PGFjY2Vzc2lvbi1udW0+MTA4NjA5NDM8L2FjY2Vzc2lvbi1u
dW0+PHVybHM+PHJlbGF0ZWQtdXJscz48dXJsPmh0dHBzOi8vd3d3Lm5jYmkubmxtLm5paC5nb3Yv
cHVibWVkLzEwODYwOTQzPC91cmw+PC9yZWxhdGVkLXVybHM+PC91cmxzPjxlbGVjdHJvbmljLXJl
c291cmNlLW51bT4xMC4xMTI0L21vbC41OC4xLjIwNzwvZWxlY3Ryb25pYy1yZXNvdXJjZS1udW0+
PC9yZWNvcmQ+PC9DaXRlPjxDaXRlPjxBdXRob3I+V2lsbGlhbXM8L0F1dGhvcj48WWVhcj4xOTk3
PC9ZZWFyPjxSZWNOdW0+NDY5OTwvUmVjTnVtPjxyZWNvcmQ+PHJlYy1udW1iZXI+NDY5OTwvcmVj
LW51bWJlcj48Zm9yZWlnbi1rZXlzPjxrZXkgYXBwPSJFTiIgZGItaWQ9ImEwdHh2engwZnN4eDkz
ZXJlcm92dDJ3amF6enp6enhkdHJhYSIgdGltZXN0YW1wPSIwIj40Njk5PC9rZXk+PC9mb3JlaWdu
LWtleXM+PHJlZi10eXBlIG5hbWU9IkpvdXJuYWwgQXJ0aWNsZSI+MTc8L3JlZi10eXBlPjxjb250
cmlidXRvcnM+PGF1dGhvcnM+PGF1dGhvcj5XaWxsaWFtcywgRC4gUC48L2F1dGhvcj48YXV0aG9y
PlBpcm1vaGFtZWQsIE0uPC9hdXRob3I+PGF1dGhvcj5OYWlzYml0dCwgRC4gSi48L2F1dGhvcj48
YXV0aG9yPk1hZ2dzLCBKLiBMLjwvYXV0aG9yPjxhdXRob3I+UGFyaywgQi4gSy48L2F1dGhvcj48
L2F1dGhvcnM+PC9jb250cmlidXRvcnM+PGF1dGgtYWRkcmVzcz5EZXBhcnRtZW50IG9mIFBoYXJt
YWNvbG9neSBhbmQgVGhlcmFwZXV0aWNzLCBVbml2ZXJzaXR5IG9mIExpdmVycG9vbCwgTGl2ZXJw
b29sIEw2OSAzQlgsIFVLLjwvYXV0aC1hZGRyZXNzPjx0aXRsZXM+PHRpdGxlPk5ldXRyb3BoaWwg
Y3l0b3RveGljaXR5IG9mIHRoZSBjaGVtaWNhbGx5IHJlYWN0aXZlIG1ldGFib2xpdGUocykgb2Yg
Y2xvemFwaW5lOiBwb3NzaWJsZSByb2xlIGluIGFncmFudWxvY3l0b3NpczwvdGl0bGU+PHNlY29u
ZGFyeS10aXRsZT5KIFBoYXJtYWNvbCBFeHAgVGhlcjwvc2Vjb25kYXJ5LXRpdGxlPjwvdGl0bGVz
PjxwZXJpb2RpY2FsPjxmdWxsLXRpdGxlPkogUGhhcm1hY29sIEV4cCBUaGVyPC9mdWxsLXRpdGxl
PjwvcGVyaW9kaWNhbD48cGFnZXM+MTM3NS04MjwvcGFnZXM+PHZvbHVtZT4yODM8L3ZvbHVtZT48
bnVtYmVyPjM8L251bWJlcj48ZWRpdGlvbj4xOTk4LzAyLzEyPC9lZGl0aW9uPjxrZXl3b3Jkcz48
a2V5d29yZD5BZHVsdDwva2V5d29yZD48a2V5d29yZD5BZ3JhbnVsb2N5dG9zaXMvKmNoZW1pY2Fs
bHkgaW5kdWNlZDwva2V5d29yZD48a2V5d29yZD5BbnRpcHN5Y2hvdGljIEFnZW50cy8qdG94aWNp
dHk8L2tleXdvcmQ+PGtleXdvcmQ+QmlvdHJhbnNmb3JtYXRpb248L2tleXdvcmQ+PGtleXdvcmQ+
Q2VsbCBTdXJ2aXZhbC9kcnVnIGVmZmVjdHM8L2tleXdvcmQ+PGtleXdvcmQ+Q2xvemFwaW5lL21l
dGFib2xpc20vKnRveGljaXR5PC9rZXl3b3JkPjxrZXl3b3JkPkdsdXRhdGhpb25lL2FuYWx5c2lz
PC9rZXl3b3JkPjxrZXl3b3JkPkhvcnNlcmFkaXNoIFBlcm94aWRhc2UvbWV0YWJvbGlzbTwva2V5
d29yZD48a2V5d29yZD5IdW1hbnM8L2tleXdvcmQ+PGtleXdvcmQ+TWFsZTwva2V5d29yZD48a2V5
d29yZD5OZXV0cm9waGlscy8qZHJ1ZyBlZmZlY3RzPC9rZXl3b3JkPjxrZXl3b3JkPlBlcm94aWRh
c2UvbWV0YWJvbGlzbTwva2V5d29yZD48L2tleXdvcmRzPjxkYXRlcz48eWVhcj4xOTk3PC95ZWFy
PjxwdWItZGF0ZXM+PGRhdGU+RGVjPC9kYXRlPjwvcHViLWRhdGVzPjwvZGF0ZXM+PGlzYm4+MDAy
Mi0zNTY1IChQcmludCkmI3hEOzAwMjItMzU2NSAoTGlua2luZyk8L2lzYm4+PGFjY2Vzc2lvbi1u
dW0+OTQwMDAxMzwvYWNjZXNzaW9uLW51bT48dXJscz48cmVsYXRlZC11cmxzPjx1cmw+aHR0cDov
L3d3dy5uY2JpLm5sbS5uaWguZ292L3B1Ym1lZC85NDAwMDEzPC91cmw+PC9yZWxhdGVkLXVybHM+
PC91cmxzPjxsYW5ndWFnZT5lbmc8L2xhbmd1YWdlPjwvcmVjb3JkPjwvQ2l0ZT48L0VuZE5vdGU+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XaWxsaWFtczwvQXV0aG9yPjxZZWFyPjIwMDA8L1llYXI+
PFJlY051bT44OTA2PC9SZWNOdW0+PERpc3BsYXlUZXh0PigxNiwgMjEpPC9EaXNwbGF5VGV4dD48
cmVjb3JkPjxyZWMtbnVtYmVyPjg5MDY8L3JlYy1udW1iZXI+PGZvcmVpZ24ta2V5cz48a2V5IGFw
cD0iRU4iIGRiLWlkPSJhMHR4dnp4MGZzeHg5M2VyZXJvdnQyd2phenp6enp4ZHRyYWEiIHRpbWVz
dGFtcD0iMTU3MjQ0MTc1NCI+ODkwNjwva2V5PjwvZm9yZWlnbi1rZXlzPjxyZWYtdHlwZSBuYW1l
PSJKb3VybmFsIEFydGljbGUiPjE3PC9yZWYtdHlwZT48Y29udHJpYnV0b3JzPjxhdXRob3JzPjxh
dXRob3I+V2lsbGlhbXMsIEQuIFAuPC9hdXRob3I+PGF1dGhvcj5QaXJtb2hhbWVkLCBNLjwvYXV0
aG9yPjxhdXRob3I+TmFpc2JpdHQsIEQuIEouPC9hdXRob3I+PGF1dGhvcj5VZXRyZWNodCwgSi4g
UC48L2F1dGhvcj48YXV0aG9yPlBhcmssIEIuIEsuPC9hdXRob3I+PC9hdXRob3JzPjwvY29udHJp
YnV0b3JzPjxhdXRoLWFkZHJlc3M+RGVwYXJ0bWVudCBvZiBQaGFybWFjb2xvZ3kgYW5kIFRoZXJh
cGV1dGljcywgVGhlIFVuaXZlcnNpdHkgb2YgTGl2ZXJwb29sLCBVbml0ZWQgS2luZ2RvbS4gZG9t
QGxpdmVycG9vbC5hYy51azwvYXV0aC1hZGRyZXNzPjx0aXRsZXM+PHRpdGxlPkluZHVjdGlvbiBv
ZiBtZXRhYm9saXNtLWRlcGVuZGVudCBhbmQgLWluZGVwZW5kZW50IG5ldXRyb3BoaWwgYXBvcHRv
c2lzIGJ5IGNsb3phcGluZTwvdGl0bGU+PHNlY29uZGFyeS10aXRsZT5Nb2wgUGhhcm1hY29sPC9z
ZWNvbmRhcnktdGl0bGU+PC90aXRsZXM+PHBlcmlvZGljYWw+PGZ1bGwtdGl0bGU+TW9sIFBoYXJt
YWNvbDwvZnVsbC10aXRsZT48L3BlcmlvZGljYWw+PHBhZ2VzPjIwNy0xNjwvcGFnZXM+PHZvbHVt
ZT41ODwvdm9sdW1lPjxudW1iZXI+MTwvbnVtYmVyPjxlZGl0aW9uPjIwMDAvMDYvMjI8L2VkaXRp
b24+PGtleXdvcmRzPjxrZXl3b3JkPkFkdWx0PC9rZXl3b3JkPjxrZXl3b3JkPkFudGlveGlkYW50
cy9waGFybWFjb2xvZ3k8L2tleXdvcmQ+PGtleXdvcmQ+KkFwb3B0b3Npczwva2V5d29yZD48a2V5
d29yZD5BcG9wdG9zaXMgSW5kdWNpbmcgRmFjdG9yPC9rZXl3b3JkPjxrZXl3b3JkPkNsb3phcGlu
ZS9hbmFsb2dzICZhbXA7IGRlcml2YXRpdmVzL21ldGFib2xpc20vKnBoYXJtYWNvbG9neTwva2V5
d29yZD48a2V5d29yZD5EcnVnIEludGVyYWN0aW9uczwva2V5d29yZD48a2V5d29yZD5GbGF2b3By
b3RlaW5zL3BoYXJtYWNvbG9neTwva2V5d29yZD48a2V5d29yZD5HbHV0YXRoaW9uZS9tZXRhYm9s
aXNtPC9rZXl3b3JkPjxrZXl3b3JkPkhhcHRlbnMvbWV0YWJvbGlzbTwva2V5d29yZD48a2V5d29y
ZD5IdW1hbnM8L2tleXdvcmQ+PGtleXdvcmQ+SHlkcm9nZW4gUGVyb3hpZGUvcGhhcm1hY29sb2d5
PC9rZXl3b3JkPjxrZXl3b3JkPkluIFZpdHJvIFRlY2huaXF1ZXM8L2tleXdvcmQ+PGtleXdvcmQ+
TGV1a29jeXRlcywgTW9ub251Y2xlYXIvY3l0b2xvZ3kvZHJ1ZyBlZmZlY3RzPC9rZXl3b3JkPjxr
ZXl3b3JkPk1hbGU8L2tleXdvcmQ+PGtleXdvcmQ+TWFsZWF0ZXMvcGhhcm1hY29sb2d5PC9rZXl3
b3JkPjxrZXl3b3JkPk1lbWJyYW5lIFByb3RlaW5zL3BoYXJtYWNvbG9neTwva2V5d29yZD48a2V5
d29yZD5OZXV0cm9waGlscy9jeXRvbG9neS8qZHJ1ZyBlZmZlY3RzPC9rZXl3b3JkPjxrZXl3b3Jk
PlNlcm90b25pbiBBbnRhZ29uaXN0cy9tZXRhYm9saXNtL3BoYXJtYWNvbG9neTwva2V5d29yZD48
L2tleXdvcmRzPjxkYXRlcz48eWVhcj4yMDAwPC95ZWFyPjxwdWItZGF0ZXM+PGRhdGU+SnVsPC9k
YXRlPjwvcHViLWRhdGVzPjwvZGF0ZXM+PGlzYm4+MDAyNi04OTVYIChQcmludCkmI3hEOzAwMjYt
ODk1WCAoTGlua2luZyk8L2lzYm4+PGFjY2Vzc2lvbi1udW0+MTA4NjA5NDM8L2FjY2Vzc2lvbi1u
dW0+PHVybHM+PHJlbGF0ZWQtdXJscz48dXJsPmh0dHBzOi8vd3d3Lm5jYmkubmxtLm5paC5nb3Yv
cHVibWVkLzEwODYwOTQzPC91cmw+PC9yZWxhdGVkLXVybHM+PC91cmxzPjxlbGVjdHJvbmljLXJl
c291cmNlLW51bT4xMC4xMTI0L21vbC41OC4xLjIwNzwvZWxlY3Ryb25pYy1yZXNvdXJjZS1udW0+
PC9yZWNvcmQ+PC9DaXRlPjxDaXRlPjxBdXRob3I+V2lsbGlhbXM8L0F1dGhvcj48WWVhcj4xOTk3
PC9ZZWFyPjxSZWNOdW0+NDY5OTwvUmVjTnVtPjxyZWNvcmQ+PHJlYy1udW1iZXI+NDY5OTwvcmVj
LW51bWJlcj48Zm9yZWlnbi1rZXlzPjxrZXkgYXBwPSJFTiIgZGItaWQ9ImEwdHh2engwZnN4eDkz
ZXJlcm92dDJ3amF6enp6enhkdHJhYSIgdGltZXN0YW1wPSIwIj40Njk5PC9rZXk+PC9mb3JlaWdu
LWtleXM+PHJlZi10eXBlIG5hbWU9IkpvdXJuYWwgQXJ0aWNsZSI+MTc8L3JlZi10eXBlPjxjb250
cmlidXRvcnM+PGF1dGhvcnM+PGF1dGhvcj5XaWxsaWFtcywgRC4gUC48L2F1dGhvcj48YXV0aG9y
PlBpcm1vaGFtZWQsIE0uPC9hdXRob3I+PGF1dGhvcj5OYWlzYml0dCwgRC4gSi48L2F1dGhvcj48
YXV0aG9yPk1hZ2dzLCBKLiBMLjwvYXV0aG9yPjxhdXRob3I+UGFyaywgQi4gSy48L2F1dGhvcj48
L2F1dGhvcnM+PC9jb250cmlidXRvcnM+PGF1dGgtYWRkcmVzcz5EZXBhcnRtZW50IG9mIFBoYXJt
YWNvbG9neSBhbmQgVGhlcmFwZXV0aWNzLCBVbml2ZXJzaXR5IG9mIExpdmVycG9vbCwgTGl2ZXJw
b29sIEw2OSAzQlgsIFVLLjwvYXV0aC1hZGRyZXNzPjx0aXRsZXM+PHRpdGxlPk5ldXRyb3BoaWwg
Y3l0b3RveGljaXR5IG9mIHRoZSBjaGVtaWNhbGx5IHJlYWN0aXZlIG1ldGFib2xpdGUocykgb2Yg
Y2xvemFwaW5lOiBwb3NzaWJsZSByb2xlIGluIGFncmFudWxvY3l0b3NpczwvdGl0bGU+PHNlY29u
ZGFyeS10aXRsZT5KIFBoYXJtYWNvbCBFeHAgVGhlcjwvc2Vjb25kYXJ5LXRpdGxlPjwvdGl0bGVz
PjxwZXJpb2RpY2FsPjxmdWxsLXRpdGxlPkogUGhhcm1hY29sIEV4cCBUaGVyPC9mdWxsLXRpdGxl
PjwvcGVyaW9kaWNhbD48cGFnZXM+MTM3NS04MjwvcGFnZXM+PHZvbHVtZT4yODM8L3ZvbHVtZT48
bnVtYmVyPjM8L251bWJlcj48ZWRpdGlvbj4xOTk4LzAyLzEyPC9lZGl0aW9uPjxrZXl3b3Jkcz48
a2V5d29yZD5BZHVsdDwva2V5d29yZD48a2V5d29yZD5BZ3JhbnVsb2N5dG9zaXMvKmNoZW1pY2Fs
bHkgaW5kdWNlZDwva2V5d29yZD48a2V5d29yZD5BbnRpcHN5Y2hvdGljIEFnZW50cy8qdG94aWNp
dHk8L2tleXdvcmQ+PGtleXdvcmQ+QmlvdHJhbnNmb3JtYXRpb248L2tleXdvcmQ+PGtleXdvcmQ+
Q2VsbCBTdXJ2aXZhbC9kcnVnIGVmZmVjdHM8L2tleXdvcmQ+PGtleXdvcmQ+Q2xvemFwaW5lL21l
dGFib2xpc20vKnRveGljaXR5PC9rZXl3b3JkPjxrZXl3b3JkPkdsdXRhdGhpb25lL2FuYWx5c2lz
PC9rZXl3b3JkPjxrZXl3b3JkPkhvcnNlcmFkaXNoIFBlcm94aWRhc2UvbWV0YWJvbGlzbTwva2V5
d29yZD48a2V5d29yZD5IdW1hbnM8L2tleXdvcmQ+PGtleXdvcmQ+TWFsZTwva2V5d29yZD48a2V5
d29yZD5OZXV0cm9waGlscy8qZHJ1ZyBlZmZlY3RzPC9rZXl3b3JkPjxrZXl3b3JkPlBlcm94aWRh
c2UvbWV0YWJvbGlzbTwva2V5d29yZD48L2tleXdvcmRzPjxkYXRlcz48eWVhcj4xOTk3PC95ZWFy
PjxwdWItZGF0ZXM+PGRhdGU+RGVjPC9kYXRlPjwvcHViLWRhdGVzPjwvZGF0ZXM+PGlzYm4+MDAy
Mi0zNTY1IChQcmludCkmI3hEOzAwMjItMzU2NSAoTGlua2luZyk8L2lzYm4+PGFjY2Vzc2lvbi1u
dW0+OTQwMDAxMzwvYWNjZXNzaW9uLW51bT48dXJscz48cmVsYXRlZC11cmxzPjx1cmw+aHR0cDov
L3d3dy5uY2JpLm5sbS5uaWguZ292L3B1Ym1lZC85NDAwMDEzPC91cmw+PC9yZWxhdGVkLXVybHM+
PC91cmxzPjxsYW5ndWFnZT5lbmc8L2xhbmd1YWdlPjwvcmVjb3JkPjwvQ2l0ZT48L0VuZE5vdGU+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5807EE">
        <w:rPr>
          <w:rFonts w:ascii="Times New Roman" w:hAnsi="Times New Roman" w:cs="Times New Roman"/>
          <w:sz w:val="24"/>
          <w:szCs w:val="24"/>
        </w:rPr>
        <w:fldChar w:fldCharType="separate"/>
      </w:r>
      <w:r w:rsidR="006B1D1C">
        <w:rPr>
          <w:rFonts w:ascii="Times New Roman" w:hAnsi="Times New Roman" w:cs="Times New Roman"/>
          <w:noProof/>
          <w:sz w:val="24"/>
          <w:szCs w:val="24"/>
        </w:rPr>
        <w:t>(16, 21)</w:t>
      </w:r>
      <w:r w:rsidR="005807EE">
        <w:rPr>
          <w:rFonts w:ascii="Times New Roman" w:hAnsi="Times New Roman" w:cs="Times New Roman"/>
          <w:sz w:val="24"/>
          <w:szCs w:val="24"/>
        </w:rPr>
        <w:fldChar w:fldCharType="end"/>
      </w:r>
      <w:r w:rsidR="005807EE">
        <w:rPr>
          <w:rFonts w:ascii="Times New Roman" w:hAnsi="Times New Roman" w:cs="Times New Roman"/>
          <w:sz w:val="24"/>
          <w:szCs w:val="24"/>
        </w:rPr>
        <w:t>.</w:t>
      </w:r>
      <w:r w:rsidR="00D7113B">
        <w:rPr>
          <w:rFonts w:ascii="Times New Roman" w:hAnsi="Times New Roman" w:cs="Times New Roman"/>
          <w:sz w:val="24"/>
          <w:szCs w:val="24"/>
        </w:rPr>
        <w:t xml:space="preserve"> </w:t>
      </w:r>
      <w:r w:rsidR="005807EE">
        <w:rPr>
          <w:rFonts w:ascii="Times New Roman" w:hAnsi="Times New Roman" w:cs="Times New Roman"/>
          <w:sz w:val="24"/>
          <w:szCs w:val="24"/>
        </w:rPr>
        <w:t xml:space="preserve">Interestingly, the structurally-related </w:t>
      </w:r>
      <w:r w:rsidR="00685275">
        <w:rPr>
          <w:rFonts w:ascii="Times New Roman" w:hAnsi="Times New Roman" w:cs="Times New Roman"/>
          <w:sz w:val="24"/>
          <w:szCs w:val="24"/>
        </w:rPr>
        <w:t xml:space="preserve">drug olanzapine, which forms an analogous protein-reactive metabolite to clozapine, and modifies different neutrophil proteins and has a lower propensity to induce neutrophil toxicity </w:t>
      </w:r>
      <w:r w:rsidR="00685275">
        <w:rPr>
          <w:rFonts w:ascii="Times New Roman" w:hAnsi="Times New Roman" w:cs="Times New Roman"/>
          <w:sz w:val="24"/>
          <w:szCs w:val="24"/>
        </w:rPr>
        <w:fldChar w:fldCharType="begin"/>
      </w:r>
      <w:r w:rsidR="006B1D1C">
        <w:rPr>
          <w:rFonts w:ascii="Times New Roman" w:hAnsi="Times New Roman" w:cs="Times New Roman"/>
          <w:sz w:val="24"/>
          <w:szCs w:val="24"/>
        </w:rPr>
        <w:instrText xml:space="preserve"> ADDIN EN.CITE &lt;EndNote&gt;&lt;Cite&gt;&lt;Author&gt;Gardner&lt;/Author&gt;&lt;Year&gt;1998&lt;/Year&gt;&lt;RecNum&gt;631&lt;/RecNum&gt;&lt;DisplayText&gt;(22, 23)&lt;/DisplayText&gt;&lt;record&gt;&lt;rec-number&gt;631&lt;/rec-number&gt;&lt;foreign-keys&gt;&lt;key app="EN" db-id="a0txvzx0fsxx93ererovt2wjazzzzzxdtraa" timestamp="0"&gt;631&lt;/key&gt;&lt;/foreign-keys&gt;&lt;ref-type name="Journal Article"&gt;17&lt;/ref-type&gt;&lt;contributors&gt;&lt;authors&gt;&lt;author&gt;Gardner,I.&lt;/author&gt;&lt;author&gt;Zahid,N.&lt;/author&gt;&lt;author&gt;MacCrimmon,D.&lt;/author&gt;&lt;author&gt;Uetrecht,J. P.&lt;/author&gt;&lt;/authors&gt;&lt;/contributors&gt;&lt;titles&gt;&lt;title&gt;A comparison of the oxidation of clozapine and olanzapine to reactive metabolites and the toxicity of these metabolites to human leukocytes&lt;/title&gt;&lt;secondary-title&gt;Mol Pharmacol&lt;/secondary-title&gt;&lt;alt-title&gt;Molecular Pharmacology.&amp;#xD;Molecular Pharmacology&lt;/alt-title&gt;&lt;/titles&gt;&lt;periodical&gt;&lt;full-title&gt;Mol Pharmacol&lt;/full-title&gt;&lt;/periodical&gt;&lt;pages&gt;991-8&lt;/pages&gt;&lt;volume&gt;53&lt;/volume&gt;&lt;keywords&gt;&lt;keyword&gt;CLOZAPINE DAPSONE INHIBITION HL60 CELLS HYDROGEN PEROXIDE NEUTROPHI...&lt;/keyword&gt;&lt;/keywords&gt;&lt;dates&gt;&lt;year&gt;1998&lt;/year&gt;&lt;/dates&gt;&lt;urls&gt;&lt;/urls&gt;&lt;/record&gt;&lt;/Cite&gt;&lt;Cite&gt;&lt;Author&gt;Gardner&lt;/Author&gt;&lt;Year&gt;1998&lt;/Year&gt;&lt;RecNum&gt;630&lt;/RecNum&gt;&lt;record&gt;&lt;rec-number&gt;630&lt;/rec-number&gt;&lt;foreign-keys&gt;&lt;key app="EN" db-id="a0txvzx0fsxx93ererovt2wjazzzzzxdtraa" timestamp="0"&gt;630&lt;/key&gt;&lt;/foreign-keys&gt;&lt;ref-type name="Journal Article"&gt;17&lt;/ref-type&gt;&lt;contributors&gt;&lt;authors&gt;&lt;author&gt;Gardner,I.&lt;/author&gt;&lt;author&gt;Leeder,J. S.&lt;/author&gt;&lt;author&gt;Chin,T.&lt;/author&gt;&lt;author&gt;Zahid,N.&lt;/author&gt;&lt;author&gt;Uetrecht,J. P.&lt;/author&gt;&lt;/authors&gt;&lt;/contributors&gt;&lt;titles&gt;&lt;title&gt;A comparison of covalent binding of clozapine and olanzapine to human neutrophils in vitro and in vivo&lt;/title&gt;&lt;secondary-title&gt;Mol Pharmacol&lt;/secondary-title&gt;&lt;alt-title&gt;Molecular Pharmacology.&amp;#xD;Molecular Pharmacology&lt;/alt-title&gt;&lt;/titles&gt;&lt;periodical&gt;&lt;full-title&gt;Mol Pharmacol&lt;/full-title&gt;&lt;/periodical&gt;&lt;pages&gt;999-1008&lt;/pages&gt;&lt;volume&gt;53&lt;/volume&gt;&lt;keywords&gt;&lt;keyword&gt;CLOZAPINE CLOZAPINE-MODIFIED NEUTROPHILS IN VIVO NEUTROPHILS OLANZA...&lt;/keyword&gt;&lt;/keywords&gt;&lt;dates&gt;&lt;year&gt;1998&lt;/year&gt;&lt;/dates&gt;&lt;urls&gt;&lt;/urls&gt;&lt;/record&gt;&lt;/Cite&gt;&lt;/EndNote&gt;</w:instrText>
      </w:r>
      <w:r w:rsidR="00685275">
        <w:rPr>
          <w:rFonts w:ascii="Times New Roman" w:hAnsi="Times New Roman" w:cs="Times New Roman"/>
          <w:sz w:val="24"/>
          <w:szCs w:val="24"/>
        </w:rPr>
        <w:fldChar w:fldCharType="separate"/>
      </w:r>
      <w:r w:rsidR="006B1D1C">
        <w:rPr>
          <w:rFonts w:ascii="Times New Roman" w:hAnsi="Times New Roman" w:cs="Times New Roman"/>
          <w:noProof/>
          <w:sz w:val="24"/>
          <w:szCs w:val="24"/>
        </w:rPr>
        <w:t>(22, 23)</w:t>
      </w:r>
      <w:r w:rsidR="00685275">
        <w:rPr>
          <w:rFonts w:ascii="Times New Roman" w:hAnsi="Times New Roman" w:cs="Times New Roman"/>
          <w:sz w:val="24"/>
          <w:szCs w:val="24"/>
        </w:rPr>
        <w:fldChar w:fldCharType="end"/>
      </w:r>
      <w:r w:rsidR="00685275">
        <w:rPr>
          <w:rFonts w:ascii="Times New Roman" w:hAnsi="Times New Roman" w:cs="Times New Roman"/>
          <w:sz w:val="24"/>
          <w:szCs w:val="24"/>
        </w:rPr>
        <w:t>. These findings and the lower plasma concentrations of olanzapine (0.1</w:t>
      </w:r>
      <w:r w:rsidR="00962A42">
        <w:rPr>
          <w:rFonts w:ascii="Times New Roman" w:hAnsi="Times New Roman" w:cs="Times New Roman"/>
          <w:sz w:val="24"/>
          <w:szCs w:val="24"/>
        </w:rPr>
        <w:t>6</w:t>
      </w:r>
      <w:r w:rsidR="00685275">
        <w:rPr>
          <w:rFonts w:ascii="Times New Roman" w:hAnsi="Times New Roman" w:cs="Times New Roman"/>
          <w:sz w:val="24"/>
          <w:szCs w:val="24"/>
        </w:rPr>
        <w:t xml:space="preserve">µM, compared with </w:t>
      </w:r>
      <w:r w:rsidR="00962A42">
        <w:rPr>
          <w:rFonts w:ascii="Times New Roman" w:hAnsi="Times New Roman" w:cs="Times New Roman"/>
          <w:sz w:val="24"/>
          <w:szCs w:val="24"/>
        </w:rPr>
        <w:t>1.68</w:t>
      </w:r>
      <w:r w:rsidR="00685275">
        <w:rPr>
          <w:rFonts w:ascii="Times New Roman" w:hAnsi="Times New Roman" w:cs="Times New Roman"/>
          <w:sz w:val="24"/>
          <w:szCs w:val="24"/>
        </w:rPr>
        <w:t>µM for clozapine)</w:t>
      </w:r>
      <w:r w:rsidR="00144F0E">
        <w:rPr>
          <w:rFonts w:ascii="Times New Roman" w:hAnsi="Times New Roman" w:cs="Times New Roman"/>
          <w:sz w:val="24"/>
          <w:szCs w:val="24"/>
        </w:rPr>
        <w:t xml:space="preserve"> may partly explain why olanzapine is not associated with agranulocytosis in humans.</w:t>
      </w:r>
      <w:r w:rsidR="00685275">
        <w:rPr>
          <w:rFonts w:ascii="Times New Roman" w:hAnsi="Times New Roman" w:cs="Times New Roman"/>
          <w:sz w:val="24"/>
          <w:szCs w:val="24"/>
        </w:rPr>
        <w:t xml:space="preserve"> </w:t>
      </w:r>
      <w:r w:rsidR="00144F0E">
        <w:rPr>
          <w:rFonts w:ascii="Times New Roman" w:hAnsi="Times New Roman" w:cs="Times New Roman"/>
          <w:sz w:val="24"/>
          <w:szCs w:val="24"/>
        </w:rPr>
        <w:t xml:space="preserve">Olanzapine and </w:t>
      </w:r>
      <w:r w:rsidR="00AB6E72">
        <w:rPr>
          <w:rFonts w:ascii="Times New Roman" w:hAnsi="Times New Roman" w:cs="Times New Roman"/>
          <w:sz w:val="24"/>
          <w:szCs w:val="24"/>
        </w:rPr>
        <w:t xml:space="preserve">clozapine metabolites were included in our analysis to explore the structural features of clozapine HLA </w:t>
      </w:r>
      <w:r w:rsidR="00BF49D9">
        <w:rPr>
          <w:rFonts w:ascii="Times New Roman" w:hAnsi="Times New Roman" w:cs="Times New Roman"/>
          <w:sz w:val="24"/>
          <w:szCs w:val="24"/>
        </w:rPr>
        <w:t xml:space="preserve">binding </w:t>
      </w:r>
      <w:r w:rsidR="00AB6E72">
        <w:rPr>
          <w:rFonts w:ascii="Times New Roman" w:hAnsi="Times New Roman" w:cs="Times New Roman"/>
          <w:sz w:val="24"/>
          <w:szCs w:val="24"/>
        </w:rPr>
        <w:t xml:space="preserve">and the subsequent T-cell response. </w:t>
      </w:r>
    </w:p>
    <w:p w14:paraId="22AF6C40" w14:textId="77777777" w:rsidR="00991425" w:rsidRDefault="00991425" w:rsidP="00851D96">
      <w:pPr>
        <w:spacing w:after="120" w:line="480" w:lineRule="auto"/>
        <w:jc w:val="both"/>
        <w:rPr>
          <w:rFonts w:ascii="Times New Roman" w:hAnsi="Times New Roman" w:cs="Times New Roman"/>
          <w:sz w:val="24"/>
          <w:szCs w:val="24"/>
        </w:rPr>
      </w:pPr>
    </w:p>
    <w:p w14:paraId="3ED8AAC4" w14:textId="77777777" w:rsidR="00D0204B" w:rsidRPr="009B1DD2" w:rsidRDefault="00D0204B" w:rsidP="00851D96">
      <w:pPr>
        <w:spacing w:after="120" w:line="480" w:lineRule="auto"/>
        <w:jc w:val="both"/>
        <w:rPr>
          <w:rFonts w:ascii="Times New Roman" w:hAnsi="Times New Roman" w:cs="Times New Roman"/>
          <w:b/>
          <w:sz w:val="24"/>
          <w:szCs w:val="24"/>
        </w:rPr>
      </w:pPr>
    </w:p>
    <w:p w14:paraId="191C010A" w14:textId="77777777" w:rsidR="00957992" w:rsidRPr="009B1DD2" w:rsidRDefault="00957992" w:rsidP="00851D96">
      <w:pPr>
        <w:spacing w:after="120" w:line="480" w:lineRule="auto"/>
        <w:jc w:val="both"/>
        <w:rPr>
          <w:rFonts w:ascii="Times New Roman" w:hAnsi="Times New Roman" w:cs="Times New Roman"/>
          <w:b/>
          <w:sz w:val="24"/>
          <w:szCs w:val="24"/>
        </w:rPr>
      </w:pPr>
    </w:p>
    <w:p w14:paraId="62609C52" w14:textId="77777777" w:rsidR="00957992" w:rsidRPr="009B1DD2" w:rsidRDefault="00957992" w:rsidP="00851D96">
      <w:pPr>
        <w:spacing w:after="120" w:line="480" w:lineRule="auto"/>
        <w:jc w:val="both"/>
        <w:rPr>
          <w:rFonts w:ascii="Times New Roman" w:hAnsi="Times New Roman" w:cs="Times New Roman"/>
          <w:b/>
          <w:sz w:val="24"/>
          <w:szCs w:val="24"/>
        </w:rPr>
      </w:pPr>
    </w:p>
    <w:p w14:paraId="2F59DEC4" w14:textId="77777777" w:rsidR="00957992" w:rsidRPr="009B1DD2" w:rsidRDefault="00957992" w:rsidP="00851D96">
      <w:pPr>
        <w:spacing w:after="120" w:line="480" w:lineRule="auto"/>
        <w:jc w:val="both"/>
        <w:rPr>
          <w:rFonts w:ascii="Times New Roman" w:hAnsi="Times New Roman" w:cs="Times New Roman"/>
          <w:b/>
          <w:sz w:val="24"/>
          <w:szCs w:val="24"/>
        </w:rPr>
      </w:pPr>
    </w:p>
    <w:p w14:paraId="25C3CB0A" w14:textId="77777777" w:rsidR="00957992" w:rsidRPr="009B1DD2" w:rsidRDefault="00957992" w:rsidP="00851D96">
      <w:pPr>
        <w:spacing w:after="120" w:line="480" w:lineRule="auto"/>
        <w:jc w:val="both"/>
        <w:rPr>
          <w:rFonts w:ascii="Times New Roman" w:hAnsi="Times New Roman" w:cs="Times New Roman"/>
          <w:b/>
          <w:sz w:val="24"/>
          <w:szCs w:val="24"/>
        </w:rPr>
      </w:pPr>
    </w:p>
    <w:p w14:paraId="6350FD32" w14:textId="77777777" w:rsidR="0064611F" w:rsidRPr="009B1DD2" w:rsidRDefault="0064611F"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lastRenderedPageBreak/>
        <w:t>Materials and methods</w:t>
      </w:r>
    </w:p>
    <w:p w14:paraId="350E5AB4" w14:textId="77777777" w:rsidR="0064611F" w:rsidRPr="009B1DD2" w:rsidRDefault="0064611F"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t xml:space="preserve">Human subjects </w:t>
      </w:r>
    </w:p>
    <w:p w14:paraId="02BA88AE" w14:textId="77777777" w:rsidR="00EF62A1" w:rsidRDefault="00FA04E4"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 xml:space="preserve">PBMC from </w:t>
      </w:r>
      <w:r w:rsidR="00957992" w:rsidRPr="009B1DD2">
        <w:rPr>
          <w:rFonts w:ascii="Times New Roman" w:hAnsi="Times New Roman" w:cs="Times New Roman"/>
          <w:sz w:val="24"/>
          <w:szCs w:val="24"/>
        </w:rPr>
        <w:t>HLA-DQB1</w:t>
      </w:r>
      <w:r w:rsidRPr="009B1DD2">
        <w:rPr>
          <w:rFonts w:ascii="Times New Roman" w:hAnsi="Times New Roman" w:cs="Times New Roman"/>
          <w:sz w:val="24"/>
          <w:szCs w:val="24"/>
        </w:rPr>
        <w:t xml:space="preserve">*02:01 positive </w:t>
      </w:r>
      <w:r w:rsidR="00BF49D9">
        <w:rPr>
          <w:rFonts w:ascii="Times New Roman" w:hAnsi="Times New Roman" w:cs="Times New Roman"/>
          <w:sz w:val="24"/>
          <w:szCs w:val="24"/>
        </w:rPr>
        <w:t>clozapine-naive</w:t>
      </w:r>
      <w:r w:rsidR="00967187" w:rsidRPr="009B1DD2">
        <w:rPr>
          <w:rFonts w:ascii="Times New Roman" w:hAnsi="Times New Roman" w:cs="Times New Roman"/>
          <w:sz w:val="24"/>
          <w:szCs w:val="24"/>
        </w:rPr>
        <w:t xml:space="preserve"> donors from our HLA-typed biobank </w:t>
      </w:r>
      <w:r w:rsidR="00BF49D9">
        <w:rPr>
          <w:rFonts w:ascii="Times New Roman" w:hAnsi="Times New Roman" w:cs="Times New Roman"/>
          <w:sz w:val="24"/>
          <w:szCs w:val="24"/>
        </w:rPr>
        <w:fldChar w:fldCharType="begin">
          <w:fldData xml:space="preserve">PEVuZE5vdGU+PENpdGU+PEF1dGhvcj5GYXVsa25lcjwvQXV0aG9yPjxZZWFyPjIwMTY8L1llYXI+
PFJlY051bT44Nzk2PC9SZWNOdW0+PERpc3BsYXlUZXh0PigyNCk8L0Rpc3BsYXlUZXh0PjxyZWNv
cmQ+PHJlYy1udW1iZXI+ODc5NjwvcmVjLW51bWJlcj48Zm9yZWlnbi1rZXlzPjxrZXkgYXBwPSJF
TiIgZGItaWQ9ImEwdHh2engwZnN4eDkzZXJlcm92dDJ3amF6enp6enhkdHJhYSIgdGltZXN0YW1w
PSIxNTcyNDQxNzQxIj44Nzk2PC9rZXk+PC9mb3JlaWduLWtleXM+PHJlZi10eXBlIG5hbWU9Ikpv
dXJuYWwgQXJ0aWNsZSI+MTc8L3JlZi10eXBlPjxjb250cmlidXRvcnM+PGF1dGhvcnM+PGF1dGhv
cj5GYXVsa25lciwgTC48L2F1dGhvcj48YXV0aG9yPkdpYnNvbiwgQS48L2F1dGhvcj48YXV0aG9y
PlN1bGxpdmFuLCBBLjwvYXV0aG9yPjxhdXRob3I+VGFpbG9yLCBBLjwvYXV0aG9yPjxhdXRob3I+
VXN1aSwgVC48L2F1dGhvcj48YXV0aG9yPkFsZmlyZXZpYywgQS48L2F1dGhvcj48YXV0aG9yPlBp
cm1vaGFtZWQsIE0uPC9hdXRob3I+PGF1dGhvcj5OYWlzYml0dCwgRC4gSi48L2F1dGhvcj48YXV0
aG9yPktldmluIFBhcmssIEIuPC9hdXRob3I+PC9hdXRob3JzPjwvY29udHJpYnV0b3JzPjxhdXRo
LWFkZHJlc3M+RGVwYXJ0bWVudCBvZiBNb2xlY3VsYXIgYW5kIENsaW5pY2FsIFBoYXJtYWNvbG9n
eSwgQ2VudHJlIGZvciBEcnVnIFNhZmV0eSBTY2llbmNlOyBia3BhcmtAbGl2ZXJwb29sLmFjLnVr
LiYjeEQ7RGVwYXJ0bWVudCBvZiBQZXJzb25hbGlzZWQgTWVkaWNpbmUsIEluc3RpdHV0ZSBvZiBU
cmFuc2xhdGlvbmFsIE1lZGljaW5lLCBVbml2ZXJzaXR5IG9mIExpdmVycG9vbCwgTGl2ZXJwb29s
LCBVSyBia3BhcmtAbGl2ZXJwb29sLmFjLnVrLjwvYXV0aC1hZGRyZXNzPjx0aXRsZXM+PHRpdGxl
PkRldGVjdGlvbiBvZiBQcmltYXJ5IFQgQ2VsbCBSZXNwb25zZXMgdG8gRHJ1Z3MgYW5kIENoZW1p
Y2FscyBpbiBITEEtVHlwZWQgVm9sdW50ZWVyczogSW1wbGljYXRpb25zIGZvciB0aGUgUHJlZGlj
dGlvbiBvZiBEcnVnIEltbXVub2dlbmljaXR5PC90aXRsZT48c2Vjb25kYXJ5LXRpdGxlPlRveGlj
b2wgU2NpPC9zZWNvbmRhcnktdGl0bGU+PC90aXRsZXM+PHBlcmlvZGljYWw+PGZ1bGwtdGl0bGU+
VG94aWNvbCBTY2k8L2Z1bGwtdGl0bGU+PC9wZXJpb2RpY2FsPjxwYWdlcz40MTYtNDI5PC9wYWdl
cz48dm9sdW1lPjE1NDwvdm9sdW1lPjxudW1iZXI+MjwvbnVtYmVyPjxlZGl0aW9uPjIwMTYvMDkv
MTg8L2VkaXRpb24+PGtleXdvcmRzPjxrZXl3b3JkPkFkdWx0PC9rZXl3b3JkPjxrZXl3b3JkPkJp
b2xvZ2ljYWwgU3BlY2ltZW4gQmFua3M8L2tleXdvcmQ+PGtleXdvcmQ+Q2VsbCBQcm9saWZlcmF0
aW9uL2RydWcgZWZmZWN0czwva2V5d29yZD48a2V5d29yZD5DZWxscywgQ3VsdHVyZWQ8L2tleXdv
cmQ+PGtleXdvcmQ+Q29jdWx0dXJlIFRlY2huaXF1ZXM8L2tleXdvcmQ+PGtleXdvcmQ+Q3l0b2tp
bmVzL21ldGFib2xpc208L2tleXdvcmQ+PGtleXdvcmQ+RHJ1ZyBIeXBlcnNlbnNpdGl2aXR5Lypp
bW11bm9sb2d5L21ldGFib2xpc208L2tleXdvcmQ+PGtleXdvcmQ+RmVtYWxlPC9rZXl3b3JkPjxr
ZXl3b3JkPkdlbmUgRnJlcXVlbmN5PC9rZXl3b3JkPjxrZXl3b3JkPkhMQSBBbnRpZ2Vucy9nZW5l
dGljcy8qaW1tdW5vbG9neTwva2V5d29yZD48a2V5d29yZD4qSGlzdG9jb21wYXRpYmlsaXR5IFRl
c3Rpbmc8L2tleXdvcmQ+PGtleXdvcmQ+SHVtYW5zPC9rZXl3b3JkPjxrZXl3b3JkPkxldWtvY3l0
ZXMsIE1vbm9udWNsZWFyLypkcnVnIGVmZmVjdHMvaW1tdW5vbG9neS9tZXRhYm9saXNtPC9rZXl3
b3JkPjxrZXl3b3JkPkx5bXBob2N5dGUgQWN0aXZhdGlvbi8qZHJ1ZyBlZmZlY3RzPC9rZXl3b3Jk
PjxrZXl3b3JkPk1hbGU8L2tleXdvcmQ+PGtleXdvcmQ+UmlzayBBc3Nlc3NtZW50PC9rZXl3b3Jk
PjxrZXl3b3JkPlN1bGZhbWV0aG94YXpvbGUvKmFuYWxvZ3MgJmFtcDsgZGVyaXZhdGl2ZXMvdG94
aWNpdHk8L2tleXdvcmQ+PGtleXdvcmQ+VC1MeW1waG9jeXRlcy8qZHJ1ZyBlZmZlY3RzL2ltbXVu
b2xvZ3kvbWV0YWJvbGlzbTwva2V5d29yZD48a2V5d29yZD5Ub3hpY2l0eSBUZXN0cy8qbWV0aG9k
czwva2V5d29yZD48a2V5d29yZD5Zb3VuZyBBZHVsdDwva2V5d29yZD48a2V5d29yZD4qaGxhPC9r
ZXl3b3JkPjxrZXl3b3JkPipUIGNlbGxzPC9rZXl3b3JkPjxrZXl3b3JkPipkcnVnIGh5cGVyc2Vu
c2l0aXZpdHkuPC9rZXl3b3JkPjwva2V5d29yZHM+PGRhdGVzPjx5ZWFyPjIwMTY8L3llYXI+PHB1
Yi1kYXRlcz48ZGF0ZT5EZWM8L2RhdGU+PC9wdWItZGF0ZXM+PC9kYXRlcz48aXNibj4xMDk2LTA5
MjkgKEVsZWN0cm9uaWMpJiN4RDsxMDk2LTA5MjkgKExpbmtpbmcpPC9pc2JuPjxhY2Nlc3Npb24t
bnVtPjI3NjM3ODk5PC9hY2Nlc3Npb24tbnVtPjx1cmxzPjxyZWxhdGVkLXVybHM+PHVybD5odHRw
czovL3d3dy5uY2JpLm5sbS5uaWguZ292L3B1Ym1lZC8yNzYzNzg5OTwvdXJsPjwvcmVsYXRlZC11
cmxzPjwvdXJscz48ZWxlY3Ryb25pYy1yZXNvdXJjZS1udW0+MTAuMTA5My90b3hzY2kva2Z3MTc3
PC9lbGVjdHJvbmljLXJlc291cmNlLW51bT48L3JlY29yZD48L0NpdGU+PC9FbmROb3RlPgB=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GYXVsa25lcjwvQXV0aG9yPjxZZWFyPjIwMTY8L1llYXI+
PFJlY051bT44Nzk2PC9SZWNOdW0+PERpc3BsYXlUZXh0PigyNCk8L0Rpc3BsYXlUZXh0PjxyZWNv
cmQ+PHJlYy1udW1iZXI+ODc5NjwvcmVjLW51bWJlcj48Zm9yZWlnbi1rZXlzPjxrZXkgYXBwPSJF
TiIgZGItaWQ9ImEwdHh2engwZnN4eDkzZXJlcm92dDJ3amF6enp6enhkdHJhYSIgdGltZXN0YW1w
PSIxNTcyNDQxNzQxIj44Nzk2PC9rZXk+PC9mb3JlaWduLWtleXM+PHJlZi10eXBlIG5hbWU9Ikpv
dXJuYWwgQXJ0aWNsZSI+MTc8L3JlZi10eXBlPjxjb250cmlidXRvcnM+PGF1dGhvcnM+PGF1dGhv
cj5GYXVsa25lciwgTC48L2F1dGhvcj48YXV0aG9yPkdpYnNvbiwgQS48L2F1dGhvcj48YXV0aG9y
PlN1bGxpdmFuLCBBLjwvYXV0aG9yPjxhdXRob3I+VGFpbG9yLCBBLjwvYXV0aG9yPjxhdXRob3I+
VXN1aSwgVC48L2F1dGhvcj48YXV0aG9yPkFsZmlyZXZpYywgQS48L2F1dGhvcj48YXV0aG9yPlBp
cm1vaGFtZWQsIE0uPC9hdXRob3I+PGF1dGhvcj5OYWlzYml0dCwgRC4gSi48L2F1dGhvcj48YXV0
aG9yPktldmluIFBhcmssIEIuPC9hdXRob3I+PC9hdXRob3JzPjwvY29udHJpYnV0b3JzPjxhdXRo
LWFkZHJlc3M+RGVwYXJ0bWVudCBvZiBNb2xlY3VsYXIgYW5kIENsaW5pY2FsIFBoYXJtYWNvbG9n
eSwgQ2VudHJlIGZvciBEcnVnIFNhZmV0eSBTY2llbmNlOyBia3BhcmtAbGl2ZXJwb29sLmFjLnVr
LiYjeEQ7RGVwYXJ0bWVudCBvZiBQZXJzb25hbGlzZWQgTWVkaWNpbmUsIEluc3RpdHV0ZSBvZiBU
cmFuc2xhdGlvbmFsIE1lZGljaW5lLCBVbml2ZXJzaXR5IG9mIExpdmVycG9vbCwgTGl2ZXJwb29s
LCBVSyBia3BhcmtAbGl2ZXJwb29sLmFjLnVrLjwvYXV0aC1hZGRyZXNzPjx0aXRsZXM+PHRpdGxl
PkRldGVjdGlvbiBvZiBQcmltYXJ5IFQgQ2VsbCBSZXNwb25zZXMgdG8gRHJ1Z3MgYW5kIENoZW1p
Y2FscyBpbiBITEEtVHlwZWQgVm9sdW50ZWVyczogSW1wbGljYXRpb25zIGZvciB0aGUgUHJlZGlj
dGlvbiBvZiBEcnVnIEltbXVub2dlbmljaXR5PC90aXRsZT48c2Vjb25kYXJ5LXRpdGxlPlRveGlj
b2wgU2NpPC9zZWNvbmRhcnktdGl0bGU+PC90aXRsZXM+PHBlcmlvZGljYWw+PGZ1bGwtdGl0bGU+
VG94aWNvbCBTY2k8L2Z1bGwtdGl0bGU+PC9wZXJpb2RpY2FsPjxwYWdlcz40MTYtNDI5PC9wYWdl
cz48dm9sdW1lPjE1NDwvdm9sdW1lPjxudW1iZXI+MjwvbnVtYmVyPjxlZGl0aW9uPjIwMTYvMDkv
MTg8L2VkaXRpb24+PGtleXdvcmRzPjxrZXl3b3JkPkFkdWx0PC9rZXl3b3JkPjxrZXl3b3JkPkJp
b2xvZ2ljYWwgU3BlY2ltZW4gQmFua3M8L2tleXdvcmQ+PGtleXdvcmQ+Q2VsbCBQcm9saWZlcmF0
aW9uL2RydWcgZWZmZWN0czwva2V5d29yZD48a2V5d29yZD5DZWxscywgQ3VsdHVyZWQ8L2tleXdv
cmQ+PGtleXdvcmQ+Q29jdWx0dXJlIFRlY2huaXF1ZXM8L2tleXdvcmQ+PGtleXdvcmQ+Q3l0b2tp
bmVzL21ldGFib2xpc208L2tleXdvcmQ+PGtleXdvcmQ+RHJ1ZyBIeXBlcnNlbnNpdGl2aXR5Lypp
bW11bm9sb2d5L21ldGFib2xpc208L2tleXdvcmQ+PGtleXdvcmQ+RmVtYWxlPC9rZXl3b3JkPjxr
ZXl3b3JkPkdlbmUgRnJlcXVlbmN5PC9rZXl3b3JkPjxrZXl3b3JkPkhMQSBBbnRpZ2Vucy9nZW5l
dGljcy8qaW1tdW5vbG9neTwva2V5d29yZD48a2V5d29yZD4qSGlzdG9jb21wYXRpYmlsaXR5IFRl
c3Rpbmc8L2tleXdvcmQ+PGtleXdvcmQ+SHVtYW5zPC9rZXl3b3JkPjxrZXl3b3JkPkxldWtvY3l0
ZXMsIE1vbm9udWNsZWFyLypkcnVnIGVmZmVjdHMvaW1tdW5vbG9neS9tZXRhYm9saXNtPC9rZXl3
b3JkPjxrZXl3b3JkPkx5bXBob2N5dGUgQWN0aXZhdGlvbi8qZHJ1ZyBlZmZlY3RzPC9rZXl3b3Jk
PjxrZXl3b3JkPk1hbGU8L2tleXdvcmQ+PGtleXdvcmQ+UmlzayBBc3Nlc3NtZW50PC9rZXl3b3Jk
PjxrZXl3b3JkPlN1bGZhbWV0aG94YXpvbGUvKmFuYWxvZ3MgJmFtcDsgZGVyaXZhdGl2ZXMvdG94
aWNpdHk8L2tleXdvcmQ+PGtleXdvcmQ+VC1MeW1waG9jeXRlcy8qZHJ1ZyBlZmZlY3RzL2ltbXVu
b2xvZ3kvbWV0YWJvbGlzbTwva2V5d29yZD48a2V5d29yZD5Ub3hpY2l0eSBUZXN0cy8qbWV0aG9k
czwva2V5d29yZD48a2V5d29yZD5Zb3VuZyBBZHVsdDwva2V5d29yZD48a2V5d29yZD4qaGxhPC9r
ZXl3b3JkPjxrZXl3b3JkPipUIGNlbGxzPC9rZXl3b3JkPjxrZXl3b3JkPipkcnVnIGh5cGVyc2Vu
c2l0aXZpdHkuPC9rZXl3b3JkPjwva2V5d29yZHM+PGRhdGVzPjx5ZWFyPjIwMTY8L3llYXI+PHB1
Yi1kYXRlcz48ZGF0ZT5EZWM8L2RhdGU+PC9wdWItZGF0ZXM+PC9kYXRlcz48aXNibj4xMDk2LTA5
MjkgKEVsZWN0cm9uaWMpJiN4RDsxMDk2LTA5MjkgKExpbmtpbmcpPC9pc2JuPjxhY2Nlc3Npb24t
bnVtPjI3NjM3ODk5PC9hY2Nlc3Npb24tbnVtPjx1cmxzPjxyZWxhdGVkLXVybHM+PHVybD5odHRw
czovL3d3dy5uY2JpLm5sbS5uaWguZ292L3B1Ym1lZC8yNzYzNzg5OTwvdXJsPjwvcmVsYXRlZC11
cmxzPjwvdXJscz48ZWxlY3Ryb25pYy1yZXNvdXJjZS1udW0+MTAuMTA5My90b3hzY2kva2Z3MTc3
PC9lbGVjdHJvbmljLXJlc291cmNlLW51bT48L3JlY29yZD48L0NpdGU+PC9FbmROb3RlPgB=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BF49D9">
        <w:rPr>
          <w:rFonts w:ascii="Times New Roman" w:hAnsi="Times New Roman" w:cs="Times New Roman"/>
          <w:sz w:val="24"/>
          <w:szCs w:val="24"/>
        </w:rPr>
        <w:fldChar w:fldCharType="separate"/>
      </w:r>
      <w:r w:rsidR="006B1D1C">
        <w:rPr>
          <w:rFonts w:ascii="Times New Roman" w:hAnsi="Times New Roman" w:cs="Times New Roman"/>
          <w:noProof/>
          <w:sz w:val="24"/>
          <w:szCs w:val="24"/>
        </w:rPr>
        <w:t>(24)</w:t>
      </w:r>
      <w:r w:rsidR="00BF49D9">
        <w:rPr>
          <w:rFonts w:ascii="Times New Roman" w:hAnsi="Times New Roman" w:cs="Times New Roman"/>
          <w:sz w:val="24"/>
          <w:szCs w:val="24"/>
        </w:rPr>
        <w:fldChar w:fldCharType="end"/>
      </w:r>
      <w:r w:rsidR="00BF49D9" w:rsidRPr="009B1DD2">
        <w:rPr>
          <w:rFonts w:ascii="Times New Roman" w:hAnsi="Times New Roman" w:cs="Times New Roman"/>
          <w:sz w:val="24"/>
          <w:szCs w:val="24"/>
        </w:rPr>
        <w:t xml:space="preserve"> </w:t>
      </w:r>
      <w:r w:rsidR="00BF49D9">
        <w:rPr>
          <w:rFonts w:ascii="Times New Roman" w:hAnsi="Times New Roman" w:cs="Times New Roman"/>
          <w:sz w:val="24"/>
          <w:szCs w:val="24"/>
        </w:rPr>
        <w:t xml:space="preserve">and </w:t>
      </w:r>
      <w:r w:rsidR="00EF62A1">
        <w:rPr>
          <w:rFonts w:ascii="Times New Roman" w:hAnsi="Times New Roman" w:cs="Times New Roman"/>
          <w:sz w:val="24"/>
          <w:szCs w:val="24"/>
        </w:rPr>
        <w:t xml:space="preserve">HLA-typed </w:t>
      </w:r>
      <w:r w:rsidR="00BF49D9">
        <w:rPr>
          <w:rFonts w:ascii="Times New Roman" w:hAnsi="Times New Roman" w:cs="Times New Roman"/>
          <w:sz w:val="24"/>
          <w:szCs w:val="24"/>
        </w:rPr>
        <w:t xml:space="preserve">patients with </w:t>
      </w:r>
      <w:commentRangeStart w:id="0"/>
      <w:r w:rsidR="00BF49D9">
        <w:rPr>
          <w:rFonts w:ascii="Times New Roman" w:hAnsi="Times New Roman" w:cs="Times New Roman"/>
          <w:sz w:val="24"/>
          <w:szCs w:val="24"/>
        </w:rPr>
        <w:t>agranulocytosis</w:t>
      </w:r>
      <w:r w:rsidR="00BF49D9" w:rsidRPr="009B1DD2">
        <w:rPr>
          <w:rFonts w:ascii="Times New Roman" w:hAnsi="Times New Roman" w:cs="Times New Roman"/>
          <w:sz w:val="24"/>
          <w:szCs w:val="24"/>
        </w:rPr>
        <w:t xml:space="preserve"> </w:t>
      </w:r>
      <w:commentRangeEnd w:id="0"/>
      <w:r w:rsidR="00EF62A1">
        <w:rPr>
          <w:rStyle w:val="CommentReference"/>
        </w:rPr>
        <w:commentReference w:id="0"/>
      </w:r>
      <w:r w:rsidR="00967187" w:rsidRPr="009B1DD2">
        <w:rPr>
          <w:rFonts w:ascii="Times New Roman" w:hAnsi="Times New Roman" w:cs="Times New Roman"/>
          <w:sz w:val="24"/>
          <w:szCs w:val="24"/>
        </w:rPr>
        <w:t>were used for the generation of drug-specific</w:t>
      </w:r>
      <w:r w:rsidR="00733853" w:rsidRPr="009B1DD2">
        <w:rPr>
          <w:rFonts w:ascii="Times New Roman" w:hAnsi="Times New Roman" w:cs="Times New Roman"/>
          <w:sz w:val="24"/>
          <w:szCs w:val="24"/>
        </w:rPr>
        <w:t xml:space="preserve"> TCC</w:t>
      </w:r>
      <w:r w:rsidR="00BF49D9">
        <w:rPr>
          <w:rFonts w:ascii="Times New Roman" w:hAnsi="Times New Roman" w:cs="Times New Roman"/>
          <w:sz w:val="24"/>
          <w:szCs w:val="24"/>
        </w:rPr>
        <w:t xml:space="preserve">. </w:t>
      </w:r>
      <w:r w:rsidR="00EF62A1">
        <w:rPr>
          <w:rFonts w:ascii="Times New Roman" w:hAnsi="Times New Roman" w:cs="Times New Roman"/>
          <w:sz w:val="24"/>
          <w:szCs w:val="24"/>
        </w:rPr>
        <w:t xml:space="preserve">Basic demographics of the patients are summarized in Table 1. </w:t>
      </w:r>
      <w:r w:rsidR="00967187" w:rsidRPr="009B1DD2">
        <w:rPr>
          <w:rFonts w:ascii="Times New Roman" w:hAnsi="Times New Roman" w:cs="Times New Roman"/>
          <w:sz w:val="24"/>
          <w:szCs w:val="24"/>
        </w:rPr>
        <w:t xml:space="preserve">All the blood donors </w:t>
      </w:r>
      <w:r w:rsidR="00BF49D9">
        <w:rPr>
          <w:rFonts w:ascii="Times New Roman" w:hAnsi="Times New Roman" w:cs="Times New Roman"/>
          <w:sz w:val="24"/>
          <w:szCs w:val="24"/>
        </w:rPr>
        <w:t>ga</w:t>
      </w:r>
      <w:r w:rsidR="00967187" w:rsidRPr="009B1DD2">
        <w:rPr>
          <w:rFonts w:ascii="Times New Roman" w:hAnsi="Times New Roman" w:cs="Times New Roman"/>
          <w:sz w:val="24"/>
          <w:szCs w:val="24"/>
        </w:rPr>
        <w:t>v</w:t>
      </w:r>
      <w:r w:rsidR="00BF49D9">
        <w:rPr>
          <w:rFonts w:ascii="Times New Roman" w:hAnsi="Times New Roman" w:cs="Times New Roman"/>
          <w:sz w:val="24"/>
          <w:szCs w:val="24"/>
        </w:rPr>
        <w:t>e</w:t>
      </w:r>
      <w:r w:rsidR="00967187" w:rsidRPr="009B1DD2">
        <w:rPr>
          <w:rFonts w:ascii="Times New Roman" w:hAnsi="Times New Roman" w:cs="Times New Roman"/>
          <w:sz w:val="24"/>
          <w:szCs w:val="24"/>
        </w:rPr>
        <w:t xml:space="preserve"> informed written consent to partake </w:t>
      </w:r>
      <w:r w:rsidR="00BF49D9">
        <w:rPr>
          <w:rFonts w:ascii="Times New Roman" w:hAnsi="Times New Roman" w:cs="Times New Roman"/>
          <w:sz w:val="24"/>
          <w:szCs w:val="24"/>
        </w:rPr>
        <w:t>and the</w:t>
      </w:r>
      <w:r w:rsidR="00967187" w:rsidRPr="009B1DD2">
        <w:rPr>
          <w:rFonts w:ascii="Times New Roman" w:hAnsi="Times New Roman" w:cs="Times New Roman"/>
          <w:sz w:val="24"/>
          <w:szCs w:val="24"/>
        </w:rPr>
        <w:t xml:space="preserve"> study </w:t>
      </w:r>
      <w:r w:rsidR="00BF49D9">
        <w:rPr>
          <w:rFonts w:ascii="Times New Roman" w:hAnsi="Times New Roman" w:cs="Times New Roman"/>
          <w:sz w:val="24"/>
          <w:szCs w:val="24"/>
        </w:rPr>
        <w:t xml:space="preserve">was </w:t>
      </w:r>
      <w:r w:rsidR="00967187" w:rsidRPr="009B1DD2">
        <w:rPr>
          <w:rFonts w:ascii="Times New Roman" w:hAnsi="Times New Roman" w:cs="Times New Roman"/>
          <w:sz w:val="24"/>
          <w:szCs w:val="24"/>
        </w:rPr>
        <w:t xml:space="preserve">approved by the Liverpool local research ethics committee. </w:t>
      </w:r>
    </w:p>
    <w:p w14:paraId="491A3428" w14:textId="77777777" w:rsidR="0064611F" w:rsidRPr="009B1DD2" w:rsidRDefault="0064611F"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t xml:space="preserve">Isolation of peripheral blood mononuclear cells </w:t>
      </w:r>
    </w:p>
    <w:p w14:paraId="0D4FBE2D" w14:textId="77777777" w:rsidR="00076582" w:rsidRPr="009B1DD2" w:rsidRDefault="0064611F"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PBMC were isolated from whole blood</w:t>
      </w:r>
      <w:r w:rsidR="00BF49D9">
        <w:rPr>
          <w:rFonts w:ascii="Times New Roman" w:hAnsi="Times New Roman" w:cs="Times New Roman"/>
          <w:sz w:val="24"/>
          <w:szCs w:val="24"/>
        </w:rPr>
        <w:t xml:space="preserve"> </w:t>
      </w:r>
      <w:r w:rsidRPr="009B1DD2">
        <w:rPr>
          <w:rFonts w:ascii="Times New Roman" w:hAnsi="Times New Roman" w:cs="Times New Roman"/>
          <w:sz w:val="24"/>
          <w:szCs w:val="24"/>
        </w:rPr>
        <w:t xml:space="preserve">using density centrifugation. Briefly, blood was layered in a 1:1 volume ratio on top of </w:t>
      </w:r>
      <w:r w:rsidR="00CA2849" w:rsidRPr="009B1DD2">
        <w:rPr>
          <w:rFonts w:ascii="Times New Roman" w:hAnsi="Times New Roman" w:cs="Times New Roman"/>
          <w:sz w:val="24"/>
          <w:szCs w:val="24"/>
        </w:rPr>
        <w:t>lymphoprep from</w:t>
      </w:r>
      <w:r w:rsidR="0017384C" w:rsidRPr="009B1DD2">
        <w:rPr>
          <w:rFonts w:ascii="Times New Roman" w:hAnsi="Times New Roman" w:cs="Times New Roman"/>
          <w:sz w:val="24"/>
          <w:szCs w:val="24"/>
        </w:rPr>
        <w:t xml:space="preserve"> </w:t>
      </w:r>
      <w:r w:rsidRPr="009B1DD2">
        <w:rPr>
          <w:rStyle w:val="st1"/>
          <w:rFonts w:ascii="Times New Roman" w:hAnsi="Times New Roman" w:cs="Times New Roman"/>
          <w:sz w:val="24"/>
          <w:szCs w:val="24"/>
        </w:rPr>
        <w:t>Axis-Shield PoC AA (Oslo, Norway)</w:t>
      </w:r>
      <w:r w:rsidRPr="009B1DD2">
        <w:rPr>
          <w:rFonts w:ascii="Times New Roman" w:hAnsi="Times New Roman" w:cs="Times New Roman"/>
          <w:sz w:val="24"/>
          <w:szCs w:val="24"/>
        </w:rPr>
        <w:t xml:space="preserve"> and centrifuged at 2000</w:t>
      </w:r>
      <w:r w:rsidR="00417FCD" w:rsidRPr="009B1DD2">
        <w:rPr>
          <w:rFonts w:ascii="Times New Roman" w:hAnsi="Times New Roman" w:cs="Times New Roman"/>
          <w:sz w:val="24"/>
          <w:szCs w:val="24"/>
        </w:rPr>
        <w:t xml:space="preserve"> </w:t>
      </w:r>
      <w:r w:rsidRPr="009B1DD2">
        <w:rPr>
          <w:rFonts w:ascii="Times New Roman" w:hAnsi="Times New Roman" w:cs="Times New Roman"/>
          <w:sz w:val="24"/>
          <w:szCs w:val="24"/>
        </w:rPr>
        <w:t>rpm, for 25</w:t>
      </w:r>
      <w:r w:rsidR="00417FCD" w:rsidRPr="009B1DD2">
        <w:rPr>
          <w:rFonts w:ascii="Times New Roman" w:hAnsi="Times New Roman" w:cs="Times New Roman"/>
          <w:sz w:val="24"/>
          <w:szCs w:val="24"/>
        </w:rPr>
        <w:t xml:space="preserve"> </w:t>
      </w:r>
      <w:r w:rsidRPr="009B1DD2">
        <w:rPr>
          <w:rFonts w:ascii="Times New Roman" w:hAnsi="Times New Roman" w:cs="Times New Roman"/>
          <w:sz w:val="24"/>
          <w:szCs w:val="24"/>
        </w:rPr>
        <w:t xml:space="preserve">min without brake. The PBMC buffy coat was collected using a Pasteur pipette and washed twice with HBSS buffer solution and then </w:t>
      </w:r>
      <w:r w:rsidR="007219C9" w:rsidRPr="009B1DD2">
        <w:rPr>
          <w:rFonts w:ascii="Times New Roman" w:hAnsi="Times New Roman" w:cs="Times New Roman"/>
          <w:sz w:val="24"/>
          <w:szCs w:val="24"/>
        </w:rPr>
        <w:t>resuspend</w:t>
      </w:r>
      <w:r w:rsidRPr="009B1DD2">
        <w:rPr>
          <w:rFonts w:ascii="Times New Roman" w:hAnsi="Times New Roman" w:cs="Times New Roman"/>
          <w:sz w:val="24"/>
          <w:szCs w:val="24"/>
        </w:rPr>
        <w:t xml:space="preserve"> in </w:t>
      </w:r>
      <w:r w:rsidR="00417FCD" w:rsidRPr="009B1DD2">
        <w:rPr>
          <w:rFonts w:ascii="Times New Roman" w:hAnsi="Times New Roman" w:cs="Times New Roman"/>
          <w:sz w:val="24"/>
          <w:szCs w:val="24"/>
        </w:rPr>
        <w:t>T-</w:t>
      </w:r>
      <w:r w:rsidR="007219C9" w:rsidRPr="009B1DD2">
        <w:rPr>
          <w:rFonts w:ascii="Times New Roman" w:hAnsi="Times New Roman" w:cs="Times New Roman"/>
          <w:sz w:val="24"/>
          <w:szCs w:val="24"/>
        </w:rPr>
        <w:t>cell culture media composed of RPMI 1640 containing 100 mg/ml penicillin, 100 U/ml streptomycin, 25 mg/ml t</w:t>
      </w:r>
      <w:r w:rsidR="008E0E10" w:rsidRPr="009B1DD2">
        <w:rPr>
          <w:rFonts w:ascii="Times New Roman" w:hAnsi="Times New Roman" w:cs="Times New Roman"/>
          <w:sz w:val="24"/>
          <w:szCs w:val="24"/>
        </w:rPr>
        <w:t>ransferrin, 10% human AB serum</w:t>
      </w:r>
      <w:r w:rsidR="007219C9" w:rsidRPr="009B1DD2">
        <w:rPr>
          <w:rFonts w:ascii="Times New Roman" w:hAnsi="Times New Roman" w:cs="Times New Roman"/>
          <w:sz w:val="24"/>
          <w:szCs w:val="24"/>
        </w:rPr>
        <w:t>, 25 mM HEPES buffer</w:t>
      </w:r>
      <w:r w:rsidR="008E0E10" w:rsidRPr="009B1DD2">
        <w:rPr>
          <w:rFonts w:ascii="Times New Roman" w:hAnsi="Times New Roman" w:cs="Times New Roman"/>
          <w:sz w:val="24"/>
          <w:szCs w:val="24"/>
        </w:rPr>
        <w:t xml:space="preserve"> and 2 mM L-glutamine (Sigma-Aldrich</w:t>
      </w:r>
      <w:r w:rsidR="00417FCD" w:rsidRPr="009B1DD2">
        <w:rPr>
          <w:rFonts w:ascii="Times New Roman" w:hAnsi="Times New Roman" w:cs="Times New Roman"/>
          <w:sz w:val="24"/>
          <w:szCs w:val="24"/>
        </w:rPr>
        <w:t>, UK</w:t>
      </w:r>
      <w:r w:rsidR="008E0E10" w:rsidRPr="009B1DD2">
        <w:rPr>
          <w:rFonts w:ascii="Times New Roman" w:hAnsi="Times New Roman" w:cs="Times New Roman"/>
          <w:sz w:val="24"/>
          <w:szCs w:val="24"/>
        </w:rPr>
        <w:t>)</w:t>
      </w:r>
      <w:r w:rsidR="00076582" w:rsidRPr="009B1DD2">
        <w:rPr>
          <w:rFonts w:ascii="Times New Roman" w:hAnsi="Times New Roman" w:cs="Times New Roman"/>
          <w:sz w:val="24"/>
          <w:szCs w:val="24"/>
        </w:rPr>
        <w:t>.</w:t>
      </w:r>
    </w:p>
    <w:p w14:paraId="473F6E15" w14:textId="77777777" w:rsidR="00076582" w:rsidRPr="009B1DD2" w:rsidRDefault="00BF49D9" w:rsidP="00851D96">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Activation of PBMC with test compounds</w:t>
      </w:r>
    </w:p>
    <w:p w14:paraId="676EFC22" w14:textId="77777777" w:rsidR="008E0E10" w:rsidRPr="009B1DD2" w:rsidRDefault="00076582"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PBMC (1.5 x 10</w:t>
      </w:r>
      <w:r w:rsidRPr="009B1DD2">
        <w:rPr>
          <w:rFonts w:ascii="Times New Roman" w:hAnsi="Times New Roman" w:cs="Times New Roman"/>
          <w:sz w:val="24"/>
          <w:szCs w:val="24"/>
          <w:vertAlign w:val="superscript"/>
        </w:rPr>
        <w:t>5</w:t>
      </w:r>
      <w:r w:rsidRPr="009B1DD2">
        <w:rPr>
          <w:rFonts w:ascii="Times New Roman" w:hAnsi="Times New Roman" w:cs="Times New Roman"/>
          <w:sz w:val="24"/>
          <w:szCs w:val="24"/>
        </w:rPr>
        <w:t xml:space="preserve">) </w:t>
      </w:r>
      <w:r w:rsidR="00BF49D9">
        <w:rPr>
          <w:rFonts w:ascii="Times New Roman" w:hAnsi="Times New Roman" w:cs="Times New Roman"/>
          <w:sz w:val="24"/>
          <w:szCs w:val="24"/>
        </w:rPr>
        <w:t>from patients and clozapine naïve healthy donors w</w:t>
      </w:r>
      <w:r w:rsidRPr="009B1DD2">
        <w:rPr>
          <w:rFonts w:ascii="Times New Roman" w:hAnsi="Times New Roman" w:cs="Times New Roman"/>
          <w:sz w:val="24"/>
          <w:szCs w:val="24"/>
        </w:rPr>
        <w:t xml:space="preserve">ere cultured in triplicate with </w:t>
      </w:r>
      <w:r w:rsidRPr="009B1DD2">
        <w:rPr>
          <w:rFonts w:ascii="Times New Roman" w:hAnsi="Times New Roman" w:cs="Times New Roman"/>
          <w:sz w:val="24"/>
          <w:szCs w:val="24"/>
          <w:lang w:val="en-US"/>
        </w:rPr>
        <w:t xml:space="preserve">clozapine, </w:t>
      </w:r>
      <w:r w:rsidRPr="009B1DD2">
        <w:rPr>
          <w:rFonts w:ascii="Times New Roman" w:hAnsi="Times New Roman" w:cs="Times New Roman"/>
          <w:i/>
          <w:sz w:val="24"/>
          <w:szCs w:val="24"/>
        </w:rPr>
        <w:t>N</w:t>
      </w:r>
      <w:r w:rsidRPr="009B1DD2">
        <w:rPr>
          <w:rFonts w:ascii="Times New Roman" w:hAnsi="Times New Roman" w:cs="Times New Roman"/>
          <w:sz w:val="24"/>
          <w:szCs w:val="24"/>
        </w:rPr>
        <w:t xml:space="preserve">-desmethylclozapine, clozapine </w:t>
      </w:r>
      <w:r w:rsidRPr="009B1DD2">
        <w:rPr>
          <w:rFonts w:ascii="Times New Roman" w:hAnsi="Times New Roman" w:cs="Times New Roman"/>
          <w:i/>
          <w:sz w:val="24"/>
          <w:szCs w:val="24"/>
        </w:rPr>
        <w:t>N</w:t>
      </w:r>
      <w:r w:rsidRPr="009B1DD2">
        <w:rPr>
          <w:rFonts w:ascii="Times New Roman" w:hAnsi="Times New Roman" w:cs="Times New Roman"/>
          <w:sz w:val="24"/>
          <w:szCs w:val="24"/>
        </w:rPr>
        <w:t xml:space="preserve">-oxide or olanzapine in a 96 well U-bottomed plate. Cell culture media and </w:t>
      </w:r>
      <w:r w:rsidR="00C74FBA" w:rsidRPr="009B1DD2">
        <w:rPr>
          <w:rFonts w:ascii="Times New Roman" w:hAnsi="Times New Roman" w:cs="Times New Roman"/>
          <w:sz w:val="24"/>
          <w:szCs w:val="24"/>
        </w:rPr>
        <w:t xml:space="preserve">phytohemagglutinin, </w:t>
      </w:r>
      <w:r w:rsidRPr="009B1DD2">
        <w:rPr>
          <w:rFonts w:ascii="Times New Roman" w:hAnsi="Times New Roman" w:cs="Times New Roman"/>
          <w:sz w:val="24"/>
          <w:szCs w:val="24"/>
        </w:rPr>
        <w:t>PHA (10 µg/ml)</w:t>
      </w:r>
      <w:r w:rsidR="00A67FA0" w:rsidRPr="009B1DD2">
        <w:rPr>
          <w:rFonts w:ascii="Times New Roman" w:hAnsi="Times New Roman" w:cs="Times New Roman"/>
          <w:sz w:val="24"/>
          <w:szCs w:val="24"/>
        </w:rPr>
        <w:t>,</w:t>
      </w:r>
      <w:r w:rsidRPr="009B1DD2">
        <w:rPr>
          <w:rFonts w:ascii="Times New Roman" w:hAnsi="Times New Roman" w:cs="Times New Roman"/>
          <w:sz w:val="24"/>
          <w:szCs w:val="24"/>
        </w:rPr>
        <w:t xml:space="preserve"> were used as </w:t>
      </w:r>
      <w:r w:rsidR="00417FCD" w:rsidRPr="009B1DD2">
        <w:rPr>
          <w:rFonts w:ascii="Times New Roman" w:hAnsi="Times New Roman" w:cs="Times New Roman"/>
          <w:sz w:val="24"/>
          <w:szCs w:val="24"/>
        </w:rPr>
        <w:t>negative</w:t>
      </w:r>
      <w:r w:rsidRPr="009B1DD2">
        <w:rPr>
          <w:rFonts w:ascii="Times New Roman" w:hAnsi="Times New Roman" w:cs="Times New Roman"/>
          <w:sz w:val="24"/>
          <w:szCs w:val="24"/>
        </w:rPr>
        <w:t xml:space="preserve"> and </w:t>
      </w:r>
      <w:r w:rsidR="00417FCD" w:rsidRPr="009B1DD2">
        <w:rPr>
          <w:rFonts w:ascii="Times New Roman" w:hAnsi="Times New Roman" w:cs="Times New Roman"/>
          <w:sz w:val="24"/>
          <w:szCs w:val="24"/>
        </w:rPr>
        <w:t>positive</w:t>
      </w:r>
      <w:r w:rsidRPr="009B1DD2">
        <w:rPr>
          <w:rFonts w:ascii="Times New Roman" w:hAnsi="Times New Roman" w:cs="Times New Roman"/>
          <w:sz w:val="24"/>
          <w:szCs w:val="24"/>
        </w:rPr>
        <w:t xml:space="preserve"> controls</w:t>
      </w:r>
      <w:r w:rsidR="00BF49D9">
        <w:rPr>
          <w:rFonts w:ascii="Times New Roman" w:hAnsi="Times New Roman" w:cs="Times New Roman"/>
          <w:sz w:val="24"/>
          <w:szCs w:val="24"/>
        </w:rPr>
        <w:t>,</w:t>
      </w:r>
      <w:r w:rsidRPr="009B1DD2">
        <w:rPr>
          <w:rFonts w:ascii="Times New Roman" w:hAnsi="Times New Roman" w:cs="Times New Roman"/>
          <w:sz w:val="24"/>
          <w:szCs w:val="24"/>
        </w:rPr>
        <w:t xml:space="preserve"> respectively. </w:t>
      </w:r>
      <w:r w:rsidR="00BF49D9">
        <w:rPr>
          <w:rFonts w:ascii="Times New Roman" w:hAnsi="Times New Roman" w:cs="Times New Roman"/>
          <w:sz w:val="24"/>
          <w:szCs w:val="24"/>
          <w:vertAlign w:val="superscript"/>
        </w:rPr>
        <w:t>3</w:t>
      </w:r>
      <w:r w:rsidRPr="009B1DD2">
        <w:rPr>
          <w:rFonts w:ascii="Times New Roman" w:hAnsi="Times New Roman" w:cs="Times New Roman"/>
          <w:sz w:val="24"/>
          <w:szCs w:val="24"/>
        </w:rPr>
        <w:t>[H]-thymidine (0.5 µCi/well) was added to wells on day 5 for the fin</w:t>
      </w:r>
      <w:r w:rsidR="0085021D" w:rsidRPr="009B1DD2">
        <w:rPr>
          <w:rFonts w:ascii="Times New Roman" w:hAnsi="Times New Roman" w:cs="Times New Roman"/>
          <w:sz w:val="24"/>
          <w:szCs w:val="24"/>
        </w:rPr>
        <w:t>al 16h</w:t>
      </w:r>
      <w:r w:rsidR="00BF49D9">
        <w:rPr>
          <w:rFonts w:ascii="Times New Roman" w:hAnsi="Times New Roman" w:cs="Times New Roman"/>
          <w:sz w:val="24"/>
          <w:szCs w:val="24"/>
        </w:rPr>
        <w:t xml:space="preserve"> of the culture period</w:t>
      </w:r>
      <w:r w:rsidR="0085021D" w:rsidRPr="009B1DD2">
        <w:rPr>
          <w:rFonts w:ascii="Times New Roman" w:hAnsi="Times New Roman" w:cs="Times New Roman"/>
          <w:sz w:val="24"/>
          <w:szCs w:val="24"/>
        </w:rPr>
        <w:t xml:space="preserve"> to assess drug-induced </w:t>
      </w:r>
      <w:r w:rsidR="00BF49D9">
        <w:rPr>
          <w:rFonts w:ascii="Times New Roman" w:hAnsi="Times New Roman" w:cs="Times New Roman"/>
          <w:sz w:val="24"/>
          <w:szCs w:val="24"/>
        </w:rPr>
        <w:t>PBMC</w:t>
      </w:r>
      <w:r w:rsidRPr="009B1DD2">
        <w:rPr>
          <w:rFonts w:ascii="Times New Roman" w:hAnsi="Times New Roman" w:cs="Times New Roman"/>
          <w:sz w:val="24"/>
          <w:szCs w:val="24"/>
        </w:rPr>
        <w:t xml:space="preserve"> proliferation. Plates were harvested using TomTec Harvester 96 (Receptor Technologies) onto filter mats and sealed with sc</w:t>
      </w:r>
      <w:r w:rsidR="00A67FA0" w:rsidRPr="009B1DD2">
        <w:rPr>
          <w:rFonts w:ascii="Times New Roman" w:hAnsi="Times New Roman" w:cs="Times New Roman"/>
          <w:sz w:val="24"/>
          <w:szCs w:val="24"/>
        </w:rPr>
        <w:t xml:space="preserve">intillation wax </w:t>
      </w:r>
      <w:r w:rsidRPr="009B1DD2">
        <w:rPr>
          <w:rFonts w:ascii="Times New Roman" w:hAnsi="Times New Roman" w:cs="Times New Roman"/>
          <w:sz w:val="24"/>
          <w:szCs w:val="24"/>
        </w:rPr>
        <w:t xml:space="preserve">and </w:t>
      </w:r>
      <w:r w:rsidR="00A67FA0" w:rsidRPr="009B1DD2">
        <w:rPr>
          <w:rFonts w:ascii="Times New Roman" w:hAnsi="Times New Roman" w:cs="Times New Roman"/>
          <w:sz w:val="24"/>
          <w:szCs w:val="24"/>
        </w:rPr>
        <w:t>counted using</w:t>
      </w:r>
      <w:r w:rsidRPr="009B1DD2">
        <w:rPr>
          <w:rFonts w:ascii="Times New Roman" w:hAnsi="Times New Roman" w:cs="Times New Roman"/>
          <w:sz w:val="24"/>
          <w:szCs w:val="24"/>
        </w:rPr>
        <w:t xml:space="preserve"> a MicroBeta TriLux 14</w:t>
      </w:r>
      <w:r w:rsidR="009B10DE" w:rsidRPr="009B1DD2">
        <w:rPr>
          <w:rFonts w:ascii="Times New Roman" w:hAnsi="Times New Roman" w:cs="Times New Roman"/>
          <w:sz w:val="24"/>
          <w:szCs w:val="24"/>
        </w:rPr>
        <w:t>50 LSC β-counter (PerkinElmer).</w:t>
      </w:r>
      <w:r w:rsidR="00BF49D9">
        <w:rPr>
          <w:rFonts w:ascii="Times New Roman" w:hAnsi="Times New Roman" w:cs="Times New Roman"/>
          <w:sz w:val="24"/>
          <w:szCs w:val="24"/>
        </w:rPr>
        <w:t xml:space="preserve"> PBMC IFN-</w:t>
      </w:r>
      <w:r w:rsidR="00BF49D9">
        <w:rPr>
          <w:rFonts w:ascii="Times New Roman" w:hAnsi="Times New Roman" w:cs="Times New Roman"/>
          <w:sz w:val="24"/>
          <w:szCs w:val="24"/>
        </w:rPr>
        <w:sym w:font="Symbol" w:char="F067"/>
      </w:r>
      <w:r w:rsidR="00BF49D9">
        <w:rPr>
          <w:rFonts w:ascii="Times New Roman" w:hAnsi="Times New Roman" w:cs="Times New Roman"/>
          <w:sz w:val="24"/>
          <w:szCs w:val="24"/>
        </w:rPr>
        <w:t xml:space="preserve"> secretion was also </w:t>
      </w:r>
      <w:r w:rsidR="00EF62A1">
        <w:rPr>
          <w:rFonts w:ascii="Times New Roman" w:hAnsi="Times New Roman" w:cs="Times New Roman"/>
          <w:sz w:val="24"/>
          <w:szCs w:val="24"/>
        </w:rPr>
        <w:t>quantified</w:t>
      </w:r>
      <w:r w:rsidR="00BF49D9">
        <w:rPr>
          <w:rFonts w:ascii="Times New Roman" w:hAnsi="Times New Roman" w:cs="Times New Roman"/>
          <w:sz w:val="24"/>
          <w:szCs w:val="24"/>
        </w:rPr>
        <w:t xml:space="preserve"> using ELISpot. </w:t>
      </w:r>
      <w:r w:rsidRPr="009B1DD2">
        <w:rPr>
          <w:rFonts w:ascii="Times New Roman" w:hAnsi="Times New Roman" w:cs="Times New Roman"/>
          <w:sz w:val="24"/>
          <w:szCs w:val="24"/>
        </w:rPr>
        <w:t>ELISpot plate</w:t>
      </w:r>
      <w:r w:rsidR="00BF49D9">
        <w:rPr>
          <w:rFonts w:ascii="Times New Roman" w:hAnsi="Times New Roman" w:cs="Times New Roman"/>
          <w:sz w:val="24"/>
          <w:szCs w:val="24"/>
        </w:rPr>
        <w:t>s</w:t>
      </w:r>
      <w:r w:rsidRPr="009B1DD2">
        <w:rPr>
          <w:rFonts w:ascii="Times New Roman" w:hAnsi="Times New Roman" w:cs="Times New Roman"/>
          <w:sz w:val="24"/>
          <w:szCs w:val="24"/>
        </w:rPr>
        <w:t xml:space="preserve"> </w:t>
      </w:r>
      <w:r w:rsidRPr="009B1DD2">
        <w:rPr>
          <w:rFonts w:ascii="Times New Roman" w:hAnsi="Times New Roman" w:cs="Times New Roman"/>
          <w:sz w:val="24"/>
          <w:szCs w:val="24"/>
        </w:rPr>
        <w:lastRenderedPageBreak/>
        <w:t xml:space="preserve">previously coated overnight with </w:t>
      </w:r>
      <w:r w:rsidR="00A67FA0" w:rsidRPr="009B1DD2">
        <w:rPr>
          <w:rFonts w:ascii="Times New Roman" w:hAnsi="Times New Roman" w:cs="Times New Roman"/>
          <w:sz w:val="24"/>
          <w:szCs w:val="24"/>
          <w:lang w:val="en"/>
        </w:rPr>
        <w:t xml:space="preserve">IFN‐γ </w:t>
      </w:r>
      <w:r w:rsidRPr="009B1DD2">
        <w:rPr>
          <w:rFonts w:ascii="Times New Roman" w:hAnsi="Times New Roman" w:cs="Times New Roman"/>
          <w:sz w:val="24"/>
          <w:szCs w:val="24"/>
        </w:rPr>
        <w:t>capture antibody w</w:t>
      </w:r>
      <w:r w:rsidR="00BF49D9">
        <w:rPr>
          <w:rFonts w:ascii="Times New Roman" w:hAnsi="Times New Roman" w:cs="Times New Roman"/>
          <w:sz w:val="24"/>
          <w:szCs w:val="24"/>
        </w:rPr>
        <w:t>ere</w:t>
      </w:r>
      <w:r w:rsidRPr="009B1DD2">
        <w:rPr>
          <w:rFonts w:ascii="Times New Roman" w:hAnsi="Times New Roman" w:cs="Times New Roman"/>
          <w:sz w:val="24"/>
          <w:szCs w:val="24"/>
        </w:rPr>
        <w:t xml:space="preserve"> washed to remove unbound antibody. Plate</w:t>
      </w:r>
      <w:r w:rsidR="00BF49D9">
        <w:rPr>
          <w:rFonts w:ascii="Times New Roman" w:hAnsi="Times New Roman" w:cs="Times New Roman"/>
          <w:sz w:val="24"/>
          <w:szCs w:val="24"/>
        </w:rPr>
        <w:t>s</w:t>
      </w:r>
      <w:r w:rsidRPr="009B1DD2">
        <w:rPr>
          <w:rFonts w:ascii="Times New Roman" w:hAnsi="Times New Roman" w:cs="Times New Roman"/>
          <w:sz w:val="24"/>
          <w:szCs w:val="24"/>
        </w:rPr>
        <w:t xml:space="preserve"> w</w:t>
      </w:r>
      <w:r w:rsidR="00BF49D9">
        <w:rPr>
          <w:rFonts w:ascii="Times New Roman" w:hAnsi="Times New Roman" w:cs="Times New Roman"/>
          <w:sz w:val="24"/>
          <w:szCs w:val="24"/>
        </w:rPr>
        <w:t>ere</w:t>
      </w:r>
      <w:r w:rsidRPr="009B1DD2">
        <w:rPr>
          <w:rFonts w:ascii="Times New Roman" w:hAnsi="Times New Roman" w:cs="Times New Roman"/>
          <w:sz w:val="24"/>
          <w:szCs w:val="24"/>
        </w:rPr>
        <w:t xml:space="preserve"> blocked for 30</w:t>
      </w:r>
      <w:r w:rsidR="00A67FA0" w:rsidRPr="009B1DD2">
        <w:rPr>
          <w:rFonts w:ascii="Times New Roman" w:hAnsi="Times New Roman" w:cs="Times New Roman"/>
          <w:sz w:val="24"/>
          <w:szCs w:val="24"/>
        </w:rPr>
        <w:t>min</w:t>
      </w:r>
      <w:r w:rsidRPr="009B1DD2">
        <w:rPr>
          <w:rFonts w:ascii="Times New Roman" w:hAnsi="Times New Roman" w:cs="Times New Roman"/>
          <w:sz w:val="24"/>
          <w:szCs w:val="24"/>
        </w:rPr>
        <w:t xml:space="preserve"> with cell culture media and PBMC (0.5 x 10</w:t>
      </w:r>
      <w:r w:rsidRPr="009B1DD2">
        <w:rPr>
          <w:rFonts w:ascii="Times New Roman" w:hAnsi="Times New Roman" w:cs="Times New Roman"/>
          <w:sz w:val="24"/>
          <w:szCs w:val="24"/>
          <w:vertAlign w:val="superscript"/>
        </w:rPr>
        <w:t>6</w:t>
      </w:r>
      <w:r w:rsidRPr="009B1DD2">
        <w:rPr>
          <w:rFonts w:ascii="Times New Roman" w:hAnsi="Times New Roman" w:cs="Times New Roman"/>
          <w:sz w:val="24"/>
          <w:szCs w:val="24"/>
        </w:rPr>
        <w:t xml:space="preserve">) were cultured with graded concentrations of the </w:t>
      </w:r>
      <w:r w:rsidR="00BF49D9">
        <w:rPr>
          <w:rFonts w:ascii="Times New Roman" w:hAnsi="Times New Roman" w:cs="Times New Roman"/>
          <w:sz w:val="24"/>
          <w:szCs w:val="24"/>
        </w:rPr>
        <w:t>test compounds</w:t>
      </w:r>
      <w:r w:rsidRPr="009B1DD2">
        <w:rPr>
          <w:rFonts w:ascii="Times New Roman" w:hAnsi="Times New Roman" w:cs="Times New Roman"/>
          <w:sz w:val="24"/>
          <w:szCs w:val="24"/>
        </w:rPr>
        <w:t>. Cells were incubated at 37°C, 5% CO</w:t>
      </w:r>
      <w:r w:rsidRPr="009B1DD2">
        <w:rPr>
          <w:rFonts w:ascii="Times New Roman" w:hAnsi="Times New Roman" w:cs="Times New Roman"/>
          <w:sz w:val="24"/>
          <w:szCs w:val="24"/>
          <w:vertAlign w:val="subscript"/>
        </w:rPr>
        <w:t>2</w:t>
      </w:r>
      <w:r w:rsidRPr="009B1DD2">
        <w:rPr>
          <w:rFonts w:ascii="Times New Roman" w:hAnsi="Times New Roman" w:cs="Times New Roman"/>
          <w:sz w:val="24"/>
          <w:szCs w:val="24"/>
        </w:rPr>
        <w:t xml:space="preserve"> for 48 h and </w:t>
      </w:r>
      <w:r w:rsidR="00BF49D9">
        <w:rPr>
          <w:rFonts w:ascii="Times New Roman" w:hAnsi="Times New Roman" w:cs="Times New Roman"/>
          <w:sz w:val="24"/>
          <w:szCs w:val="24"/>
        </w:rPr>
        <w:t xml:space="preserve">the </w:t>
      </w:r>
      <w:r w:rsidRPr="009B1DD2">
        <w:rPr>
          <w:rFonts w:ascii="Times New Roman" w:hAnsi="Times New Roman" w:cs="Times New Roman"/>
          <w:sz w:val="24"/>
          <w:szCs w:val="24"/>
        </w:rPr>
        <w:t>ELIspot plate</w:t>
      </w:r>
      <w:r w:rsidR="00BF49D9">
        <w:rPr>
          <w:rFonts w:ascii="Times New Roman" w:hAnsi="Times New Roman" w:cs="Times New Roman"/>
          <w:sz w:val="24"/>
          <w:szCs w:val="24"/>
        </w:rPr>
        <w:t>s were</w:t>
      </w:r>
      <w:r w:rsidRPr="009B1DD2">
        <w:rPr>
          <w:rFonts w:ascii="Times New Roman" w:hAnsi="Times New Roman" w:cs="Times New Roman"/>
          <w:sz w:val="24"/>
          <w:szCs w:val="24"/>
        </w:rPr>
        <w:t xml:space="preserve"> developed according to manufacturer’s instruction (Mabtech, Nacka Strand, Sweden).</w:t>
      </w:r>
    </w:p>
    <w:p w14:paraId="27CBA2C2" w14:textId="77777777" w:rsidR="00BF49D9" w:rsidRDefault="008E0E10"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t xml:space="preserve">Generation of </w:t>
      </w:r>
      <w:r w:rsidR="00BF49D9">
        <w:rPr>
          <w:rFonts w:ascii="Times New Roman" w:hAnsi="Times New Roman" w:cs="Times New Roman"/>
          <w:b/>
          <w:sz w:val="24"/>
          <w:szCs w:val="24"/>
        </w:rPr>
        <w:t>test compound-responsive</w:t>
      </w:r>
      <w:r w:rsidRPr="009B1DD2">
        <w:rPr>
          <w:rFonts w:ascii="Times New Roman" w:hAnsi="Times New Roman" w:cs="Times New Roman"/>
          <w:b/>
          <w:sz w:val="24"/>
          <w:szCs w:val="24"/>
        </w:rPr>
        <w:t xml:space="preserve"> </w:t>
      </w:r>
      <w:r w:rsidR="00BF49D9">
        <w:rPr>
          <w:rFonts w:ascii="Times New Roman" w:hAnsi="Times New Roman" w:cs="Times New Roman"/>
          <w:b/>
          <w:sz w:val="24"/>
          <w:szCs w:val="24"/>
        </w:rPr>
        <w:t>TCC</w:t>
      </w:r>
      <w:r w:rsidR="009338E1" w:rsidRPr="009B1DD2">
        <w:rPr>
          <w:rFonts w:ascii="Times New Roman" w:hAnsi="Times New Roman" w:cs="Times New Roman"/>
          <w:b/>
          <w:sz w:val="24"/>
          <w:szCs w:val="24"/>
        </w:rPr>
        <w:t xml:space="preserve"> </w:t>
      </w:r>
    </w:p>
    <w:p w14:paraId="4A2FB05C" w14:textId="77777777" w:rsidR="0071393D" w:rsidRPr="009B1DD2" w:rsidRDefault="008E0E10" w:rsidP="00851D96">
      <w:pPr>
        <w:spacing w:after="120" w:line="480" w:lineRule="auto"/>
        <w:jc w:val="both"/>
        <w:rPr>
          <w:rFonts w:ascii="Times New Roman" w:hAnsi="Times New Roman" w:cs="Times New Roman"/>
          <w:sz w:val="24"/>
          <w:szCs w:val="24"/>
          <w:shd w:val="clear" w:color="auto" w:fill="FFFFFF"/>
        </w:rPr>
      </w:pPr>
      <w:r w:rsidRPr="009B1DD2">
        <w:rPr>
          <w:rFonts w:ascii="Times New Roman" w:hAnsi="Times New Roman" w:cs="Times New Roman"/>
          <w:sz w:val="24"/>
          <w:szCs w:val="24"/>
        </w:rPr>
        <w:t>PBMC were cultured with either c</w:t>
      </w:r>
      <w:r w:rsidR="00CC6020">
        <w:rPr>
          <w:rFonts w:ascii="Times New Roman" w:hAnsi="Times New Roman" w:cs="Times New Roman"/>
          <w:sz w:val="24"/>
          <w:szCs w:val="24"/>
        </w:rPr>
        <w:t>lozapine (5 µM</w:t>
      </w:r>
      <w:r w:rsidR="00E737F2" w:rsidRPr="009B1DD2">
        <w:rPr>
          <w:rFonts w:ascii="Times New Roman" w:hAnsi="Times New Roman" w:cs="Times New Roman"/>
          <w:sz w:val="24"/>
          <w:szCs w:val="24"/>
        </w:rPr>
        <w:t>) or olanzapine (5</w:t>
      </w:r>
      <w:r w:rsidR="00CC6020">
        <w:rPr>
          <w:rFonts w:ascii="Times New Roman" w:hAnsi="Times New Roman" w:cs="Times New Roman"/>
          <w:sz w:val="24"/>
          <w:szCs w:val="24"/>
        </w:rPr>
        <w:t xml:space="preserve"> </w:t>
      </w:r>
      <w:r w:rsidR="00E737F2" w:rsidRPr="009B1DD2">
        <w:rPr>
          <w:rFonts w:ascii="Times New Roman" w:hAnsi="Times New Roman" w:cs="Times New Roman"/>
          <w:sz w:val="24"/>
          <w:szCs w:val="24"/>
        </w:rPr>
        <w:t>µ</w:t>
      </w:r>
      <w:r w:rsidR="00CC6020">
        <w:rPr>
          <w:rFonts w:ascii="Times New Roman" w:hAnsi="Times New Roman" w:cs="Times New Roman"/>
          <w:sz w:val="24"/>
          <w:szCs w:val="24"/>
        </w:rPr>
        <w:t>M</w:t>
      </w:r>
      <w:r w:rsidR="00E737F2" w:rsidRPr="009B1DD2">
        <w:rPr>
          <w:rFonts w:ascii="Times New Roman" w:hAnsi="Times New Roman" w:cs="Times New Roman"/>
          <w:sz w:val="24"/>
          <w:szCs w:val="24"/>
        </w:rPr>
        <w:t>) in IL-2</w:t>
      </w:r>
      <w:r w:rsidR="00CC6020">
        <w:rPr>
          <w:rFonts w:ascii="Times New Roman" w:hAnsi="Times New Roman" w:cs="Times New Roman"/>
          <w:sz w:val="24"/>
          <w:szCs w:val="24"/>
        </w:rPr>
        <w:t xml:space="preserve"> (50 U/ml</w:t>
      </w:r>
      <w:r w:rsidR="00BF49D9">
        <w:rPr>
          <w:rFonts w:ascii="Times New Roman" w:hAnsi="Times New Roman" w:cs="Times New Roman"/>
          <w:sz w:val="24"/>
          <w:szCs w:val="24"/>
        </w:rPr>
        <w:t xml:space="preserve">; </w:t>
      </w:r>
      <w:r w:rsidR="00364603" w:rsidRPr="009B1DD2">
        <w:rPr>
          <w:rFonts w:ascii="Times New Roman" w:hAnsi="Times New Roman" w:cs="Times New Roman"/>
          <w:sz w:val="24"/>
          <w:szCs w:val="24"/>
        </w:rPr>
        <w:t>Peprotech, NJ, USA)</w:t>
      </w:r>
      <w:r w:rsidR="00E737F2" w:rsidRPr="009B1DD2">
        <w:rPr>
          <w:rFonts w:ascii="Times New Roman" w:hAnsi="Times New Roman" w:cs="Times New Roman"/>
          <w:sz w:val="24"/>
          <w:szCs w:val="24"/>
        </w:rPr>
        <w:t xml:space="preserve"> supplemented media for 14 day</w:t>
      </w:r>
      <w:r w:rsidR="00BF49D9">
        <w:rPr>
          <w:rFonts w:ascii="Times New Roman" w:hAnsi="Times New Roman" w:cs="Times New Roman"/>
          <w:sz w:val="24"/>
          <w:szCs w:val="24"/>
        </w:rPr>
        <w:t xml:space="preserve">s. </w:t>
      </w:r>
      <w:r w:rsidR="00E737F2" w:rsidRPr="009B1DD2">
        <w:rPr>
          <w:rFonts w:ascii="Times New Roman" w:hAnsi="Times New Roman" w:cs="Times New Roman"/>
          <w:sz w:val="24"/>
          <w:szCs w:val="24"/>
        </w:rPr>
        <w:t xml:space="preserve">TCC were generated by serial dilution and repeated </w:t>
      </w:r>
      <w:r w:rsidR="00364603" w:rsidRPr="009B1DD2">
        <w:rPr>
          <w:rFonts w:ascii="Times New Roman" w:hAnsi="Times New Roman" w:cs="Times New Roman"/>
          <w:sz w:val="24"/>
          <w:szCs w:val="24"/>
        </w:rPr>
        <w:t xml:space="preserve">PHA </w:t>
      </w:r>
      <w:r w:rsidR="00E737F2" w:rsidRPr="009B1DD2">
        <w:rPr>
          <w:rFonts w:ascii="Times New Roman" w:hAnsi="Times New Roman" w:cs="Times New Roman"/>
          <w:sz w:val="24"/>
          <w:szCs w:val="24"/>
        </w:rPr>
        <w:t>stimulation.</w:t>
      </w:r>
      <w:r w:rsidR="007D0E23" w:rsidRPr="009B1DD2">
        <w:rPr>
          <w:rFonts w:ascii="Times New Roman" w:hAnsi="Times New Roman" w:cs="Times New Roman"/>
          <w:sz w:val="24"/>
          <w:szCs w:val="24"/>
        </w:rPr>
        <w:t xml:space="preserve"> </w:t>
      </w:r>
      <w:r w:rsidR="009338E1" w:rsidRPr="009B1DD2">
        <w:rPr>
          <w:rFonts w:ascii="Times New Roman" w:hAnsi="Times New Roman" w:cs="Times New Roman"/>
          <w:sz w:val="24"/>
          <w:szCs w:val="24"/>
          <w:shd w:val="clear" w:color="auto" w:fill="FFFFFF"/>
        </w:rPr>
        <w:t>Epstein–Barr virus (EBV</w:t>
      </w:r>
      <w:r w:rsidR="00BF49D9">
        <w:rPr>
          <w:rFonts w:ascii="Times New Roman" w:hAnsi="Times New Roman" w:cs="Times New Roman"/>
          <w:sz w:val="24"/>
          <w:szCs w:val="24"/>
          <w:shd w:val="clear" w:color="auto" w:fill="FFFFFF"/>
        </w:rPr>
        <w:t>)</w:t>
      </w:r>
      <w:r w:rsidR="00DC67A4" w:rsidRPr="009B1DD2">
        <w:rPr>
          <w:rFonts w:ascii="Times New Roman" w:hAnsi="Times New Roman" w:cs="Times New Roman"/>
          <w:sz w:val="24"/>
          <w:szCs w:val="24"/>
          <w:shd w:val="clear" w:color="auto" w:fill="FFFFFF"/>
        </w:rPr>
        <w:t>‐</w:t>
      </w:r>
      <w:r w:rsidR="009338E1" w:rsidRPr="009B1DD2">
        <w:rPr>
          <w:rFonts w:ascii="Times New Roman" w:hAnsi="Times New Roman" w:cs="Times New Roman"/>
          <w:sz w:val="24"/>
          <w:szCs w:val="24"/>
          <w:shd w:val="clear" w:color="auto" w:fill="FFFFFF"/>
        </w:rPr>
        <w:t xml:space="preserve">transformed B‐cell lines were </w:t>
      </w:r>
      <w:r w:rsidR="00BF49D9">
        <w:rPr>
          <w:rFonts w:ascii="Times New Roman" w:hAnsi="Times New Roman" w:cs="Times New Roman"/>
          <w:sz w:val="24"/>
          <w:szCs w:val="24"/>
          <w:shd w:val="clear" w:color="auto" w:fill="FFFFFF"/>
        </w:rPr>
        <w:t xml:space="preserve">generated from autologous PBMC with established methods </w:t>
      </w:r>
      <w:r w:rsidR="00BF49D9">
        <w:rPr>
          <w:rFonts w:ascii="Times New Roman" w:hAnsi="Times New Roman" w:cs="Times New Roman"/>
          <w:sz w:val="24"/>
          <w:szCs w:val="24"/>
          <w:shd w:val="clear" w:color="auto" w:fill="FFFFFF"/>
        </w:rPr>
        <w:fldChar w:fldCharType="begin">
          <w:fldData xml:space="preserve">PEVuZE5vdGU+PENpdGU+PEF1dGhvcj5XdTwvQXV0aG9yPjxZZWFyPjIwMDc8L1llYXI+PFJlY051
bT42NzI4PC9SZWNOdW0+PERpc3BsYXlUZXh0PigyNSk8L0Rpc3BsYXlUZXh0PjxyZWNvcmQ+PHJl
Yy1udW1iZXI+NjcyODwvcmVjLW51bWJlcj48Zm9yZWlnbi1rZXlzPjxrZXkgYXBwPSJFTiIgZGIt
aWQ9ImEwdHh2engwZnN4eDkzZXJlcm92dDJ3amF6enp6enhkdHJhYSIgdGltZXN0YW1wPSIwIj42
NzI4PC9rZXk+PC9mb3JlaWduLWtleXM+PHJlZi10eXBlIG5hbWU9IkpvdXJuYWwgQXJ0aWNsZSI+
MTc8L3JlZi10eXBlPjxjb250cmlidXRvcnM+PGF1dGhvcnM+PGF1dGhvcj5XdSwgWS48L2F1dGhv
cj48YXV0aG9yPkZhcnJlbGwsIEouPC9hdXRob3I+PGF1dGhvcj5QaXJtb2htZWQsIE0uPC9hdXRo
b3I+PGF1dGhvcj5QYXJrLCBCLiBLLjwvYXV0aG9yPjxhdXRob3I+TmFpc2JpdHQsIEQuIEouPC9h
dXRob3I+PC9hdXRob3JzPjwvY29udHJpYnV0b3JzPjxhdXRoLWFkZHJlc3M+TmFpc2JpdHQsIERK
JiN4RDtVbml2IExpdmVycG9vbCwgRGVwdCBQaGFybWFjb2wsIFNoZXJyaW5ndG9uIEJsZGcsQXNo
dG9uIFN0LCBMaXZlcnBvb2wgTDY5IDNHRSwgTWVyc2V5c2lkZSwgRW5nbGFuZCYjeEQ7VW5pdiBM
aXZlcnBvb2wsIERlcHQgUGhhcm1hY29sLCBTaGVycmluZ3RvbiBCbGRnLEFzaHRvbiBTdCwgTGl2
ZXJwb29sIEw2OSAzR0UsIE1lcnNleXNpZGUsIEVuZ2xhbmQmI3hEO1VuaXYgTGl2ZXJwb29sLCBE
ZXB0IFBoYXJtYWNvbCwgTGl2ZXJwb29sIEw2OSAzR0UsIE1lcnNleXNpZGUsIEVuZ2xhbmQ8L2F1
dGgtYWRkcmVzcz48dGl0bGVzPjx0aXRsZT5HZW5lcmF0aW9uIGFuZCBjaGFyYWN0ZXJpemF0aW9u
IG9mIGFudGlnZW4tc3BlY2lmaWMgQ0Q0KCspLCBDRDgoKyksIGFuZCBDRDQoKylDRDgoKykgVC1j
ZWxsIGNsb25lcyBmcm9tIHBhdGllbnRzIHdpdGggY2FyYmFtYXpvcGluZSBoeXBlcnNlbnNpdGl2
aXR5PC90aXRsZT48c2Vjb25kYXJ5LXRpdGxlPkpvdXJuYWwgb2YgQWxsZXJneSBhbmQgQ2xpbmlj
YWwgSW1tdW5vbG9neTwvc2Vjb25kYXJ5LXRpdGxlPjxhbHQtdGl0bGU+SiBBbGxlcmd5IENsaW4g
SW1tdW48L2FsdC10aXRsZT48L3RpdGxlcz48cGVyaW9kaWNhbD48ZnVsbC10aXRsZT5Kb3VybmFs
IG9mIEFsbGVyZ3kgYW5kIENsaW5pY2FsIEltbXVub2xvZ3k8L2Z1bGwtdGl0bGU+PGFiYnItMT5K
IEFsbGVyZ3kgQ2xpbiBJbW11bjwvYWJici0xPjwvcGVyaW9kaWNhbD48YWx0LXBlcmlvZGljYWw+
PGZ1bGwtdGl0bGU+Sm91cm5hbCBvZiBBbGxlcmd5IGFuZCBDbGluaWNhbCBJbW11bm9sb2d5PC9m
dWxsLXRpdGxlPjxhYmJyLTE+SiBBbGxlcmd5IENsaW4gSW1tdW48L2FiYnItMT48L2FsdC1wZXJp
b2RpY2FsPjxwYWdlcz45NzMtOTgxPC9wYWdlcz48dm9sdW1lPjExOTwvdm9sdW1lPjxudW1iZXI+
NDwvbnVtYmVyPjxrZXl3b3Jkcz48a2V5d29yZD5kcnVnIGFsbGVyZ3k8L2tleXdvcmQ+PGtleXdv
cmQ+dCBjZWxsczwva2V5d29yZD48a2V5d29yZD5hbnRpY29udnVsc2FudCBoeXBlcnNlbnNpdGl2
aXR5IHN5bmRyb21lPC9rZXl3b3JkPjxrZXl3b3JkPnRveGljIGVwaWRlcm1hbCBuZWNyb2x5c2lz
PC9rZXl3b3JkPjxrZXl3b3JkPmRydWctc3BlY2lmaWMgY2Q0KCspPC9rZXl3b3JkPjxrZXl3b3Jk
PmltbXVuZSBzdXJ2ZWlsbGFuY2U8L2tleXdvcmQ+PGtleXdvcmQ+Y3Jvc3MtcmVhY3Rpdml0eTwv
a2V5d29yZD48a2V5d29yZD5za2luPC9rZXl3b3JkPjxrZXl3b3JkPmNhcmJhbWF6ZXBpbmU8L2tl
eXdvcmQ+PGtleXdvcmQ+cmVjb2duaXRpb248L2tleXdvcmQ+PGtleXdvcmQ+bHltcGhvY3l0ZXM8
L2tleXdvcmQ+PGtleXdvcmQ+aW52b2x2ZW1lbnQ8L2tleXdvcmQ+PGtleXdvcmQ+YWN0aXZhdGlv
bjwva2V5d29yZD48L2tleXdvcmRzPjxkYXRlcz48eWVhcj4yMDA3PC95ZWFyPjxwdWItZGF0ZXM+
PGRhdGU+QXByPC9kYXRlPjwvcHViLWRhdGVzPjwvZGF0ZXM+PGlzYm4+MDA5MS02NzQ5PC9pc2Ju
PjxhY2Nlc3Npb24tbnVtPklTSTowMDAyNDU3Mjk1MDAwMjk8L2FjY2Vzc2lvbi1udW0+PHVybHM+
PHJlbGF0ZWQtdXJscz48dXJsPiZsdDtHbyB0byBJU0kmZ3Q7Oi8vMDAwMjQ1NzI5NTAwMDI5PC91
cmw+PC9yZWxhdGVkLXVybHM+PC91cmxzPjxlbGVjdHJvbmljLXJlc291cmNlLW51bT5ET0kgMTAu
MTAxNi9qLmphY2kuMjAwNi4xMi42MTc8L2VsZWN0cm9uaWMtcmVzb3VyY2UtbnVtPjxsYW5ndWFn
ZT5FbmdsaXNoPC9sYW5ndWFnZT48L3JlY29yZD48L0NpdGU+PC9FbmROb3RlPgB=
</w:fldData>
        </w:fldChar>
      </w:r>
      <w:r w:rsidR="006B1D1C">
        <w:rPr>
          <w:rFonts w:ascii="Times New Roman" w:hAnsi="Times New Roman" w:cs="Times New Roman"/>
          <w:sz w:val="24"/>
          <w:szCs w:val="24"/>
          <w:shd w:val="clear" w:color="auto" w:fill="FFFFFF"/>
        </w:rPr>
        <w:instrText xml:space="preserve"> ADDIN EN.CITE </w:instrText>
      </w:r>
      <w:r w:rsidR="006B1D1C">
        <w:rPr>
          <w:rFonts w:ascii="Times New Roman" w:hAnsi="Times New Roman" w:cs="Times New Roman"/>
          <w:sz w:val="24"/>
          <w:szCs w:val="24"/>
          <w:shd w:val="clear" w:color="auto" w:fill="FFFFFF"/>
        </w:rPr>
        <w:fldChar w:fldCharType="begin">
          <w:fldData xml:space="preserve">PEVuZE5vdGU+PENpdGU+PEF1dGhvcj5XdTwvQXV0aG9yPjxZZWFyPjIwMDc8L1llYXI+PFJlY051
bT42NzI4PC9SZWNOdW0+PERpc3BsYXlUZXh0PigyNSk8L0Rpc3BsYXlUZXh0PjxyZWNvcmQ+PHJl
Yy1udW1iZXI+NjcyODwvcmVjLW51bWJlcj48Zm9yZWlnbi1rZXlzPjxrZXkgYXBwPSJFTiIgZGIt
aWQ9ImEwdHh2engwZnN4eDkzZXJlcm92dDJ3amF6enp6enhkdHJhYSIgdGltZXN0YW1wPSIwIj42
NzI4PC9rZXk+PC9mb3JlaWduLWtleXM+PHJlZi10eXBlIG5hbWU9IkpvdXJuYWwgQXJ0aWNsZSI+
MTc8L3JlZi10eXBlPjxjb250cmlidXRvcnM+PGF1dGhvcnM+PGF1dGhvcj5XdSwgWS48L2F1dGhv
cj48YXV0aG9yPkZhcnJlbGwsIEouPC9hdXRob3I+PGF1dGhvcj5QaXJtb2htZWQsIE0uPC9hdXRo
b3I+PGF1dGhvcj5QYXJrLCBCLiBLLjwvYXV0aG9yPjxhdXRob3I+TmFpc2JpdHQsIEQuIEouPC9h
dXRob3I+PC9hdXRob3JzPjwvY29udHJpYnV0b3JzPjxhdXRoLWFkZHJlc3M+TmFpc2JpdHQsIERK
JiN4RDtVbml2IExpdmVycG9vbCwgRGVwdCBQaGFybWFjb2wsIFNoZXJyaW5ndG9uIEJsZGcsQXNo
dG9uIFN0LCBMaXZlcnBvb2wgTDY5IDNHRSwgTWVyc2V5c2lkZSwgRW5nbGFuZCYjeEQ7VW5pdiBM
aXZlcnBvb2wsIERlcHQgUGhhcm1hY29sLCBTaGVycmluZ3RvbiBCbGRnLEFzaHRvbiBTdCwgTGl2
ZXJwb29sIEw2OSAzR0UsIE1lcnNleXNpZGUsIEVuZ2xhbmQmI3hEO1VuaXYgTGl2ZXJwb29sLCBE
ZXB0IFBoYXJtYWNvbCwgTGl2ZXJwb29sIEw2OSAzR0UsIE1lcnNleXNpZGUsIEVuZ2xhbmQ8L2F1
dGgtYWRkcmVzcz48dGl0bGVzPjx0aXRsZT5HZW5lcmF0aW9uIGFuZCBjaGFyYWN0ZXJpemF0aW9u
IG9mIGFudGlnZW4tc3BlY2lmaWMgQ0Q0KCspLCBDRDgoKyksIGFuZCBDRDQoKylDRDgoKykgVC1j
ZWxsIGNsb25lcyBmcm9tIHBhdGllbnRzIHdpdGggY2FyYmFtYXpvcGluZSBoeXBlcnNlbnNpdGl2
aXR5PC90aXRsZT48c2Vjb25kYXJ5LXRpdGxlPkpvdXJuYWwgb2YgQWxsZXJneSBhbmQgQ2xpbmlj
YWwgSW1tdW5vbG9neTwvc2Vjb25kYXJ5LXRpdGxlPjxhbHQtdGl0bGU+SiBBbGxlcmd5IENsaW4g
SW1tdW48L2FsdC10aXRsZT48L3RpdGxlcz48cGVyaW9kaWNhbD48ZnVsbC10aXRsZT5Kb3VybmFs
IG9mIEFsbGVyZ3kgYW5kIENsaW5pY2FsIEltbXVub2xvZ3k8L2Z1bGwtdGl0bGU+PGFiYnItMT5K
IEFsbGVyZ3kgQ2xpbiBJbW11bjwvYWJici0xPjwvcGVyaW9kaWNhbD48YWx0LXBlcmlvZGljYWw+
PGZ1bGwtdGl0bGU+Sm91cm5hbCBvZiBBbGxlcmd5IGFuZCBDbGluaWNhbCBJbW11bm9sb2d5PC9m
dWxsLXRpdGxlPjxhYmJyLTE+SiBBbGxlcmd5IENsaW4gSW1tdW48L2FiYnItMT48L2FsdC1wZXJp
b2RpY2FsPjxwYWdlcz45NzMtOTgxPC9wYWdlcz48dm9sdW1lPjExOTwvdm9sdW1lPjxudW1iZXI+
NDwvbnVtYmVyPjxrZXl3b3Jkcz48a2V5d29yZD5kcnVnIGFsbGVyZ3k8L2tleXdvcmQ+PGtleXdv
cmQ+dCBjZWxsczwva2V5d29yZD48a2V5d29yZD5hbnRpY29udnVsc2FudCBoeXBlcnNlbnNpdGl2
aXR5IHN5bmRyb21lPC9rZXl3b3JkPjxrZXl3b3JkPnRveGljIGVwaWRlcm1hbCBuZWNyb2x5c2lz
PC9rZXl3b3JkPjxrZXl3b3JkPmRydWctc3BlY2lmaWMgY2Q0KCspPC9rZXl3b3JkPjxrZXl3b3Jk
PmltbXVuZSBzdXJ2ZWlsbGFuY2U8L2tleXdvcmQ+PGtleXdvcmQ+Y3Jvc3MtcmVhY3Rpdml0eTwv
a2V5d29yZD48a2V5d29yZD5za2luPC9rZXl3b3JkPjxrZXl3b3JkPmNhcmJhbWF6ZXBpbmU8L2tl
eXdvcmQ+PGtleXdvcmQ+cmVjb2duaXRpb248L2tleXdvcmQ+PGtleXdvcmQ+bHltcGhvY3l0ZXM8
L2tleXdvcmQ+PGtleXdvcmQ+aW52b2x2ZW1lbnQ8L2tleXdvcmQ+PGtleXdvcmQ+YWN0aXZhdGlv
bjwva2V5d29yZD48L2tleXdvcmRzPjxkYXRlcz48eWVhcj4yMDA3PC95ZWFyPjxwdWItZGF0ZXM+
PGRhdGU+QXByPC9kYXRlPjwvcHViLWRhdGVzPjwvZGF0ZXM+PGlzYm4+MDA5MS02NzQ5PC9pc2Ju
PjxhY2Nlc3Npb24tbnVtPklTSTowMDAyNDU3Mjk1MDAwMjk8L2FjY2Vzc2lvbi1udW0+PHVybHM+
PHJlbGF0ZWQtdXJscz48dXJsPiZsdDtHbyB0byBJU0kmZ3Q7Oi8vMDAwMjQ1NzI5NTAwMDI5PC91
cmw+PC9yZWxhdGVkLXVybHM+PC91cmxzPjxlbGVjdHJvbmljLXJlc291cmNlLW51bT5ET0kgMTAu
MTAxNi9qLmphY2kuMjAwNi4xMi42MTc8L2VsZWN0cm9uaWMtcmVzb3VyY2UtbnVtPjxsYW5ndWFn
ZT5FbmdsaXNoPC9sYW5ndWFnZT48L3JlY29yZD48L0NpdGU+PC9FbmROb3RlPgB=
</w:fldData>
        </w:fldChar>
      </w:r>
      <w:r w:rsidR="006B1D1C">
        <w:rPr>
          <w:rFonts w:ascii="Times New Roman" w:hAnsi="Times New Roman" w:cs="Times New Roman"/>
          <w:sz w:val="24"/>
          <w:szCs w:val="24"/>
          <w:shd w:val="clear" w:color="auto" w:fill="FFFFFF"/>
        </w:rPr>
        <w:instrText xml:space="preserve"> ADDIN EN.CITE.DATA </w:instrText>
      </w:r>
      <w:r w:rsidR="006B1D1C">
        <w:rPr>
          <w:rFonts w:ascii="Times New Roman" w:hAnsi="Times New Roman" w:cs="Times New Roman"/>
          <w:sz w:val="24"/>
          <w:szCs w:val="24"/>
          <w:shd w:val="clear" w:color="auto" w:fill="FFFFFF"/>
        </w:rPr>
      </w:r>
      <w:r w:rsidR="006B1D1C">
        <w:rPr>
          <w:rFonts w:ascii="Times New Roman" w:hAnsi="Times New Roman" w:cs="Times New Roman"/>
          <w:sz w:val="24"/>
          <w:szCs w:val="24"/>
          <w:shd w:val="clear" w:color="auto" w:fill="FFFFFF"/>
        </w:rPr>
        <w:fldChar w:fldCharType="end"/>
      </w:r>
      <w:r w:rsidR="00BF49D9">
        <w:rPr>
          <w:rFonts w:ascii="Times New Roman" w:hAnsi="Times New Roman" w:cs="Times New Roman"/>
          <w:sz w:val="24"/>
          <w:szCs w:val="24"/>
          <w:shd w:val="clear" w:color="auto" w:fill="FFFFFF"/>
        </w:rPr>
        <w:fldChar w:fldCharType="separate"/>
      </w:r>
      <w:r w:rsidR="006B1D1C">
        <w:rPr>
          <w:rFonts w:ascii="Times New Roman" w:hAnsi="Times New Roman" w:cs="Times New Roman"/>
          <w:noProof/>
          <w:sz w:val="24"/>
          <w:szCs w:val="24"/>
          <w:shd w:val="clear" w:color="auto" w:fill="FFFFFF"/>
        </w:rPr>
        <w:t>(25)</w:t>
      </w:r>
      <w:r w:rsidR="00BF49D9">
        <w:rPr>
          <w:rFonts w:ascii="Times New Roman" w:hAnsi="Times New Roman" w:cs="Times New Roman"/>
          <w:sz w:val="24"/>
          <w:szCs w:val="24"/>
          <w:shd w:val="clear" w:color="auto" w:fill="FFFFFF"/>
        </w:rPr>
        <w:fldChar w:fldCharType="end"/>
      </w:r>
      <w:r w:rsidR="00BF49D9">
        <w:rPr>
          <w:rFonts w:ascii="Times New Roman" w:hAnsi="Times New Roman" w:cs="Times New Roman"/>
          <w:sz w:val="24"/>
          <w:szCs w:val="24"/>
          <w:shd w:val="clear" w:color="auto" w:fill="FFFFFF"/>
        </w:rPr>
        <w:t xml:space="preserve"> and </w:t>
      </w:r>
      <w:r w:rsidR="009338E1" w:rsidRPr="009B1DD2">
        <w:rPr>
          <w:rFonts w:ascii="Times New Roman" w:hAnsi="Times New Roman" w:cs="Times New Roman"/>
          <w:sz w:val="24"/>
          <w:szCs w:val="24"/>
          <w:shd w:val="clear" w:color="auto" w:fill="FFFFFF"/>
        </w:rPr>
        <w:t>us</w:t>
      </w:r>
      <w:r w:rsidR="00BF49D9">
        <w:rPr>
          <w:rFonts w:ascii="Times New Roman" w:hAnsi="Times New Roman" w:cs="Times New Roman"/>
          <w:sz w:val="24"/>
          <w:szCs w:val="24"/>
          <w:shd w:val="clear" w:color="auto" w:fill="FFFFFF"/>
        </w:rPr>
        <w:t>ed as antigen‐presenting cells</w:t>
      </w:r>
      <w:r w:rsidR="009338E1" w:rsidRPr="009B1DD2">
        <w:rPr>
          <w:rFonts w:ascii="Times New Roman" w:hAnsi="Times New Roman" w:cs="Times New Roman"/>
          <w:sz w:val="24"/>
          <w:szCs w:val="24"/>
          <w:shd w:val="clear" w:color="auto" w:fill="FFFFFF"/>
        </w:rPr>
        <w:t xml:space="preserve">. </w:t>
      </w:r>
      <w:r w:rsidR="007D0E23" w:rsidRPr="009B1DD2">
        <w:rPr>
          <w:rFonts w:ascii="Times New Roman" w:hAnsi="Times New Roman" w:cs="Times New Roman"/>
          <w:sz w:val="24"/>
          <w:szCs w:val="24"/>
        </w:rPr>
        <w:t>Drug</w:t>
      </w:r>
      <w:r w:rsidR="007D0E23" w:rsidRPr="009B1DD2">
        <w:rPr>
          <w:rFonts w:ascii="Times New Roman" w:hAnsi="Times New Roman" w:cs="Times New Roman"/>
          <w:sz w:val="24"/>
          <w:szCs w:val="24"/>
          <w:shd w:val="clear" w:color="auto" w:fill="FFFFFF"/>
        </w:rPr>
        <w:t>-specificity was assessed by culturing irradiated autologous EBV-transformed B-cells (1×10</w:t>
      </w:r>
      <w:r w:rsidR="007D0E23" w:rsidRPr="009B1DD2">
        <w:rPr>
          <w:rFonts w:ascii="Times New Roman" w:hAnsi="Times New Roman" w:cs="Times New Roman"/>
          <w:sz w:val="24"/>
          <w:szCs w:val="24"/>
          <w:vertAlign w:val="superscript"/>
        </w:rPr>
        <w:t>4</w:t>
      </w:r>
      <w:r w:rsidR="007D0E23" w:rsidRPr="009B1DD2">
        <w:rPr>
          <w:rFonts w:ascii="Times New Roman" w:hAnsi="Times New Roman" w:cs="Times New Roman"/>
          <w:sz w:val="24"/>
          <w:szCs w:val="24"/>
          <w:shd w:val="clear" w:color="auto" w:fill="FFFFFF"/>
        </w:rPr>
        <w:t>/well) and TCC (5×10</w:t>
      </w:r>
      <w:r w:rsidR="007D0E23" w:rsidRPr="009B1DD2">
        <w:rPr>
          <w:rFonts w:ascii="Times New Roman" w:hAnsi="Times New Roman" w:cs="Times New Roman"/>
          <w:sz w:val="24"/>
          <w:szCs w:val="24"/>
          <w:vertAlign w:val="superscript"/>
        </w:rPr>
        <w:t>4</w:t>
      </w:r>
      <w:r w:rsidR="007D0E23" w:rsidRPr="009B1DD2">
        <w:rPr>
          <w:rFonts w:ascii="Times New Roman" w:hAnsi="Times New Roman" w:cs="Times New Roman"/>
          <w:sz w:val="24"/>
          <w:szCs w:val="24"/>
          <w:shd w:val="clear" w:color="auto" w:fill="FFFFFF"/>
        </w:rPr>
        <w:t xml:space="preserve">/well; 200μl) for 48h in </w:t>
      </w:r>
      <w:r w:rsidR="00DC67A4" w:rsidRPr="009B1DD2">
        <w:rPr>
          <w:rFonts w:ascii="Times New Roman" w:hAnsi="Times New Roman" w:cs="Times New Roman"/>
          <w:sz w:val="24"/>
          <w:szCs w:val="24"/>
          <w:shd w:val="clear" w:color="auto" w:fill="FFFFFF"/>
        </w:rPr>
        <w:t>duplicate</w:t>
      </w:r>
      <w:r w:rsidR="007D0E23" w:rsidRPr="009B1DD2">
        <w:rPr>
          <w:rFonts w:ascii="Times New Roman" w:hAnsi="Times New Roman" w:cs="Times New Roman"/>
          <w:sz w:val="24"/>
          <w:szCs w:val="24"/>
          <w:shd w:val="clear" w:color="auto" w:fill="FFFFFF"/>
        </w:rPr>
        <w:t xml:space="preserve"> wells</w:t>
      </w:r>
      <w:r w:rsidR="00DC67A4" w:rsidRPr="009B1DD2">
        <w:rPr>
          <w:rFonts w:ascii="Times New Roman" w:hAnsi="Times New Roman" w:cs="Times New Roman"/>
          <w:sz w:val="24"/>
          <w:szCs w:val="24"/>
          <w:shd w:val="clear" w:color="auto" w:fill="FFFFFF"/>
        </w:rPr>
        <w:t>.</w:t>
      </w:r>
      <w:r w:rsidR="007D0E23" w:rsidRPr="009B1DD2">
        <w:rPr>
          <w:rFonts w:ascii="Times New Roman" w:hAnsi="Times New Roman" w:cs="Times New Roman"/>
          <w:sz w:val="24"/>
          <w:szCs w:val="24"/>
          <w:shd w:val="clear" w:color="auto" w:fill="FFFFFF"/>
        </w:rPr>
        <w:t xml:space="preserve"> Proliferation was measured by the addition of [</w:t>
      </w:r>
      <w:r w:rsidR="007D0E23" w:rsidRPr="009B1DD2">
        <w:rPr>
          <w:rFonts w:ascii="Times New Roman" w:hAnsi="Times New Roman" w:cs="Times New Roman"/>
          <w:sz w:val="24"/>
          <w:szCs w:val="24"/>
          <w:vertAlign w:val="superscript"/>
        </w:rPr>
        <w:t>3</w:t>
      </w:r>
      <w:r w:rsidR="007D0E23" w:rsidRPr="009B1DD2">
        <w:rPr>
          <w:rFonts w:ascii="Times New Roman" w:hAnsi="Times New Roman" w:cs="Times New Roman"/>
          <w:sz w:val="24"/>
          <w:szCs w:val="24"/>
          <w:shd w:val="clear" w:color="auto" w:fill="FFFFFF"/>
        </w:rPr>
        <w:t xml:space="preserve">H]-thymidine followed by scintillation counting. </w:t>
      </w:r>
      <w:r w:rsidR="00E737F2" w:rsidRPr="009B1DD2">
        <w:rPr>
          <w:rFonts w:ascii="Times New Roman" w:hAnsi="Times New Roman" w:cs="Times New Roman"/>
          <w:sz w:val="24"/>
          <w:szCs w:val="24"/>
        </w:rPr>
        <w:t xml:space="preserve"> Drug-</w:t>
      </w:r>
      <w:r w:rsidR="00BF49D9">
        <w:rPr>
          <w:rFonts w:ascii="Times New Roman" w:hAnsi="Times New Roman" w:cs="Times New Roman"/>
          <w:sz w:val="24"/>
          <w:szCs w:val="24"/>
        </w:rPr>
        <w:t>responsive</w:t>
      </w:r>
      <w:r w:rsidR="00E737F2" w:rsidRPr="009B1DD2">
        <w:rPr>
          <w:rFonts w:ascii="Times New Roman" w:hAnsi="Times New Roman" w:cs="Times New Roman"/>
          <w:sz w:val="24"/>
          <w:szCs w:val="24"/>
        </w:rPr>
        <w:t xml:space="preserve"> TCC</w:t>
      </w:r>
      <w:r w:rsidR="00DC67A4" w:rsidRPr="009B1DD2">
        <w:rPr>
          <w:rFonts w:ascii="Times New Roman" w:hAnsi="Times New Roman" w:cs="Times New Roman"/>
          <w:sz w:val="24"/>
          <w:szCs w:val="24"/>
        </w:rPr>
        <w:t xml:space="preserve"> with s</w:t>
      </w:r>
      <w:r w:rsidR="00E737F2" w:rsidRPr="009B1DD2">
        <w:rPr>
          <w:rFonts w:ascii="Times New Roman" w:hAnsi="Times New Roman" w:cs="Times New Roman"/>
          <w:sz w:val="24"/>
          <w:szCs w:val="24"/>
        </w:rPr>
        <w:t>timulation index</w:t>
      </w:r>
      <w:r w:rsidR="007D0E23" w:rsidRPr="009B1DD2">
        <w:rPr>
          <w:rFonts w:ascii="Times New Roman" w:hAnsi="Times New Roman" w:cs="Times New Roman"/>
          <w:sz w:val="24"/>
          <w:szCs w:val="24"/>
        </w:rPr>
        <w:t xml:space="preserve"> </w:t>
      </w:r>
      <w:r w:rsidR="00CC6020">
        <w:rPr>
          <w:rFonts w:ascii="Times New Roman" w:hAnsi="Times New Roman" w:cs="Times New Roman"/>
          <w:sz w:val="24"/>
          <w:szCs w:val="24"/>
        </w:rPr>
        <w:t>(</w:t>
      </w:r>
      <w:r w:rsidR="007D0E23" w:rsidRPr="009B1DD2">
        <w:rPr>
          <w:rFonts w:ascii="Times New Roman" w:hAnsi="Times New Roman" w:cs="Times New Roman"/>
          <w:sz w:val="24"/>
          <w:szCs w:val="24"/>
        </w:rPr>
        <w:t>SI</w:t>
      </w:r>
      <w:r w:rsidR="00EF62A1">
        <w:rPr>
          <w:rFonts w:ascii="Times New Roman" w:hAnsi="Times New Roman" w:cs="Times New Roman"/>
          <w:sz w:val="24"/>
          <w:szCs w:val="24"/>
        </w:rPr>
        <w:t>)</w:t>
      </w:r>
      <w:r w:rsidR="00E737F2" w:rsidRPr="009B1DD2">
        <w:rPr>
          <w:rFonts w:ascii="Times New Roman" w:hAnsi="Times New Roman" w:cs="Times New Roman"/>
          <w:sz w:val="24"/>
          <w:szCs w:val="24"/>
        </w:rPr>
        <w:t xml:space="preserve"> ≥ 2</w:t>
      </w:r>
      <w:r w:rsidRPr="009B1DD2">
        <w:rPr>
          <w:rFonts w:ascii="Times New Roman" w:hAnsi="Times New Roman" w:cs="Times New Roman"/>
          <w:sz w:val="24"/>
          <w:szCs w:val="24"/>
        </w:rPr>
        <w:t xml:space="preserve"> </w:t>
      </w:r>
      <w:r w:rsidR="00E737F2" w:rsidRPr="009B1DD2">
        <w:rPr>
          <w:rFonts w:ascii="Times New Roman" w:hAnsi="Times New Roman" w:cs="Times New Roman"/>
          <w:sz w:val="24"/>
          <w:szCs w:val="24"/>
        </w:rPr>
        <w:t xml:space="preserve">were expanded </w:t>
      </w:r>
      <w:r w:rsidR="007D0E23" w:rsidRPr="009B1DD2">
        <w:rPr>
          <w:rFonts w:ascii="Times New Roman" w:hAnsi="Times New Roman" w:cs="Times New Roman"/>
          <w:sz w:val="24"/>
          <w:szCs w:val="24"/>
        </w:rPr>
        <w:t>for dose-response test</w:t>
      </w:r>
      <w:r w:rsidR="00BF49D9">
        <w:rPr>
          <w:rFonts w:ascii="Times New Roman" w:hAnsi="Times New Roman" w:cs="Times New Roman"/>
          <w:sz w:val="24"/>
          <w:szCs w:val="24"/>
        </w:rPr>
        <w:t>ing</w:t>
      </w:r>
      <w:r w:rsidR="007D0E23" w:rsidRPr="009B1DD2">
        <w:rPr>
          <w:rFonts w:ascii="Times New Roman" w:hAnsi="Times New Roman" w:cs="Times New Roman"/>
          <w:sz w:val="24"/>
          <w:szCs w:val="24"/>
        </w:rPr>
        <w:t xml:space="preserve"> and</w:t>
      </w:r>
      <w:r w:rsidR="00EF62A1">
        <w:rPr>
          <w:rFonts w:ascii="Times New Roman" w:hAnsi="Times New Roman" w:cs="Times New Roman"/>
          <w:sz w:val="24"/>
          <w:szCs w:val="24"/>
        </w:rPr>
        <w:t xml:space="preserve"> functional assays</w:t>
      </w:r>
      <w:r w:rsidR="007D0E23" w:rsidRPr="009B1DD2">
        <w:rPr>
          <w:rFonts w:ascii="Times New Roman" w:hAnsi="Times New Roman" w:cs="Times New Roman"/>
          <w:sz w:val="24"/>
          <w:szCs w:val="24"/>
        </w:rPr>
        <w:t xml:space="preserve"> </w:t>
      </w:r>
      <w:r w:rsidR="007D0E23" w:rsidRPr="009B1DD2">
        <w:rPr>
          <w:rFonts w:ascii="Times New Roman" w:hAnsi="Times New Roman" w:cs="Times New Roman"/>
          <w:sz w:val="24"/>
          <w:szCs w:val="24"/>
          <w:shd w:val="clear" w:color="auto" w:fill="FFFFFF"/>
        </w:rPr>
        <w:t>(</w:t>
      </w:r>
      <w:r w:rsidR="00DC67A4" w:rsidRPr="009B1DD2">
        <w:rPr>
          <w:rFonts w:ascii="Times New Roman" w:hAnsi="Times New Roman" w:cs="Times New Roman"/>
          <w:sz w:val="24"/>
          <w:szCs w:val="24"/>
          <w:shd w:val="clear" w:color="auto" w:fill="FFFFFF"/>
        </w:rPr>
        <w:t xml:space="preserve">SI = </w:t>
      </w:r>
      <w:r w:rsidR="00EF62A1">
        <w:rPr>
          <w:rFonts w:ascii="Times New Roman" w:hAnsi="Times New Roman" w:cs="Times New Roman"/>
          <w:sz w:val="24"/>
          <w:szCs w:val="24"/>
          <w:shd w:val="clear" w:color="auto" w:fill="FFFFFF"/>
        </w:rPr>
        <w:t>mean cpm of drug-treated wells/mean</w:t>
      </w:r>
      <w:r w:rsidR="007D0E23" w:rsidRPr="009B1DD2">
        <w:rPr>
          <w:rFonts w:ascii="Times New Roman" w:hAnsi="Times New Roman" w:cs="Times New Roman"/>
          <w:sz w:val="24"/>
          <w:szCs w:val="24"/>
          <w:shd w:val="clear" w:color="auto" w:fill="FFFFFF"/>
        </w:rPr>
        <w:t xml:space="preserve"> cpm </w:t>
      </w:r>
      <w:r w:rsidR="00F2733C" w:rsidRPr="009B1DD2">
        <w:rPr>
          <w:rFonts w:ascii="Times New Roman" w:hAnsi="Times New Roman" w:cs="Times New Roman"/>
          <w:sz w:val="24"/>
          <w:szCs w:val="24"/>
          <w:shd w:val="clear" w:color="auto" w:fill="FFFFFF"/>
        </w:rPr>
        <w:t>of</w:t>
      </w:r>
      <w:r w:rsidR="007D0E23" w:rsidRPr="009B1DD2">
        <w:rPr>
          <w:rFonts w:ascii="Times New Roman" w:hAnsi="Times New Roman" w:cs="Times New Roman"/>
          <w:sz w:val="24"/>
          <w:szCs w:val="24"/>
          <w:shd w:val="clear" w:color="auto" w:fill="FFFFFF"/>
        </w:rPr>
        <w:t xml:space="preserve"> medi</w:t>
      </w:r>
      <w:r w:rsidR="00EF62A1">
        <w:rPr>
          <w:rFonts w:ascii="Times New Roman" w:hAnsi="Times New Roman" w:cs="Times New Roman"/>
          <w:sz w:val="24"/>
          <w:szCs w:val="24"/>
          <w:shd w:val="clear" w:color="auto" w:fill="FFFFFF"/>
        </w:rPr>
        <w:t>um-</w:t>
      </w:r>
      <w:r w:rsidR="007D0E23" w:rsidRPr="009B1DD2">
        <w:rPr>
          <w:rFonts w:ascii="Times New Roman" w:hAnsi="Times New Roman" w:cs="Times New Roman"/>
          <w:sz w:val="24"/>
          <w:szCs w:val="24"/>
          <w:shd w:val="clear" w:color="auto" w:fill="FFFFFF"/>
        </w:rPr>
        <w:t>treated wells)</w:t>
      </w:r>
      <w:r w:rsidR="00175C3F" w:rsidRPr="009B1DD2">
        <w:rPr>
          <w:rFonts w:ascii="Times New Roman" w:hAnsi="Times New Roman" w:cs="Times New Roman"/>
          <w:sz w:val="24"/>
          <w:szCs w:val="24"/>
          <w:shd w:val="clear" w:color="auto" w:fill="FFFFFF"/>
        </w:rPr>
        <w:t>.</w:t>
      </w:r>
    </w:p>
    <w:p w14:paraId="228DA8FE" w14:textId="77777777" w:rsidR="00175C3F" w:rsidRPr="009B1DD2" w:rsidRDefault="00175C3F" w:rsidP="00851D96">
      <w:pPr>
        <w:spacing w:after="120" w:line="480" w:lineRule="auto"/>
        <w:jc w:val="both"/>
        <w:rPr>
          <w:rFonts w:ascii="Times New Roman" w:hAnsi="Times New Roman" w:cs="Times New Roman"/>
          <w:b/>
          <w:bCs/>
          <w:sz w:val="24"/>
          <w:szCs w:val="24"/>
        </w:rPr>
      </w:pPr>
      <w:r w:rsidRPr="009B1DD2">
        <w:rPr>
          <w:rFonts w:ascii="Times New Roman" w:hAnsi="Times New Roman" w:cs="Times New Roman"/>
          <w:b/>
          <w:bCs/>
          <w:sz w:val="24"/>
          <w:szCs w:val="24"/>
        </w:rPr>
        <w:t>Flow cytometry</w:t>
      </w:r>
    </w:p>
    <w:p w14:paraId="2F98DD82" w14:textId="77777777" w:rsidR="0017452C" w:rsidRPr="009B1DD2" w:rsidRDefault="00553685"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bCs/>
          <w:sz w:val="24"/>
          <w:szCs w:val="24"/>
        </w:rPr>
        <w:t xml:space="preserve">Flow cytometry </w:t>
      </w:r>
      <w:r w:rsidR="00BF49D9">
        <w:rPr>
          <w:rFonts w:ascii="Times New Roman" w:hAnsi="Times New Roman" w:cs="Times New Roman"/>
          <w:bCs/>
          <w:sz w:val="24"/>
          <w:szCs w:val="24"/>
        </w:rPr>
        <w:t xml:space="preserve">was initially </w:t>
      </w:r>
      <w:r w:rsidRPr="009B1DD2">
        <w:rPr>
          <w:rFonts w:ascii="Times New Roman" w:hAnsi="Times New Roman" w:cs="Times New Roman"/>
          <w:bCs/>
          <w:sz w:val="24"/>
          <w:szCs w:val="24"/>
        </w:rPr>
        <w:t>used to d</w:t>
      </w:r>
      <w:r w:rsidR="007B5727" w:rsidRPr="009B1DD2">
        <w:rPr>
          <w:rFonts w:ascii="Times New Roman" w:hAnsi="Times New Roman" w:cs="Times New Roman"/>
          <w:bCs/>
          <w:sz w:val="24"/>
          <w:szCs w:val="24"/>
        </w:rPr>
        <w:t>etermine</w:t>
      </w:r>
      <w:r w:rsidR="00BB228F" w:rsidRPr="009B1DD2">
        <w:rPr>
          <w:rFonts w:ascii="Times New Roman" w:hAnsi="Times New Roman" w:cs="Times New Roman"/>
          <w:bCs/>
          <w:sz w:val="24"/>
          <w:szCs w:val="24"/>
        </w:rPr>
        <w:t xml:space="preserve"> the</w:t>
      </w:r>
      <w:r w:rsidR="007B5727" w:rsidRPr="009B1DD2">
        <w:rPr>
          <w:rFonts w:ascii="Times New Roman" w:hAnsi="Times New Roman" w:cs="Times New Roman"/>
          <w:bCs/>
          <w:sz w:val="24"/>
          <w:szCs w:val="24"/>
        </w:rPr>
        <w:t xml:space="preserve"> CD4/CD8 phenotype </w:t>
      </w:r>
      <w:r w:rsidRPr="009B1DD2">
        <w:rPr>
          <w:rFonts w:ascii="Times New Roman" w:hAnsi="Times New Roman" w:cs="Times New Roman"/>
          <w:bCs/>
          <w:sz w:val="24"/>
          <w:szCs w:val="24"/>
        </w:rPr>
        <w:t xml:space="preserve">of TCC. CD4-APC and CD8-PE fluorescence antibodies were purchased from </w:t>
      </w:r>
      <w:r w:rsidR="007C6622" w:rsidRPr="009B1DD2">
        <w:rPr>
          <w:rFonts w:ascii="Times New Roman" w:hAnsi="Times New Roman" w:cs="Times New Roman"/>
          <w:bCs/>
          <w:sz w:val="24"/>
          <w:szCs w:val="24"/>
        </w:rPr>
        <w:t>BD Biosciences (Oxford, UK).</w:t>
      </w:r>
      <w:r w:rsidR="00F2733C" w:rsidRPr="009B1DD2">
        <w:rPr>
          <w:rFonts w:ascii="Times New Roman" w:hAnsi="Times New Roman" w:cs="Times New Roman"/>
          <w:bCs/>
          <w:sz w:val="24"/>
          <w:szCs w:val="24"/>
        </w:rPr>
        <w:t xml:space="preserve"> </w:t>
      </w:r>
      <w:r w:rsidR="00F2733C" w:rsidRPr="009B1DD2">
        <w:rPr>
          <w:rFonts w:ascii="Times New Roman" w:hAnsi="Times New Roman" w:cs="Times New Roman"/>
          <w:sz w:val="24"/>
          <w:szCs w:val="24"/>
          <w:shd w:val="clear" w:color="auto" w:fill="FFFFFF"/>
        </w:rPr>
        <w:t>T‐cell receptor</w:t>
      </w:r>
      <w:r w:rsidR="0017452C" w:rsidRPr="009B1DD2">
        <w:rPr>
          <w:rFonts w:ascii="Times New Roman" w:hAnsi="Times New Roman" w:cs="Times New Roman"/>
          <w:sz w:val="24"/>
          <w:szCs w:val="24"/>
          <w:shd w:val="clear" w:color="auto" w:fill="FFFFFF"/>
        </w:rPr>
        <w:t xml:space="preserve"> (TCR)</w:t>
      </w:r>
      <w:r w:rsidR="00F2733C" w:rsidRPr="009B1DD2">
        <w:rPr>
          <w:rFonts w:ascii="Times New Roman" w:hAnsi="Times New Roman" w:cs="Times New Roman"/>
          <w:sz w:val="24"/>
          <w:szCs w:val="24"/>
          <w:shd w:val="clear" w:color="auto" w:fill="FFFFFF"/>
        </w:rPr>
        <w:t xml:space="preserve"> V</w:t>
      </w:r>
      <w:r w:rsidR="00F2733C" w:rsidRPr="009B1DD2">
        <w:rPr>
          <w:rFonts w:ascii="Times New Roman" w:hAnsi="Times New Roman" w:cs="Times New Roman"/>
          <w:sz w:val="24"/>
          <w:szCs w:val="24"/>
          <w:vertAlign w:val="subscript"/>
        </w:rPr>
        <w:t>β</w:t>
      </w:r>
      <w:r w:rsidR="00F2733C" w:rsidRPr="009B1DD2">
        <w:rPr>
          <w:rFonts w:ascii="Times New Roman" w:hAnsi="Times New Roman" w:cs="Times New Roman"/>
          <w:sz w:val="24"/>
          <w:szCs w:val="24"/>
          <w:shd w:val="clear" w:color="auto" w:fill="FFFFFF"/>
        </w:rPr>
        <w:t xml:space="preserve"> typing </w:t>
      </w:r>
      <w:r w:rsidR="00BF49D9">
        <w:rPr>
          <w:rFonts w:ascii="Times New Roman" w:hAnsi="Times New Roman" w:cs="Times New Roman"/>
          <w:sz w:val="24"/>
          <w:szCs w:val="24"/>
          <w:shd w:val="clear" w:color="auto" w:fill="FFFFFF"/>
        </w:rPr>
        <w:t>for</w:t>
      </w:r>
      <w:r w:rsidR="0017452C" w:rsidRPr="009B1DD2">
        <w:rPr>
          <w:rFonts w:ascii="Times New Roman" w:hAnsi="Times New Roman" w:cs="Times New Roman"/>
          <w:sz w:val="24"/>
          <w:szCs w:val="24"/>
          <w:shd w:val="clear" w:color="auto" w:fill="FFFFFF"/>
        </w:rPr>
        <w:t xml:space="preserve"> 24 commonly expressed TCR </w:t>
      </w:r>
      <w:r w:rsidR="00F2733C" w:rsidRPr="009B1DD2">
        <w:rPr>
          <w:rFonts w:ascii="Times New Roman" w:hAnsi="Times New Roman" w:cs="Times New Roman"/>
          <w:sz w:val="24"/>
          <w:szCs w:val="24"/>
          <w:shd w:val="clear" w:color="auto" w:fill="FFFFFF"/>
        </w:rPr>
        <w:t>was performed using the IOTest Beta Mark TCR V</w:t>
      </w:r>
      <w:r w:rsidR="000B6EA7" w:rsidRPr="009B1DD2">
        <w:rPr>
          <w:rFonts w:ascii="Times New Roman" w:hAnsi="Times New Roman" w:cs="Times New Roman"/>
          <w:sz w:val="24"/>
          <w:szCs w:val="24"/>
          <w:vertAlign w:val="subscript"/>
        </w:rPr>
        <w:t>β</w:t>
      </w:r>
      <w:r w:rsidR="00F2733C" w:rsidRPr="009B1DD2">
        <w:rPr>
          <w:rFonts w:ascii="Times New Roman" w:hAnsi="Times New Roman" w:cs="Times New Roman"/>
          <w:sz w:val="24"/>
          <w:szCs w:val="24"/>
          <w:shd w:val="clear" w:color="auto" w:fill="FFFFFF"/>
        </w:rPr>
        <w:t xml:space="preserve"> Repertoire kit</w:t>
      </w:r>
      <w:r w:rsidR="0017452C" w:rsidRPr="009B1DD2">
        <w:rPr>
          <w:rFonts w:ascii="Times New Roman" w:hAnsi="Times New Roman" w:cs="Times New Roman"/>
          <w:sz w:val="24"/>
          <w:szCs w:val="24"/>
          <w:shd w:val="clear" w:color="auto" w:fill="FFFFFF"/>
        </w:rPr>
        <w:t xml:space="preserve"> purchased from </w:t>
      </w:r>
      <w:r w:rsidR="00F2733C" w:rsidRPr="009B1DD2">
        <w:rPr>
          <w:rFonts w:ascii="Times New Roman" w:hAnsi="Times New Roman" w:cs="Times New Roman"/>
          <w:sz w:val="24"/>
          <w:szCs w:val="24"/>
          <w:shd w:val="clear" w:color="auto" w:fill="FFFFFF"/>
        </w:rPr>
        <w:t xml:space="preserve">Beckman Coulter </w:t>
      </w:r>
      <w:r w:rsidR="0017452C" w:rsidRPr="009B1DD2">
        <w:rPr>
          <w:rFonts w:ascii="Times New Roman" w:hAnsi="Times New Roman" w:cs="Times New Roman"/>
          <w:sz w:val="24"/>
          <w:szCs w:val="24"/>
          <w:shd w:val="clear" w:color="auto" w:fill="FFFFFF"/>
        </w:rPr>
        <w:t xml:space="preserve">Ltd </w:t>
      </w:r>
      <w:r w:rsidR="00CC6020">
        <w:rPr>
          <w:rFonts w:ascii="Times New Roman" w:hAnsi="Times New Roman" w:cs="Times New Roman"/>
          <w:sz w:val="24"/>
          <w:szCs w:val="24"/>
          <w:shd w:val="clear" w:color="auto" w:fill="FFFFFF"/>
        </w:rPr>
        <w:t>(</w:t>
      </w:r>
      <w:r w:rsidR="0017452C" w:rsidRPr="009B1DD2">
        <w:rPr>
          <w:rFonts w:ascii="Times New Roman" w:hAnsi="Times New Roman" w:cs="Times New Roman"/>
          <w:sz w:val="24"/>
          <w:szCs w:val="24"/>
          <w:shd w:val="clear" w:color="auto" w:fill="FFFFFF"/>
        </w:rPr>
        <w:t>High Wycombe, UK</w:t>
      </w:r>
      <w:r w:rsidR="00CC6020">
        <w:rPr>
          <w:rFonts w:ascii="Times New Roman" w:hAnsi="Times New Roman" w:cs="Times New Roman"/>
          <w:sz w:val="24"/>
          <w:szCs w:val="24"/>
          <w:shd w:val="clear" w:color="auto" w:fill="FFFFFF"/>
        </w:rPr>
        <w:t>)</w:t>
      </w:r>
      <w:r w:rsidR="0017452C" w:rsidRPr="009B1DD2">
        <w:rPr>
          <w:rFonts w:ascii="Times New Roman" w:hAnsi="Times New Roman" w:cs="Times New Roman"/>
          <w:sz w:val="24"/>
          <w:szCs w:val="24"/>
          <w:shd w:val="clear" w:color="auto" w:fill="FFFFFF"/>
        </w:rPr>
        <w:t xml:space="preserve">. </w:t>
      </w:r>
      <w:r w:rsidR="0071393D" w:rsidRPr="009B1DD2">
        <w:rPr>
          <w:rFonts w:ascii="Times New Roman" w:hAnsi="Times New Roman" w:cs="Times New Roman"/>
          <w:sz w:val="24"/>
          <w:szCs w:val="24"/>
          <w:shd w:val="clear" w:color="auto" w:fill="FFFFFF"/>
        </w:rPr>
        <w:t xml:space="preserve">Finally TCC were profiled for the expression of chemokine receptors including </w:t>
      </w:r>
      <w:r w:rsidR="0071393D" w:rsidRPr="009B1DD2">
        <w:rPr>
          <w:rFonts w:ascii="Times New Roman" w:hAnsi="Times New Roman" w:cs="Times New Roman"/>
          <w:sz w:val="24"/>
          <w:szCs w:val="24"/>
        </w:rPr>
        <w:t xml:space="preserve">CXCR3, CLA, CCR1, CCR6, CD69, CCR4, CCR9, CXCR6, CCR2, CCR8 and E-cadherin using fluorescent antibodies purchased from </w:t>
      </w:r>
      <w:r w:rsidR="0071393D" w:rsidRPr="009B1DD2">
        <w:rPr>
          <w:rFonts w:ascii="Times New Roman" w:hAnsi="Times New Roman" w:cs="Times New Roman"/>
          <w:bCs/>
          <w:sz w:val="24"/>
          <w:szCs w:val="24"/>
        </w:rPr>
        <w:t xml:space="preserve">BD Biosciences (Oxford, UK). </w:t>
      </w:r>
      <w:r w:rsidR="00175C3F" w:rsidRPr="009B1DD2">
        <w:rPr>
          <w:rFonts w:ascii="Times New Roman" w:hAnsi="Times New Roman" w:cs="Times New Roman"/>
          <w:sz w:val="24"/>
          <w:szCs w:val="24"/>
        </w:rPr>
        <w:t>Cells</w:t>
      </w:r>
      <w:r w:rsidR="0017452C" w:rsidRPr="009B1DD2">
        <w:rPr>
          <w:rFonts w:ascii="Times New Roman" w:hAnsi="Times New Roman" w:cs="Times New Roman"/>
          <w:sz w:val="24"/>
          <w:szCs w:val="24"/>
        </w:rPr>
        <w:t xml:space="preserve"> </w:t>
      </w:r>
      <w:r w:rsidR="0017452C" w:rsidRPr="009B1DD2">
        <w:rPr>
          <w:rFonts w:ascii="Times New Roman" w:hAnsi="Times New Roman" w:cs="Times New Roman"/>
          <w:sz w:val="24"/>
          <w:szCs w:val="24"/>
        </w:rPr>
        <w:lastRenderedPageBreak/>
        <w:t>(10,000)</w:t>
      </w:r>
      <w:r w:rsidR="00175C3F" w:rsidRPr="009B1DD2">
        <w:rPr>
          <w:rFonts w:ascii="Times New Roman" w:hAnsi="Times New Roman" w:cs="Times New Roman"/>
          <w:sz w:val="24"/>
          <w:szCs w:val="24"/>
        </w:rPr>
        <w:t xml:space="preserve"> were acquired using a FACSCanto II </w:t>
      </w:r>
      <w:r w:rsidR="00BF49D9">
        <w:rPr>
          <w:rFonts w:ascii="Times New Roman" w:hAnsi="Times New Roman" w:cs="Times New Roman"/>
          <w:sz w:val="24"/>
          <w:szCs w:val="24"/>
        </w:rPr>
        <w:t>flow cytometer</w:t>
      </w:r>
      <w:r w:rsidR="00EF62A1">
        <w:rPr>
          <w:rFonts w:ascii="Times New Roman" w:hAnsi="Times New Roman" w:cs="Times New Roman"/>
          <w:sz w:val="24"/>
          <w:szCs w:val="24"/>
        </w:rPr>
        <w:t xml:space="preserve"> </w:t>
      </w:r>
      <w:r w:rsidR="00175C3F" w:rsidRPr="009B1DD2">
        <w:rPr>
          <w:rFonts w:ascii="Times New Roman" w:hAnsi="Times New Roman" w:cs="Times New Roman"/>
          <w:sz w:val="24"/>
          <w:szCs w:val="24"/>
        </w:rPr>
        <w:t xml:space="preserve">(BD Biosciences) and data </w:t>
      </w:r>
      <w:r w:rsidR="00BF49D9">
        <w:rPr>
          <w:rFonts w:ascii="Times New Roman" w:hAnsi="Times New Roman" w:cs="Times New Roman"/>
          <w:sz w:val="24"/>
          <w:szCs w:val="24"/>
        </w:rPr>
        <w:t xml:space="preserve">was </w:t>
      </w:r>
      <w:r w:rsidR="00A61CBB" w:rsidRPr="009B1DD2">
        <w:rPr>
          <w:rFonts w:ascii="Times New Roman" w:hAnsi="Times New Roman" w:cs="Times New Roman"/>
          <w:sz w:val="24"/>
          <w:szCs w:val="24"/>
        </w:rPr>
        <w:t>analysed</w:t>
      </w:r>
      <w:r w:rsidR="00175C3F" w:rsidRPr="009B1DD2">
        <w:rPr>
          <w:rFonts w:ascii="Times New Roman" w:hAnsi="Times New Roman" w:cs="Times New Roman"/>
          <w:sz w:val="24"/>
          <w:szCs w:val="24"/>
        </w:rPr>
        <w:t xml:space="preserve"> by Cyflogic. </w:t>
      </w:r>
    </w:p>
    <w:p w14:paraId="167697C6" w14:textId="77777777" w:rsidR="00A61CBB" w:rsidRPr="00BF49D9" w:rsidRDefault="00BF49D9" w:rsidP="00851D96">
      <w:pPr>
        <w:pStyle w:val="p"/>
        <w:spacing w:before="209" w:beforeAutospacing="0" w:after="120" w:afterAutospacing="0" w:line="480" w:lineRule="auto"/>
        <w:jc w:val="both"/>
        <w:rPr>
          <w:b/>
        </w:rPr>
      </w:pPr>
      <w:r>
        <w:rPr>
          <w:b/>
        </w:rPr>
        <w:t>Pathways of TCC activation with clozapine and structurally-related compounds</w:t>
      </w:r>
    </w:p>
    <w:p w14:paraId="5EA94EB6" w14:textId="77777777" w:rsidR="00EF62A1" w:rsidRDefault="00BF49D9" w:rsidP="00851D96">
      <w:pPr>
        <w:pStyle w:val="p"/>
        <w:spacing w:before="209" w:beforeAutospacing="0" w:after="120" w:afterAutospacing="0" w:line="480" w:lineRule="auto"/>
        <w:jc w:val="both"/>
      </w:pPr>
      <w:r>
        <w:rPr>
          <w:shd w:val="clear" w:color="auto" w:fill="FFFFFF"/>
        </w:rPr>
        <w:t xml:space="preserve">The </w:t>
      </w:r>
      <w:r w:rsidR="00EF62A1">
        <w:rPr>
          <w:shd w:val="clear" w:color="auto" w:fill="FFFFFF"/>
        </w:rPr>
        <w:t xml:space="preserve">dose-dependent </w:t>
      </w:r>
      <w:r>
        <w:rPr>
          <w:shd w:val="clear" w:color="auto" w:fill="FFFFFF"/>
        </w:rPr>
        <w:t xml:space="preserve">proliferative response of TCC </w:t>
      </w:r>
      <w:r w:rsidRPr="009B1DD2">
        <w:rPr>
          <w:shd w:val="clear" w:color="auto" w:fill="FFFFFF"/>
        </w:rPr>
        <w:t>(5×10</w:t>
      </w:r>
      <w:r w:rsidRPr="009B1DD2">
        <w:rPr>
          <w:vertAlign w:val="superscript"/>
        </w:rPr>
        <w:t>4</w:t>
      </w:r>
      <w:r w:rsidRPr="009B1DD2">
        <w:rPr>
          <w:shd w:val="clear" w:color="auto" w:fill="FFFFFF"/>
        </w:rPr>
        <w:t xml:space="preserve">/well; 200μl) </w:t>
      </w:r>
      <w:r>
        <w:rPr>
          <w:shd w:val="clear" w:color="auto" w:fill="FFFFFF"/>
        </w:rPr>
        <w:t xml:space="preserve">was </w:t>
      </w:r>
      <w:r w:rsidR="007D1017" w:rsidRPr="009B1DD2">
        <w:rPr>
          <w:shd w:val="clear" w:color="auto" w:fill="FFFFFF"/>
        </w:rPr>
        <w:t>assessed by culturing irradiated EBV-transformed B-cells (1×10</w:t>
      </w:r>
      <w:r w:rsidR="007D1017" w:rsidRPr="009B1DD2">
        <w:rPr>
          <w:vertAlign w:val="superscript"/>
        </w:rPr>
        <w:t>4</w:t>
      </w:r>
      <w:r w:rsidR="007D1017" w:rsidRPr="009B1DD2">
        <w:rPr>
          <w:shd w:val="clear" w:color="auto" w:fill="FFFFFF"/>
        </w:rPr>
        <w:t xml:space="preserve">/well) </w:t>
      </w:r>
      <w:r w:rsidR="00F54373" w:rsidRPr="009B1DD2">
        <w:rPr>
          <w:shd w:val="clear" w:color="auto" w:fill="FFFFFF"/>
        </w:rPr>
        <w:t xml:space="preserve">with clozapine, </w:t>
      </w:r>
      <w:r>
        <w:rPr>
          <w:i/>
          <w:shd w:val="clear" w:color="auto" w:fill="FFFFFF"/>
        </w:rPr>
        <w:t>N</w:t>
      </w:r>
      <w:r>
        <w:rPr>
          <w:shd w:val="clear" w:color="auto" w:fill="FFFFFF"/>
        </w:rPr>
        <w:t xml:space="preserve">-desmethyl clozapine, clozapine </w:t>
      </w:r>
      <w:r>
        <w:rPr>
          <w:i/>
          <w:shd w:val="clear" w:color="auto" w:fill="FFFFFF"/>
        </w:rPr>
        <w:t>N-</w:t>
      </w:r>
      <w:r>
        <w:rPr>
          <w:shd w:val="clear" w:color="auto" w:fill="FFFFFF"/>
        </w:rPr>
        <w:t>oxide</w:t>
      </w:r>
      <w:r w:rsidR="00F54373" w:rsidRPr="009B1DD2">
        <w:rPr>
          <w:shd w:val="clear" w:color="auto" w:fill="FFFFFF"/>
        </w:rPr>
        <w:t xml:space="preserve"> or olanzapine </w:t>
      </w:r>
      <w:r>
        <w:rPr>
          <w:shd w:val="clear" w:color="auto" w:fill="FFFFFF"/>
        </w:rPr>
        <w:t xml:space="preserve">(all 0.5-100 µM) </w:t>
      </w:r>
      <w:r w:rsidR="007D1017" w:rsidRPr="009B1DD2">
        <w:rPr>
          <w:shd w:val="clear" w:color="auto" w:fill="FFFFFF"/>
        </w:rPr>
        <w:t xml:space="preserve">for 48h in </w:t>
      </w:r>
      <w:r w:rsidR="00F54373" w:rsidRPr="009B1DD2">
        <w:rPr>
          <w:shd w:val="clear" w:color="auto" w:fill="FFFFFF"/>
        </w:rPr>
        <w:t xml:space="preserve">triplicate wells </w:t>
      </w:r>
      <w:r w:rsidR="00F54373" w:rsidRPr="009B1DD2">
        <w:t>at 37°C, 5% CO</w:t>
      </w:r>
      <w:r w:rsidR="00F54373" w:rsidRPr="009B1DD2">
        <w:rPr>
          <w:vertAlign w:val="subscript"/>
        </w:rPr>
        <w:t>2</w:t>
      </w:r>
      <w:r w:rsidR="00F54373" w:rsidRPr="009B1DD2">
        <w:rPr>
          <w:shd w:val="clear" w:color="auto" w:fill="FFFFFF"/>
        </w:rPr>
        <w:t>.</w:t>
      </w:r>
      <w:r w:rsidR="007D1017" w:rsidRPr="009B1DD2">
        <w:rPr>
          <w:shd w:val="clear" w:color="auto" w:fill="FFFFFF"/>
        </w:rPr>
        <w:t xml:space="preserve"> Proliferation was measured by the addition of [</w:t>
      </w:r>
      <w:r w:rsidR="007D1017" w:rsidRPr="009B1DD2">
        <w:rPr>
          <w:vertAlign w:val="superscript"/>
        </w:rPr>
        <w:t>3</w:t>
      </w:r>
      <w:r w:rsidR="007D1017" w:rsidRPr="009B1DD2">
        <w:rPr>
          <w:shd w:val="clear" w:color="auto" w:fill="FFFFFF"/>
        </w:rPr>
        <w:t>H]-thymidine</w:t>
      </w:r>
      <w:r w:rsidR="00CC6020">
        <w:rPr>
          <w:shd w:val="clear" w:color="auto" w:fill="FFFFFF"/>
        </w:rPr>
        <w:t xml:space="preserve"> </w:t>
      </w:r>
      <w:r w:rsidR="00CC6020" w:rsidRPr="009B1DD2">
        <w:t>(0.5 µCi/well</w:t>
      </w:r>
      <w:r w:rsidR="00566CBD" w:rsidRPr="009B1DD2">
        <w:t xml:space="preserve">) </w:t>
      </w:r>
      <w:r w:rsidR="00566CBD" w:rsidRPr="009B1DD2">
        <w:rPr>
          <w:shd w:val="clear" w:color="auto" w:fill="FFFFFF"/>
        </w:rPr>
        <w:t>followed</w:t>
      </w:r>
      <w:r w:rsidR="007D1017" w:rsidRPr="009B1DD2">
        <w:rPr>
          <w:shd w:val="clear" w:color="auto" w:fill="FFFFFF"/>
        </w:rPr>
        <w:t xml:space="preserve"> by scintillation counting.</w:t>
      </w:r>
      <w:r w:rsidRPr="00BF49D9">
        <w:rPr>
          <w:sz w:val="28"/>
          <w:shd w:val="clear" w:color="auto" w:fill="FFFFFF"/>
        </w:rPr>
        <w:t xml:space="preserve"> </w:t>
      </w:r>
      <w:r w:rsidRPr="00BF49D9">
        <w:t xml:space="preserve">IFN-γ </w:t>
      </w:r>
      <w:r>
        <w:t xml:space="preserve">secretion measured via ELISpot </w:t>
      </w:r>
      <w:r w:rsidRPr="00BF49D9">
        <w:t xml:space="preserve">was used as a readout </w:t>
      </w:r>
      <w:r>
        <w:t>for TCC activation in certain experiments</w:t>
      </w:r>
      <w:r w:rsidRPr="00BF49D9">
        <w:t>.</w:t>
      </w:r>
      <w:r>
        <w:t xml:space="preserve"> </w:t>
      </w:r>
    </w:p>
    <w:p w14:paraId="203D7668" w14:textId="77777777" w:rsidR="00BF49D9" w:rsidRDefault="00BF49D9" w:rsidP="00851D96">
      <w:pPr>
        <w:pStyle w:val="p"/>
        <w:spacing w:before="209" w:beforeAutospacing="0" w:after="120" w:afterAutospacing="0" w:line="480" w:lineRule="auto"/>
        <w:jc w:val="both"/>
        <w:rPr>
          <w:szCs w:val="22"/>
        </w:rPr>
      </w:pPr>
      <w:r w:rsidRPr="00BF49D9">
        <w:rPr>
          <w:szCs w:val="22"/>
        </w:rPr>
        <w:t xml:space="preserve">In initial experiments </w:t>
      </w:r>
      <w:r>
        <w:rPr>
          <w:szCs w:val="22"/>
        </w:rPr>
        <w:t xml:space="preserve">to assess pathways of TCC activation, </w:t>
      </w:r>
      <w:r w:rsidRPr="00BF49D9">
        <w:rPr>
          <w:szCs w:val="22"/>
        </w:rPr>
        <w:t>the a</w:t>
      </w:r>
      <w:r>
        <w:rPr>
          <w:szCs w:val="22"/>
        </w:rPr>
        <w:t>utologous EBV-</w:t>
      </w:r>
      <w:r w:rsidRPr="00BF49D9">
        <w:rPr>
          <w:szCs w:val="22"/>
        </w:rPr>
        <w:t>transformed B-cells were omitted from the T</w:t>
      </w:r>
      <w:r w:rsidR="00EF62A1">
        <w:rPr>
          <w:szCs w:val="22"/>
        </w:rPr>
        <w:t>-cell assays. Subsequently, EBV-</w:t>
      </w:r>
      <w:r w:rsidRPr="00BF49D9">
        <w:rPr>
          <w:szCs w:val="22"/>
        </w:rPr>
        <w:t xml:space="preserve">transformed B-cells </w:t>
      </w:r>
      <w:r>
        <w:rPr>
          <w:szCs w:val="22"/>
        </w:rPr>
        <w:t>were pulsed for periods of 0.5 -</w:t>
      </w:r>
      <w:r w:rsidRPr="00BF49D9">
        <w:rPr>
          <w:szCs w:val="22"/>
        </w:rPr>
        <w:t xml:space="preserve"> </w:t>
      </w:r>
      <w:r>
        <w:rPr>
          <w:szCs w:val="22"/>
        </w:rPr>
        <w:t>48</w:t>
      </w:r>
      <w:r w:rsidRPr="00BF49D9">
        <w:rPr>
          <w:szCs w:val="22"/>
        </w:rPr>
        <w:t xml:space="preserve"> hours with </w:t>
      </w:r>
      <w:r>
        <w:rPr>
          <w:szCs w:val="22"/>
        </w:rPr>
        <w:t>clozapine</w:t>
      </w:r>
      <w:r w:rsidRPr="00BF49D9">
        <w:rPr>
          <w:szCs w:val="22"/>
        </w:rPr>
        <w:t xml:space="preserve"> (</w:t>
      </w:r>
      <w:r>
        <w:rPr>
          <w:szCs w:val="22"/>
        </w:rPr>
        <w:t>1 µM)</w:t>
      </w:r>
      <w:r w:rsidRPr="00BF49D9">
        <w:rPr>
          <w:szCs w:val="22"/>
        </w:rPr>
        <w:t>, prior to washing 3 times to r</w:t>
      </w:r>
      <w:r w:rsidR="00EF62A1">
        <w:rPr>
          <w:szCs w:val="22"/>
        </w:rPr>
        <w:t>emove the unbound drug. The EBV-</w:t>
      </w:r>
      <w:r w:rsidRPr="00BF49D9">
        <w:rPr>
          <w:szCs w:val="22"/>
        </w:rPr>
        <w:t>transformed B-cells were then irradiated and co-incubated (1x10</w:t>
      </w:r>
      <w:r w:rsidRPr="00BF49D9">
        <w:rPr>
          <w:szCs w:val="22"/>
          <w:vertAlign w:val="superscript"/>
        </w:rPr>
        <w:t>4</w:t>
      </w:r>
      <w:r w:rsidRPr="00BF49D9">
        <w:rPr>
          <w:szCs w:val="22"/>
        </w:rPr>
        <w:t xml:space="preserve">/50 µL) with </w:t>
      </w:r>
      <w:r w:rsidR="007B3999">
        <w:rPr>
          <w:szCs w:val="22"/>
        </w:rPr>
        <w:t>TCC</w:t>
      </w:r>
      <w:r w:rsidRPr="00BF49D9">
        <w:rPr>
          <w:szCs w:val="22"/>
        </w:rPr>
        <w:t xml:space="preserve"> (5x10</w:t>
      </w:r>
      <w:r w:rsidRPr="00BF49D9">
        <w:rPr>
          <w:szCs w:val="22"/>
          <w:vertAlign w:val="superscript"/>
        </w:rPr>
        <w:t>4</w:t>
      </w:r>
      <w:r w:rsidRPr="00BF49D9">
        <w:rPr>
          <w:szCs w:val="22"/>
        </w:rPr>
        <w:t>/50 µL) in the absence of soluble drug for a period of 48 hours, (37°C, 5% CO</w:t>
      </w:r>
      <w:r w:rsidRPr="00BF49D9">
        <w:rPr>
          <w:szCs w:val="22"/>
          <w:vertAlign w:val="subscript"/>
        </w:rPr>
        <w:t>2</w:t>
      </w:r>
      <w:r w:rsidRPr="00BF49D9">
        <w:rPr>
          <w:szCs w:val="22"/>
        </w:rPr>
        <w:t>). T-cell activation was quantified via proliferation measured using [</w:t>
      </w:r>
      <w:r w:rsidRPr="00BF49D9">
        <w:rPr>
          <w:szCs w:val="22"/>
          <w:vertAlign w:val="superscript"/>
        </w:rPr>
        <w:t>3</w:t>
      </w:r>
      <w:r w:rsidRPr="00BF49D9">
        <w:rPr>
          <w:szCs w:val="22"/>
        </w:rPr>
        <w:t xml:space="preserve">H] thymidine incorporation. </w:t>
      </w:r>
      <w:r w:rsidR="007B3999">
        <w:rPr>
          <w:szCs w:val="22"/>
        </w:rPr>
        <w:t>TCC</w:t>
      </w:r>
      <w:r w:rsidRPr="00BF49D9">
        <w:rPr>
          <w:szCs w:val="22"/>
        </w:rPr>
        <w:t xml:space="preserve"> incubate</w:t>
      </w:r>
      <w:r>
        <w:rPr>
          <w:szCs w:val="22"/>
        </w:rPr>
        <w:t>d with unpulsed autologous EBV-t</w:t>
      </w:r>
      <w:r w:rsidRPr="00BF49D9">
        <w:rPr>
          <w:szCs w:val="22"/>
        </w:rPr>
        <w:t>ransformed B</w:t>
      </w:r>
      <w:r w:rsidRPr="00BF49D9">
        <w:rPr>
          <w:szCs w:val="22"/>
        </w:rPr>
        <w:noBreakHyphen/>
        <w:t xml:space="preserve">cells in the presence and absence of the free drug were used as controls. EBV transformed B-cells were also fixed with glutaraldehyde, prior to quenching with glycine and 3 washing steps to prevent antigen processing. </w:t>
      </w:r>
      <w:r w:rsidR="007B3999">
        <w:rPr>
          <w:szCs w:val="22"/>
        </w:rPr>
        <w:t>TCC</w:t>
      </w:r>
      <w:r w:rsidRPr="00BF49D9">
        <w:rPr>
          <w:szCs w:val="22"/>
        </w:rPr>
        <w:t xml:space="preserve"> w</w:t>
      </w:r>
      <w:r w:rsidR="00EF62A1">
        <w:rPr>
          <w:szCs w:val="22"/>
        </w:rPr>
        <w:t>ere incubated with fixed EBV-</w:t>
      </w:r>
      <w:r w:rsidRPr="00BF49D9">
        <w:rPr>
          <w:szCs w:val="22"/>
        </w:rPr>
        <w:t xml:space="preserve">transformed B-cells in the presence and absence of </w:t>
      </w:r>
      <w:r>
        <w:rPr>
          <w:szCs w:val="22"/>
        </w:rPr>
        <w:t>clozapine</w:t>
      </w:r>
      <w:r w:rsidRPr="00BF49D9">
        <w:rPr>
          <w:szCs w:val="22"/>
        </w:rPr>
        <w:t xml:space="preserve"> for a period of 48 hours (37°C, 5% CO</w:t>
      </w:r>
      <w:r w:rsidRPr="00BF49D9">
        <w:rPr>
          <w:szCs w:val="22"/>
          <w:vertAlign w:val="subscript"/>
        </w:rPr>
        <w:t>2</w:t>
      </w:r>
      <w:r w:rsidRPr="00BF49D9">
        <w:rPr>
          <w:szCs w:val="22"/>
        </w:rPr>
        <w:t xml:space="preserve">). T-cell activation was </w:t>
      </w:r>
      <w:r>
        <w:rPr>
          <w:szCs w:val="22"/>
        </w:rPr>
        <w:t xml:space="preserve">again </w:t>
      </w:r>
      <w:r w:rsidRPr="00BF49D9">
        <w:rPr>
          <w:szCs w:val="22"/>
        </w:rPr>
        <w:t>quantified via proliferation measured using [</w:t>
      </w:r>
      <w:r w:rsidRPr="00BF49D9">
        <w:rPr>
          <w:szCs w:val="22"/>
          <w:vertAlign w:val="superscript"/>
        </w:rPr>
        <w:t>3</w:t>
      </w:r>
      <w:r w:rsidRPr="00BF49D9">
        <w:rPr>
          <w:szCs w:val="22"/>
        </w:rPr>
        <w:t xml:space="preserve">H] thymidine incorporation. </w:t>
      </w:r>
    </w:p>
    <w:p w14:paraId="70F448E6" w14:textId="77777777" w:rsidR="00BF49D9" w:rsidRPr="00BF49D9" w:rsidRDefault="00BF49D9" w:rsidP="00851D96">
      <w:pPr>
        <w:pStyle w:val="p"/>
        <w:spacing w:before="209" w:beforeAutospacing="0" w:after="120" w:afterAutospacing="0" w:line="480" w:lineRule="auto"/>
        <w:jc w:val="both"/>
        <w:rPr>
          <w:b/>
        </w:rPr>
      </w:pPr>
      <w:r>
        <w:rPr>
          <w:b/>
        </w:rPr>
        <w:t>Cytokine secretion from TCC activated with clozapine and structurally-related compounds</w:t>
      </w:r>
    </w:p>
    <w:p w14:paraId="669D8694" w14:textId="77777777" w:rsidR="00BF49D9" w:rsidRPr="00BF49D9" w:rsidRDefault="00BF49D9" w:rsidP="00851D96">
      <w:pPr>
        <w:pStyle w:val="BodyText12"/>
        <w:spacing w:after="120" w:line="480" w:lineRule="auto"/>
        <w:rPr>
          <w:szCs w:val="22"/>
        </w:rPr>
      </w:pPr>
      <w:r>
        <w:lastRenderedPageBreak/>
        <w:t>The cytokine secretion from</w:t>
      </w:r>
      <w:r w:rsidRPr="00BF49D9">
        <w:t xml:space="preserve"> </w:t>
      </w:r>
      <w:r>
        <w:t>TCC</w:t>
      </w:r>
      <w:r w:rsidRPr="00BF49D9">
        <w:t xml:space="preserve"> was assessed using ELIspot plates coated for the following cytokines</w:t>
      </w:r>
      <w:r>
        <w:t xml:space="preserve"> and effector molecules</w:t>
      </w:r>
      <w:r w:rsidRPr="00BF49D9">
        <w:t xml:space="preserve">; IFN-γ, granzyme B, </w:t>
      </w:r>
      <w:r>
        <w:t xml:space="preserve">perforin, Fas L, </w:t>
      </w:r>
      <w:r w:rsidRPr="00BF49D9">
        <w:t>IL-</w:t>
      </w:r>
      <w:r>
        <w:t>5</w:t>
      </w:r>
      <w:r w:rsidRPr="00BF49D9">
        <w:t>, IL-</w:t>
      </w:r>
      <w:r>
        <w:t>10</w:t>
      </w:r>
      <w:r w:rsidRPr="00BF49D9">
        <w:t>, IL-</w:t>
      </w:r>
      <w:r>
        <w:t>13</w:t>
      </w:r>
      <w:r w:rsidRPr="00BF49D9">
        <w:t>, IL-</w:t>
      </w:r>
      <w:r>
        <w:t>17 and</w:t>
      </w:r>
      <w:r w:rsidRPr="00BF49D9">
        <w:t xml:space="preserve"> IL-</w:t>
      </w:r>
      <w:r>
        <w:t>22</w:t>
      </w:r>
      <w:r w:rsidRPr="00BF49D9">
        <w:t xml:space="preserve">. Following overnight incubation, the ELIspot plate was blocked and </w:t>
      </w:r>
      <w:r w:rsidR="007B3999">
        <w:t>TCC</w:t>
      </w:r>
      <w:r w:rsidRPr="00BF49D9">
        <w:t xml:space="preserve"> were co-incubated with autologous EBV transformed B-cells in the presence and absence of </w:t>
      </w:r>
      <w:r>
        <w:t xml:space="preserve">clozapine, olanzapine, </w:t>
      </w:r>
      <w:r>
        <w:rPr>
          <w:i/>
        </w:rPr>
        <w:t>N-</w:t>
      </w:r>
      <w:r>
        <w:t xml:space="preserve">desmethyl clozapine and clozapine </w:t>
      </w:r>
      <w:r>
        <w:rPr>
          <w:i/>
        </w:rPr>
        <w:t>N-</w:t>
      </w:r>
      <w:r>
        <w:t>oxide</w:t>
      </w:r>
      <w:r w:rsidRPr="00BF49D9">
        <w:t xml:space="preserve"> (37°C, 5% CO</w:t>
      </w:r>
      <w:r w:rsidRPr="00BF49D9">
        <w:rPr>
          <w:vertAlign w:val="subscript"/>
        </w:rPr>
        <w:t>2</w:t>
      </w:r>
      <w:r w:rsidRPr="00BF49D9">
        <w:t xml:space="preserve">). Following 48-hour incubation, the ELIspot plate was developed according to the manufacturer’s instructions </w:t>
      </w:r>
      <w:r w:rsidRPr="00BF49D9">
        <w:rPr>
          <w:szCs w:val="22"/>
        </w:rPr>
        <w:t>and spots were counted using an AID ELIspot reader.</w:t>
      </w:r>
    </w:p>
    <w:p w14:paraId="4440D2AD" w14:textId="77777777" w:rsidR="00F2733C" w:rsidRPr="009B1DD2" w:rsidRDefault="00F2733C" w:rsidP="00851D96">
      <w:pPr>
        <w:pStyle w:val="p"/>
        <w:spacing w:before="209" w:beforeAutospacing="0" w:after="120" w:afterAutospacing="0" w:line="480" w:lineRule="auto"/>
        <w:jc w:val="both"/>
        <w:rPr>
          <w:shd w:val="clear" w:color="auto" w:fill="FFFFFF"/>
        </w:rPr>
      </w:pPr>
      <w:r w:rsidRPr="009B1DD2">
        <w:rPr>
          <w:b/>
        </w:rPr>
        <w:t>HLA restriction</w:t>
      </w:r>
      <w:r w:rsidR="0017452C" w:rsidRPr="009B1DD2">
        <w:rPr>
          <w:b/>
        </w:rPr>
        <w:t xml:space="preserve"> </w:t>
      </w:r>
      <w:r w:rsidR="00751DE2" w:rsidRPr="009B1DD2">
        <w:rPr>
          <w:b/>
        </w:rPr>
        <w:t>and HLA mismatch assays</w:t>
      </w:r>
    </w:p>
    <w:p w14:paraId="05DF1ACE" w14:textId="77777777" w:rsidR="00175C3F" w:rsidRPr="009B1DD2" w:rsidRDefault="0017452C" w:rsidP="00851D96">
      <w:pPr>
        <w:spacing w:after="120" w:line="480" w:lineRule="auto"/>
        <w:jc w:val="both"/>
        <w:rPr>
          <w:rFonts w:ascii="Times New Roman" w:eastAsia="Times New Roman" w:hAnsi="Times New Roman" w:cs="Times New Roman"/>
          <w:sz w:val="24"/>
          <w:szCs w:val="24"/>
          <w:lang w:eastAsia="en-GB"/>
        </w:rPr>
      </w:pPr>
      <w:r w:rsidRPr="009B1DD2">
        <w:rPr>
          <w:rFonts w:ascii="Times New Roman" w:eastAsia="Times New Roman" w:hAnsi="Times New Roman" w:cs="Times New Roman"/>
          <w:sz w:val="24"/>
          <w:szCs w:val="24"/>
          <w:lang w:eastAsia="en-GB"/>
        </w:rPr>
        <w:t xml:space="preserve">To </w:t>
      </w:r>
      <w:r w:rsidR="00BF49D9">
        <w:rPr>
          <w:rFonts w:ascii="Times New Roman" w:eastAsia="Times New Roman" w:hAnsi="Times New Roman" w:cs="Times New Roman"/>
          <w:sz w:val="24"/>
          <w:szCs w:val="24"/>
          <w:lang w:eastAsia="en-GB"/>
        </w:rPr>
        <w:t xml:space="preserve">delineate the </w:t>
      </w:r>
      <w:r w:rsidRPr="009B1DD2">
        <w:rPr>
          <w:rFonts w:ascii="Times New Roman" w:eastAsia="Times New Roman" w:hAnsi="Times New Roman" w:cs="Times New Roman"/>
          <w:sz w:val="24"/>
          <w:szCs w:val="24"/>
          <w:lang w:eastAsia="en-GB"/>
        </w:rPr>
        <w:t>HLA molecule</w:t>
      </w:r>
      <w:r w:rsidR="00BF49D9">
        <w:rPr>
          <w:rFonts w:ascii="Times New Roman" w:eastAsia="Times New Roman" w:hAnsi="Times New Roman" w:cs="Times New Roman"/>
          <w:sz w:val="24"/>
          <w:szCs w:val="24"/>
          <w:lang w:eastAsia="en-GB"/>
        </w:rPr>
        <w:t>s involved in the activation of TCC,</w:t>
      </w:r>
      <w:r w:rsidRPr="009B1DD2">
        <w:rPr>
          <w:rFonts w:ascii="Times New Roman" w:eastAsia="Times New Roman" w:hAnsi="Times New Roman" w:cs="Times New Roman"/>
          <w:sz w:val="24"/>
          <w:szCs w:val="24"/>
          <w:lang w:eastAsia="en-GB"/>
        </w:rPr>
        <w:t xml:space="preserve"> the </w:t>
      </w:r>
      <w:r w:rsidR="00BF49D9" w:rsidRPr="00BF49D9">
        <w:rPr>
          <w:rFonts w:ascii="Times New Roman" w:eastAsia="Times New Roman" w:hAnsi="Times New Roman" w:cs="Times New Roman"/>
          <w:sz w:val="24"/>
          <w:szCs w:val="24"/>
          <w:lang w:eastAsia="en-GB"/>
        </w:rPr>
        <w:t xml:space="preserve">TCC </w:t>
      </w:r>
      <w:r w:rsidR="00BF49D9" w:rsidRPr="00BF49D9">
        <w:rPr>
          <w:rFonts w:ascii="Times New Roman" w:hAnsi="Times New Roman" w:cs="Times New Roman"/>
          <w:sz w:val="24"/>
          <w:szCs w:val="24"/>
          <w:shd w:val="clear" w:color="auto" w:fill="FFFFFF"/>
        </w:rPr>
        <w:t>(5×10</w:t>
      </w:r>
      <w:r w:rsidR="00BF49D9" w:rsidRPr="00BF49D9">
        <w:rPr>
          <w:rFonts w:ascii="Times New Roman" w:hAnsi="Times New Roman" w:cs="Times New Roman"/>
          <w:sz w:val="24"/>
          <w:szCs w:val="24"/>
          <w:vertAlign w:val="superscript"/>
        </w:rPr>
        <w:t>4</w:t>
      </w:r>
      <w:r w:rsidR="00BF49D9" w:rsidRPr="00BF49D9">
        <w:rPr>
          <w:rFonts w:ascii="Times New Roman" w:hAnsi="Times New Roman" w:cs="Times New Roman"/>
          <w:sz w:val="24"/>
          <w:szCs w:val="24"/>
          <w:shd w:val="clear" w:color="auto" w:fill="FFFFFF"/>
        </w:rPr>
        <w:t xml:space="preserve">/well; 200μl) </w:t>
      </w:r>
      <w:r w:rsidR="00BF49D9" w:rsidRPr="00BF49D9">
        <w:rPr>
          <w:rFonts w:ascii="Times New Roman" w:eastAsia="Times New Roman" w:hAnsi="Times New Roman" w:cs="Times New Roman"/>
          <w:sz w:val="24"/>
          <w:szCs w:val="24"/>
          <w:lang w:eastAsia="en-GB"/>
        </w:rPr>
        <w:t xml:space="preserve">were cultured with autologous EBV-transformed B-cells </w:t>
      </w:r>
      <w:r w:rsidR="00BF49D9" w:rsidRPr="00BF49D9">
        <w:rPr>
          <w:rFonts w:ascii="Times New Roman" w:hAnsi="Times New Roman" w:cs="Times New Roman"/>
          <w:sz w:val="24"/>
          <w:szCs w:val="24"/>
          <w:shd w:val="clear" w:color="auto" w:fill="FFFFFF"/>
        </w:rPr>
        <w:t>(1×10</w:t>
      </w:r>
      <w:r w:rsidR="00BF49D9" w:rsidRPr="00BF49D9">
        <w:rPr>
          <w:rFonts w:ascii="Times New Roman" w:hAnsi="Times New Roman" w:cs="Times New Roman"/>
          <w:sz w:val="24"/>
          <w:szCs w:val="24"/>
          <w:vertAlign w:val="superscript"/>
        </w:rPr>
        <w:t>4</w:t>
      </w:r>
      <w:r w:rsidR="00BF49D9" w:rsidRPr="00BF49D9">
        <w:rPr>
          <w:rFonts w:ascii="Times New Roman" w:hAnsi="Times New Roman" w:cs="Times New Roman"/>
          <w:sz w:val="24"/>
          <w:szCs w:val="24"/>
          <w:shd w:val="clear" w:color="auto" w:fill="FFFFFF"/>
        </w:rPr>
        <w:t>/well)</w:t>
      </w:r>
      <w:r w:rsidR="00BF49D9">
        <w:rPr>
          <w:rFonts w:ascii="Times New Roman" w:eastAsia="Times New Roman" w:hAnsi="Times New Roman" w:cs="Times New Roman"/>
          <w:sz w:val="24"/>
          <w:szCs w:val="24"/>
          <w:lang w:eastAsia="en-GB"/>
        </w:rPr>
        <w:t xml:space="preserve"> and</w:t>
      </w:r>
      <w:r w:rsidR="00BF49D9" w:rsidRPr="00BF49D9">
        <w:rPr>
          <w:rFonts w:ascii="Times New Roman" w:eastAsia="Times New Roman" w:hAnsi="Times New Roman" w:cs="Times New Roman"/>
          <w:sz w:val="24"/>
          <w:szCs w:val="24"/>
          <w:lang w:eastAsia="en-GB"/>
        </w:rPr>
        <w:t xml:space="preserve"> clozapine</w:t>
      </w:r>
      <w:r w:rsidR="00BF49D9">
        <w:rPr>
          <w:rFonts w:ascii="Times New Roman" w:eastAsia="Times New Roman" w:hAnsi="Times New Roman" w:cs="Times New Roman"/>
          <w:sz w:val="24"/>
          <w:szCs w:val="24"/>
          <w:lang w:eastAsia="en-GB"/>
        </w:rPr>
        <w:t xml:space="preserve"> in the presence or absence of</w:t>
      </w:r>
      <w:r w:rsidRPr="009B1DD2">
        <w:rPr>
          <w:rFonts w:ascii="Times New Roman" w:eastAsia="Times New Roman" w:hAnsi="Times New Roman" w:cs="Times New Roman"/>
          <w:sz w:val="24"/>
          <w:szCs w:val="24"/>
          <w:lang w:eastAsia="en-GB"/>
        </w:rPr>
        <w:t xml:space="preserve"> a</w:t>
      </w:r>
      <w:r w:rsidR="00751DE2" w:rsidRPr="009B1DD2">
        <w:rPr>
          <w:rFonts w:ascii="Times New Roman" w:eastAsia="Times New Roman" w:hAnsi="Times New Roman" w:cs="Times New Roman"/>
          <w:sz w:val="24"/>
          <w:szCs w:val="24"/>
          <w:lang w:eastAsia="en-GB"/>
        </w:rPr>
        <w:t>nti‐human HLA class I, HLA</w:t>
      </w:r>
      <w:r w:rsidR="00F2733C" w:rsidRPr="009B1DD2">
        <w:rPr>
          <w:rFonts w:ascii="Times New Roman" w:eastAsia="Times New Roman" w:hAnsi="Times New Roman" w:cs="Times New Roman"/>
          <w:sz w:val="24"/>
          <w:szCs w:val="24"/>
          <w:lang w:eastAsia="en-GB"/>
        </w:rPr>
        <w:t xml:space="preserve"> class II </w:t>
      </w:r>
      <w:r w:rsidR="00751DE2" w:rsidRPr="009B1DD2">
        <w:rPr>
          <w:rFonts w:ascii="Times New Roman" w:eastAsia="Times New Roman" w:hAnsi="Times New Roman" w:cs="Times New Roman"/>
          <w:sz w:val="24"/>
          <w:szCs w:val="24"/>
          <w:lang w:eastAsia="en-GB"/>
        </w:rPr>
        <w:t xml:space="preserve">and anti‐HLA‐DR </w:t>
      </w:r>
      <w:r w:rsidR="006F2AA1">
        <w:rPr>
          <w:rFonts w:ascii="Times New Roman" w:eastAsia="Times New Roman" w:hAnsi="Times New Roman" w:cs="Times New Roman"/>
          <w:sz w:val="24"/>
          <w:szCs w:val="24"/>
          <w:lang w:eastAsia="en-GB"/>
        </w:rPr>
        <w:t xml:space="preserve">antibodies </w:t>
      </w:r>
      <w:r w:rsidR="006F2AA1" w:rsidRPr="00BF49D9">
        <w:rPr>
          <w:rFonts w:ascii="Times New Roman" w:hAnsi="Times New Roman" w:cs="Times New Roman"/>
          <w:sz w:val="24"/>
        </w:rPr>
        <w:t>or isotype control antibodies (BD Pharmingen, San Jose)</w:t>
      </w:r>
      <w:r w:rsidR="00751DE2" w:rsidRPr="009B1DD2">
        <w:rPr>
          <w:rFonts w:ascii="Times New Roman" w:eastAsia="Times New Roman" w:hAnsi="Times New Roman" w:cs="Times New Roman"/>
          <w:sz w:val="24"/>
          <w:szCs w:val="24"/>
          <w:lang w:eastAsia="en-GB"/>
        </w:rPr>
        <w:t>.</w:t>
      </w:r>
      <w:r w:rsidR="00BF49D9">
        <w:rPr>
          <w:rFonts w:ascii="Times New Roman" w:eastAsia="Times New Roman" w:hAnsi="Times New Roman" w:cs="Times New Roman"/>
          <w:sz w:val="24"/>
          <w:szCs w:val="24"/>
          <w:lang w:eastAsia="en-GB"/>
        </w:rPr>
        <w:t xml:space="preserve"> Proliferation was measured using [</w:t>
      </w:r>
      <w:r w:rsidR="00BF49D9">
        <w:rPr>
          <w:rFonts w:ascii="Times New Roman" w:eastAsia="Times New Roman" w:hAnsi="Times New Roman" w:cs="Times New Roman"/>
          <w:sz w:val="24"/>
          <w:szCs w:val="24"/>
          <w:vertAlign w:val="superscript"/>
          <w:lang w:eastAsia="en-GB"/>
        </w:rPr>
        <w:t>3</w:t>
      </w:r>
      <w:r w:rsidR="00BF49D9">
        <w:rPr>
          <w:rFonts w:ascii="Times New Roman" w:eastAsia="Times New Roman" w:hAnsi="Times New Roman" w:cs="Times New Roman"/>
          <w:sz w:val="24"/>
          <w:szCs w:val="24"/>
          <w:lang w:eastAsia="en-GB"/>
        </w:rPr>
        <w:t>H] thymidine.</w:t>
      </w:r>
      <w:r w:rsidR="00751DE2" w:rsidRPr="009B1DD2">
        <w:rPr>
          <w:rFonts w:ascii="Times New Roman" w:eastAsia="Times New Roman" w:hAnsi="Times New Roman" w:cs="Times New Roman"/>
          <w:sz w:val="24"/>
          <w:szCs w:val="24"/>
          <w:lang w:eastAsia="en-GB"/>
        </w:rPr>
        <w:t xml:space="preserve"> </w:t>
      </w:r>
      <w:r w:rsidR="006F2AA1">
        <w:rPr>
          <w:rFonts w:ascii="Times New Roman" w:eastAsia="Times New Roman" w:hAnsi="Times New Roman" w:cs="Times New Roman"/>
          <w:sz w:val="24"/>
          <w:szCs w:val="24"/>
          <w:lang w:eastAsia="en-GB"/>
        </w:rPr>
        <w:t xml:space="preserve">An </w:t>
      </w:r>
      <w:r w:rsidR="00751DE2" w:rsidRPr="009B1DD2">
        <w:rPr>
          <w:rFonts w:ascii="Times New Roman" w:eastAsia="Times New Roman" w:hAnsi="Times New Roman" w:cs="Times New Roman"/>
          <w:sz w:val="24"/>
          <w:szCs w:val="24"/>
          <w:lang w:eastAsia="en-GB"/>
        </w:rPr>
        <w:t xml:space="preserve">HLA mismatch assay </w:t>
      </w:r>
      <w:r w:rsidR="006F2AA1">
        <w:rPr>
          <w:rFonts w:ascii="Times New Roman" w:eastAsia="Times New Roman" w:hAnsi="Times New Roman" w:cs="Times New Roman"/>
          <w:sz w:val="24"/>
          <w:szCs w:val="24"/>
          <w:lang w:eastAsia="en-GB"/>
        </w:rPr>
        <w:t xml:space="preserve">using heterologous EBV-transformed B-cells as antigen presenting cells (from HLA-typed donors) </w:t>
      </w:r>
      <w:r w:rsidR="00751DE2" w:rsidRPr="009B1DD2">
        <w:rPr>
          <w:rFonts w:ascii="Times New Roman" w:eastAsia="Times New Roman" w:hAnsi="Times New Roman" w:cs="Times New Roman"/>
          <w:sz w:val="24"/>
          <w:szCs w:val="24"/>
          <w:lang w:eastAsia="en-GB"/>
        </w:rPr>
        <w:t xml:space="preserve">was used to </w:t>
      </w:r>
      <w:r w:rsidR="006F2AA1">
        <w:rPr>
          <w:rFonts w:ascii="Times New Roman" w:eastAsia="Times New Roman" w:hAnsi="Times New Roman" w:cs="Times New Roman"/>
          <w:sz w:val="24"/>
          <w:szCs w:val="24"/>
          <w:lang w:eastAsia="en-GB"/>
        </w:rPr>
        <w:t>identify HLA allele restriction of the TCC</w:t>
      </w:r>
      <w:r w:rsidR="00751DE2" w:rsidRPr="009B1DD2">
        <w:rPr>
          <w:rFonts w:ascii="Times New Roman" w:eastAsia="Times New Roman" w:hAnsi="Times New Roman" w:cs="Times New Roman"/>
          <w:sz w:val="24"/>
          <w:szCs w:val="24"/>
          <w:lang w:eastAsia="en-GB"/>
        </w:rPr>
        <w:t>. Clozapine-</w:t>
      </w:r>
      <w:r w:rsidR="006F2AA1">
        <w:rPr>
          <w:rFonts w:ascii="Times New Roman" w:eastAsia="Times New Roman" w:hAnsi="Times New Roman" w:cs="Times New Roman"/>
          <w:sz w:val="24"/>
          <w:szCs w:val="24"/>
          <w:lang w:eastAsia="en-GB"/>
        </w:rPr>
        <w:t>responsive</w:t>
      </w:r>
      <w:r w:rsidR="00751DE2" w:rsidRPr="009B1DD2">
        <w:rPr>
          <w:rFonts w:ascii="Times New Roman" w:eastAsia="Times New Roman" w:hAnsi="Times New Roman" w:cs="Times New Roman"/>
          <w:sz w:val="24"/>
          <w:szCs w:val="24"/>
          <w:lang w:eastAsia="en-GB"/>
        </w:rPr>
        <w:t xml:space="preserve"> TCC</w:t>
      </w:r>
      <w:r w:rsidR="00751DE2" w:rsidRPr="009B1DD2">
        <w:rPr>
          <w:rFonts w:ascii="Times New Roman" w:hAnsi="Times New Roman" w:cs="Times New Roman"/>
          <w:sz w:val="24"/>
          <w:szCs w:val="24"/>
        </w:rPr>
        <w:t xml:space="preserve"> were </w:t>
      </w:r>
      <w:r w:rsidR="00F2733C" w:rsidRPr="009B1DD2">
        <w:rPr>
          <w:rFonts w:ascii="Times New Roman" w:hAnsi="Times New Roman" w:cs="Times New Roman"/>
          <w:sz w:val="24"/>
          <w:szCs w:val="24"/>
        </w:rPr>
        <w:t xml:space="preserve">cultured </w:t>
      </w:r>
      <w:r w:rsidR="00751DE2" w:rsidRPr="009B1DD2">
        <w:rPr>
          <w:rFonts w:ascii="Times New Roman" w:hAnsi="Times New Roman" w:cs="Times New Roman"/>
          <w:sz w:val="24"/>
          <w:szCs w:val="24"/>
        </w:rPr>
        <w:t xml:space="preserve">as described above </w:t>
      </w:r>
      <w:r w:rsidR="00F2733C" w:rsidRPr="009B1DD2">
        <w:rPr>
          <w:rFonts w:ascii="Times New Roman" w:hAnsi="Times New Roman" w:cs="Times New Roman"/>
          <w:sz w:val="24"/>
          <w:szCs w:val="24"/>
        </w:rPr>
        <w:t xml:space="preserve">with either autologous </w:t>
      </w:r>
      <w:r w:rsidR="006F2AA1" w:rsidRPr="009B1DD2">
        <w:rPr>
          <w:rFonts w:ascii="Times New Roman" w:hAnsi="Times New Roman" w:cs="Times New Roman"/>
          <w:sz w:val="24"/>
          <w:szCs w:val="24"/>
        </w:rPr>
        <w:t xml:space="preserve">EBV‐transformed B-cells </w:t>
      </w:r>
      <w:r w:rsidR="00F2733C" w:rsidRPr="009B1DD2">
        <w:rPr>
          <w:rFonts w:ascii="Times New Roman" w:hAnsi="Times New Roman" w:cs="Times New Roman"/>
          <w:sz w:val="24"/>
          <w:szCs w:val="24"/>
        </w:rPr>
        <w:t xml:space="preserve">or </w:t>
      </w:r>
      <w:r w:rsidR="006F2AA1">
        <w:rPr>
          <w:rFonts w:ascii="Times New Roman" w:hAnsi="Times New Roman" w:cs="Times New Roman"/>
          <w:sz w:val="24"/>
          <w:szCs w:val="24"/>
        </w:rPr>
        <w:t xml:space="preserve">a panel of 13 </w:t>
      </w:r>
      <w:r w:rsidR="00F54373" w:rsidRPr="009B1DD2">
        <w:rPr>
          <w:rFonts w:ascii="Times New Roman" w:hAnsi="Times New Roman" w:cs="Times New Roman"/>
          <w:sz w:val="24"/>
          <w:szCs w:val="24"/>
        </w:rPr>
        <w:t>heterologous EBV‐transformed B-</w:t>
      </w:r>
      <w:r w:rsidR="00F2733C" w:rsidRPr="009B1DD2">
        <w:rPr>
          <w:rFonts w:ascii="Times New Roman" w:hAnsi="Times New Roman" w:cs="Times New Roman"/>
          <w:sz w:val="24"/>
          <w:szCs w:val="24"/>
        </w:rPr>
        <w:t>cells</w:t>
      </w:r>
      <w:r w:rsidR="00F54373" w:rsidRPr="009B1DD2">
        <w:rPr>
          <w:rFonts w:ascii="Times New Roman" w:hAnsi="Times New Roman" w:cs="Times New Roman"/>
          <w:sz w:val="24"/>
          <w:szCs w:val="24"/>
        </w:rPr>
        <w:t xml:space="preserve"> expressing similar or dissimilar HLA alleles of interest</w:t>
      </w:r>
      <w:r w:rsidR="006F2AA1">
        <w:rPr>
          <w:rFonts w:ascii="Times New Roman" w:hAnsi="Times New Roman" w:cs="Times New Roman"/>
          <w:sz w:val="24"/>
          <w:szCs w:val="24"/>
        </w:rPr>
        <w:t xml:space="preserve"> (</w:t>
      </w:r>
      <w:r w:rsidR="006F2AA1" w:rsidRPr="00EF62A1">
        <w:rPr>
          <w:rFonts w:ascii="Times New Roman" w:hAnsi="Times New Roman" w:cs="Times New Roman"/>
          <w:sz w:val="24"/>
          <w:szCs w:val="24"/>
        </w:rPr>
        <w:t xml:space="preserve">Table </w:t>
      </w:r>
      <w:r w:rsidR="00EF62A1">
        <w:rPr>
          <w:rFonts w:ascii="Times New Roman" w:hAnsi="Times New Roman" w:cs="Times New Roman"/>
          <w:sz w:val="24"/>
          <w:szCs w:val="24"/>
        </w:rPr>
        <w:t>2</w:t>
      </w:r>
      <w:r w:rsidR="006F2AA1">
        <w:rPr>
          <w:rFonts w:ascii="Times New Roman" w:hAnsi="Times New Roman" w:cs="Times New Roman"/>
          <w:sz w:val="24"/>
          <w:szCs w:val="24"/>
        </w:rPr>
        <w:t>)</w:t>
      </w:r>
      <w:r w:rsidR="00F54373" w:rsidRPr="009B1DD2">
        <w:rPr>
          <w:rFonts w:ascii="Times New Roman" w:hAnsi="Times New Roman" w:cs="Times New Roman"/>
          <w:sz w:val="24"/>
          <w:szCs w:val="24"/>
        </w:rPr>
        <w:t>.</w:t>
      </w:r>
      <w:r w:rsidR="008E55B9" w:rsidRPr="009B1DD2">
        <w:rPr>
          <w:rFonts w:ascii="Times New Roman" w:hAnsi="Times New Roman" w:cs="Times New Roman"/>
          <w:sz w:val="24"/>
          <w:szCs w:val="24"/>
        </w:rPr>
        <w:t xml:space="preserve"> </w:t>
      </w:r>
      <w:r w:rsidR="00F54373" w:rsidRPr="009B1DD2">
        <w:rPr>
          <w:rFonts w:ascii="Times New Roman" w:hAnsi="Times New Roman" w:cs="Times New Roman"/>
          <w:sz w:val="24"/>
          <w:szCs w:val="24"/>
        </w:rPr>
        <w:t>The i</w:t>
      </w:r>
      <w:r w:rsidR="008E55B9" w:rsidRPr="009B1DD2">
        <w:rPr>
          <w:rFonts w:ascii="Times New Roman" w:hAnsi="Times New Roman" w:cs="Times New Roman"/>
          <w:sz w:val="24"/>
          <w:szCs w:val="24"/>
        </w:rPr>
        <w:t>nitial</w:t>
      </w:r>
      <w:r w:rsidR="00F2733C" w:rsidRPr="009B1DD2">
        <w:rPr>
          <w:rFonts w:ascii="Times New Roman" w:hAnsi="Times New Roman" w:cs="Times New Roman"/>
          <w:sz w:val="24"/>
          <w:szCs w:val="24"/>
        </w:rPr>
        <w:t xml:space="preserve"> </w:t>
      </w:r>
      <w:r w:rsidR="00F54373" w:rsidRPr="009B1DD2">
        <w:rPr>
          <w:rFonts w:ascii="Times New Roman" w:hAnsi="Times New Roman" w:cs="Times New Roman"/>
          <w:sz w:val="24"/>
          <w:szCs w:val="24"/>
        </w:rPr>
        <w:t xml:space="preserve">selection of heterologous </w:t>
      </w:r>
      <w:r w:rsidR="00BF49D9">
        <w:rPr>
          <w:rFonts w:ascii="Times New Roman" w:hAnsi="Times New Roman" w:cs="Times New Roman"/>
          <w:sz w:val="24"/>
          <w:szCs w:val="24"/>
          <w:shd w:val="clear" w:color="auto" w:fill="FFFFFF"/>
        </w:rPr>
        <w:t>antigen presenting cells</w:t>
      </w:r>
      <w:r w:rsidR="00BF49D9" w:rsidRPr="009B1DD2">
        <w:rPr>
          <w:rFonts w:ascii="Times New Roman" w:hAnsi="Times New Roman" w:cs="Times New Roman"/>
          <w:sz w:val="24"/>
          <w:szCs w:val="24"/>
          <w:shd w:val="clear" w:color="auto" w:fill="FFFFFF"/>
        </w:rPr>
        <w:t xml:space="preserve"> </w:t>
      </w:r>
      <w:r w:rsidR="00F54373" w:rsidRPr="009B1DD2">
        <w:rPr>
          <w:rFonts w:ascii="Times New Roman" w:hAnsi="Times New Roman" w:cs="Times New Roman"/>
          <w:sz w:val="24"/>
          <w:szCs w:val="24"/>
        </w:rPr>
        <w:t>for the HLA mismatch assay was</w:t>
      </w:r>
      <w:r w:rsidR="00D650C8" w:rsidRPr="009B1DD2">
        <w:rPr>
          <w:rFonts w:ascii="Times New Roman" w:hAnsi="Times New Roman" w:cs="Times New Roman"/>
          <w:sz w:val="24"/>
          <w:szCs w:val="24"/>
        </w:rPr>
        <w:t xml:space="preserve"> </w:t>
      </w:r>
      <w:r w:rsidR="00F2733C" w:rsidRPr="009B1DD2">
        <w:rPr>
          <w:rFonts w:ascii="Times New Roman" w:hAnsi="Times New Roman" w:cs="Times New Roman"/>
          <w:sz w:val="24"/>
          <w:szCs w:val="24"/>
        </w:rPr>
        <w:t xml:space="preserve">based on the expression (or not) of </w:t>
      </w:r>
      <w:r w:rsidR="008E55B9" w:rsidRPr="009B1DD2">
        <w:rPr>
          <w:rFonts w:ascii="Times New Roman" w:hAnsi="Times New Roman" w:cs="Times New Roman"/>
          <w:sz w:val="24"/>
          <w:szCs w:val="24"/>
        </w:rPr>
        <w:t>HLA‐DQB1*02</w:t>
      </w:r>
      <w:r w:rsidR="00F2733C" w:rsidRPr="009B1DD2">
        <w:rPr>
          <w:rFonts w:ascii="Times New Roman" w:hAnsi="Times New Roman" w:cs="Times New Roman"/>
          <w:sz w:val="24"/>
          <w:szCs w:val="24"/>
        </w:rPr>
        <w:t>:01</w:t>
      </w:r>
      <w:r w:rsidR="008E55B9" w:rsidRPr="009B1DD2">
        <w:rPr>
          <w:rFonts w:ascii="Times New Roman" w:hAnsi="Times New Roman" w:cs="Times New Roman"/>
          <w:sz w:val="24"/>
          <w:szCs w:val="24"/>
        </w:rPr>
        <w:t xml:space="preserve"> allele reported </w:t>
      </w:r>
      <w:r w:rsidR="006F2AA1">
        <w:rPr>
          <w:rFonts w:ascii="Times New Roman" w:hAnsi="Times New Roman" w:cs="Times New Roman"/>
          <w:sz w:val="24"/>
          <w:szCs w:val="24"/>
        </w:rPr>
        <w:t>in GWAS studies</w:t>
      </w:r>
      <w:r w:rsidR="008E55B9" w:rsidRPr="009B1DD2">
        <w:rPr>
          <w:rFonts w:ascii="Times New Roman" w:hAnsi="Times New Roman" w:cs="Times New Roman"/>
          <w:sz w:val="24"/>
          <w:szCs w:val="24"/>
        </w:rPr>
        <w:t xml:space="preserve"> </w:t>
      </w:r>
      <w:r w:rsidR="00D82DAF" w:rsidRPr="009B1DD2">
        <w:rPr>
          <w:rFonts w:ascii="Times New Roman" w:hAnsi="Times New Roman" w:cs="Times New Roman"/>
          <w:sz w:val="24"/>
          <w:szCs w:val="24"/>
        </w:rPr>
        <w:fldChar w:fldCharType="begin">
          <w:fldData xml:space="preserve">PEVuZE5vdGU+PENpdGU+PEF1dGhvcj5HaXJhcmRpbjwvQXV0aG9yPjxZZWFyPjIwMTk8L1llYXI+
PFJlY051bT4xPC9SZWNOdW0+PERpc3BsYXlUZXh0PigxMSwgMjYpPC9EaXNwbGF5VGV4dD48cmVj
b3JkPjxyZWMtbnVtYmVyPjE8L3JlYy1udW1iZXI+PGZvcmVpZ24ta2V5cz48a2V5IGFwcD0iRU4i
IGRiLWlkPSIyZHd3MjI1cHhwd3MwZ2V6MmRtcDB0YWN3eGZ0dnN0OXo1cGYiIHRpbWVzdGFtcD0i
MTU3ODg0MDQwOCI+MTwva2V5PjwvZm9yZWlnbi1rZXlzPjxyZWYtdHlwZSBuYW1lPSJKb3VybmFs
IEFydGljbGUiPjE3PC9yZWYtdHlwZT48Y29udHJpYnV0b3JzPjxhdXRob3JzPjxhdXRob3I+R2ly
YXJkaW4sIEYuIFIuPC9hdXRob3I+PGF1dGhvcj5Qb25jZXQsIEEuPC9hdXRob3I+PGF1dGhvcj5Q
ZXJyaWVyLCBBLjwvYXV0aG9yPjxhdXRob3I+VmVybmF6LCBOLjwvYXV0aG9yPjxhdXRob3I+UGxl
dHNjaGVyLCBNLjwvYXV0aG9yPjxhdXRob3I+Ri4gU2FtZXIgQzwvYXV0aG9yPjxhdXRob3I+TGll
YmVybWFuLCBKLiBBLjwvYXV0aG9yPjxhdXRob3I+VmlsbGFyZCwgSi48L2F1dGhvcj48L2F1dGhv
cnM+PC9jb250cmlidXRvcnM+PGF1dGgtYWRkcmVzcz5EaXZpc2lvbiBvZiBDbGluaWNhbCBQaGFy
bWFjb2xvZ3kgYW5kIFRveGljb2xvZ3ksIERlcGFydG1lbnQgb2YgQW5lc3RoZXNpb2xvZ3ksIElu
dGVuc2l2ZSBDYXJlLCBhbmQgQ2xpbmljYWwgUGhhcm1hY29sb2d5LCBVbml2ZXJzaXR5IEhvc3Bp
dGFscyBvZiBHZW5ldmEgYW5kIFVuaXZlcnNpdHkgb2YgR2VuZXZhLCBHZW5ldmEsIFN3aXR6ZXJs
YW5kLiBmcmFuY29pcy5naXJhcmRpbkBoY3VnZS5jaC4mI3hEO01lZGljYWwgRGlyZWN0aW9uLCBV
bml2ZXJzaXR5IEhvc3BpdGFscyBvZiBHZW5ldmEgYW5kIFVuaXZlcnNpdHkgb2YgR2VuZXZhLCBH
ZW5ldmEsIFN3aXR6ZXJsYW5kLiBmcmFuY29pcy5naXJhcmRpbkBoY3VnZS5jaC4mI3hEO1RoZSBD
bGluaWNhbCBSZXNlYXJjaCBDZW50cmUsIERpdmlzaW9uIG9mIENsaW5pY2FsIEVwaWRlbWlvbG9n
eSwgRGVwYXJ0bWVudCBvZiBIZWFsdGggYW5kIENvbW11bml0eSBNZWRpY2luZSwgVW5pdmVyc2l0
eSBvZiBHZW5ldmEgYW5kIFVuaXZlcnNpdHkgSG9zcGl0YWxzIG9mIEdlbmV2YSwgR2VuZXZhLCBT
d2l0emVybGFuZC4mI3hEO01lZGljYWwgRGlyZWN0aW9uLCBVbml2ZXJzaXR5IEhvc3BpdGFscyBv
ZiBHZW5ldmEgYW5kIFVuaXZlcnNpdHkgb2YgR2VuZXZhLCBHZW5ldmEsIFN3aXR6ZXJsYW5kLiYj
eEQ7RGVwYXJ0bWVudCBvZiBJbnRlcm5hbCBNZWRpY2luZSwgUmVoYWJpbGl0YXRpb24gYW5kIEdl
cmlhdHJpY3MsIEdlbmV2YSBVbml2ZXJzaXR5IEhvc3BpdGFscyBhbmQgR2VuZXZhIEZhY3VsdHkg
b2YgTWVkaWNpbmUsIEdlbmV2YSwgU3dpdHplcmxhbmQuJiN4RDtGaW5hbmNlIERpcmVjdGlvbiwg
VW5pdmVyc2l0eSBIb3NwaXRhbHMgYW5kIFVuaXZlcnNpdHkgb2YgR2VuZXZhLCAxMjA1LCBHZW5l
dmEsIFN3aXR6ZXJsYW5kLiYjeEQ7V2ludGVydGh1ciBJbnN0aXR1dGUgb2YgSGVhbHRoIEVjb25v
bWljcywgWnVyaWNoIFVuaXZlcnNpdHkgb2YgQXBwbGllZCBTY2llbmNlcywgV2ludGVydGh1ciwg
U3dpdHplcmxhbmQuJiN4RDtEaXZpc2lvbiBvZiBDbGluaWNhbCBQaGFybWFjb2xvZ3kgYW5kIFRv
eGljb2xvZ3ksIERlcGFydG1lbnQgb2YgQW5lc3RoZXNpb2xvZ3ksIEludGVuc2l2ZSBDYXJlLCBh
bmQgQ2xpbmljYWwgUGhhcm1hY29sb2d5LCBVbml2ZXJzaXR5IEhvc3BpdGFscyBvZiBHZW5ldmEg
YW5kIFVuaXZlcnNpdHkgb2YgR2VuZXZhLCBHZW5ldmEsIFN3aXR6ZXJsYW5kLiYjeEQ7RGVwYXJ0
bWVudCBvZiBQc3ljaGlhdHJ5LCBDb2x1bWJpYSBVbml2ZXJzaXR5IGFuZCBOZXcgWW9yayBTdGF0
ZSBQc3ljaGlhdHJpYyBJbnN0aXR1dGUsIE5ldyBZb3JrLCBOWSwgMTAwMzIsIFVTQS4mI3hEO0Rp
dmlzaW9uIG9mIE5lcGhyb2xvZ3ksIFVuaXZlcnNpdHkgSG9zcGl0YWxzIG9mIEdlbmV2YSBhbmQg
VW5pdmVyc2l0eSBvZiBHZW5ldmEsIEdlbmV2YSwgU3dpdHplcmxhbmQuPC9hdXRoLWFkZHJlc3M+
PHRpdGxlcz48dGl0bGU+Q29zdC1lZmZlY3RpdmVuZXNzIG9mIEhMQS1EUUIxL0hMQS1CIHBoYXJt
YWNvZ2VuZXRpYy1ndWlkZWQgdHJlYXRtZW50IGFuZCBibG9vZCBtb25pdG9yaW5nIGluIFVTIHBh
dGllbnRzIHRha2luZyBjbG96YXBpbmU8L3RpdGxlPjxzZWNvbmRhcnktdGl0bGU+UGhhcm1hY29n
ZW5vbWljcyBKPC9zZWNvbmRhcnktdGl0bGU+PGFsdC10aXRsZT5UaGUgcGhhcm1hY29nZW5vbWlj
cyBqb3VybmFsPC9hbHQtdGl0bGU+PC90aXRsZXM+PHBlcmlvZGljYWw+PGZ1bGwtdGl0bGU+UGhh
cm1hY29nZW5vbWljcyBKPC9mdWxsLXRpdGxlPjxhYmJyLTE+VGhlIHBoYXJtYWNvZ2Vub21pY3Mg
am91cm5hbDwvYWJici0xPjwvcGVyaW9kaWNhbD48YWx0LXBlcmlvZGljYWw+PGZ1bGwtdGl0bGU+
UGhhcm1hY29nZW5vbWljcyBKPC9mdWxsLXRpdGxlPjxhYmJyLTE+VGhlIHBoYXJtYWNvZ2Vub21p
Y3Mgam91cm5hbDwvYWJici0xPjwvYWx0LXBlcmlvZGljYWw+PHBhZ2VzPjIxMS0yMTg8L3BhZ2Vz
Pjx2b2x1bWU+MTk8L3ZvbHVtZT48bnVtYmVyPjI8L251bWJlcj48ZWRpdGlvbj4yMDE4LzAxLzA1
PC9lZGl0aW9uPjxrZXl3b3Jkcz48a2V5d29yZD5BZHVsdDwva2V5d29yZD48a2V5d29yZD5BZ3Jh
bnVsb2N5dG9zaXMvY2hlbWljYWxseSBpbmR1Y2VkLyplcGlkZW1pb2xvZ3kvKmdlbmV0aWNzL3Bh
dGhvbG9neTwva2V5d29yZD48a2V5d29yZD5BbGxlbGVzPC9rZXl3b3JkPjxrZXl3b3JkPkNsb3ph
cGluZS9hZG1pbmlzdHJhdGlvbiAmYW1wOyBkb3NhZ2UvKmFkdmVyc2UgZWZmZWN0czwva2V5d29y
ZD48a2V5d29yZD5Db2hvcnQgU3R1ZGllczwva2V5d29yZD48a2V5d29yZD5Db3N0LUJlbmVmaXQg
QW5hbHlzaXM8L2tleXdvcmQ+PGtleXdvcmQ+RmVtYWxlPC9rZXl3b3JkPjxrZXl3b3JkPkdlbmV0
aWMgUHJlZGlzcG9zaXRpb24gdG8gRGlzZWFzZTwva2V5d29yZD48a2V5d29yZD5HZW5vdHlwZTwv
a2V5d29yZD48a2V5d29yZD5ITEEtQiBBbnRpZ2Vucy9nZW5ldGljczwva2V5d29yZD48a2V5d29y
ZD5ITEEtRFEgYmV0YS1DaGFpbnMvZ2VuZXRpY3M8L2tleXdvcmQ+PGtleXdvcmQ+SHVtYW5zPC9r
ZXl3b3JkPjxrZXl3b3JkPk1hbGU8L2tleXdvcmQ+PGtleXdvcmQ+TWlkZGxlIEFnZWQ8L2tleXdv
cmQ+PGtleXdvcmQ+UGhhcm1hY29nZW5vbWljIFRlc3Rpbmc8L2tleXdvcmQ+PGtleXdvcmQ+U2No
aXpvcGhyZW5pYS9jb21wbGljYXRpb25zL2RydWcgdGhlcmFweS8qZXBpZGVtaW9sb2d5L2dlbmV0
aWNzPC9rZXl3b3JkPjwva2V5d29yZHM+PGRhdGVzPjx5ZWFyPjIwMTk8L3llYXI+PHB1Yi1kYXRl
cz48ZGF0ZT5BcHI8L2RhdGU+PC9wdWItZGF0ZXM+PC9kYXRlcz48aXNibj4xNDcwLTI2OXg8L2lz
Ym4+PGFjY2Vzc2lvbi1udW0+MjkyOTg5OTQ8L2FjY2Vzc2lvbi1udW0+PHVybHM+PC91cmxzPjxj
dXN0b20yPlBNQzY0NjI4MjQ8L2N1c3RvbTI+PGVsZWN0cm9uaWMtcmVzb3VyY2UtbnVtPjEwLjEw
MzgvczQxMzk3LTAxNy0wMDA0LTI8L2VsZWN0cm9uaWMtcmVzb3VyY2UtbnVtPjxyZW1vdGUtZGF0
YWJhc2UtcHJvdmlkZXI+TkxNPC9yZW1vdGUtZGF0YWJhc2UtcHJvdmlkZXI+PGxhbmd1YWdlPmVu
ZzwvbGFuZ3VhZ2U+PC9yZWNvcmQ+PC9DaXRlPjxDaXRlPjxBdXRob3I+R29sZHN0ZWluPC9BdXRo
b3I+PFllYXI+MjAxNDwvWWVhcj48UmVjTnVtPjIxPC9SZWNOdW0+PHJlY29yZD48cmVjLW51bWJl
cj4yMTwvcmVjLW51bWJlcj48Zm9yZWlnbi1rZXlzPjxrZXkgYXBwPSJFTiIgZGItaWQ9IjJkd3cy
MjVweHB3czBnZXoyZG1wMHRhY3d4ZnR2c3Q5ejVwZiIgdGltZXN0YW1wPSIxNTc4ODQwNDc0Ij4y
MTwva2V5PjwvZm9yZWlnbi1rZXlzPjxyZWYtdHlwZSBuYW1lPSJKb3VybmFsIEFydGljbGUiPjE3
PC9yZWYtdHlwZT48Y29udHJpYnV0b3JzPjxhdXRob3JzPjxhdXRob3I+R29sZHN0ZWluLCBKLiBJ
LjwvYXV0aG9yPjxhdXRob3I+SmFyc2tvZywgTC4gRi48L2F1dGhvcj48YXV0aG9yPkhpbGxpYXJk
LCBDLjwvYXV0aG9yPjxhdXRob3I+QWxmaXJldmljLCBBLjwvYXV0aG9yPjxhdXRob3I+RHVuY2Fu
LCBMLjwvYXV0aG9yPjxhdXRob3I+Rm91cmNoZXMsIEQuPC9hdXRob3I+PGF1dGhvcj5IdWFuZywg
SC48L2F1dGhvcj48YXV0aG9yPkxlaywgTS48L2F1dGhvcj48YXV0aG9yPk5lYWxlLCBCLiBNLjwv
YXV0aG9yPjxhdXRob3I+Umlwa2UsIFMuPC9hdXRob3I+PGF1dGhvcj5TaGlhbm5hLCBLLjwvYXV0
aG9yPjxhdXRob3I+U3phdGtpZXdpY3osIEouIFAuPC9hdXRob3I+PGF1dGhvcj5Ucm9wc2hhLCBB
LjwvYXV0aG9yPjxhdXRob3I+dmFuIGRlbiBPb3JkLCBFLiBKLjwvYXV0aG9yPjxhdXRob3I+Q2Fz
Y29yYmksIEkuPC9hdXRob3I+PGF1dGhvcj5EZXR0bGluZywgTS48L2F1dGhvcj48YXV0aG9yPkdh
eml0LCBFLjwvYXV0aG9yPjxhdXRob3I+R29mZiwgRC4gQy48L2F1dGhvcj48YXV0aG9yPkhvbGRl
biwgQS4gTC48L2F1dGhvcj48YXV0aG9yPktlbGx5LCBELiBMLjwvYXV0aG9yPjxhdXRob3I+TWFs
aG90cmEsIEEuIEsuPC9hdXRob3I+PGF1dGhvcj5OaWVsc2VuLCBKLjwvYXV0aG9yPjxhdXRob3I+
UGlybW9oYW1lZCwgTS48L2F1dGhvcj48YXV0aG9yPlJ1amVzY3UsIEQuPC9hdXRob3I+PGF1dGhv
cj5XZXJnZSwgVC48L2F1dGhvcj48YXV0aG9yPkxldnksIEQuIEwuPC9hdXRob3I+PGF1dGhvcj5K
b3NpYXNzZW4sIFIuIEMuPC9hdXRob3I+PGF1dGhvcj5LZW5uZWR5LCBKLiBMLjwvYXV0aG9yPjxh
dXRob3I+TGllYmVybWFuLCBKLiBBLjwvYXV0aG9yPjxhdXRob3I+RGFseSwgTS4gSi48L2F1dGhv
cj48YXV0aG9yPlN1bGxpdmFuLCBQLiBGLjwvYXV0aG9yPjwvYXV0aG9ycz48L2NvbnRyaWJ1dG9y
cz48YXV0aC1hZGRyZXNzPjFdIEFuYWx5dGljIGFuZCBUcmFuc2xhdGlvbmFsIEdlbmV0aWNzIFVu
aXQsIE1hc3NhY2h1c2V0dHMgR2VuZXJhbCBIb3NwaXRhbCwgQm9zdG9uLCBNYXNzYWNodXNldHRz
IDAyMTE0LCBVU0EgWzJdIE1lZGljYWwgYW5kIFBvcHVsYXRpb24gR2VuZXRpY3MgUHJvZ3JhbSwg
QnJvYWQgSW5zdGl0dXRlIG9mIE1JVCBhbmQgSGFydmFyZCwgQ2FtYnJpZGdlLCBNYXNzYWNodXNl
dHRzIDAyMTQyLCBVU0EuJiN4RDtEZXBhcnRtZW50IG9mIFBzeWNoaWF0cnksIFVuaXZlcnNpdHkg
b2YgTm9ydGggQ2Fyb2xpbmEsIENoYXBlbCBIaWxsLCBOb3J0aCBDYXJvbGluYSAyNzU5OSwgVVNB
LiYjeEQ7RGVwYXJ0bWVudCBvZiBNb2xlY3VsYXIgYW5kIENsaW5pY2FsIFBoYXJtYWNvbG9neSwg
VW5pdmVyc2l0eSBvZiBMaXZlcnBvb2wsIExpdmVycG9vbCBMNjkgM0JYLCBVSy4mI3hEO0xhYm9y
YXRvcnkgZm9yIE1vbGVjdWxhciBNb2RlbGluZywgRGl2aXNpb24gb2YgQ2hlbWljYWwgQmlvbG9n
eSBhbmQgTWVkaWNpbmFsIENoZW1pc3RyeSwgRXNoZWxtYW4gU2Nob29sIG9mIFBoYXJtYWN5LCBV
bml2ZXJzaXR5IG9mIE5vcnRoIENhcm9saW5hLCBDaGFwZWwgSGlsbCwgTm9ydGggQ2Fyb2xpbmEg
Mjc1OTksIFVTQS4mI3hEO0FuYWx5dGljIGFuZCBUcmFuc2xhdGlvbmFsIEdlbmV0aWNzIFVuaXQs
IE1hc3NhY2h1c2V0dHMgR2VuZXJhbCBIb3NwaXRhbCwgQm9zdG9uLCBNYXNzYWNodXNldHRzIDAy
MTE0LCBVU0EuJiN4RDsxXSBBbmFseXRpYyBhbmQgVHJhbnNsYXRpb25hbCBHZW5ldGljcyBVbml0
LCBNYXNzYWNodXNldHRzIEdlbmVyYWwgSG9zcGl0YWwsIEJvc3RvbiwgTWFzc2FjaHVzZXR0cyAw
MjExNCwgVVNBIFsyXSBNZWRpY2FsIGFuZCBQb3B1bGF0aW9uIEdlbmV0aWNzIFByb2dyYW0sIEJy
b2FkIEluc3RpdHV0ZSBvZiBNSVQgYW5kIEhhcnZhcmQsIENhbWJyaWRnZSwgTWFzc2FjaHVzZXR0
cyAwMjE0MiwgVVNBIFszXSBQc3ljaGlhdHJpYyBhbmQgTmV1cm9kZXZlbG9wbWVudGFsIEdlbmV0
aWNzIFVuaXQsIE1hc3NhY2h1c2V0dHMgR2VuZXJhbCBIb3NwaXRhbCwgQm9zdG9uLCBNYXNzYWNo
dXNldHRzIDAyMTE0LCBVU0EgWzRdIFN0YW5sZXkgQ2VudGVyIGZvciBQc3ljaGlhdHJpYyBSZXNl
YXJjaCwgQnJvYWQgSW5zdGl0dXRlIG9mIE1JVCBhbmQgSGFydmFyZCwgQ2FtYnJpZGdlLCBNYXNz
YWNodXNldHRzIDAyMTQyLCBVU0EuJiN4RDsxXSBBbmFseXRpYyBhbmQgVHJhbnNsYXRpb25hbCBH
ZW5ldGljcyBVbml0LCBNYXNzYWNodXNldHRzIEdlbmVyYWwgSG9zcGl0YWwsIEJvc3RvbiwgTWFz
c2FjaHVzZXR0cyAwMjExNCwgVVNBIFsyXSBTdGFubGV5IENlbnRlciBmb3IgUHN5Y2hpYXRyaWMg
UmVzZWFyY2gsIEJyb2FkIEluc3RpdHV0ZSBvZiBNSVQgYW5kIEhhcnZhcmQsIENhbWJyaWRnZSwg
TWFzc2FjaHVzZXR0cyAwMjE0MiwgVVNBLiYjeEQ7TmV3IFlvcmsgR2Vub21lIENlbnRlciwgTmV3
IFlvcmssIE5ldyBZb3JrIDEwMDEzLCBVU0EuJiN4RDtEZXBhcnRtZW50IG9mIEdlbmV0aWNzLCBV
bml2ZXJzaXR5IG9mIE5vcnRoIENhcm9saW5hLCBDaGFwZWwgSGlsbCwgTm9ydGggQ2Fyb2xpbmEg
Mjc1OTksIFVTQS4mI3hEO0NlbnRlciBmb3IgQmlvbWFya2VyIFJlc2VhcmNoIGFuZCBQZXJzb25h
bGl6ZWQgTWVkaWNpbmUsIFZpcmdpbmlhIENvbW1vbndlYWx0aCBVbml2ZXJzaXR5LCBSaWNobW9u
ZCwgVmlyZ2luaWEgMjMyOTgsIFVTQS4mI3hEO0luc3RpdHV0ZSBvZiBFeHBlcmltZW50YWwgYW5k
IENsaW5pY2FsIFBoYXJtYWNvbG9neSwgVW5pdmVyc2l0eSBIb3NwaXRhbCBTY2hsZXN3aWctSG9s
c3RlaW4sIDI0MTA1IEtpZWwsIEdlcm1hbnkuJiN4RDtEZXBhcnRtZW50IG9mIFBzeWNoaWF0cnkg
YW5kIFBzeWNob3RoZXJhcHksIENoYXJpdGUtVW5pdmVyc2l0eSBNZWRpY2luZSwgMTQwNTAgQmVy
bGluLCBHZXJtYW55LiYjeEQ7VGVsIEF2aXYgVW5pdmVyc2l0eSwgUmFtYXQgQXZpdiwgVGlzc3Vl
IFR5cGluZyBMYWIsIFNoZWJhIE1lZGljYWwgQ2VudGVyIDY5OTc4MDEsIElzcmFlbC4mI3hEO0Rl
cGFydG1lbnQgb2YgUHN5Y2hpYXRyeSwgTmV3IFlvcmsgVW5pdmVyc2l0eSwgTmV3IFlvcmsgTmV3
IFlvcmsgMTAwMTYsIFVTQS4mI3hEO0ludGVybmF0aW9uYWwgU0FFIENvbnNvcnRpdW0sIEx0ZC4s
IENoaWNhZ28sIElsbGlub2lzIDYwNjMxLCBVU0EuJiN4RDtNYXJ5bGFuZCBQc3ljaGlhdHJpYyBS
ZXNlYXJjaCBDZW50ZXIsIFVuaXZlcnNpdHkgb2YgTWFyeWxhbmQsIEJhbHRpbW9yZSwgTWFyeWxh
bmQgMjEyMjgsIFVTQS4mI3hEOzFdIFRoZSBGZWluc3RlaW4gSW5zdGl0dXRlIGZvciBNZWRpY2Fs
IFJlc2VhcmNoLCBNYW5oYXNzZXQsIE5ldyBZb3JrIDExMDMwLCBVU0EgWzJdIFRoZSBIb2ZzdHJh
IE5TLUxJSiBTY2hvb2wgb2YgTWVkaWNpbmUsIEhlbXBzdGVhZCwgTmV3IFlvcmsgMTE1NDksIFVT
QSBbM10gVGhlIFp1Y2tlciBIaWxsc2lkZSBIb3NwaXRhbCwgR2xlbiBPYWtzLCBOZXcgWW9yayAx
MTAwNCwgVVNBLiYjeEQ7MV0gQWFsYm9yZyBVbml2ZXJzaXR5IEhvc3BpdGFsLCBQc3ljaGlhdHJ5
LCBBYWxib3JnIDkwMDAsIERlbm1hcmsgWzJdIERlcGFydG1lbnQgb2YgQ2xpbmljYWwgTWVkaWNp
bmUsIEFhbGJvcmcgVW5pdmVyc2l0eSwgQWFsYm9yZyA5MDAwLCBEZW5tYXJrLiYjeEQ7MV0gRGVw
YXJ0bWVudCBvZiBQc3ljaGlhdHJ5LCBVbml2ZXJzaXR5IG9mIEhhbGxlLCBIYWxsZSAwNjExMiwg
R2VybWFueSBbMl0gRGVwYXJ0bWVudCBvZiBQc3ljaGlhdHJ5LCBVbml2ZXJzaXR5IG9mIE11bmlj
aCwgODAzMzYgTXVuaWNoLCBHZXJtYW55LiYjeEQ7MV0gRGVwYXJ0bWVudCBvZiBDbGluaWNhbCBN
ZWRpY2luZSwgVW5pdmVyc2l0eSBvZiBDb3BlbmhhZ2VuLCBDb3BlbmhhZ2VuIDExNjUsIERlbm1h
cmsgWzJdIEluc3RpdHV0ZSBvZiBCaW9sb2dpY2FsIFBzeWNoaWF0cnksIE1IQyBTY3QuIEhhbnMs
IE1lbnRhbCBIZWFsdGggU2VydmljZXMgQ29wZW5oYWdlbiwgQ29wZW5oYWdlbiA0MDAwLCBEZW5t
YXJrIFszXSBUaGUgTHVuZGJlY2sgRm91bmRhdGlvbiBJbml0aWF0aXZlIGZvciBJbnRlZ3JhdGl2
ZSBQc3ljaGlhdHJpYyBSZXNlYXJjaCwgaVBTWUNILCA4MDAwIFJvc2tpbGRlLCBEZW5tYXJrLiYj
eEQ7MV0gRGVwYXJ0bWVudCBvZiBQc3ljaGlhdHJ5LCBIYXJ2YXJkIE1lZGljYWwgU2Nob29sLCBC
b3N0b24sIE1hc3NhY2h1c2V0dHMgMDIxMTUsIFVTQSBbMl0gUHN5Y2hvbG9neSBSZXNlYXJjaCBM
YWJvcmF0b3J5LCBNY0xlYW4gSG9zcGl0YWwsIEJlbG1vbnQsIE1hc3NhY2h1c2V0dHMgMDI0Nzgs
IFVTQS4mI3hEO0RlcGFydG1lbnQgb2YgUHN5Y2hpYXRyeSwgRHJleGVsIFVuaXZlcnNpdHksIFBo
aWxhZGVscGhpYSwgUGVubnN5bHZhbmlhIDE5MTA0LCBVU0EuJiN4RDtDZW50ZXIgZm9yIEFkZGlj
dGlvbiBhbmQgTWVudGFsIEhlYWx0aCwgVG9yb250bywgQ2FuYWRhIE01VCAxUjguJiN4RDtEZXBh
cnRtZW50IG9mIFBzeWNoaWF0cnksIENvbHVtYmlhIFVuaXZlcnNpdHkgYW5kIHRoZSBOZXcgWW9y
ayBTdGF0ZSBQc3ljaGlhdHJpYyBJbnN0aXR1dGUsIE5ldyBZb3JrLCBOZXcgWW9yayAxMDAzMiwg
VVNBLiYjeEQ7MV0gQW5hbHl0aWMgYW5kIFRyYW5zbGF0aW9uYWwgR2VuZXRpY3MgVW5pdCwgTWFz
c2FjaHVzZXR0cyBHZW5lcmFsIEhvc3BpdGFsLCBCb3N0b24sIE1hc3NhY2h1c2V0dHMgMDIxMTQs
IFVTQSBbMl0gTWVkaWNhbCBhbmQgUG9wdWxhdGlvbiBHZW5ldGljcyBQcm9ncmFtLCBCcm9hZCBJ
bnN0aXR1dGUgb2YgTUlUIGFuZCBIYXJ2YXJkLCBDYW1icmlkZ2UsIE1hc3NhY2h1c2V0dHMgMDIx
NDIsIFVTQSBbM10uJiN4RDsxXSBEZXBhcnRtZW50IG9mIFBzeWNoaWF0cnksIFVuaXZlcnNpdHkg
b2YgTm9ydGggQ2Fyb2xpbmEsIENoYXBlbCBIaWxsLCBOb3J0aCBDYXJvbGluYSAyNzU5OSwgVVNB
IFsyXSBEZXBhcnRtZW50IG9mIEdlbmV0aWNzLCBVbml2ZXJzaXR5IG9mIE5vcnRoIENhcm9saW5h
LCBDaGFwZWwgSGlsbCwgTm9ydGggQ2Fyb2xpbmEgMjc1OTksIFVTQSBbM10gRGVwYXJ0bWVudCBv
ZiBNZWRpY2FsIEVwaWRlbWlvbG9neSBhbmQgQmlvc3RhdGlzdGljcywgS2Fyb2xpbnNrYSBJbnN0
aXR1dGV0LCBTRS0xNzEgNzcgU3RvY2tob2xtLCBTd2VkZW4gWzRdLjwvYXV0aC1hZGRyZXNzPjx0
aXRsZXM+PHRpdGxlPkNsb3phcGluZS1pbmR1Y2VkIGFncmFudWxvY3l0b3NpcyBpcyBhc3NvY2lh
dGVkIHdpdGggcmFyZSBITEEtRFFCMSBhbmQgSExBLUIgYWxsZWxl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Dc1NzwvcGFnZXM+PHZvbHVtZT41PC92b2x1bWU+PGVkaXRpb24+MjAx
NC8wOS8wNTwvZWRpdGlvbj48a2V5d29yZHM+PGtleXdvcmQ+QWdyYW51bG9jeXRvc2lzL2NoZW1p
Y2FsbHkgaW5kdWNlZC8qZ2VuZXRpY3MvaW1tdW5vbG9neTwva2V5d29yZD48a2V5d29yZD5BbGxl
bGVzPC9rZXl3b3JkPjxrZXl3b3JkPkFtaW5vIEFjaWQgU3Vic3RpdHV0aW9uPC9rZXl3b3JkPjxr
ZXl3b3JkPkFudGlwc3ljaG90aWMgQWdlbnRzLyphZHZlcnNlIGVmZmVjdHM8L2tleXdvcmQ+PGtl
eXdvcmQ+Q2FzZS1Db250cm9sIFN0dWRpZXM8L2tleXdvcmQ+PGtleXdvcmQ+Q2xvemFwaW5lLyph
ZHZlcnNlIGVmZmVjdHM8L2tleXdvcmQ+PGtleXdvcmQ+KkV4b21lPC9rZXl3b3JkPjxrZXl3b3Jk
PkdlbmUgRnJlcXVlbmN5PC9rZXl3b3JkPjxrZXl3b3JkPipHZW5ldGljIFByZWRpc3Bvc2l0aW9u
IHRvIERpc2Vhc2U8L2tleXdvcmQ+PGtleXdvcmQ+R2Vub21lLVdpZGUgQXNzb2NpYXRpb24gU3R1
ZHk8L2tleXdvcmQ+PGtleXdvcmQ+SExBLUIgQW50aWdlbnMvKmdlbmV0aWNzL2ltbXVub2xvZ3k8
L2tleXdvcmQ+PGtleXdvcmQ+SExBLURRIGJldGEtQ2hhaW5zLypnZW5ldGljcy9pbW11bm9sb2d5
PC9rZXl3b3JkPjxrZXl3b3JkPkhldGVyb3p5Z290ZTwva2V5d29yZD48a2V5d29yZD5IdW1hbnM8
L2tleXdvcmQ+PGtleXdvcmQ+T2RkcyBSYXRpbzwva2V5d29yZD48a2V5d29yZD5Qc3ljaG90aWMg
RGlzb3JkZXJzL2RydWcgdGhlcmFweS9nZW5ldGljcy9pbW11bm9sb2d5PC9rZXl3b3JkPjxrZXl3
b3JkPlNldmVyaXR5IG9mIElsbG5lc3MgSW5kZXg8L2tleXdvcmQ+PC9rZXl3b3Jkcz48ZGF0ZXM+
PHllYXI+MjAxNDwveWVhcj48cHViLWRhdGVzPjxkYXRlPlNlcCA0PC9kYXRlPjwvcHViLWRhdGVz
PjwvZGF0ZXM+PGlzYm4+MjA0MS0xNzIzPC9pc2JuPjxhY2Nlc3Npb24tbnVtPjI1MTg3MzUzPC9h
Y2Nlc3Npb24tbnVtPjx1cmxzPjwvdXJscz48Y3VzdG9tMj5QTUM0MTU1NTA4PC9jdXN0b20yPjxj
dXN0b202Pk5JSE1TNjE0OTM3PC9jdXN0b202PjxlbGVjdHJvbmljLXJlc291cmNlLW51bT4xMC4x
MDM4L25jb21tczU3NTc8L2VsZWN0cm9uaWMtcmVzb3VyY2UtbnVtPjxyZW1vdGUtZGF0YWJhc2Ut
cHJvdmlkZXI+TkxNPC9yZW1vdGUtZGF0YWJhc2UtcHJvdmlkZXI+PGxhbmd1YWdlPmVuZzwvbGFu
Z3VhZ2U+PC9yZWNvcmQ+PC9DaXRlPjwvRW5kTm90ZT4A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HaXJhcmRpbjwvQXV0aG9yPjxZZWFyPjIwMTk8L1llYXI+
PFJlY051bT4xPC9SZWNOdW0+PERpc3BsYXlUZXh0PigxMSwgMjYpPC9EaXNwbGF5VGV4dD48cmVj
b3JkPjxyZWMtbnVtYmVyPjE8L3JlYy1udW1iZXI+PGZvcmVpZ24ta2V5cz48a2V5IGFwcD0iRU4i
IGRiLWlkPSIyZHd3MjI1cHhwd3MwZ2V6MmRtcDB0YWN3eGZ0dnN0OXo1cGYiIHRpbWVzdGFtcD0i
MTU3ODg0MDQwOCI+MTwva2V5PjwvZm9yZWlnbi1rZXlzPjxyZWYtdHlwZSBuYW1lPSJKb3VybmFs
IEFydGljbGUiPjE3PC9yZWYtdHlwZT48Y29udHJpYnV0b3JzPjxhdXRob3JzPjxhdXRob3I+R2ly
YXJkaW4sIEYuIFIuPC9hdXRob3I+PGF1dGhvcj5Qb25jZXQsIEEuPC9hdXRob3I+PGF1dGhvcj5Q
ZXJyaWVyLCBBLjwvYXV0aG9yPjxhdXRob3I+VmVybmF6LCBOLjwvYXV0aG9yPjxhdXRob3I+UGxl
dHNjaGVyLCBNLjwvYXV0aG9yPjxhdXRob3I+Ri4gU2FtZXIgQzwvYXV0aG9yPjxhdXRob3I+TGll
YmVybWFuLCBKLiBBLjwvYXV0aG9yPjxhdXRob3I+VmlsbGFyZCwgSi48L2F1dGhvcj48L2F1dGhv
cnM+PC9jb250cmlidXRvcnM+PGF1dGgtYWRkcmVzcz5EaXZpc2lvbiBvZiBDbGluaWNhbCBQaGFy
bWFjb2xvZ3kgYW5kIFRveGljb2xvZ3ksIERlcGFydG1lbnQgb2YgQW5lc3RoZXNpb2xvZ3ksIElu
dGVuc2l2ZSBDYXJlLCBhbmQgQ2xpbmljYWwgUGhhcm1hY29sb2d5LCBVbml2ZXJzaXR5IEhvc3Bp
dGFscyBvZiBHZW5ldmEgYW5kIFVuaXZlcnNpdHkgb2YgR2VuZXZhLCBHZW5ldmEsIFN3aXR6ZXJs
YW5kLiBmcmFuY29pcy5naXJhcmRpbkBoY3VnZS5jaC4mI3hEO01lZGljYWwgRGlyZWN0aW9uLCBV
bml2ZXJzaXR5IEhvc3BpdGFscyBvZiBHZW5ldmEgYW5kIFVuaXZlcnNpdHkgb2YgR2VuZXZhLCBH
ZW5ldmEsIFN3aXR6ZXJsYW5kLiBmcmFuY29pcy5naXJhcmRpbkBoY3VnZS5jaC4mI3hEO1RoZSBD
bGluaWNhbCBSZXNlYXJjaCBDZW50cmUsIERpdmlzaW9uIG9mIENsaW5pY2FsIEVwaWRlbWlvbG9n
eSwgRGVwYXJ0bWVudCBvZiBIZWFsdGggYW5kIENvbW11bml0eSBNZWRpY2luZSwgVW5pdmVyc2l0
eSBvZiBHZW5ldmEgYW5kIFVuaXZlcnNpdHkgSG9zcGl0YWxzIG9mIEdlbmV2YSwgR2VuZXZhLCBT
d2l0emVybGFuZC4mI3hEO01lZGljYWwgRGlyZWN0aW9uLCBVbml2ZXJzaXR5IEhvc3BpdGFscyBv
ZiBHZW5ldmEgYW5kIFVuaXZlcnNpdHkgb2YgR2VuZXZhLCBHZW5ldmEsIFN3aXR6ZXJsYW5kLiYj
eEQ7RGVwYXJ0bWVudCBvZiBJbnRlcm5hbCBNZWRpY2luZSwgUmVoYWJpbGl0YXRpb24gYW5kIEdl
cmlhdHJpY3MsIEdlbmV2YSBVbml2ZXJzaXR5IEhvc3BpdGFscyBhbmQgR2VuZXZhIEZhY3VsdHkg
b2YgTWVkaWNpbmUsIEdlbmV2YSwgU3dpdHplcmxhbmQuJiN4RDtGaW5hbmNlIERpcmVjdGlvbiwg
VW5pdmVyc2l0eSBIb3NwaXRhbHMgYW5kIFVuaXZlcnNpdHkgb2YgR2VuZXZhLCAxMjA1LCBHZW5l
dmEsIFN3aXR6ZXJsYW5kLiYjeEQ7V2ludGVydGh1ciBJbnN0aXR1dGUgb2YgSGVhbHRoIEVjb25v
bWljcywgWnVyaWNoIFVuaXZlcnNpdHkgb2YgQXBwbGllZCBTY2llbmNlcywgV2ludGVydGh1ciwg
U3dpdHplcmxhbmQuJiN4RDtEaXZpc2lvbiBvZiBDbGluaWNhbCBQaGFybWFjb2xvZ3kgYW5kIFRv
eGljb2xvZ3ksIERlcGFydG1lbnQgb2YgQW5lc3RoZXNpb2xvZ3ksIEludGVuc2l2ZSBDYXJlLCBh
bmQgQ2xpbmljYWwgUGhhcm1hY29sb2d5LCBVbml2ZXJzaXR5IEhvc3BpdGFscyBvZiBHZW5ldmEg
YW5kIFVuaXZlcnNpdHkgb2YgR2VuZXZhLCBHZW5ldmEsIFN3aXR6ZXJsYW5kLiYjeEQ7RGVwYXJ0
bWVudCBvZiBQc3ljaGlhdHJ5LCBDb2x1bWJpYSBVbml2ZXJzaXR5IGFuZCBOZXcgWW9yayBTdGF0
ZSBQc3ljaGlhdHJpYyBJbnN0aXR1dGUsIE5ldyBZb3JrLCBOWSwgMTAwMzIsIFVTQS4mI3hEO0Rp
dmlzaW9uIG9mIE5lcGhyb2xvZ3ksIFVuaXZlcnNpdHkgSG9zcGl0YWxzIG9mIEdlbmV2YSBhbmQg
VW5pdmVyc2l0eSBvZiBHZW5ldmEsIEdlbmV2YSwgU3dpdHplcmxhbmQuPC9hdXRoLWFkZHJlc3M+
PHRpdGxlcz48dGl0bGU+Q29zdC1lZmZlY3RpdmVuZXNzIG9mIEhMQS1EUUIxL0hMQS1CIHBoYXJt
YWNvZ2VuZXRpYy1ndWlkZWQgdHJlYXRtZW50IGFuZCBibG9vZCBtb25pdG9yaW5nIGluIFVTIHBh
dGllbnRzIHRha2luZyBjbG96YXBpbmU8L3RpdGxlPjxzZWNvbmRhcnktdGl0bGU+UGhhcm1hY29n
ZW5vbWljcyBKPC9zZWNvbmRhcnktdGl0bGU+PGFsdC10aXRsZT5UaGUgcGhhcm1hY29nZW5vbWlj
cyBqb3VybmFsPC9hbHQtdGl0bGU+PC90aXRsZXM+PHBlcmlvZGljYWw+PGZ1bGwtdGl0bGU+UGhh
cm1hY29nZW5vbWljcyBKPC9mdWxsLXRpdGxlPjxhYmJyLTE+VGhlIHBoYXJtYWNvZ2Vub21pY3Mg
am91cm5hbDwvYWJici0xPjwvcGVyaW9kaWNhbD48YWx0LXBlcmlvZGljYWw+PGZ1bGwtdGl0bGU+
UGhhcm1hY29nZW5vbWljcyBKPC9mdWxsLXRpdGxlPjxhYmJyLTE+VGhlIHBoYXJtYWNvZ2Vub21p
Y3Mgam91cm5hbDwvYWJici0xPjwvYWx0LXBlcmlvZGljYWw+PHBhZ2VzPjIxMS0yMTg8L3BhZ2Vz
Pjx2b2x1bWU+MTk8L3ZvbHVtZT48bnVtYmVyPjI8L251bWJlcj48ZWRpdGlvbj4yMDE4LzAxLzA1
PC9lZGl0aW9uPjxrZXl3b3Jkcz48a2V5d29yZD5BZHVsdDwva2V5d29yZD48a2V5d29yZD5BZ3Jh
bnVsb2N5dG9zaXMvY2hlbWljYWxseSBpbmR1Y2VkLyplcGlkZW1pb2xvZ3kvKmdlbmV0aWNzL3Bh
dGhvbG9neTwva2V5d29yZD48a2V5d29yZD5BbGxlbGVzPC9rZXl3b3JkPjxrZXl3b3JkPkNsb3ph
cGluZS9hZG1pbmlzdHJhdGlvbiAmYW1wOyBkb3NhZ2UvKmFkdmVyc2UgZWZmZWN0czwva2V5d29y
ZD48a2V5d29yZD5Db2hvcnQgU3R1ZGllczwva2V5d29yZD48a2V5d29yZD5Db3N0LUJlbmVmaXQg
QW5hbHlzaXM8L2tleXdvcmQ+PGtleXdvcmQ+RmVtYWxlPC9rZXl3b3JkPjxrZXl3b3JkPkdlbmV0
aWMgUHJlZGlzcG9zaXRpb24gdG8gRGlzZWFzZTwva2V5d29yZD48a2V5d29yZD5HZW5vdHlwZTwv
a2V5d29yZD48a2V5d29yZD5ITEEtQiBBbnRpZ2Vucy9nZW5ldGljczwva2V5d29yZD48a2V5d29y
ZD5ITEEtRFEgYmV0YS1DaGFpbnMvZ2VuZXRpY3M8L2tleXdvcmQ+PGtleXdvcmQ+SHVtYW5zPC9r
ZXl3b3JkPjxrZXl3b3JkPk1hbGU8L2tleXdvcmQ+PGtleXdvcmQ+TWlkZGxlIEFnZWQ8L2tleXdv
cmQ+PGtleXdvcmQ+UGhhcm1hY29nZW5vbWljIFRlc3Rpbmc8L2tleXdvcmQ+PGtleXdvcmQ+U2No
aXpvcGhyZW5pYS9jb21wbGljYXRpb25zL2RydWcgdGhlcmFweS8qZXBpZGVtaW9sb2d5L2dlbmV0
aWNzPC9rZXl3b3JkPjwva2V5d29yZHM+PGRhdGVzPjx5ZWFyPjIwMTk8L3llYXI+PHB1Yi1kYXRl
cz48ZGF0ZT5BcHI8L2RhdGU+PC9wdWItZGF0ZXM+PC9kYXRlcz48aXNibj4xNDcwLTI2OXg8L2lz
Ym4+PGFjY2Vzc2lvbi1udW0+MjkyOTg5OTQ8L2FjY2Vzc2lvbi1udW0+PHVybHM+PC91cmxzPjxj
dXN0b20yPlBNQzY0NjI4MjQ8L2N1c3RvbTI+PGVsZWN0cm9uaWMtcmVzb3VyY2UtbnVtPjEwLjEw
MzgvczQxMzk3LTAxNy0wMDA0LTI8L2VsZWN0cm9uaWMtcmVzb3VyY2UtbnVtPjxyZW1vdGUtZGF0
YWJhc2UtcHJvdmlkZXI+TkxNPC9yZW1vdGUtZGF0YWJhc2UtcHJvdmlkZXI+PGxhbmd1YWdlPmVu
ZzwvbGFuZ3VhZ2U+PC9yZWNvcmQ+PC9DaXRlPjxDaXRlPjxBdXRob3I+R29sZHN0ZWluPC9BdXRo
b3I+PFllYXI+MjAxNDwvWWVhcj48UmVjTnVtPjIxPC9SZWNOdW0+PHJlY29yZD48cmVjLW51bWJl
cj4yMTwvcmVjLW51bWJlcj48Zm9yZWlnbi1rZXlzPjxrZXkgYXBwPSJFTiIgZGItaWQ9IjJkd3cy
MjVweHB3czBnZXoyZG1wMHRhY3d4ZnR2c3Q5ejVwZiIgdGltZXN0YW1wPSIxNTc4ODQwNDc0Ij4y
MTwva2V5PjwvZm9yZWlnbi1rZXlzPjxyZWYtdHlwZSBuYW1lPSJKb3VybmFsIEFydGljbGUiPjE3
PC9yZWYtdHlwZT48Y29udHJpYnV0b3JzPjxhdXRob3JzPjxhdXRob3I+R29sZHN0ZWluLCBKLiBJ
LjwvYXV0aG9yPjxhdXRob3I+SmFyc2tvZywgTC4gRi48L2F1dGhvcj48YXV0aG9yPkhpbGxpYXJk
LCBDLjwvYXV0aG9yPjxhdXRob3I+QWxmaXJldmljLCBBLjwvYXV0aG9yPjxhdXRob3I+RHVuY2Fu
LCBMLjwvYXV0aG9yPjxhdXRob3I+Rm91cmNoZXMsIEQuPC9hdXRob3I+PGF1dGhvcj5IdWFuZywg
SC48L2F1dGhvcj48YXV0aG9yPkxlaywgTS48L2F1dGhvcj48YXV0aG9yPk5lYWxlLCBCLiBNLjwv
YXV0aG9yPjxhdXRob3I+Umlwa2UsIFMuPC9hdXRob3I+PGF1dGhvcj5TaGlhbm5hLCBLLjwvYXV0
aG9yPjxhdXRob3I+U3phdGtpZXdpY3osIEouIFAuPC9hdXRob3I+PGF1dGhvcj5Ucm9wc2hhLCBB
LjwvYXV0aG9yPjxhdXRob3I+dmFuIGRlbiBPb3JkLCBFLiBKLjwvYXV0aG9yPjxhdXRob3I+Q2Fz
Y29yYmksIEkuPC9hdXRob3I+PGF1dGhvcj5EZXR0bGluZywgTS48L2F1dGhvcj48YXV0aG9yPkdh
eml0LCBFLjwvYXV0aG9yPjxhdXRob3I+R29mZiwgRC4gQy48L2F1dGhvcj48YXV0aG9yPkhvbGRl
biwgQS4gTC48L2F1dGhvcj48YXV0aG9yPktlbGx5LCBELiBMLjwvYXV0aG9yPjxhdXRob3I+TWFs
aG90cmEsIEEuIEsuPC9hdXRob3I+PGF1dGhvcj5OaWVsc2VuLCBKLjwvYXV0aG9yPjxhdXRob3I+
UGlybW9oYW1lZCwgTS48L2F1dGhvcj48YXV0aG9yPlJ1amVzY3UsIEQuPC9hdXRob3I+PGF1dGhv
cj5XZXJnZSwgVC48L2F1dGhvcj48YXV0aG9yPkxldnksIEQuIEwuPC9hdXRob3I+PGF1dGhvcj5K
b3NpYXNzZW4sIFIuIEMuPC9hdXRob3I+PGF1dGhvcj5LZW5uZWR5LCBKLiBMLjwvYXV0aG9yPjxh
dXRob3I+TGllYmVybWFuLCBKLiBBLjwvYXV0aG9yPjxhdXRob3I+RGFseSwgTS4gSi48L2F1dGhv
cj48YXV0aG9yPlN1bGxpdmFuLCBQLiBGLjwvYXV0aG9yPjwvYXV0aG9ycz48L2NvbnRyaWJ1dG9y
cz48YXV0aC1hZGRyZXNzPjFdIEFuYWx5dGljIGFuZCBUcmFuc2xhdGlvbmFsIEdlbmV0aWNzIFVu
aXQsIE1hc3NhY2h1c2V0dHMgR2VuZXJhbCBIb3NwaXRhbCwgQm9zdG9uLCBNYXNzYWNodXNldHRz
IDAyMTE0LCBVU0EgWzJdIE1lZGljYWwgYW5kIFBvcHVsYXRpb24gR2VuZXRpY3MgUHJvZ3JhbSwg
QnJvYWQgSW5zdGl0dXRlIG9mIE1JVCBhbmQgSGFydmFyZCwgQ2FtYnJpZGdlLCBNYXNzYWNodXNl
dHRzIDAyMTQyLCBVU0EuJiN4RDtEZXBhcnRtZW50IG9mIFBzeWNoaWF0cnksIFVuaXZlcnNpdHkg
b2YgTm9ydGggQ2Fyb2xpbmEsIENoYXBlbCBIaWxsLCBOb3J0aCBDYXJvbGluYSAyNzU5OSwgVVNB
LiYjeEQ7RGVwYXJ0bWVudCBvZiBNb2xlY3VsYXIgYW5kIENsaW5pY2FsIFBoYXJtYWNvbG9neSwg
VW5pdmVyc2l0eSBvZiBMaXZlcnBvb2wsIExpdmVycG9vbCBMNjkgM0JYLCBVSy4mI3hEO0xhYm9y
YXRvcnkgZm9yIE1vbGVjdWxhciBNb2RlbGluZywgRGl2aXNpb24gb2YgQ2hlbWljYWwgQmlvbG9n
eSBhbmQgTWVkaWNpbmFsIENoZW1pc3RyeSwgRXNoZWxtYW4gU2Nob29sIG9mIFBoYXJtYWN5LCBV
bml2ZXJzaXR5IG9mIE5vcnRoIENhcm9saW5hLCBDaGFwZWwgSGlsbCwgTm9ydGggQ2Fyb2xpbmEg
Mjc1OTksIFVTQS4mI3hEO0FuYWx5dGljIGFuZCBUcmFuc2xhdGlvbmFsIEdlbmV0aWNzIFVuaXQs
IE1hc3NhY2h1c2V0dHMgR2VuZXJhbCBIb3NwaXRhbCwgQm9zdG9uLCBNYXNzYWNodXNldHRzIDAy
MTE0LCBVU0EuJiN4RDsxXSBBbmFseXRpYyBhbmQgVHJhbnNsYXRpb25hbCBHZW5ldGljcyBVbml0
LCBNYXNzYWNodXNldHRzIEdlbmVyYWwgSG9zcGl0YWwsIEJvc3RvbiwgTWFzc2FjaHVzZXR0cyAw
MjExNCwgVVNBIFsyXSBNZWRpY2FsIGFuZCBQb3B1bGF0aW9uIEdlbmV0aWNzIFByb2dyYW0sIEJy
b2FkIEluc3RpdHV0ZSBvZiBNSVQgYW5kIEhhcnZhcmQsIENhbWJyaWRnZSwgTWFzc2FjaHVzZXR0
cyAwMjE0MiwgVVNBIFszXSBQc3ljaGlhdHJpYyBhbmQgTmV1cm9kZXZlbG9wbWVudGFsIEdlbmV0
aWNzIFVuaXQsIE1hc3NhY2h1c2V0dHMgR2VuZXJhbCBIb3NwaXRhbCwgQm9zdG9uLCBNYXNzYWNo
dXNldHRzIDAyMTE0LCBVU0EgWzRdIFN0YW5sZXkgQ2VudGVyIGZvciBQc3ljaGlhdHJpYyBSZXNl
YXJjaCwgQnJvYWQgSW5zdGl0dXRlIG9mIE1JVCBhbmQgSGFydmFyZCwgQ2FtYnJpZGdlLCBNYXNz
YWNodXNldHRzIDAyMTQyLCBVU0EuJiN4RDsxXSBBbmFseXRpYyBhbmQgVHJhbnNsYXRpb25hbCBH
ZW5ldGljcyBVbml0LCBNYXNzYWNodXNldHRzIEdlbmVyYWwgSG9zcGl0YWwsIEJvc3RvbiwgTWFz
c2FjaHVzZXR0cyAwMjExNCwgVVNBIFsyXSBTdGFubGV5IENlbnRlciBmb3IgUHN5Y2hpYXRyaWMg
UmVzZWFyY2gsIEJyb2FkIEluc3RpdHV0ZSBvZiBNSVQgYW5kIEhhcnZhcmQsIENhbWJyaWRnZSwg
TWFzc2FjaHVzZXR0cyAwMjE0MiwgVVNBLiYjeEQ7TmV3IFlvcmsgR2Vub21lIENlbnRlciwgTmV3
IFlvcmssIE5ldyBZb3JrIDEwMDEzLCBVU0EuJiN4RDtEZXBhcnRtZW50IG9mIEdlbmV0aWNzLCBV
bml2ZXJzaXR5IG9mIE5vcnRoIENhcm9saW5hLCBDaGFwZWwgSGlsbCwgTm9ydGggQ2Fyb2xpbmEg
Mjc1OTksIFVTQS4mI3hEO0NlbnRlciBmb3IgQmlvbWFya2VyIFJlc2VhcmNoIGFuZCBQZXJzb25h
bGl6ZWQgTWVkaWNpbmUsIFZpcmdpbmlhIENvbW1vbndlYWx0aCBVbml2ZXJzaXR5LCBSaWNobW9u
ZCwgVmlyZ2luaWEgMjMyOTgsIFVTQS4mI3hEO0luc3RpdHV0ZSBvZiBFeHBlcmltZW50YWwgYW5k
IENsaW5pY2FsIFBoYXJtYWNvbG9neSwgVW5pdmVyc2l0eSBIb3NwaXRhbCBTY2hsZXN3aWctSG9s
c3RlaW4sIDI0MTA1IEtpZWwsIEdlcm1hbnkuJiN4RDtEZXBhcnRtZW50IG9mIFBzeWNoaWF0cnkg
YW5kIFBzeWNob3RoZXJhcHksIENoYXJpdGUtVW5pdmVyc2l0eSBNZWRpY2luZSwgMTQwNTAgQmVy
bGluLCBHZXJtYW55LiYjeEQ7VGVsIEF2aXYgVW5pdmVyc2l0eSwgUmFtYXQgQXZpdiwgVGlzc3Vl
IFR5cGluZyBMYWIsIFNoZWJhIE1lZGljYWwgQ2VudGVyIDY5OTc4MDEsIElzcmFlbC4mI3hEO0Rl
cGFydG1lbnQgb2YgUHN5Y2hpYXRyeSwgTmV3IFlvcmsgVW5pdmVyc2l0eSwgTmV3IFlvcmsgTmV3
IFlvcmsgMTAwMTYsIFVTQS4mI3hEO0ludGVybmF0aW9uYWwgU0FFIENvbnNvcnRpdW0sIEx0ZC4s
IENoaWNhZ28sIElsbGlub2lzIDYwNjMxLCBVU0EuJiN4RDtNYXJ5bGFuZCBQc3ljaGlhdHJpYyBS
ZXNlYXJjaCBDZW50ZXIsIFVuaXZlcnNpdHkgb2YgTWFyeWxhbmQsIEJhbHRpbW9yZSwgTWFyeWxh
bmQgMjEyMjgsIFVTQS4mI3hEOzFdIFRoZSBGZWluc3RlaW4gSW5zdGl0dXRlIGZvciBNZWRpY2Fs
IFJlc2VhcmNoLCBNYW5oYXNzZXQsIE5ldyBZb3JrIDExMDMwLCBVU0EgWzJdIFRoZSBIb2ZzdHJh
IE5TLUxJSiBTY2hvb2wgb2YgTWVkaWNpbmUsIEhlbXBzdGVhZCwgTmV3IFlvcmsgMTE1NDksIFVT
QSBbM10gVGhlIFp1Y2tlciBIaWxsc2lkZSBIb3NwaXRhbCwgR2xlbiBPYWtzLCBOZXcgWW9yayAx
MTAwNCwgVVNBLiYjeEQ7MV0gQWFsYm9yZyBVbml2ZXJzaXR5IEhvc3BpdGFsLCBQc3ljaGlhdHJ5
LCBBYWxib3JnIDkwMDAsIERlbm1hcmsgWzJdIERlcGFydG1lbnQgb2YgQ2xpbmljYWwgTWVkaWNp
bmUsIEFhbGJvcmcgVW5pdmVyc2l0eSwgQWFsYm9yZyA5MDAwLCBEZW5tYXJrLiYjeEQ7MV0gRGVw
YXJ0bWVudCBvZiBQc3ljaGlhdHJ5LCBVbml2ZXJzaXR5IG9mIEhhbGxlLCBIYWxsZSAwNjExMiwg
R2VybWFueSBbMl0gRGVwYXJ0bWVudCBvZiBQc3ljaGlhdHJ5LCBVbml2ZXJzaXR5IG9mIE11bmlj
aCwgODAzMzYgTXVuaWNoLCBHZXJtYW55LiYjeEQ7MV0gRGVwYXJ0bWVudCBvZiBDbGluaWNhbCBN
ZWRpY2luZSwgVW5pdmVyc2l0eSBvZiBDb3BlbmhhZ2VuLCBDb3BlbmhhZ2VuIDExNjUsIERlbm1h
cmsgWzJdIEluc3RpdHV0ZSBvZiBCaW9sb2dpY2FsIFBzeWNoaWF0cnksIE1IQyBTY3QuIEhhbnMs
IE1lbnRhbCBIZWFsdGggU2VydmljZXMgQ29wZW5oYWdlbiwgQ29wZW5oYWdlbiA0MDAwLCBEZW5t
YXJrIFszXSBUaGUgTHVuZGJlY2sgRm91bmRhdGlvbiBJbml0aWF0aXZlIGZvciBJbnRlZ3JhdGl2
ZSBQc3ljaGlhdHJpYyBSZXNlYXJjaCwgaVBTWUNILCA4MDAwIFJvc2tpbGRlLCBEZW5tYXJrLiYj
eEQ7MV0gRGVwYXJ0bWVudCBvZiBQc3ljaGlhdHJ5LCBIYXJ2YXJkIE1lZGljYWwgU2Nob29sLCBC
b3N0b24sIE1hc3NhY2h1c2V0dHMgMDIxMTUsIFVTQSBbMl0gUHN5Y2hvbG9neSBSZXNlYXJjaCBM
YWJvcmF0b3J5LCBNY0xlYW4gSG9zcGl0YWwsIEJlbG1vbnQsIE1hc3NhY2h1c2V0dHMgMDI0Nzgs
IFVTQS4mI3hEO0RlcGFydG1lbnQgb2YgUHN5Y2hpYXRyeSwgRHJleGVsIFVuaXZlcnNpdHksIFBo
aWxhZGVscGhpYSwgUGVubnN5bHZhbmlhIDE5MTA0LCBVU0EuJiN4RDtDZW50ZXIgZm9yIEFkZGlj
dGlvbiBhbmQgTWVudGFsIEhlYWx0aCwgVG9yb250bywgQ2FuYWRhIE01VCAxUjguJiN4RDtEZXBh
cnRtZW50IG9mIFBzeWNoaWF0cnksIENvbHVtYmlhIFVuaXZlcnNpdHkgYW5kIHRoZSBOZXcgWW9y
ayBTdGF0ZSBQc3ljaGlhdHJpYyBJbnN0aXR1dGUsIE5ldyBZb3JrLCBOZXcgWW9yayAxMDAzMiwg
VVNBLiYjeEQ7MV0gQW5hbHl0aWMgYW5kIFRyYW5zbGF0aW9uYWwgR2VuZXRpY3MgVW5pdCwgTWFz
c2FjaHVzZXR0cyBHZW5lcmFsIEhvc3BpdGFsLCBCb3N0b24sIE1hc3NhY2h1c2V0dHMgMDIxMTQs
IFVTQSBbMl0gTWVkaWNhbCBhbmQgUG9wdWxhdGlvbiBHZW5ldGljcyBQcm9ncmFtLCBCcm9hZCBJ
bnN0aXR1dGUgb2YgTUlUIGFuZCBIYXJ2YXJkLCBDYW1icmlkZ2UsIE1hc3NhY2h1c2V0dHMgMDIx
NDIsIFVTQSBbM10uJiN4RDsxXSBEZXBhcnRtZW50IG9mIFBzeWNoaWF0cnksIFVuaXZlcnNpdHkg
b2YgTm9ydGggQ2Fyb2xpbmEsIENoYXBlbCBIaWxsLCBOb3J0aCBDYXJvbGluYSAyNzU5OSwgVVNB
IFsyXSBEZXBhcnRtZW50IG9mIEdlbmV0aWNzLCBVbml2ZXJzaXR5IG9mIE5vcnRoIENhcm9saW5h
LCBDaGFwZWwgSGlsbCwgTm9ydGggQ2Fyb2xpbmEgMjc1OTksIFVTQSBbM10gRGVwYXJ0bWVudCBv
ZiBNZWRpY2FsIEVwaWRlbWlvbG9neSBhbmQgQmlvc3RhdGlzdGljcywgS2Fyb2xpbnNrYSBJbnN0
aXR1dGV0LCBTRS0xNzEgNzcgU3RvY2tob2xtLCBTd2VkZW4gWzRdLjwvYXV0aC1hZGRyZXNzPjx0
aXRsZXM+PHRpdGxlPkNsb3phcGluZS1pbmR1Y2VkIGFncmFudWxvY3l0b3NpcyBpcyBhc3NvY2lh
dGVkIHdpdGggcmFyZSBITEEtRFFCMSBhbmQgSExBLUIgYWxsZWxlcz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Dc1NzwvcGFnZXM+PHZvbHVtZT41PC92b2x1bWU+PGVkaXRpb24+MjAx
NC8wOS8wNTwvZWRpdGlvbj48a2V5d29yZHM+PGtleXdvcmQ+QWdyYW51bG9jeXRvc2lzL2NoZW1p
Y2FsbHkgaW5kdWNlZC8qZ2VuZXRpY3MvaW1tdW5vbG9neTwva2V5d29yZD48a2V5d29yZD5BbGxl
bGVzPC9rZXl3b3JkPjxrZXl3b3JkPkFtaW5vIEFjaWQgU3Vic3RpdHV0aW9uPC9rZXl3b3JkPjxr
ZXl3b3JkPkFudGlwc3ljaG90aWMgQWdlbnRzLyphZHZlcnNlIGVmZmVjdHM8L2tleXdvcmQ+PGtl
eXdvcmQ+Q2FzZS1Db250cm9sIFN0dWRpZXM8L2tleXdvcmQ+PGtleXdvcmQ+Q2xvemFwaW5lLyph
ZHZlcnNlIGVmZmVjdHM8L2tleXdvcmQ+PGtleXdvcmQ+KkV4b21lPC9rZXl3b3JkPjxrZXl3b3Jk
PkdlbmUgRnJlcXVlbmN5PC9rZXl3b3JkPjxrZXl3b3JkPipHZW5ldGljIFByZWRpc3Bvc2l0aW9u
IHRvIERpc2Vhc2U8L2tleXdvcmQ+PGtleXdvcmQ+R2Vub21lLVdpZGUgQXNzb2NpYXRpb24gU3R1
ZHk8L2tleXdvcmQ+PGtleXdvcmQ+SExBLUIgQW50aWdlbnMvKmdlbmV0aWNzL2ltbXVub2xvZ3k8
L2tleXdvcmQ+PGtleXdvcmQ+SExBLURRIGJldGEtQ2hhaW5zLypnZW5ldGljcy9pbW11bm9sb2d5
PC9rZXl3b3JkPjxrZXl3b3JkPkhldGVyb3p5Z290ZTwva2V5d29yZD48a2V5d29yZD5IdW1hbnM8
L2tleXdvcmQ+PGtleXdvcmQ+T2RkcyBSYXRpbzwva2V5d29yZD48a2V5d29yZD5Qc3ljaG90aWMg
RGlzb3JkZXJzL2RydWcgdGhlcmFweS9nZW5ldGljcy9pbW11bm9sb2d5PC9rZXl3b3JkPjxrZXl3
b3JkPlNldmVyaXR5IG9mIElsbG5lc3MgSW5kZXg8L2tleXdvcmQ+PC9rZXl3b3Jkcz48ZGF0ZXM+
PHllYXI+MjAxNDwveWVhcj48cHViLWRhdGVzPjxkYXRlPlNlcCA0PC9kYXRlPjwvcHViLWRhdGVz
PjwvZGF0ZXM+PGlzYm4+MjA0MS0xNzIzPC9pc2JuPjxhY2Nlc3Npb24tbnVtPjI1MTg3MzUzPC9h
Y2Nlc3Npb24tbnVtPjx1cmxzPjwvdXJscz48Y3VzdG9tMj5QTUM0MTU1NTA4PC9jdXN0b20yPjxj
dXN0b202Pk5JSE1TNjE0OTM3PC9jdXN0b202PjxlbGVjdHJvbmljLXJlc291cmNlLW51bT4xMC4x
MDM4L25jb21tczU3NTc8L2VsZWN0cm9uaWMtcmVzb3VyY2UtbnVtPjxyZW1vdGUtZGF0YWJhc2Ut
cHJvdmlkZXI+TkxNPC9yZW1vdGUtZGF0YWJhc2UtcHJvdmlkZXI+PGxhbmd1YWdlPmVuZzwvbGFu
Z3VhZ2U+PC9yZWNvcmQ+PC9DaXRlPjwvRW5kTm90ZT4A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D82DAF" w:rsidRPr="009B1DD2">
        <w:rPr>
          <w:rFonts w:ascii="Times New Roman" w:hAnsi="Times New Roman" w:cs="Times New Roman"/>
          <w:sz w:val="24"/>
          <w:szCs w:val="24"/>
        </w:rPr>
        <w:fldChar w:fldCharType="separate"/>
      </w:r>
      <w:r w:rsidR="006B1D1C">
        <w:rPr>
          <w:rFonts w:ascii="Times New Roman" w:hAnsi="Times New Roman" w:cs="Times New Roman"/>
          <w:noProof/>
          <w:sz w:val="24"/>
          <w:szCs w:val="24"/>
        </w:rPr>
        <w:t>(11, 26)</w:t>
      </w:r>
      <w:r w:rsidR="00D82DAF" w:rsidRPr="009B1DD2">
        <w:rPr>
          <w:rFonts w:ascii="Times New Roman" w:hAnsi="Times New Roman" w:cs="Times New Roman"/>
          <w:sz w:val="24"/>
          <w:szCs w:val="24"/>
        </w:rPr>
        <w:fldChar w:fldCharType="end"/>
      </w:r>
      <w:r w:rsidR="00EF62A1">
        <w:rPr>
          <w:rFonts w:ascii="Times New Roman" w:hAnsi="Times New Roman" w:cs="Times New Roman"/>
          <w:sz w:val="24"/>
          <w:szCs w:val="24"/>
        </w:rPr>
        <w:t xml:space="preserve"> </w:t>
      </w:r>
      <w:r w:rsidR="00EF62A1">
        <w:rPr>
          <w:rFonts w:ascii="Times New Roman" w:hAnsi="Times New Roman" w:cs="Times New Roman"/>
          <w:sz w:val="24"/>
          <w:szCs w:val="24"/>
        </w:rPr>
        <w:t>and a variety of HLA-DRB1 alleles</w:t>
      </w:r>
      <w:r w:rsidR="00D650C8" w:rsidRPr="009B1DD2">
        <w:rPr>
          <w:rFonts w:ascii="Times New Roman" w:hAnsi="Times New Roman" w:cs="Times New Roman"/>
          <w:sz w:val="24"/>
          <w:szCs w:val="24"/>
        </w:rPr>
        <w:t>.</w:t>
      </w:r>
    </w:p>
    <w:p w14:paraId="5B141026" w14:textId="77777777" w:rsidR="00566CBD" w:rsidRDefault="0071393D" w:rsidP="00851D96">
      <w:pPr>
        <w:pStyle w:val="p"/>
        <w:spacing w:before="209" w:beforeAutospacing="0" w:after="120" w:afterAutospacing="0" w:line="480" w:lineRule="auto"/>
        <w:jc w:val="both"/>
        <w:rPr>
          <w:b/>
        </w:rPr>
      </w:pPr>
      <w:r w:rsidRPr="00566CBD">
        <w:rPr>
          <w:b/>
          <w:i/>
        </w:rPr>
        <w:t>In silico</w:t>
      </w:r>
      <w:r w:rsidRPr="00566CBD">
        <w:rPr>
          <w:b/>
        </w:rPr>
        <w:t xml:space="preserve"> modelling of molecular interaction between HLA</w:t>
      </w:r>
      <w:r w:rsidR="00AB47B9" w:rsidRPr="00566CBD">
        <w:rPr>
          <w:b/>
        </w:rPr>
        <w:t>-DRB1*15:01 binding peptide and drugs</w:t>
      </w:r>
    </w:p>
    <w:p w14:paraId="2BBC6E4D" w14:textId="77777777" w:rsidR="0071103A" w:rsidRPr="00566CBD" w:rsidRDefault="006F2AA1" w:rsidP="00851D96">
      <w:pPr>
        <w:pStyle w:val="p"/>
        <w:spacing w:before="209" w:beforeAutospacing="0" w:after="120" w:afterAutospacing="0" w:line="480" w:lineRule="auto"/>
        <w:jc w:val="both"/>
        <w:rPr>
          <w:shd w:val="clear" w:color="auto" w:fill="FFFFFF"/>
        </w:rPr>
      </w:pPr>
      <w:r>
        <w:t>As the activation of certain TCC with clozapine was restricted to HLA-DRB1*15:01</w:t>
      </w:r>
      <w:r w:rsidR="00962A42">
        <w:t xml:space="preserve">, </w:t>
      </w:r>
      <w:r>
        <w:t>the</w:t>
      </w:r>
      <w:r w:rsidR="00962A42">
        <w:t xml:space="preserve"> established</w:t>
      </w:r>
      <w:r>
        <w:t xml:space="preserve"> c</w:t>
      </w:r>
      <w:r w:rsidR="00962A42">
        <w:t xml:space="preserve">rystal structure </w:t>
      </w:r>
      <w:r w:rsidR="0071103A" w:rsidRPr="008E55C9">
        <w:t xml:space="preserve">(PDB code </w:t>
      </w:r>
      <w:r w:rsidR="0071103A">
        <w:t>1bx2</w:t>
      </w:r>
      <w:r w:rsidR="0071103A" w:rsidRPr="008E55C9">
        <w:t>)</w:t>
      </w:r>
      <w:r w:rsidR="00962A42">
        <w:t xml:space="preserve"> </w:t>
      </w:r>
      <w:r w:rsidR="0071103A">
        <w:fldChar w:fldCharType="begin"/>
      </w:r>
      <w:r w:rsidR="006B1D1C">
        <w:instrText xml:space="preserve"> ADDIN EN.CITE &lt;EndNote&gt;&lt;Cite&gt;&lt;Author&gt;Smith&lt;/Author&gt;&lt;Year&gt;1998&lt;/Year&gt;&lt;RecNum&gt;101&lt;/RecNum&gt;&lt;DisplayText&gt;(27)&lt;/DisplayText&gt;&lt;record&gt;&lt;rec-number&gt;101&lt;/rec-number&gt;&lt;foreign-keys&gt;&lt;key app="EN" db-id="v2f5x9r5r00paxe5ett5zxv3rsx0aw9v50zp" timestamp="1579620551"&gt;101&lt;/key&gt;&lt;/foreign-keys&gt;&lt;ref-type name="Journal Article"&gt;17&lt;/ref-type&gt;&lt;contributors&gt;&lt;authors&gt;&lt;author&gt;Smith, K. J.&lt;/author&gt;&lt;author&gt;Pyrdol, J.&lt;/author&gt;&lt;author&gt;Gauthier, L.&lt;/author&gt;&lt;author&gt;Wiley, D. C.&lt;/author&gt;&lt;author&gt;Wucherpfennig, K. W.&lt;/author&gt;&lt;/authors&gt;&lt;/contributors&gt;&lt;auth-address&gt;Department of Molecular Medicine, Children&amp;apos;s Hospital, Boston, Massachusetts 02115, USA. ksmith@rascal.med.harvard.edu&lt;/auth-address&gt;&lt;titles&gt;&lt;title&gt;Crystal structure of HLA-DR2 (DRA*0101, DRB1*1501) complexed with a peptide from human myelin basic protein&lt;/title&gt;&lt;secondary-title&gt;J Exp Med&lt;/secondary-title&gt;&lt;/titles&gt;&lt;periodical&gt;&lt;full-title&gt;J Exp Med&lt;/full-title&gt;&lt;/periodical&gt;&lt;pages&gt;1511-20&lt;/pages&gt;&lt;volume&gt;188&lt;/volume&gt;&lt;number&gt;8&lt;/number&gt;&lt;keywords&gt;&lt;keyword&gt;Binding Sites&lt;/keyword&gt;&lt;keyword&gt;Crystallography, X-Ray&lt;/keyword&gt;&lt;keyword&gt;HLA-DR2 Antigen/*chemistry&lt;/keyword&gt;&lt;keyword&gt;Humans&lt;/keyword&gt;&lt;keyword&gt;Myelin Basic Protein/*chemistry&lt;/keyword&gt;&lt;keyword&gt;Protein Conformation&lt;/keyword&gt;&lt;/keywords&gt;&lt;dates&gt;&lt;year&gt;1998&lt;/year&gt;&lt;pub-dates&gt;&lt;date&gt;Oct 19&lt;/date&gt;&lt;/pub-dates&gt;&lt;/dates&gt;&lt;isbn&gt;0022-1007 (Print)&amp;#xD;0022-1007 (Linking)&lt;/isbn&gt;&lt;accession-num&gt;9782128&lt;/accession-num&gt;&lt;urls&gt;&lt;related-urls&gt;&lt;url&gt;https://www.ncbi.nlm.nih.gov/pubmed/9782128&lt;/url&gt;&lt;/related-urls&gt;&lt;/urls&gt;&lt;custom2&gt;PMC2213406&lt;/custom2&gt;&lt;electronic-resource-num&gt;10.1084/jem.188.8.1511&lt;/electronic-resource-num&gt;&lt;/record&gt;&lt;/Cite&gt;&lt;/EndNote&gt;</w:instrText>
      </w:r>
      <w:r w:rsidR="0071103A">
        <w:fldChar w:fldCharType="separate"/>
      </w:r>
      <w:r w:rsidR="006B1D1C">
        <w:rPr>
          <w:noProof/>
        </w:rPr>
        <w:t>(27)</w:t>
      </w:r>
      <w:r w:rsidR="0071103A">
        <w:fldChar w:fldCharType="end"/>
      </w:r>
      <w:r w:rsidR="0071103A" w:rsidRPr="008E55C9">
        <w:t xml:space="preserve"> was used to generate </w:t>
      </w:r>
      <w:r w:rsidR="00962A42">
        <w:t xml:space="preserve">drug binding </w:t>
      </w:r>
      <w:r w:rsidR="0071103A" w:rsidRPr="008E55C9">
        <w:t xml:space="preserve">models </w:t>
      </w:r>
      <w:r w:rsidR="00962A42">
        <w:lastRenderedPageBreak/>
        <w:t>with</w:t>
      </w:r>
      <w:r w:rsidR="0071103A" w:rsidRPr="008E55C9">
        <w:t xml:space="preserve"> Pymol (2.0, Schrodinger</w:t>
      </w:r>
      <w:r w:rsidR="0071103A">
        <w:t xml:space="preserve">). </w:t>
      </w:r>
      <w:r w:rsidR="00962A42">
        <w:t xml:space="preserve">After removal of the HLA-DRB1*15:01 binding peptide, </w:t>
      </w:r>
      <w:r w:rsidR="0071103A">
        <w:t>GOLD 5.2 (CCDC software)</w:t>
      </w:r>
      <w:r w:rsidR="00566CBD">
        <w:t xml:space="preserve"> </w:t>
      </w:r>
      <w:r w:rsidR="0071103A">
        <w:fldChar w:fldCharType="begin">
          <w:fldData xml:space="preserve">PEVuZE5vdGU+PENpdGU+PEF1dGhvcj5OYWlzYml0dDwvQXV0aG9yPjxZZWFyPjIwMTU8L1llYXI+
PFJlY051bT4xMDI8L1JlY051bT48RGlzcGxheVRleHQ+KDI4KTwvRGlzcGxheVRleHQ+PHJlY29y
ZD48cmVjLW51bWJlcj4xMDI8L3JlYy1udW1iZXI+PGZvcmVpZ24ta2V5cz48a2V5IGFwcD0iRU4i
IGRiLWlkPSJ2MmY1eDlyNXIwMHBheGU1ZXR0NXp4djNyc3gwYXc5djUwenAiIHRpbWVzdGFtcD0i
MTU3OTYyMTAyMSI+MTAyPC9rZXk+PC9mb3JlaWduLWtleXM+PHJlZi10eXBlIG5hbWU9IkpvdXJu
YWwgQXJ0aWNsZSI+MTc8L3JlZi10eXBlPjxjb250cmlidXRvcnM+PGF1dGhvcnM+PGF1dGhvcj5O
YWlzYml0dCwgRC4gSi48L2F1dGhvcj48YXV0aG9yPllhbmcsIEUuIEwuPC9hdXRob3I+PGF1dGhv
cj5BbGhhaWRhcmksIE0uPC9hdXRob3I+PGF1dGhvcj5CZXJyeSwgTi4gRy48L2F1dGhvcj48YXV0
aG9yPkxhd3JlbnNvbiwgQS4gUy48L2F1dGhvcj48YXV0aG9yPkZhcnJlbGwsIEouPC9hdXRob3I+
PGF1dGhvcj5NYXJ0aW4sIFAuPC9hdXRob3I+PGF1dGhvcj5TdHJlYmVsLCBLLjwvYXV0aG9yPjxh
dXRob3I+T3dlbiwgQS48L2F1dGhvcj48YXV0aG9yPlB5ZSwgTS48L2F1dGhvcj48YXV0aG9yPkZy
ZW5jaCwgTi4gUy48L2F1dGhvcj48YXV0aG9yPkNsYXJrZSwgUy4gRS48L2F1dGhvcj48YXV0aG9y
Pk8mYXBvcztOZWlsbCwgUC4gTS48L2F1dGhvcj48YXV0aG9yPlBhcmssIEIuIEsuPC9hdXRob3I+
PC9hdXRob3JzPjwvY29udHJpYnV0b3JzPjxhdXRoLWFkZHJlc3M+YU1SQyBDZW50cmUgZm9yIERy
dWcgU2FmZXR5IFNjaWVuY2UsIERlcGFydG1lbnQgb2YgTW9sZWN1bGFyIGFuZCBDbGluaWNhbCBQ
aGFybWFjb2xvZ3kgYkRlcGFydG1lbnQgb2YgQ2hlbWlzdHJ5LCBVbml2ZXJzaXR5IG9mIExpdmVy
cG9vbCwgTGl2ZXJwb29sLCBFbmdsYW5kIGNMYWJvcmF0b3J5IG9mIE1vbGVjdWxhciBNaWNyb2Jp
b2xvZ3ksIE5hdGlvbmFsIEluc3RpdHV0ZSBvZiBBbGxlcmd5IGFuZCBJbmZlY3Rpb3VzIERpc2Vh
c2VzLCBOYXRpb25hbCBJbnN0aXR1dGVzIG9mIEhlYWx0aCwgTWFyeWxhbmQsIFVTQSBkRHJ1ZyBN
ZXRhYm9saXNtIGFuZCBQaGFybWFjb2tpbmV0aWNzLCBHbGF4b1NtaXRoS2xpbmUsIEhlcnRmb3Jk
c2hpcmUsIEVuZ2xhbmQuPC9hdXRoLWFkZHJlc3M+PHRpdGxlcz48dGl0bGU+VG93YXJkcyBkZXBl
cnNvbmFsaXplZCBhYmFjYXZpciB0aGVyYXB5OiBjaGVtaWNhbCBtb2RpZmljYXRpb24gZWxpbWlu
YXRlcyBITEEtQio1NyA6IDAxLXJlc3RyaWN0ZWQgQ0Q4KyBULWNlbGwgYWN0aXZhdGlvbjwvdGl0
bGU+PHNlY29uZGFyeS10aXRsZT5BSURTPC9zZWNvbmRhcnktdGl0bGU+PC90aXRsZXM+PHBlcmlv
ZGljYWw+PGZ1bGwtdGl0bGU+QUlEUzwvZnVsbC10aXRsZT48L3BlcmlvZGljYWw+PHBhZ2VzPjIz
ODUtOTU8L3BhZ2VzPjx2b2x1bWU+Mjk8L3ZvbHVtZT48bnVtYmVyPjE4PC9udW1iZXI+PGtleXdv
cmRzPjxrZXl3b3JkPkFudGktSElWIEFnZW50cy8qYWR2ZXJzZSBlZmZlY3RzL2NoZW1pc3RyeS9t
ZXRhYm9saXNtL3BoYXJtYWNvbG9neTwva2V5d29yZD48a2V5d29yZD5DRDgtUG9zaXRpdmUgVC1M
eW1waG9jeXRlcy8qaW1tdW5vbG9neTwva2V5d29yZD48a2V5d29yZD5EaWRlb3h5bnVjbGVvc2lk
ZXMvKmFkdmVyc2UgZWZmZWN0cy9jaGVtaXN0cnkvbWV0YWJvbGlzbS9waGFybWFjb2xvZ3k8L2tl
eXdvcmQ+PGtleXdvcmQ+RHJ1ZyBIeXBlcnNlbnNpdGl2aXR5LypwcmV2ZW50aW9uICZhbXA7IGNv
bnRyb2w8L2tleXdvcmQ+PGtleXdvcmQ+SElWIEluZmVjdGlvbnMvKmRydWcgdGhlcmFweTwva2V5
d29yZD48a2V5d29yZD5ITEEtQiBBbnRpZ2Vucy8qbWV0YWJvbGlzbTwva2V5d29yZD48a2V5d29y
ZD5IdW1hbnM8L2tleXdvcmQ+PGtleXdvcmQ+TWljcm9iaWFsIFNlbnNpdGl2aXR5IFRlc3RzPC9r
ZXl3b3JkPjxrZXl3b3JkPk1vbGVjdWxhciBEb2NraW5nIFNpbXVsYXRpb248L2tleXdvcmQ+PGtl
eXdvcmQ+UHJvdGVpbiBCaW5kaW5nPC9rZXl3b3JkPjwva2V5d29yZHM+PGRhdGVzPjx5ZWFyPjIw
MTU8L3llYXI+PHB1Yi1kYXRlcz48ZGF0ZT5Ob3YgMjg8L2RhdGU+PC9wdWItZGF0ZXM+PC9kYXRl
cz48aXNibj4xNDczLTU1NzEgKEVsZWN0cm9uaWMpJiN4RDswMjY5LTkzNzAgKExpbmtpbmcpPC9p
c2JuPjxhY2Nlc3Npb24tbnVtPjI2MzcyNDgwPC9hY2Nlc3Npb24tbnVtPjx1cmxzPjxyZWxhdGVk
LXVybHM+PHVybD5odHRwczovL3d3dy5uY2JpLm5sbS5uaWguZ292L3B1Ym1lZC8yNjM3MjQ4MDwv
dXJsPjwvcmVsYXRlZC11cmxzPjwvdXJscz48ZWxlY3Ryb25pYy1yZXNvdXJjZS1udW0+MTAuMTA5
Ny9RQUQuMDAwMDAwMDAwMDAwMDg2NzwvZWxlY3Ryb25pYy1yZXNvdXJjZS1udW0+PC9yZWNvcmQ+
PC9DaXRlPjwvRW5kTm90ZT4A
</w:fldData>
        </w:fldChar>
      </w:r>
      <w:r w:rsidR="006B1D1C">
        <w:instrText xml:space="preserve"> ADDIN EN.CITE </w:instrText>
      </w:r>
      <w:r w:rsidR="006B1D1C">
        <w:fldChar w:fldCharType="begin">
          <w:fldData xml:space="preserve">PEVuZE5vdGU+PENpdGU+PEF1dGhvcj5OYWlzYml0dDwvQXV0aG9yPjxZZWFyPjIwMTU8L1llYXI+
PFJlY051bT4xMDI8L1JlY051bT48RGlzcGxheVRleHQ+KDI4KTwvRGlzcGxheVRleHQ+PHJlY29y
ZD48cmVjLW51bWJlcj4xMDI8L3JlYy1udW1iZXI+PGZvcmVpZ24ta2V5cz48a2V5IGFwcD0iRU4i
IGRiLWlkPSJ2MmY1eDlyNXIwMHBheGU1ZXR0NXp4djNyc3gwYXc5djUwenAiIHRpbWVzdGFtcD0i
MTU3OTYyMTAyMSI+MTAyPC9rZXk+PC9mb3JlaWduLWtleXM+PHJlZi10eXBlIG5hbWU9IkpvdXJu
YWwgQXJ0aWNsZSI+MTc8L3JlZi10eXBlPjxjb250cmlidXRvcnM+PGF1dGhvcnM+PGF1dGhvcj5O
YWlzYml0dCwgRC4gSi48L2F1dGhvcj48YXV0aG9yPllhbmcsIEUuIEwuPC9hdXRob3I+PGF1dGhv
cj5BbGhhaWRhcmksIE0uPC9hdXRob3I+PGF1dGhvcj5CZXJyeSwgTi4gRy48L2F1dGhvcj48YXV0
aG9yPkxhd3JlbnNvbiwgQS4gUy48L2F1dGhvcj48YXV0aG9yPkZhcnJlbGwsIEouPC9hdXRob3I+
PGF1dGhvcj5NYXJ0aW4sIFAuPC9hdXRob3I+PGF1dGhvcj5TdHJlYmVsLCBLLjwvYXV0aG9yPjxh
dXRob3I+T3dlbiwgQS48L2F1dGhvcj48YXV0aG9yPlB5ZSwgTS48L2F1dGhvcj48YXV0aG9yPkZy
ZW5jaCwgTi4gUy48L2F1dGhvcj48YXV0aG9yPkNsYXJrZSwgUy4gRS48L2F1dGhvcj48YXV0aG9y
Pk8mYXBvcztOZWlsbCwgUC4gTS48L2F1dGhvcj48YXV0aG9yPlBhcmssIEIuIEsuPC9hdXRob3I+
PC9hdXRob3JzPjwvY29udHJpYnV0b3JzPjxhdXRoLWFkZHJlc3M+YU1SQyBDZW50cmUgZm9yIERy
dWcgU2FmZXR5IFNjaWVuY2UsIERlcGFydG1lbnQgb2YgTW9sZWN1bGFyIGFuZCBDbGluaWNhbCBQ
aGFybWFjb2xvZ3kgYkRlcGFydG1lbnQgb2YgQ2hlbWlzdHJ5LCBVbml2ZXJzaXR5IG9mIExpdmVy
cG9vbCwgTGl2ZXJwb29sLCBFbmdsYW5kIGNMYWJvcmF0b3J5IG9mIE1vbGVjdWxhciBNaWNyb2Jp
b2xvZ3ksIE5hdGlvbmFsIEluc3RpdHV0ZSBvZiBBbGxlcmd5IGFuZCBJbmZlY3Rpb3VzIERpc2Vh
c2VzLCBOYXRpb25hbCBJbnN0aXR1dGVzIG9mIEhlYWx0aCwgTWFyeWxhbmQsIFVTQSBkRHJ1ZyBN
ZXRhYm9saXNtIGFuZCBQaGFybWFjb2tpbmV0aWNzLCBHbGF4b1NtaXRoS2xpbmUsIEhlcnRmb3Jk
c2hpcmUsIEVuZ2xhbmQuPC9hdXRoLWFkZHJlc3M+PHRpdGxlcz48dGl0bGU+VG93YXJkcyBkZXBl
cnNvbmFsaXplZCBhYmFjYXZpciB0aGVyYXB5OiBjaGVtaWNhbCBtb2RpZmljYXRpb24gZWxpbWlu
YXRlcyBITEEtQio1NyA6IDAxLXJlc3RyaWN0ZWQgQ0Q4KyBULWNlbGwgYWN0aXZhdGlvbjwvdGl0
bGU+PHNlY29uZGFyeS10aXRsZT5BSURTPC9zZWNvbmRhcnktdGl0bGU+PC90aXRsZXM+PHBlcmlv
ZGljYWw+PGZ1bGwtdGl0bGU+QUlEUzwvZnVsbC10aXRsZT48L3BlcmlvZGljYWw+PHBhZ2VzPjIz
ODUtOTU8L3BhZ2VzPjx2b2x1bWU+Mjk8L3ZvbHVtZT48bnVtYmVyPjE4PC9udW1iZXI+PGtleXdv
cmRzPjxrZXl3b3JkPkFudGktSElWIEFnZW50cy8qYWR2ZXJzZSBlZmZlY3RzL2NoZW1pc3RyeS9t
ZXRhYm9saXNtL3BoYXJtYWNvbG9neTwva2V5d29yZD48a2V5d29yZD5DRDgtUG9zaXRpdmUgVC1M
eW1waG9jeXRlcy8qaW1tdW5vbG9neTwva2V5d29yZD48a2V5d29yZD5EaWRlb3h5bnVjbGVvc2lk
ZXMvKmFkdmVyc2UgZWZmZWN0cy9jaGVtaXN0cnkvbWV0YWJvbGlzbS9waGFybWFjb2xvZ3k8L2tl
eXdvcmQ+PGtleXdvcmQ+RHJ1ZyBIeXBlcnNlbnNpdGl2aXR5LypwcmV2ZW50aW9uICZhbXA7IGNv
bnRyb2w8L2tleXdvcmQ+PGtleXdvcmQ+SElWIEluZmVjdGlvbnMvKmRydWcgdGhlcmFweTwva2V5
d29yZD48a2V5d29yZD5ITEEtQiBBbnRpZ2Vucy8qbWV0YWJvbGlzbTwva2V5d29yZD48a2V5d29y
ZD5IdW1hbnM8L2tleXdvcmQ+PGtleXdvcmQ+TWljcm9iaWFsIFNlbnNpdGl2aXR5IFRlc3RzPC9r
ZXl3b3JkPjxrZXl3b3JkPk1vbGVjdWxhciBEb2NraW5nIFNpbXVsYXRpb248L2tleXdvcmQ+PGtl
eXdvcmQ+UHJvdGVpbiBCaW5kaW5nPC9rZXl3b3JkPjwva2V5d29yZHM+PGRhdGVzPjx5ZWFyPjIw
MTU8L3llYXI+PHB1Yi1kYXRlcz48ZGF0ZT5Ob3YgMjg8L2RhdGU+PC9wdWItZGF0ZXM+PC9kYXRl
cz48aXNibj4xNDczLTU1NzEgKEVsZWN0cm9uaWMpJiN4RDswMjY5LTkzNzAgKExpbmtpbmcpPC9p
c2JuPjxhY2Nlc3Npb24tbnVtPjI2MzcyNDgwPC9hY2Nlc3Npb24tbnVtPjx1cmxzPjxyZWxhdGVk
LXVybHM+PHVybD5odHRwczovL3d3dy5uY2JpLm5sbS5uaWguZ292L3B1Ym1lZC8yNjM3MjQ4MDwv
dXJsPjwvcmVsYXRlZC11cmxzPjwvdXJscz48ZWxlY3Ryb25pYy1yZXNvdXJjZS1udW0+MTAuMTA5
Ny9RQUQuMDAwMDAwMDAwMDAwMDg2NzwvZWxlY3Ryb25pYy1yZXNvdXJjZS1udW0+PC9yZWNvcmQ+
PC9DaXRlPjwvRW5kTm90ZT4A
</w:fldData>
        </w:fldChar>
      </w:r>
      <w:r w:rsidR="006B1D1C">
        <w:instrText xml:space="preserve"> ADDIN EN.CITE.DATA </w:instrText>
      </w:r>
      <w:r w:rsidR="006B1D1C">
        <w:fldChar w:fldCharType="end"/>
      </w:r>
      <w:r w:rsidR="0071103A">
        <w:fldChar w:fldCharType="separate"/>
      </w:r>
      <w:r w:rsidR="006B1D1C">
        <w:rPr>
          <w:noProof/>
        </w:rPr>
        <w:t>(28)</w:t>
      </w:r>
      <w:r w:rsidR="0071103A">
        <w:fldChar w:fldCharType="end"/>
      </w:r>
      <w:r w:rsidR="0071103A">
        <w:t xml:space="preserve"> </w:t>
      </w:r>
      <w:r w:rsidR="0071103A" w:rsidRPr="008E55C9">
        <w:t xml:space="preserve">was used to dock </w:t>
      </w:r>
      <w:r w:rsidR="0071103A">
        <w:t>clozapine</w:t>
      </w:r>
      <w:r w:rsidR="0071103A" w:rsidRPr="008E55C9">
        <w:t xml:space="preserve">, </w:t>
      </w:r>
      <w:r w:rsidR="0071103A">
        <w:t xml:space="preserve">clozapine </w:t>
      </w:r>
      <w:r w:rsidR="0071103A" w:rsidRPr="00962A42">
        <w:rPr>
          <w:i/>
        </w:rPr>
        <w:t>N</w:t>
      </w:r>
      <w:r w:rsidR="0071103A">
        <w:t>-oxide</w:t>
      </w:r>
      <w:r w:rsidR="0071103A" w:rsidRPr="008E55C9">
        <w:t xml:space="preserve">, and </w:t>
      </w:r>
      <w:r w:rsidR="0071103A">
        <w:t>olanzapine</w:t>
      </w:r>
      <w:r w:rsidR="0071103A" w:rsidRPr="008E55C9">
        <w:t xml:space="preserve"> </w:t>
      </w:r>
      <w:r w:rsidR="00962A42">
        <w:t>to</w:t>
      </w:r>
      <w:r w:rsidR="0071103A" w:rsidRPr="008E55C9">
        <w:t xml:space="preserve"> the binding groove, with the binding site defined as 15 Å around the binding point. A generic algorithm with ChemPLP as the fitness function was used to generate 10 binding modes per ligand. Default settings were retained for the “ligand flexibility”, “fitness and search options”, and GA settings.</w:t>
      </w:r>
    </w:p>
    <w:p w14:paraId="76E05A68" w14:textId="77777777" w:rsidR="00851D96" w:rsidRDefault="0018732D" w:rsidP="00851D96">
      <w:pPr>
        <w:pStyle w:val="p"/>
        <w:spacing w:before="209" w:beforeAutospacing="0" w:after="120" w:afterAutospacing="0" w:line="480" w:lineRule="auto"/>
        <w:jc w:val="both"/>
        <w:rPr>
          <w:b/>
        </w:rPr>
      </w:pPr>
      <w:r w:rsidRPr="00851D96">
        <w:rPr>
          <w:b/>
        </w:rPr>
        <w:t xml:space="preserve">Characterisation of </w:t>
      </w:r>
      <w:r w:rsidR="00851D96">
        <w:rPr>
          <w:b/>
        </w:rPr>
        <w:t xml:space="preserve">clozapine- and olanzapine-induced </w:t>
      </w:r>
      <w:r w:rsidRPr="00851D96">
        <w:rPr>
          <w:b/>
        </w:rPr>
        <w:t xml:space="preserve">changes in </w:t>
      </w:r>
      <w:r w:rsidR="00851D96">
        <w:rPr>
          <w:b/>
        </w:rPr>
        <w:t xml:space="preserve">TCC </w:t>
      </w:r>
      <w:r w:rsidRPr="00851D96">
        <w:rPr>
          <w:b/>
        </w:rPr>
        <w:t xml:space="preserve">protein expression </w:t>
      </w:r>
    </w:p>
    <w:p w14:paraId="17F95134" w14:textId="77777777" w:rsidR="00851D96" w:rsidRDefault="0018732D" w:rsidP="00851D96">
      <w:pPr>
        <w:pStyle w:val="p"/>
        <w:spacing w:before="209" w:beforeAutospacing="0" w:after="120" w:afterAutospacing="0" w:line="480" w:lineRule="auto"/>
        <w:jc w:val="both"/>
      </w:pPr>
      <w:r w:rsidRPr="009B1DD2">
        <w:rPr>
          <w:lang w:val="en-US"/>
        </w:rPr>
        <w:t xml:space="preserve">To investigate </w:t>
      </w:r>
      <w:r w:rsidR="00851D96">
        <w:rPr>
          <w:lang w:val="en-US"/>
        </w:rPr>
        <w:t>clozapine- and olanzapine</w:t>
      </w:r>
      <w:r w:rsidRPr="009B1DD2">
        <w:rPr>
          <w:lang w:val="en-US"/>
        </w:rPr>
        <w:t>-induced changes in protein expression</w:t>
      </w:r>
      <w:r w:rsidR="00AB4DE8" w:rsidRPr="009B1DD2">
        <w:rPr>
          <w:lang w:val="en-US"/>
        </w:rPr>
        <w:t>,</w:t>
      </w:r>
      <w:r w:rsidR="007B5727" w:rsidRPr="009B1DD2">
        <w:rPr>
          <w:lang w:val="en-US"/>
        </w:rPr>
        <w:t xml:space="preserve"> </w:t>
      </w:r>
      <w:r w:rsidR="00851D96">
        <w:rPr>
          <w:lang w:val="en-US"/>
        </w:rPr>
        <w:t>TCC</w:t>
      </w:r>
      <w:r w:rsidR="00AB4DE8" w:rsidRPr="009B1DD2">
        <w:rPr>
          <w:lang w:val="en-US"/>
        </w:rPr>
        <w:t xml:space="preserve"> (</w:t>
      </w:r>
      <w:r w:rsidR="00215FD5" w:rsidRPr="009B1DD2">
        <w:t>1</w:t>
      </w:r>
      <w:r w:rsidR="00AB4DE8" w:rsidRPr="009B1DD2">
        <w:t xml:space="preserve"> x 10</w:t>
      </w:r>
      <w:r w:rsidR="00AB4DE8" w:rsidRPr="009B1DD2">
        <w:rPr>
          <w:vertAlign w:val="superscript"/>
        </w:rPr>
        <w:t>6</w:t>
      </w:r>
      <w:r w:rsidR="00AB4DE8" w:rsidRPr="009B1DD2">
        <w:t>)</w:t>
      </w:r>
      <w:r w:rsidR="00AB4DE8" w:rsidRPr="009B1DD2">
        <w:rPr>
          <w:lang w:val="en-US"/>
        </w:rPr>
        <w:t xml:space="preserve"> </w:t>
      </w:r>
      <w:r w:rsidRPr="009B1DD2">
        <w:rPr>
          <w:lang w:val="en-US"/>
        </w:rPr>
        <w:t>were cultur</w:t>
      </w:r>
      <w:r w:rsidR="00DB680A" w:rsidRPr="009B1DD2">
        <w:rPr>
          <w:lang w:val="en-US"/>
        </w:rPr>
        <w:t>ed with</w:t>
      </w:r>
      <w:r w:rsidR="00AB4DE8" w:rsidRPr="009B1DD2">
        <w:rPr>
          <w:lang w:val="en-US"/>
        </w:rPr>
        <w:t xml:space="preserve"> clozapine (1.68 µM</w:t>
      </w:r>
      <w:r w:rsidR="00215FD5" w:rsidRPr="009B1DD2">
        <w:rPr>
          <w:lang w:val="en-US"/>
        </w:rPr>
        <w:t>; plasma concentration</w:t>
      </w:r>
      <w:r w:rsidR="00AB4DE8" w:rsidRPr="009B1DD2">
        <w:rPr>
          <w:lang w:val="en-US"/>
        </w:rPr>
        <w:t xml:space="preserve"> o</w:t>
      </w:r>
      <w:r w:rsidR="00215FD5" w:rsidRPr="009B1DD2">
        <w:rPr>
          <w:lang w:val="en-US"/>
        </w:rPr>
        <w:t xml:space="preserve">r </w:t>
      </w:r>
      <w:r w:rsidR="00AB4DE8" w:rsidRPr="009B1DD2">
        <w:rPr>
          <w:lang w:val="en-US"/>
        </w:rPr>
        <w:t>5 µ</w:t>
      </w:r>
      <w:r w:rsidRPr="009B1DD2">
        <w:rPr>
          <w:lang w:val="en-US"/>
        </w:rPr>
        <w:t>M</w:t>
      </w:r>
      <w:r w:rsidR="00DB680A" w:rsidRPr="009B1DD2">
        <w:rPr>
          <w:lang w:val="en-US"/>
        </w:rPr>
        <w:t>;</w:t>
      </w:r>
      <w:r w:rsidR="00DB680A" w:rsidRPr="009B1DD2">
        <w:rPr>
          <w:i/>
          <w:lang w:val="en-US"/>
        </w:rPr>
        <w:t xml:space="preserve"> in vitro </w:t>
      </w:r>
      <w:r w:rsidR="00851D96">
        <w:rPr>
          <w:lang w:val="en-US"/>
        </w:rPr>
        <w:t xml:space="preserve">optimum </w:t>
      </w:r>
      <w:r w:rsidR="00DB680A" w:rsidRPr="009B1DD2">
        <w:rPr>
          <w:lang w:val="en-US"/>
        </w:rPr>
        <w:t>stimulatory concentration</w:t>
      </w:r>
      <w:r w:rsidRPr="009B1DD2">
        <w:rPr>
          <w:lang w:val="en-US"/>
        </w:rPr>
        <w:t>) or</w:t>
      </w:r>
      <w:r w:rsidR="00AB4DE8" w:rsidRPr="009B1DD2">
        <w:rPr>
          <w:lang w:val="en-US"/>
        </w:rPr>
        <w:t xml:space="preserve"> olanzapine (0.16 µ</w:t>
      </w:r>
      <w:r w:rsidR="00DB680A" w:rsidRPr="009B1DD2">
        <w:rPr>
          <w:lang w:val="en-US"/>
        </w:rPr>
        <w:t xml:space="preserve">M; plasma concentration </w:t>
      </w:r>
      <w:r w:rsidR="00AB4DE8" w:rsidRPr="009B1DD2">
        <w:rPr>
          <w:lang w:val="en-US"/>
        </w:rPr>
        <w:t>or 5 µM</w:t>
      </w:r>
      <w:r w:rsidR="00DB680A" w:rsidRPr="009B1DD2">
        <w:rPr>
          <w:lang w:val="en-US"/>
        </w:rPr>
        <w:t xml:space="preserve">; </w:t>
      </w:r>
      <w:r w:rsidR="00851D96">
        <w:rPr>
          <w:lang w:val="en-US"/>
        </w:rPr>
        <w:t xml:space="preserve">optimum </w:t>
      </w:r>
      <w:r w:rsidR="00DB680A" w:rsidRPr="009B1DD2">
        <w:rPr>
          <w:i/>
          <w:lang w:val="en-US"/>
        </w:rPr>
        <w:t xml:space="preserve">in vitro </w:t>
      </w:r>
      <w:r w:rsidR="00DB680A" w:rsidRPr="009B1DD2">
        <w:rPr>
          <w:lang w:val="en-US"/>
        </w:rPr>
        <w:t>stimulatory concentration</w:t>
      </w:r>
      <w:r w:rsidR="00AB4DE8" w:rsidRPr="009B1DD2">
        <w:rPr>
          <w:lang w:val="en-US"/>
        </w:rPr>
        <w:t xml:space="preserve">) in the presence of autologous </w:t>
      </w:r>
      <w:r w:rsidR="00851D96">
        <w:rPr>
          <w:shd w:val="clear" w:color="auto" w:fill="FFFFFF"/>
        </w:rPr>
        <w:t>EBV-transformed B-cells</w:t>
      </w:r>
      <w:r w:rsidR="00BF49D9" w:rsidRPr="009B1DD2">
        <w:rPr>
          <w:shd w:val="clear" w:color="auto" w:fill="FFFFFF"/>
        </w:rPr>
        <w:t xml:space="preserve"> </w:t>
      </w:r>
      <w:r w:rsidR="00215FD5" w:rsidRPr="009B1DD2">
        <w:rPr>
          <w:lang w:val="en-US"/>
        </w:rPr>
        <w:t>(</w:t>
      </w:r>
      <w:r w:rsidR="00215FD5" w:rsidRPr="009B1DD2">
        <w:t>0.2 x 10</w:t>
      </w:r>
      <w:r w:rsidR="00962A42">
        <w:rPr>
          <w:vertAlign w:val="superscript"/>
        </w:rPr>
        <w:t>6</w:t>
      </w:r>
      <w:r w:rsidR="00215FD5" w:rsidRPr="009B1DD2">
        <w:t>)</w:t>
      </w:r>
      <w:r w:rsidR="00F54373" w:rsidRPr="009B1DD2">
        <w:t xml:space="preserve"> for 8, </w:t>
      </w:r>
      <w:r w:rsidR="00DB680A" w:rsidRPr="009B1DD2">
        <w:t>24 and 48 h</w:t>
      </w:r>
      <w:r w:rsidR="00F54373" w:rsidRPr="009B1DD2">
        <w:t xml:space="preserve"> at 37°C, 5% CO</w:t>
      </w:r>
      <w:r w:rsidR="00F54373" w:rsidRPr="009B1DD2">
        <w:rPr>
          <w:vertAlign w:val="subscript"/>
        </w:rPr>
        <w:t>2</w:t>
      </w:r>
      <w:r w:rsidR="00DB680A" w:rsidRPr="009B1DD2">
        <w:t xml:space="preserve">. Untreated cells were also set up as negative controls. </w:t>
      </w:r>
      <w:r w:rsidR="00B93B8D" w:rsidRPr="009B1DD2">
        <w:t xml:space="preserve">After incubation, CD19-conjugated </w:t>
      </w:r>
      <w:r w:rsidR="002C2D0A" w:rsidRPr="009B1DD2">
        <w:t>beads</w:t>
      </w:r>
      <w:r w:rsidR="00215FD5" w:rsidRPr="009B1DD2">
        <w:t xml:space="preserve"> </w:t>
      </w:r>
      <w:r w:rsidR="002C2D0A" w:rsidRPr="009B1DD2">
        <w:t xml:space="preserve">(Miltenyi Biotec, Gadbach, Germany) were used for the negative selection of </w:t>
      </w:r>
      <w:r w:rsidR="003707B4" w:rsidRPr="009B1DD2">
        <w:t>TCC and changes in protein expression determined by iTRAQ.</w:t>
      </w:r>
      <w:r w:rsidR="00E06F48" w:rsidRPr="009B1DD2">
        <w:t xml:space="preserve"> In preliminary experiments, protein lysates for pure TCC were compared with </w:t>
      </w:r>
      <w:r w:rsidR="00FA727A" w:rsidRPr="009B1DD2">
        <w:t>CD19-conjugated magnetic bead selected</w:t>
      </w:r>
      <w:r w:rsidR="00E06F48" w:rsidRPr="009B1DD2">
        <w:t xml:space="preserve"> </w:t>
      </w:r>
      <w:r w:rsidR="00FA727A" w:rsidRPr="009B1DD2">
        <w:t xml:space="preserve">TCC </w:t>
      </w:r>
      <w:r w:rsidR="00E06F48" w:rsidRPr="009B1DD2">
        <w:t xml:space="preserve">using </w:t>
      </w:r>
      <w:r w:rsidR="00851D96">
        <w:t xml:space="preserve">gel electrophoresis and </w:t>
      </w:r>
      <w:r w:rsidR="00E06F48" w:rsidRPr="009B1DD2">
        <w:t xml:space="preserve">coomassie blue </w:t>
      </w:r>
      <w:r w:rsidR="00851D96">
        <w:t>staining</w:t>
      </w:r>
      <w:r w:rsidR="00E06F48" w:rsidRPr="009B1DD2">
        <w:t xml:space="preserve">. Furthermore, </w:t>
      </w:r>
      <w:r w:rsidR="00851D96">
        <w:t xml:space="preserve">TCC </w:t>
      </w:r>
      <w:r w:rsidR="00E06F48" w:rsidRPr="009B1DD2">
        <w:t>protein expression post</w:t>
      </w:r>
      <w:r w:rsidR="00851D96">
        <w:t xml:space="preserve"> drug-stimulation was </w:t>
      </w:r>
      <w:r w:rsidR="00FA727A" w:rsidRPr="009B1DD2">
        <w:t>examined with</w:t>
      </w:r>
      <w:r w:rsidR="00E06F48" w:rsidRPr="009B1DD2">
        <w:t xml:space="preserve"> coomassie blue</w:t>
      </w:r>
      <w:r w:rsidR="00FA727A" w:rsidRPr="009B1DD2">
        <w:t xml:space="preserve"> </w:t>
      </w:r>
      <w:r w:rsidR="00851D96">
        <w:t xml:space="preserve">staining </w:t>
      </w:r>
      <w:r w:rsidR="00FA727A" w:rsidRPr="009B1DD2">
        <w:t xml:space="preserve">before iTRAQ was performed on </w:t>
      </w:r>
      <w:commentRangeStart w:id="1"/>
      <w:r w:rsidR="00FA727A" w:rsidRPr="009B1DD2">
        <w:t>samples</w:t>
      </w:r>
      <w:commentRangeEnd w:id="1"/>
      <w:r w:rsidR="00962A42">
        <w:rPr>
          <w:rStyle w:val="CommentReference"/>
          <w:rFonts w:asciiTheme="minorHAnsi" w:eastAsiaTheme="minorHAnsi" w:hAnsiTheme="minorHAnsi" w:cstheme="minorBidi"/>
          <w:lang w:eastAsia="en-US"/>
        </w:rPr>
        <w:commentReference w:id="1"/>
      </w:r>
      <w:r w:rsidR="00E06F48" w:rsidRPr="009B1DD2">
        <w:t>.</w:t>
      </w:r>
    </w:p>
    <w:p w14:paraId="52ACF076" w14:textId="77777777" w:rsidR="003707B4" w:rsidRPr="009B1DD2" w:rsidRDefault="002E21B1" w:rsidP="00851D96">
      <w:pPr>
        <w:pStyle w:val="p"/>
        <w:spacing w:before="209" w:beforeAutospacing="0" w:after="120" w:afterAutospacing="0" w:line="480" w:lineRule="auto"/>
        <w:jc w:val="both"/>
        <w:rPr>
          <w:b/>
        </w:rPr>
      </w:pPr>
      <w:r w:rsidRPr="009B1DD2">
        <w:rPr>
          <w:b/>
        </w:rPr>
        <w:t>Statistics</w:t>
      </w:r>
    </w:p>
    <w:p w14:paraId="4F91BE07" w14:textId="77777777" w:rsidR="00851D96" w:rsidRDefault="00580F32"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sz w:val="24"/>
          <w:szCs w:val="24"/>
        </w:rPr>
        <w:t xml:space="preserve">T cell proliferation </w:t>
      </w:r>
      <w:r w:rsidR="00851D96">
        <w:rPr>
          <w:rFonts w:ascii="Times New Roman" w:hAnsi="Times New Roman" w:cs="Times New Roman"/>
          <w:sz w:val="24"/>
          <w:szCs w:val="24"/>
        </w:rPr>
        <w:t xml:space="preserve">and ELISpot </w:t>
      </w:r>
      <w:r w:rsidRPr="009B1DD2">
        <w:rPr>
          <w:rFonts w:ascii="Times New Roman" w:hAnsi="Times New Roman" w:cs="Times New Roman"/>
          <w:sz w:val="24"/>
          <w:szCs w:val="24"/>
        </w:rPr>
        <w:t>assay</w:t>
      </w:r>
      <w:r w:rsidR="00851D96">
        <w:rPr>
          <w:rFonts w:ascii="Times New Roman" w:hAnsi="Times New Roman" w:cs="Times New Roman"/>
          <w:sz w:val="24"/>
          <w:szCs w:val="24"/>
        </w:rPr>
        <w:t>s</w:t>
      </w:r>
      <w:r w:rsidRPr="009B1DD2">
        <w:rPr>
          <w:rFonts w:ascii="Times New Roman" w:hAnsi="Times New Roman" w:cs="Times New Roman"/>
          <w:sz w:val="24"/>
          <w:szCs w:val="24"/>
        </w:rPr>
        <w:t xml:space="preserve"> w</w:t>
      </w:r>
      <w:r w:rsidR="00851D96">
        <w:rPr>
          <w:rFonts w:ascii="Times New Roman" w:hAnsi="Times New Roman" w:cs="Times New Roman"/>
          <w:sz w:val="24"/>
          <w:szCs w:val="24"/>
        </w:rPr>
        <w:t>ere</w:t>
      </w:r>
      <w:r w:rsidRPr="009B1DD2">
        <w:rPr>
          <w:rFonts w:ascii="Times New Roman" w:hAnsi="Times New Roman" w:cs="Times New Roman"/>
          <w:sz w:val="24"/>
          <w:szCs w:val="24"/>
        </w:rPr>
        <w:t xml:space="preserve"> performed in triplicate wells and statistical significance (</w:t>
      </w:r>
      <w:r w:rsidR="00F54373" w:rsidRPr="009B1DD2">
        <w:rPr>
          <w:rFonts w:ascii="Times New Roman" w:hAnsi="Times New Roman" w:cs="Times New Roman"/>
          <w:sz w:val="24"/>
          <w:szCs w:val="24"/>
        </w:rPr>
        <w:t>*</w:t>
      </w:r>
      <w:r w:rsidRPr="009B1DD2">
        <w:rPr>
          <w:rFonts w:ascii="Times New Roman" w:hAnsi="Times New Roman" w:cs="Times New Roman"/>
          <w:sz w:val="24"/>
          <w:szCs w:val="24"/>
        </w:rPr>
        <w:t>p ≤ 0.05) was determined using Mann Whitney test (GraphPad Prism software).</w:t>
      </w:r>
      <w:r w:rsidR="003D7BE2" w:rsidRPr="009B1DD2">
        <w:rPr>
          <w:rFonts w:ascii="Times New Roman" w:hAnsi="Times New Roman" w:cs="Times New Roman"/>
          <w:b/>
          <w:sz w:val="24"/>
          <w:szCs w:val="24"/>
        </w:rPr>
        <w:t xml:space="preserve"> </w:t>
      </w:r>
      <w:r w:rsidR="003D7BE2" w:rsidRPr="009B1DD2">
        <w:rPr>
          <w:rFonts w:ascii="Times New Roman" w:hAnsi="Times New Roman" w:cs="Times New Roman"/>
          <w:sz w:val="24"/>
          <w:szCs w:val="24"/>
        </w:rPr>
        <w:t>ANOVA was used to determine significant changes in drug-induced protein expression (statistical significance; *p ≤ 0.05).</w:t>
      </w:r>
      <w:r w:rsidR="003D7BE2" w:rsidRPr="009B1DD2">
        <w:rPr>
          <w:rFonts w:ascii="Times New Roman" w:hAnsi="Times New Roman" w:cs="Times New Roman"/>
          <w:b/>
          <w:sz w:val="24"/>
          <w:szCs w:val="24"/>
        </w:rPr>
        <w:t xml:space="preserve"> </w:t>
      </w:r>
    </w:p>
    <w:p w14:paraId="2533E03F" w14:textId="77777777" w:rsidR="00580F32" w:rsidRPr="009B1DD2" w:rsidRDefault="00580F32"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lastRenderedPageBreak/>
        <w:t>Results</w:t>
      </w:r>
    </w:p>
    <w:p w14:paraId="522E9239" w14:textId="77777777" w:rsidR="00851D96" w:rsidRPr="009B1DD2" w:rsidRDefault="00851D96" w:rsidP="00851D96">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etection of </w:t>
      </w:r>
      <w:r w:rsidRPr="009B1DD2">
        <w:rPr>
          <w:rFonts w:ascii="Times New Roman" w:hAnsi="Times New Roman" w:cs="Times New Roman"/>
          <w:b/>
          <w:sz w:val="24"/>
          <w:szCs w:val="24"/>
        </w:rPr>
        <w:t>clozapine-</w:t>
      </w:r>
      <w:r>
        <w:rPr>
          <w:rFonts w:ascii="Times New Roman" w:hAnsi="Times New Roman" w:cs="Times New Roman"/>
          <w:b/>
          <w:sz w:val="24"/>
          <w:szCs w:val="24"/>
        </w:rPr>
        <w:t>responsive</w:t>
      </w:r>
      <w:r w:rsidRPr="009B1DD2">
        <w:rPr>
          <w:rFonts w:ascii="Times New Roman" w:hAnsi="Times New Roman" w:cs="Times New Roman"/>
          <w:b/>
          <w:sz w:val="24"/>
          <w:szCs w:val="24"/>
        </w:rPr>
        <w:t xml:space="preserve"> TCC from drug-naïve individuals</w:t>
      </w:r>
      <w:r>
        <w:rPr>
          <w:rFonts w:ascii="Times New Roman" w:hAnsi="Times New Roman" w:cs="Times New Roman"/>
          <w:b/>
          <w:sz w:val="24"/>
          <w:szCs w:val="24"/>
        </w:rPr>
        <w:t xml:space="preserve"> and patients with </w:t>
      </w:r>
      <w:commentRangeStart w:id="2"/>
      <w:r>
        <w:rPr>
          <w:rFonts w:ascii="Times New Roman" w:hAnsi="Times New Roman" w:cs="Times New Roman"/>
          <w:b/>
          <w:sz w:val="24"/>
          <w:szCs w:val="24"/>
        </w:rPr>
        <w:t>agranulocytosis</w:t>
      </w:r>
      <w:commentRangeEnd w:id="2"/>
      <w:r w:rsidR="00C51664">
        <w:rPr>
          <w:rStyle w:val="CommentReference"/>
        </w:rPr>
        <w:commentReference w:id="2"/>
      </w:r>
    </w:p>
    <w:p w14:paraId="5FAC7D88" w14:textId="77777777" w:rsidR="00B87986" w:rsidRPr="009B1DD2" w:rsidRDefault="00C51664" w:rsidP="00851D9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S</w:t>
      </w:r>
      <w:r w:rsidR="00851D96">
        <w:rPr>
          <w:rFonts w:ascii="Times New Roman" w:hAnsi="Times New Roman" w:cs="Times New Roman"/>
          <w:sz w:val="24"/>
          <w:szCs w:val="24"/>
        </w:rPr>
        <w:t xml:space="preserve">ignificant </w:t>
      </w:r>
      <w:r w:rsidR="005B1CD4">
        <w:rPr>
          <w:rFonts w:ascii="Times New Roman" w:hAnsi="Times New Roman" w:cs="Times New Roman"/>
          <w:sz w:val="24"/>
          <w:szCs w:val="24"/>
        </w:rPr>
        <w:t xml:space="preserve">clozapine- or olanzapine-induced </w:t>
      </w:r>
      <w:r w:rsidR="00851D96">
        <w:rPr>
          <w:rFonts w:ascii="Times New Roman" w:hAnsi="Times New Roman" w:cs="Times New Roman"/>
          <w:sz w:val="24"/>
          <w:szCs w:val="24"/>
        </w:rPr>
        <w:t xml:space="preserve">activation of </w:t>
      </w:r>
      <w:r w:rsidR="00B87986" w:rsidRPr="009B1DD2">
        <w:rPr>
          <w:rFonts w:ascii="Times New Roman" w:hAnsi="Times New Roman" w:cs="Times New Roman"/>
          <w:sz w:val="24"/>
          <w:szCs w:val="24"/>
        </w:rPr>
        <w:t xml:space="preserve">PBMC </w:t>
      </w:r>
      <w:r w:rsidR="00851D96">
        <w:rPr>
          <w:rFonts w:ascii="Times New Roman" w:hAnsi="Times New Roman" w:cs="Times New Roman"/>
          <w:sz w:val="24"/>
          <w:szCs w:val="24"/>
        </w:rPr>
        <w:t xml:space="preserve">from patients with agranulocytosis and </w:t>
      </w:r>
      <w:r w:rsidR="005B1CD4">
        <w:rPr>
          <w:rFonts w:ascii="Times New Roman" w:hAnsi="Times New Roman" w:cs="Times New Roman"/>
          <w:sz w:val="24"/>
          <w:szCs w:val="24"/>
        </w:rPr>
        <w:t>healthy donors was not detected,</w:t>
      </w:r>
      <w:r w:rsidR="00851D96">
        <w:rPr>
          <w:rFonts w:ascii="Times New Roman" w:hAnsi="Times New Roman" w:cs="Times New Roman"/>
          <w:sz w:val="24"/>
          <w:szCs w:val="24"/>
        </w:rPr>
        <w:t xml:space="preserve"> using [</w:t>
      </w:r>
      <w:r w:rsidR="00851D96">
        <w:rPr>
          <w:rFonts w:ascii="Times New Roman" w:hAnsi="Times New Roman" w:cs="Times New Roman"/>
          <w:sz w:val="24"/>
          <w:szCs w:val="24"/>
          <w:vertAlign w:val="superscript"/>
        </w:rPr>
        <w:t>3</w:t>
      </w:r>
      <w:r w:rsidR="00851D96">
        <w:rPr>
          <w:rFonts w:ascii="Times New Roman" w:hAnsi="Times New Roman" w:cs="Times New Roman"/>
          <w:sz w:val="24"/>
          <w:szCs w:val="24"/>
        </w:rPr>
        <w:t>H] thymidine and ELISpot to measure proliferation and IFN-</w:t>
      </w:r>
      <w:r w:rsidR="00851D96">
        <w:rPr>
          <w:rFonts w:ascii="Times New Roman" w:hAnsi="Times New Roman" w:cs="Times New Roman"/>
          <w:sz w:val="24"/>
          <w:szCs w:val="24"/>
        </w:rPr>
        <w:sym w:font="Symbol" w:char="F067"/>
      </w:r>
      <w:r w:rsidR="00851D96">
        <w:rPr>
          <w:rFonts w:ascii="Times New Roman" w:hAnsi="Times New Roman" w:cs="Times New Roman"/>
          <w:sz w:val="24"/>
          <w:szCs w:val="24"/>
        </w:rPr>
        <w:t xml:space="preserve"> release, respectively (results not shown). Thus, greater than 800 and 1200 TCC were generate</w:t>
      </w:r>
      <w:r w:rsidR="005B1CD4">
        <w:rPr>
          <w:rFonts w:ascii="Times New Roman" w:hAnsi="Times New Roman" w:cs="Times New Roman"/>
          <w:sz w:val="24"/>
          <w:szCs w:val="24"/>
        </w:rPr>
        <w:t>d from clozapine/</w:t>
      </w:r>
      <w:r w:rsidR="00851D96">
        <w:rPr>
          <w:rFonts w:ascii="Times New Roman" w:hAnsi="Times New Roman" w:cs="Times New Roman"/>
          <w:sz w:val="24"/>
          <w:szCs w:val="24"/>
        </w:rPr>
        <w:t>olanzapine-treated PBMC from healthy donors expressing HLA-DQB1*02:01 (n=3) and patients with agra</w:t>
      </w:r>
      <w:r w:rsidR="005B1CD4">
        <w:rPr>
          <w:rFonts w:ascii="Times New Roman" w:hAnsi="Times New Roman" w:cs="Times New Roman"/>
          <w:sz w:val="24"/>
          <w:szCs w:val="24"/>
        </w:rPr>
        <w:t>nulocytosis (n=3), respectively.</w:t>
      </w:r>
      <w:r w:rsidR="00851D96">
        <w:rPr>
          <w:rFonts w:ascii="Times New Roman" w:hAnsi="Times New Roman" w:cs="Times New Roman"/>
          <w:sz w:val="24"/>
          <w:szCs w:val="24"/>
        </w:rPr>
        <w:t xml:space="preserve">  </w:t>
      </w:r>
    </w:p>
    <w:p w14:paraId="7758A8AA" w14:textId="77777777" w:rsidR="00052FCA" w:rsidRPr="009B1DD2" w:rsidRDefault="003A7ABF"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Four</w:t>
      </w:r>
      <w:r w:rsidR="0063022D" w:rsidRPr="009B1DD2">
        <w:rPr>
          <w:rFonts w:ascii="Times New Roman" w:hAnsi="Times New Roman" w:cs="Times New Roman"/>
          <w:sz w:val="24"/>
          <w:szCs w:val="24"/>
        </w:rPr>
        <w:t xml:space="preserve"> </w:t>
      </w:r>
      <w:r w:rsidR="00580F32" w:rsidRPr="009B1DD2">
        <w:rPr>
          <w:rFonts w:ascii="Times New Roman" w:hAnsi="Times New Roman" w:cs="Times New Roman"/>
          <w:sz w:val="24"/>
          <w:szCs w:val="24"/>
        </w:rPr>
        <w:t>clozapine-</w:t>
      </w:r>
      <w:r w:rsidR="00851D96">
        <w:rPr>
          <w:rFonts w:ascii="Times New Roman" w:hAnsi="Times New Roman" w:cs="Times New Roman"/>
          <w:sz w:val="24"/>
          <w:szCs w:val="24"/>
        </w:rPr>
        <w:t>responsive</w:t>
      </w:r>
      <w:r w:rsidR="00580F32" w:rsidRPr="009B1DD2">
        <w:rPr>
          <w:rFonts w:ascii="Times New Roman" w:hAnsi="Times New Roman" w:cs="Times New Roman"/>
          <w:sz w:val="24"/>
          <w:szCs w:val="24"/>
        </w:rPr>
        <w:t xml:space="preserve"> TCC were identified </w:t>
      </w:r>
      <w:r w:rsidR="00851D96" w:rsidRPr="009B1DD2">
        <w:rPr>
          <w:rFonts w:ascii="Times New Roman" w:hAnsi="Times New Roman" w:cs="Times New Roman"/>
          <w:sz w:val="24"/>
          <w:szCs w:val="24"/>
        </w:rPr>
        <w:t xml:space="preserve">from donor HLA-997 </w:t>
      </w:r>
      <w:r w:rsidR="00851D96">
        <w:rPr>
          <w:rFonts w:ascii="Times New Roman" w:hAnsi="Times New Roman" w:cs="Times New Roman"/>
          <w:sz w:val="24"/>
          <w:szCs w:val="24"/>
        </w:rPr>
        <w:t>after</w:t>
      </w:r>
      <w:r w:rsidR="00580F32" w:rsidRPr="009B1DD2">
        <w:rPr>
          <w:rFonts w:ascii="Times New Roman" w:hAnsi="Times New Roman" w:cs="Times New Roman"/>
          <w:sz w:val="24"/>
          <w:szCs w:val="24"/>
        </w:rPr>
        <w:t xml:space="preserve"> initial </w:t>
      </w:r>
      <w:r w:rsidR="000B6EA7" w:rsidRPr="009B1DD2">
        <w:rPr>
          <w:rFonts w:ascii="Times New Roman" w:hAnsi="Times New Roman" w:cs="Times New Roman"/>
          <w:sz w:val="24"/>
          <w:szCs w:val="24"/>
        </w:rPr>
        <w:t>test</w:t>
      </w:r>
      <w:r w:rsidR="00851D96">
        <w:rPr>
          <w:rFonts w:ascii="Times New Roman" w:hAnsi="Times New Roman" w:cs="Times New Roman"/>
          <w:sz w:val="24"/>
          <w:szCs w:val="24"/>
        </w:rPr>
        <w:t>ing</w:t>
      </w:r>
      <w:r w:rsidR="00580F32" w:rsidRPr="009B1DD2">
        <w:rPr>
          <w:rFonts w:ascii="Times New Roman" w:hAnsi="Times New Roman" w:cs="Times New Roman"/>
          <w:sz w:val="24"/>
          <w:szCs w:val="24"/>
        </w:rPr>
        <w:t xml:space="preserve"> </w:t>
      </w:r>
      <w:r w:rsidR="00851D96">
        <w:rPr>
          <w:rFonts w:ascii="Times New Roman" w:hAnsi="Times New Roman" w:cs="Times New Roman"/>
          <w:sz w:val="24"/>
          <w:szCs w:val="24"/>
        </w:rPr>
        <w:t xml:space="preserve">using proliferation as a readout </w:t>
      </w:r>
      <w:r w:rsidR="00986656" w:rsidRPr="009B1DD2">
        <w:rPr>
          <w:rFonts w:ascii="Times New Roman" w:hAnsi="Times New Roman" w:cs="Times New Roman"/>
          <w:sz w:val="24"/>
          <w:szCs w:val="24"/>
        </w:rPr>
        <w:t>(</w:t>
      </w:r>
      <w:r w:rsidR="00851D96">
        <w:rPr>
          <w:rFonts w:ascii="Times New Roman" w:hAnsi="Times New Roman" w:cs="Times New Roman"/>
          <w:sz w:val="24"/>
          <w:szCs w:val="24"/>
        </w:rPr>
        <w:t xml:space="preserve">medium control or clozapine [5 µM] in duplicate; </w:t>
      </w:r>
      <w:r w:rsidR="00417DDF" w:rsidRPr="009B1DD2">
        <w:rPr>
          <w:rFonts w:ascii="Times New Roman" w:hAnsi="Times New Roman" w:cs="Times New Roman"/>
          <w:sz w:val="24"/>
          <w:szCs w:val="24"/>
        </w:rPr>
        <w:t>f</w:t>
      </w:r>
      <w:r w:rsidR="000B6EA7" w:rsidRPr="009B1DD2">
        <w:rPr>
          <w:rFonts w:ascii="Times New Roman" w:hAnsi="Times New Roman" w:cs="Times New Roman"/>
          <w:sz w:val="24"/>
          <w:szCs w:val="24"/>
        </w:rPr>
        <w:t>igure 1</w:t>
      </w:r>
      <w:r w:rsidR="00986656" w:rsidRPr="009B1DD2">
        <w:rPr>
          <w:rFonts w:ascii="Times New Roman" w:hAnsi="Times New Roman" w:cs="Times New Roman"/>
          <w:sz w:val="24"/>
          <w:szCs w:val="24"/>
        </w:rPr>
        <w:t xml:space="preserve">). </w:t>
      </w:r>
      <w:r w:rsidR="00851D96">
        <w:rPr>
          <w:rFonts w:ascii="Times New Roman" w:hAnsi="Times New Roman" w:cs="Times New Roman"/>
          <w:sz w:val="24"/>
          <w:szCs w:val="24"/>
        </w:rPr>
        <w:t xml:space="preserve">Following mitogen-driven expansion, the </w:t>
      </w:r>
      <w:r w:rsidR="00851D96" w:rsidRPr="009B1DD2">
        <w:rPr>
          <w:rFonts w:ascii="Times New Roman" w:hAnsi="Times New Roman" w:cs="Times New Roman"/>
          <w:sz w:val="24"/>
          <w:szCs w:val="24"/>
        </w:rPr>
        <w:t xml:space="preserve">TCC </w:t>
      </w:r>
      <w:r w:rsidR="00851D96">
        <w:rPr>
          <w:rFonts w:ascii="Times New Roman" w:hAnsi="Times New Roman" w:cs="Times New Roman"/>
          <w:sz w:val="24"/>
          <w:szCs w:val="24"/>
        </w:rPr>
        <w:t>were found to be CD4+ 9 (n=3) or CD8+ (n=1), they expressed varied T-cell V</w:t>
      </w:r>
      <w:r w:rsidR="00851D96">
        <w:rPr>
          <w:rFonts w:ascii="Times New Roman" w:hAnsi="Times New Roman" w:cs="Times New Roman"/>
          <w:sz w:val="24"/>
          <w:szCs w:val="24"/>
        </w:rPr>
        <w:sym w:font="Symbol" w:char="F062"/>
      </w:r>
      <w:r w:rsidR="00851D96" w:rsidRPr="00851D96">
        <w:rPr>
          <w:rFonts w:ascii="Times New Roman" w:hAnsi="Times New Roman" w:cs="Times New Roman"/>
          <w:sz w:val="24"/>
          <w:szCs w:val="24"/>
        </w:rPr>
        <w:t xml:space="preserve"> </w:t>
      </w:r>
      <w:r w:rsidR="00851D96">
        <w:rPr>
          <w:rFonts w:ascii="Times New Roman" w:hAnsi="Times New Roman" w:cs="Times New Roman"/>
          <w:sz w:val="24"/>
          <w:szCs w:val="24"/>
        </w:rPr>
        <w:t>receptors (16, 20 and 22; the final TCC did not express any of the V</w:t>
      </w:r>
      <w:r w:rsidR="00851D96">
        <w:rPr>
          <w:rFonts w:ascii="Times New Roman" w:hAnsi="Times New Roman" w:cs="Times New Roman"/>
          <w:sz w:val="24"/>
          <w:szCs w:val="24"/>
        </w:rPr>
        <w:sym w:font="Symbol" w:char="F062"/>
      </w:r>
      <w:r w:rsidR="00851D96">
        <w:rPr>
          <w:rFonts w:ascii="Times New Roman" w:hAnsi="Times New Roman" w:cs="Times New Roman"/>
          <w:sz w:val="24"/>
          <w:szCs w:val="24"/>
        </w:rPr>
        <w:t>s that cover 80% of the known receptors) and proliferated in the presence of</w:t>
      </w:r>
      <w:r w:rsidR="00851D96" w:rsidRPr="009B1DD2">
        <w:rPr>
          <w:rFonts w:ascii="Times New Roman" w:hAnsi="Times New Roman" w:cs="Times New Roman"/>
          <w:sz w:val="24"/>
          <w:szCs w:val="24"/>
        </w:rPr>
        <w:t xml:space="preserve"> clozapine (1-100 µM) </w:t>
      </w:r>
      <w:r w:rsidR="00851D96">
        <w:rPr>
          <w:rFonts w:ascii="Times New Roman" w:hAnsi="Times New Roman" w:cs="Times New Roman"/>
          <w:sz w:val="24"/>
          <w:szCs w:val="24"/>
        </w:rPr>
        <w:t>in a dose-dependent manner. Figure 1C shows the proliferative response of the 3 CD4+ TCC. Clozapine-responsive TCC were not detected from donors HLA-998 and HLA-999</w:t>
      </w:r>
      <w:r w:rsidR="00986656" w:rsidRPr="009B1DD2">
        <w:rPr>
          <w:rFonts w:ascii="Times New Roman" w:hAnsi="Times New Roman" w:cs="Times New Roman"/>
          <w:sz w:val="24"/>
          <w:szCs w:val="24"/>
        </w:rPr>
        <w:t xml:space="preserve">. </w:t>
      </w:r>
      <w:r w:rsidR="000B6EA7" w:rsidRPr="009B1DD2">
        <w:rPr>
          <w:rFonts w:ascii="Times New Roman" w:hAnsi="Times New Roman" w:cs="Times New Roman"/>
          <w:sz w:val="24"/>
          <w:szCs w:val="24"/>
        </w:rPr>
        <w:t>Initial specificity test</w:t>
      </w:r>
      <w:r w:rsidR="005B1CD4">
        <w:rPr>
          <w:rFonts w:ascii="Times New Roman" w:hAnsi="Times New Roman" w:cs="Times New Roman"/>
          <w:sz w:val="24"/>
          <w:szCs w:val="24"/>
        </w:rPr>
        <w:t>ing using</w:t>
      </w:r>
      <w:r w:rsidR="000B6EA7" w:rsidRPr="009B1DD2">
        <w:rPr>
          <w:rFonts w:ascii="Times New Roman" w:hAnsi="Times New Roman" w:cs="Times New Roman"/>
          <w:sz w:val="24"/>
          <w:szCs w:val="24"/>
        </w:rPr>
        <w:t xml:space="preserve"> olanzapine </w:t>
      </w:r>
      <w:r w:rsidR="0074505D" w:rsidRPr="009B1DD2">
        <w:rPr>
          <w:rFonts w:ascii="Times New Roman" w:hAnsi="Times New Roman" w:cs="Times New Roman"/>
          <w:sz w:val="24"/>
          <w:szCs w:val="24"/>
        </w:rPr>
        <w:t>suggested</w:t>
      </w:r>
      <w:r w:rsidR="000B6EA7" w:rsidRPr="009B1DD2">
        <w:rPr>
          <w:rFonts w:ascii="Times New Roman" w:hAnsi="Times New Roman" w:cs="Times New Roman"/>
          <w:sz w:val="24"/>
          <w:szCs w:val="24"/>
        </w:rPr>
        <w:t xml:space="preserve"> </w:t>
      </w:r>
      <w:r w:rsidR="00851D96">
        <w:rPr>
          <w:rFonts w:ascii="Times New Roman" w:hAnsi="Times New Roman" w:cs="Times New Roman"/>
          <w:sz w:val="24"/>
          <w:szCs w:val="24"/>
        </w:rPr>
        <w:t xml:space="preserve">the presence of </w:t>
      </w:r>
      <w:r w:rsidR="000B6EA7" w:rsidRPr="009B1DD2">
        <w:rPr>
          <w:rFonts w:ascii="Times New Roman" w:hAnsi="Times New Roman" w:cs="Times New Roman"/>
          <w:sz w:val="24"/>
          <w:szCs w:val="24"/>
        </w:rPr>
        <w:t>2</w:t>
      </w:r>
      <w:r w:rsidR="00986656" w:rsidRPr="009B1DD2">
        <w:rPr>
          <w:rFonts w:ascii="Times New Roman" w:hAnsi="Times New Roman" w:cs="Times New Roman"/>
          <w:sz w:val="24"/>
          <w:szCs w:val="24"/>
        </w:rPr>
        <w:t xml:space="preserve"> </w:t>
      </w:r>
      <w:r w:rsidR="0074505D" w:rsidRPr="009B1DD2">
        <w:rPr>
          <w:rFonts w:ascii="Times New Roman" w:hAnsi="Times New Roman" w:cs="Times New Roman"/>
          <w:sz w:val="24"/>
          <w:szCs w:val="24"/>
        </w:rPr>
        <w:t>olanzapine</w:t>
      </w:r>
      <w:r w:rsidR="00851D96">
        <w:rPr>
          <w:rFonts w:ascii="Times New Roman" w:hAnsi="Times New Roman" w:cs="Times New Roman"/>
          <w:sz w:val="24"/>
          <w:szCs w:val="24"/>
        </w:rPr>
        <w:t>-responsive T</w:t>
      </w:r>
      <w:r w:rsidR="00986656" w:rsidRPr="009B1DD2">
        <w:rPr>
          <w:rFonts w:ascii="Times New Roman" w:hAnsi="Times New Roman" w:cs="Times New Roman"/>
          <w:sz w:val="24"/>
          <w:szCs w:val="24"/>
        </w:rPr>
        <w:t xml:space="preserve">CC </w:t>
      </w:r>
      <w:r w:rsidR="00851D96">
        <w:rPr>
          <w:rFonts w:ascii="Times New Roman" w:hAnsi="Times New Roman" w:cs="Times New Roman"/>
          <w:sz w:val="24"/>
          <w:szCs w:val="24"/>
        </w:rPr>
        <w:t>from donor HLA-999;</w:t>
      </w:r>
      <w:r w:rsidR="000B6EA7" w:rsidRPr="009B1DD2">
        <w:rPr>
          <w:rFonts w:ascii="Times New Roman" w:hAnsi="Times New Roman" w:cs="Times New Roman"/>
          <w:sz w:val="24"/>
          <w:szCs w:val="24"/>
        </w:rPr>
        <w:t xml:space="preserve"> however</w:t>
      </w:r>
      <w:r w:rsidR="00851D96">
        <w:rPr>
          <w:rFonts w:ascii="Times New Roman" w:hAnsi="Times New Roman" w:cs="Times New Roman"/>
          <w:sz w:val="24"/>
          <w:szCs w:val="24"/>
        </w:rPr>
        <w:t>,</w:t>
      </w:r>
      <w:r w:rsidR="000B6EA7" w:rsidRPr="009B1DD2">
        <w:rPr>
          <w:rFonts w:ascii="Times New Roman" w:hAnsi="Times New Roman" w:cs="Times New Roman"/>
          <w:sz w:val="24"/>
          <w:szCs w:val="24"/>
        </w:rPr>
        <w:t xml:space="preserve"> both TCC </w:t>
      </w:r>
      <w:r w:rsidR="00851D96">
        <w:rPr>
          <w:rFonts w:ascii="Times New Roman" w:hAnsi="Times New Roman" w:cs="Times New Roman"/>
          <w:sz w:val="24"/>
          <w:szCs w:val="24"/>
        </w:rPr>
        <w:t>did not proliferate after expansion to</w:t>
      </w:r>
      <w:r w:rsidR="005F35DE" w:rsidRPr="009B1DD2">
        <w:rPr>
          <w:rFonts w:ascii="Times New Roman" w:hAnsi="Times New Roman" w:cs="Times New Roman"/>
          <w:sz w:val="24"/>
          <w:szCs w:val="24"/>
        </w:rPr>
        <w:t xml:space="preserve"> graded concentrations of olanzapine </w:t>
      </w:r>
      <w:r w:rsidR="00851D96">
        <w:rPr>
          <w:rFonts w:ascii="Times New Roman" w:hAnsi="Times New Roman" w:cs="Times New Roman"/>
          <w:sz w:val="24"/>
          <w:szCs w:val="24"/>
        </w:rPr>
        <w:t>and were therefore</w:t>
      </w:r>
      <w:r w:rsidR="005F35DE" w:rsidRPr="009B1DD2">
        <w:rPr>
          <w:rFonts w:ascii="Times New Roman" w:hAnsi="Times New Roman" w:cs="Times New Roman"/>
          <w:sz w:val="24"/>
          <w:szCs w:val="24"/>
        </w:rPr>
        <w:t xml:space="preserve"> unsuitable for</w:t>
      </w:r>
      <w:r w:rsidR="0074505D" w:rsidRPr="009B1DD2">
        <w:rPr>
          <w:rFonts w:ascii="Times New Roman" w:hAnsi="Times New Roman" w:cs="Times New Roman"/>
          <w:sz w:val="24"/>
          <w:szCs w:val="24"/>
        </w:rPr>
        <w:t xml:space="preserve"> further</w:t>
      </w:r>
      <w:r w:rsidR="005F35DE" w:rsidRPr="009B1DD2">
        <w:rPr>
          <w:rFonts w:ascii="Times New Roman" w:hAnsi="Times New Roman" w:cs="Times New Roman"/>
          <w:sz w:val="24"/>
          <w:szCs w:val="24"/>
        </w:rPr>
        <w:t xml:space="preserve"> </w:t>
      </w:r>
      <w:r w:rsidR="00052FCA" w:rsidRPr="009B1DD2">
        <w:rPr>
          <w:rFonts w:ascii="Times New Roman" w:hAnsi="Times New Roman" w:cs="Times New Roman"/>
          <w:sz w:val="24"/>
          <w:szCs w:val="24"/>
        </w:rPr>
        <w:t xml:space="preserve">assays. </w:t>
      </w:r>
    </w:p>
    <w:p w14:paraId="1F4B6EEE" w14:textId="77777777" w:rsidR="00986656" w:rsidRPr="009B1DD2" w:rsidRDefault="003912A0"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Initially, 6</w:t>
      </w:r>
      <w:r w:rsidR="00061883" w:rsidRPr="009B1DD2">
        <w:rPr>
          <w:rFonts w:ascii="Times New Roman" w:hAnsi="Times New Roman" w:cs="Times New Roman"/>
          <w:sz w:val="24"/>
          <w:szCs w:val="24"/>
        </w:rPr>
        <w:t xml:space="preserve"> </w:t>
      </w:r>
      <w:r w:rsidR="000A529D" w:rsidRPr="009B1DD2">
        <w:rPr>
          <w:rFonts w:ascii="Times New Roman" w:hAnsi="Times New Roman" w:cs="Times New Roman"/>
          <w:sz w:val="24"/>
          <w:szCs w:val="24"/>
        </w:rPr>
        <w:t>clozapine-</w:t>
      </w:r>
      <w:r w:rsidR="00851D96">
        <w:rPr>
          <w:rFonts w:ascii="Times New Roman" w:hAnsi="Times New Roman" w:cs="Times New Roman"/>
          <w:sz w:val="24"/>
          <w:szCs w:val="24"/>
        </w:rPr>
        <w:t>responsive</w:t>
      </w:r>
      <w:r w:rsidR="000A529D" w:rsidRPr="009B1DD2">
        <w:rPr>
          <w:rFonts w:ascii="Times New Roman" w:hAnsi="Times New Roman" w:cs="Times New Roman"/>
          <w:sz w:val="24"/>
          <w:szCs w:val="24"/>
        </w:rPr>
        <w:t xml:space="preserve"> TCC </w:t>
      </w:r>
      <w:r w:rsidR="0017384C" w:rsidRPr="009B1DD2">
        <w:rPr>
          <w:rFonts w:ascii="Times New Roman" w:hAnsi="Times New Roman" w:cs="Times New Roman"/>
          <w:sz w:val="24"/>
          <w:szCs w:val="24"/>
        </w:rPr>
        <w:t xml:space="preserve">were identified from </w:t>
      </w:r>
      <w:r w:rsidR="00851D96">
        <w:rPr>
          <w:rFonts w:ascii="Times New Roman" w:hAnsi="Times New Roman" w:cs="Times New Roman"/>
          <w:sz w:val="24"/>
          <w:szCs w:val="24"/>
        </w:rPr>
        <w:t xml:space="preserve">agranulocytosis </w:t>
      </w:r>
      <w:r w:rsidR="0017384C" w:rsidRPr="009B1DD2">
        <w:rPr>
          <w:rFonts w:ascii="Times New Roman" w:hAnsi="Times New Roman" w:cs="Times New Roman"/>
          <w:sz w:val="24"/>
          <w:szCs w:val="24"/>
        </w:rPr>
        <w:t>patient 2</w:t>
      </w:r>
      <w:r w:rsidR="00851D96">
        <w:rPr>
          <w:rFonts w:ascii="Times New Roman" w:hAnsi="Times New Roman" w:cs="Times New Roman"/>
          <w:sz w:val="24"/>
          <w:szCs w:val="24"/>
        </w:rPr>
        <w:t>; h</w:t>
      </w:r>
      <w:r w:rsidRPr="009B1DD2">
        <w:rPr>
          <w:rFonts w:ascii="Times New Roman" w:hAnsi="Times New Roman" w:cs="Times New Roman"/>
          <w:sz w:val="24"/>
          <w:szCs w:val="24"/>
        </w:rPr>
        <w:t>owever</w:t>
      </w:r>
      <w:r w:rsidR="00061883" w:rsidRPr="009B1DD2">
        <w:rPr>
          <w:rFonts w:ascii="Times New Roman" w:hAnsi="Times New Roman" w:cs="Times New Roman"/>
          <w:sz w:val="24"/>
          <w:szCs w:val="24"/>
        </w:rPr>
        <w:t xml:space="preserve">, only 2 </w:t>
      </w:r>
      <w:r w:rsidR="00851D96">
        <w:rPr>
          <w:rFonts w:ascii="Times New Roman" w:hAnsi="Times New Roman" w:cs="Times New Roman"/>
          <w:sz w:val="24"/>
          <w:szCs w:val="24"/>
        </w:rPr>
        <w:t xml:space="preserve">proliferated in a clozapine dose-dependent-manner after further expansion </w:t>
      </w:r>
      <w:r w:rsidRPr="009B1DD2">
        <w:rPr>
          <w:rFonts w:ascii="Times New Roman" w:hAnsi="Times New Roman" w:cs="Times New Roman"/>
          <w:sz w:val="24"/>
          <w:szCs w:val="24"/>
        </w:rPr>
        <w:t>(f</w:t>
      </w:r>
      <w:r w:rsidR="00C43139" w:rsidRPr="009B1DD2">
        <w:rPr>
          <w:rFonts w:ascii="Times New Roman" w:hAnsi="Times New Roman" w:cs="Times New Roman"/>
          <w:sz w:val="24"/>
          <w:szCs w:val="24"/>
        </w:rPr>
        <w:t xml:space="preserve">igure </w:t>
      </w:r>
      <w:r w:rsidR="00851D96">
        <w:rPr>
          <w:rFonts w:ascii="Times New Roman" w:hAnsi="Times New Roman" w:cs="Times New Roman"/>
          <w:sz w:val="24"/>
          <w:szCs w:val="24"/>
        </w:rPr>
        <w:t>1B and C)</w:t>
      </w:r>
      <w:r w:rsidR="00061883" w:rsidRPr="009B1DD2">
        <w:rPr>
          <w:rFonts w:ascii="Times New Roman" w:hAnsi="Times New Roman" w:cs="Times New Roman"/>
          <w:sz w:val="24"/>
          <w:szCs w:val="24"/>
        </w:rPr>
        <w:t xml:space="preserve">. </w:t>
      </w:r>
      <w:r w:rsidR="00851D96">
        <w:rPr>
          <w:rFonts w:ascii="Times New Roman" w:hAnsi="Times New Roman" w:cs="Times New Roman"/>
          <w:sz w:val="24"/>
          <w:szCs w:val="24"/>
        </w:rPr>
        <w:t>Both TCC were CD4+, one expressed V</w:t>
      </w:r>
      <w:r w:rsidR="00851D96">
        <w:rPr>
          <w:rFonts w:ascii="Times New Roman" w:hAnsi="Times New Roman" w:cs="Times New Roman"/>
          <w:sz w:val="24"/>
          <w:szCs w:val="24"/>
        </w:rPr>
        <w:sym w:font="Symbol" w:char="F062"/>
      </w:r>
      <w:r w:rsidR="00851D96">
        <w:rPr>
          <w:rFonts w:ascii="Times New Roman" w:hAnsi="Times New Roman" w:cs="Times New Roman"/>
          <w:sz w:val="24"/>
          <w:szCs w:val="24"/>
        </w:rPr>
        <w:t xml:space="preserve"> 5.1, while the V</w:t>
      </w:r>
      <w:r w:rsidR="00851D96">
        <w:rPr>
          <w:rFonts w:ascii="Times New Roman" w:hAnsi="Times New Roman" w:cs="Times New Roman"/>
          <w:sz w:val="24"/>
          <w:szCs w:val="24"/>
        </w:rPr>
        <w:sym w:font="Symbol" w:char="F062"/>
      </w:r>
      <w:r w:rsidR="00851D96">
        <w:rPr>
          <w:rFonts w:ascii="Times New Roman" w:hAnsi="Times New Roman" w:cs="Times New Roman"/>
          <w:sz w:val="24"/>
          <w:szCs w:val="24"/>
        </w:rPr>
        <w:t xml:space="preserve"> expressed by the other TCC was not detected with our testing kit. Clozapine-responsive TCC were not detected from </w:t>
      </w:r>
      <w:r w:rsidR="00851D96">
        <w:rPr>
          <w:rFonts w:ascii="Times New Roman" w:hAnsi="Times New Roman" w:cs="Times New Roman"/>
          <w:sz w:val="24"/>
          <w:szCs w:val="24"/>
        </w:rPr>
        <w:lastRenderedPageBreak/>
        <w:t>patients</w:t>
      </w:r>
      <w:r w:rsidR="0017384C" w:rsidRPr="009B1DD2">
        <w:rPr>
          <w:rFonts w:ascii="Times New Roman" w:hAnsi="Times New Roman" w:cs="Times New Roman"/>
          <w:sz w:val="24"/>
          <w:szCs w:val="24"/>
        </w:rPr>
        <w:t xml:space="preserve"> 1 and </w:t>
      </w:r>
      <w:r w:rsidR="00851D96">
        <w:rPr>
          <w:rFonts w:ascii="Times New Roman" w:hAnsi="Times New Roman" w:cs="Times New Roman"/>
          <w:sz w:val="24"/>
          <w:szCs w:val="24"/>
        </w:rPr>
        <w:t>3</w:t>
      </w:r>
      <w:r w:rsidR="0017384C" w:rsidRPr="009B1DD2">
        <w:rPr>
          <w:rFonts w:ascii="Times New Roman" w:hAnsi="Times New Roman" w:cs="Times New Roman"/>
          <w:sz w:val="24"/>
          <w:szCs w:val="24"/>
        </w:rPr>
        <w:t xml:space="preserve"> </w:t>
      </w:r>
      <w:r w:rsidR="00851D96">
        <w:rPr>
          <w:rFonts w:ascii="Times New Roman" w:hAnsi="Times New Roman" w:cs="Times New Roman"/>
          <w:sz w:val="24"/>
          <w:szCs w:val="24"/>
        </w:rPr>
        <w:t>PBMC. F</w:t>
      </w:r>
      <w:r w:rsidR="00035359" w:rsidRPr="009B1DD2">
        <w:rPr>
          <w:rFonts w:ascii="Times New Roman" w:hAnsi="Times New Roman" w:cs="Times New Roman"/>
          <w:sz w:val="24"/>
          <w:szCs w:val="24"/>
        </w:rPr>
        <w:t xml:space="preserve">urthermore, </w:t>
      </w:r>
      <w:r w:rsidR="00C51664">
        <w:rPr>
          <w:rFonts w:ascii="Times New Roman" w:hAnsi="Times New Roman" w:cs="Times New Roman"/>
          <w:sz w:val="24"/>
          <w:szCs w:val="24"/>
        </w:rPr>
        <w:t xml:space="preserve">TCC from all 3 patients were not stimulated to proliferate with </w:t>
      </w:r>
      <w:r w:rsidR="00061883" w:rsidRPr="009B1DD2">
        <w:rPr>
          <w:rFonts w:ascii="Times New Roman" w:hAnsi="Times New Roman" w:cs="Times New Roman"/>
          <w:sz w:val="24"/>
          <w:szCs w:val="24"/>
        </w:rPr>
        <w:t>olanzapine</w:t>
      </w:r>
      <w:r w:rsidR="00C51664">
        <w:rPr>
          <w:rFonts w:ascii="Times New Roman" w:hAnsi="Times New Roman" w:cs="Times New Roman"/>
          <w:sz w:val="24"/>
          <w:szCs w:val="24"/>
        </w:rPr>
        <w:t>.</w:t>
      </w:r>
      <w:r w:rsidR="00851D96">
        <w:rPr>
          <w:rFonts w:ascii="Times New Roman" w:hAnsi="Times New Roman" w:cs="Times New Roman"/>
          <w:sz w:val="24"/>
          <w:szCs w:val="24"/>
        </w:rPr>
        <w:t xml:space="preserve"> </w:t>
      </w:r>
    </w:p>
    <w:p w14:paraId="2BEB6CF7" w14:textId="77777777" w:rsidR="00986656" w:rsidRPr="009B1DD2" w:rsidRDefault="00986656"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t xml:space="preserve">Characterisation of </w:t>
      </w:r>
      <w:r w:rsidR="00472E3D">
        <w:rPr>
          <w:rFonts w:ascii="Times New Roman" w:hAnsi="Times New Roman" w:cs="Times New Roman"/>
          <w:b/>
          <w:sz w:val="24"/>
          <w:szCs w:val="24"/>
        </w:rPr>
        <w:t xml:space="preserve">chemokine </w:t>
      </w:r>
      <w:r w:rsidR="005B1CD4">
        <w:rPr>
          <w:rFonts w:ascii="Times New Roman" w:hAnsi="Times New Roman" w:cs="Times New Roman"/>
          <w:b/>
          <w:sz w:val="24"/>
          <w:szCs w:val="24"/>
        </w:rPr>
        <w:t xml:space="preserve">receptor </w:t>
      </w:r>
      <w:r w:rsidR="00472E3D">
        <w:rPr>
          <w:rFonts w:ascii="Times New Roman" w:hAnsi="Times New Roman" w:cs="Times New Roman"/>
          <w:b/>
          <w:sz w:val="24"/>
          <w:szCs w:val="24"/>
        </w:rPr>
        <w:t xml:space="preserve">expression </w:t>
      </w:r>
      <w:r w:rsidR="005B1CD4">
        <w:rPr>
          <w:rFonts w:ascii="Times New Roman" w:hAnsi="Times New Roman" w:cs="Times New Roman"/>
          <w:b/>
          <w:sz w:val="24"/>
          <w:szCs w:val="24"/>
        </w:rPr>
        <w:t xml:space="preserve">and </w:t>
      </w:r>
      <w:r w:rsidRPr="009B1DD2">
        <w:rPr>
          <w:rFonts w:ascii="Times New Roman" w:hAnsi="Times New Roman" w:cs="Times New Roman"/>
          <w:b/>
          <w:sz w:val="24"/>
          <w:szCs w:val="24"/>
        </w:rPr>
        <w:t>clozapine-</w:t>
      </w:r>
      <w:r w:rsidR="00472E3D">
        <w:rPr>
          <w:rFonts w:ascii="Times New Roman" w:hAnsi="Times New Roman" w:cs="Times New Roman"/>
          <w:b/>
          <w:sz w:val="24"/>
          <w:szCs w:val="24"/>
        </w:rPr>
        <w:t xml:space="preserve">induced </w:t>
      </w:r>
      <w:r w:rsidR="005B1CD4">
        <w:rPr>
          <w:rFonts w:ascii="Times New Roman" w:hAnsi="Times New Roman" w:cs="Times New Roman"/>
          <w:b/>
          <w:sz w:val="24"/>
          <w:szCs w:val="24"/>
        </w:rPr>
        <w:t xml:space="preserve">TCC </w:t>
      </w:r>
      <w:r w:rsidR="00472E3D">
        <w:rPr>
          <w:rFonts w:ascii="Times New Roman" w:hAnsi="Times New Roman" w:cs="Times New Roman"/>
          <w:b/>
          <w:sz w:val="24"/>
          <w:szCs w:val="24"/>
        </w:rPr>
        <w:t xml:space="preserve">cytokine secretion </w:t>
      </w:r>
    </w:p>
    <w:p w14:paraId="01C004AB" w14:textId="77777777" w:rsidR="006C6921" w:rsidRPr="009B1DD2" w:rsidRDefault="00C840DB" w:rsidP="00851D9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CD4+ </w:t>
      </w:r>
      <w:r w:rsidR="00472E3D" w:rsidRPr="009B1DD2">
        <w:rPr>
          <w:rFonts w:ascii="Times New Roman" w:hAnsi="Times New Roman" w:cs="Times New Roman"/>
          <w:sz w:val="24"/>
          <w:szCs w:val="24"/>
        </w:rPr>
        <w:t xml:space="preserve">TCC </w:t>
      </w:r>
      <w:r w:rsidR="00472E3D">
        <w:rPr>
          <w:rFonts w:ascii="Times New Roman" w:hAnsi="Times New Roman" w:cs="Times New Roman"/>
          <w:sz w:val="24"/>
          <w:szCs w:val="24"/>
        </w:rPr>
        <w:t xml:space="preserve">from patients with agranulocytosis and healthy donors </w:t>
      </w:r>
      <w:r w:rsidR="00472E3D" w:rsidRPr="009B1DD2">
        <w:rPr>
          <w:rFonts w:ascii="Times New Roman" w:hAnsi="Times New Roman" w:cs="Times New Roman"/>
          <w:sz w:val="24"/>
          <w:szCs w:val="24"/>
        </w:rPr>
        <w:t xml:space="preserve">expressed high levels of CXCR3, </w:t>
      </w:r>
      <w:r>
        <w:rPr>
          <w:rFonts w:ascii="Times New Roman" w:hAnsi="Times New Roman" w:cs="Times New Roman"/>
          <w:sz w:val="24"/>
          <w:szCs w:val="24"/>
        </w:rPr>
        <w:t>and CCR4, while CCR6</w:t>
      </w:r>
      <w:r w:rsidR="00472E3D" w:rsidRPr="009B1DD2">
        <w:rPr>
          <w:rFonts w:ascii="Times New Roman" w:hAnsi="Times New Roman" w:cs="Times New Roman"/>
          <w:sz w:val="24"/>
          <w:szCs w:val="24"/>
        </w:rPr>
        <w:t xml:space="preserve"> and CCR9</w:t>
      </w:r>
      <w:r w:rsidR="00472E3D">
        <w:rPr>
          <w:rFonts w:ascii="Times New Roman" w:hAnsi="Times New Roman" w:cs="Times New Roman"/>
          <w:sz w:val="24"/>
          <w:szCs w:val="24"/>
        </w:rPr>
        <w:t xml:space="preserve"> </w:t>
      </w:r>
      <w:r>
        <w:rPr>
          <w:rFonts w:ascii="Times New Roman" w:hAnsi="Times New Roman" w:cs="Times New Roman"/>
          <w:sz w:val="24"/>
          <w:szCs w:val="24"/>
        </w:rPr>
        <w:t xml:space="preserve">were expressed on 2 of the </w:t>
      </w:r>
      <w:r w:rsidR="00485C38">
        <w:rPr>
          <w:rFonts w:ascii="Times New Roman" w:hAnsi="Times New Roman" w:cs="Times New Roman"/>
          <w:sz w:val="24"/>
          <w:szCs w:val="24"/>
        </w:rPr>
        <w:t>TCC</w:t>
      </w:r>
      <w:r>
        <w:rPr>
          <w:rFonts w:ascii="Times New Roman" w:hAnsi="Times New Roman" w:cs="Times New Roman"/>
          <w:sz w:val="24"/>
          <w:szCs w:val="24"/>
        </w:rPr>
        <w:t xml:space="preserve"> </w:t>
      </w:r>
      <w:r w:rsidR="00472E3D">
        <w:rPr>
          <w:rFonts w:ascii="Times New Roman" w:hAnsi="Times New Roman" w:cs="Times New Roman"/>
          <w:sz w:val="24"/>
          <w:szCs w:val="24"/>
        </w:rPr>
        <w:t xml:space="preserve">(figure 2A). When activated with clozapine, the </w:t>
      </w:r>
      <w:r>
        <w:rPr>
          <w:rFonts w:ascii="Times New Roman" w:hAnsi="Times New Roman" w:cs="Times New Roman"/>
          <w:sz w:val="24"/>
          <w:szCs w:val="24"/>
        </w:rPr>
        <w:t xml:space="preserve">CD4+ </w:t>
      </w:r>
      <w:r w:rsidR="006C6921" w:rsidRPr="009B1DD2">
        <w:rPr>
          <w:rFonts w:ascii="Times New Roman" w:hAnsi="Times New Roman" w:cs="Times New Roman"/>
          <w:sz w:val="24"/>
          <w:szCs w:val="24"/>
        </w:rPr>
        <w:t>TCC secrete</w:t>
      </w:r>
      <w:r w:rsidR="00472E3D">
        <w:rPr>
          <w:rFonts w:ascii="Times New Roman" w:hAnsi="Times New Roman" w:cs="Times New Roman"/>
          <w:sz w:val="24"/>
          <w:szCs w:val="24"/>
        </w:rPr>
        <w:t>d</w:t>
      </w:r>
      <w:r w:rsidR="006C6921" w:rsidRPr="009B1DD2">
        <w:rPr>
          <w:rFonts w:ascii="Times New Roman" w:hAnsi="Times New Roman" w:cs="Times New Roman"/>
          <w:sz w:val="24"/>
          <w:szCs w:val="24"/>
        </w:rPr>
        <w:t xml:space="preserve"> a combination of Th1 (</w:t>
      </w:r>
      <w:r w:rsidR="006C6921" w:rsidRPr="009B1DD2">
        <w:rPr>
          <w:rFonts w:ascii="Times New Roman" w:hAnsi="Times New Roman" w:cs="Times New Roman"/>
          <w:sz w:val="24"/>
          <w:szCs w:val="24"/>
          <w:lang w:val="en"/>
        </w:rPr>
        <w:t>IFN‐γ</w:t>
      </w:r>
      <w:r w:rsidR="00472E3D">
        <w:rPr>
          <w:rFonts w:ascii="Times New Roman" w:hAnsi="Times New Roman" w:cs="Times New Roman"/>
          <w:sz w:val="24"/>
          <w:szCs w:val="24"/>
        </w:rPr>
        <w:t>) and</w:t>
      </w:r>
      <w:r w:rsidR="006C6921" w:rsidRPr="009B1DD2">
        <w:rPr>
          <w:rFonts w:ascii="Times New Roman" w:hAnsi="Times New Roman" w:cs="Times New Roman"/>
          <w:sz w:val="24"/>
          <w:szCs w:val="24"/>
        </w:rPr>
        <w:t xml:space="preserve"> Th2 (IL-5, IL-10, IL-13)</w:t>
      </w:r>
      <w:r w:rsidR="00472E3D">
        <w:rPr>
          <w:rFonts w:ascii="Times New Roman" w:hAnsi="Times New Roman" w:cs="Times New Roman"/>
          <w:sz w:val="24"/>
          <w:szCs w:val="24"/>
        </w:rPr>
        <w:t xml:space="preserve"> cytokines. Several </w:t>
      </w:r>
      <w:r w:rsidR="00485C38">
        <w:rPr>
          <w:rFonts w:ascii="Times New Roman" w:hAnsi="Times New Roman" w:cs="Times New Roman"/>
          <w:sz w:val="24"/>
          <w:szCs w:val="24"/>
        </w:rPr>
        <w:t>TCC</w:t>
      </w:r>
      <w:r w:rsidR="00472E3D">
        <w:rPr>
          <w:rFonts w:ascii="Times New Roman" w:hAnsi="Times New Roman" w:cs="Times New Roman"/>
          <w:sz w:val="24"/>
          <w:szCs w:val="24"/>
        </w:rPr>
        <w:t xml:space="preserve"> also secreted IL-17</w:t>
      </w:r>
      <w:r w:rsidR="006C6921" w:rsidRPr="009B1DD2">
        <w:rPr>
          <w:rFonts w:ascii="Times New Roman" w:hAnsi="Times New Roman" w:cs="Times New Roman"/>
          <w:sz w:val="24"/>
          <w:szCs w:val="24"/>
        </w:rPr>
        <w:t xml:space="preserve"> and</w:t>
      </w:r>
      <w:r w:rsidR="00472E3D">
        <w:rPr>
          <w:rFonts w:ascii="Times New Roman" w:hAnsi="Times New Roman" w:cs="Times New Roman"/>
          <w:sz w:val="24"/>
          <w:szCs w:val="24"/>
        </w:rPr>
        <w:t>/or</w:t>
      </w:r>
      <w:r w:rsidR="006C6921" w:rsidRPr="009B1DD2">
        <w:rPr>
          <w:rFonts w:ascii="Times New Roman" w:hAnsi="Times New Roman" w:cs="Times New Roman"/>
          <w:sz w:val="24"/>
          <w:szCs w:val="24"/>
        </w:rPr>
        <w:t xml:space="preserve"> IL-22 alongside </w:t>
      </w:r>
      <w:r w:rsidR="00472E3D">
        <w:rPr>
          <w:rFonts w:ascii="Times New Roman" w:hAnsi="Times New Roman" w:cs="Times New Roman"/>
          <w:sz w:val="24"/>
          <w:szCs w:val="24"/>
        </w:rPr>
        <w:t xml:space="preserve">the </w:t>
      </w:r>
      <w:r w:rsidR="006C6921" w:rsidRPr="009B1DD2">
        <w:rPr>
          <w:rFonts w:ascii="Times New Roman" w:hAnsi="Times New Roman" w:cs="Times New Roman"/>
          <w:sz w:val="24"/>
          <w:szCs w:val="24"/>
        </w:rPr>
        <w:t>cytolytic molecules granz</w:t>
      </w:r>
      <w:r>
        <w:rPr>
          <w:rFonts w:ascii="Times New Roman" w:hAnsi="Times New Roman" w:cs="Times New Roman"/>
          <w:sz w:val="24"/>
          <w:szCs w:val="24"/>
        </w:rPr>
        <w:t xml:space="preserve">yme-B, perforin and Fas-ligand. The single CD8+ </w:t>
      </w:r>
      <w:r w:rsidR="00485C38">
        <w:rPr>
          <w:rFonts w:ascii="Times New Roman" w:hAnsi="Times New Roman" w:cs="Times New Roman"/>
          <w:sz w:val="24"/>
          <w:szCs w:val="24"/>
        </w:rPr>
        <w:t>TCC</w:t>
      </w:r>
      <w:r>
        <w:rPr>
          <w:rFonts w:ascii="Times New Roman" w:hAnsi="Times New Roman" w:cs="Times New Roman"/>
          <w:sz w:val="24"/>
          <w:szCs w:val="24"/>
        </w:rPr>
        <w:t xml:space="preserve"> secreted similar cytokines, albeit to a lesser extent (</w:t>
      </w:r>
      <w:r w:rsidRPr="009B1DD2">
        <w:rPr>
          <w:rFonts w:ascii="Times New Roman" w:hAnsi="Times New Roman" w:cs="Times New Roman"/>
          <w:sz w:val="24"/>
          <w:szCs w:val="24"/>
        </w:rPr>
        <w:t xml:space="preserve">figure </w:t>
      </w:r>
      <w:r>
        <w:rPr>
          <w:rFonts w:ascii="Times New Roman" w:hAnsi="Times New Roman" w:cs="Times New Roman"/>
          <w:sz w:val="24"/>
          <w:szCs w:val="24"/>
        </w:rPr>
        <w:t xml:space="preserve">2B and C). </w:t>
      </w:r>
      <w:r w:rsidR="00472E3D">
        <w:rPr>
          <w:rFonts w:ascii="Times New Roman" w:hAnsi="Times New Roman" w:cs="Times New Roman"/>
          <w:sz w:val="24"/>
          <w:szCs w:val="24"/>
        </w:rPr>
        <w:t>IFN-</w:t>
      </w:r>
      <w:r w:rsidR="00472E3D">
        <w:rPr>
          <w:rFonts w:ascii="Times New Roman" w:hAnsi="Times New Roman" w:cs="Times New Roman"/>
          <w:sz w:val="24"/>
          <w:szCs w:val="24"/>
        </w:rPr>
        <w:sym w:font="Symbol" w:char="F067"/>
      </w:r>
      <w:r w:rsidR="00472E3D">
        <w:rPr>
          <w:rFonts w:ascii="Times New Roman" w:hAnsi="Times New Roman" w:cs="Times New Roman"/>
          <w:sz w:val="24"/>
          <w:szCs w:val="24"/>
        </w:rPr>
        <w:t xml:space="preserve">, granzyme B and Fas L ELISpot were used to assess the kinetics of cytokine/effector molecule release from the </w:t>
      </w:r>
      <w:r w:rsidR="006C6921" w:rsidRPr="009B1DD2">
        <w:rPr>
          <w:rFonts w:ascii="Times New Roman" w:hAnsi="Times New Roman" w:cs="Times New Roman"/>
          <w:sz w:val="24"/>
          <w:szCs w:val="24"/>
        </w:rPr>
        <w:t>TCC</w:t>
      </w:r>
      <w:r w:rsidR="00472E3D">
        <w:rPr>
          <w:rFonts w:ascii="Times New Roman" w:hAnsi="Times New Roman" w:cs="Times New Roman"/>
          <w:sz w:val="24"/>
          <w:szCs w:val="24"/>
        </w:rPr>
        <w:t>. All three mediators were secreted</w:t>
      </w:r>
      <w:r w:rsidR="006C6921" w:rsidRPr="009B1DD2">
        <w:rPr>
          <w:rFonts w:ascii="Times New Roman" w:hAnsi="Times New Roman" w:cs="Times New Roman"/>
          <w:sz w:val="24"/>
          <w:szCs w:val="24"/>
        </w:rPr>
        <w:t xml:space="preserve"> in a time-dependent manner</w:t>
      </w:r>
      <w:r w:rsidR="00472E3D">
        <w:rPr>
          <w:rFonts w:ascii="Times New Roman" w:hAnsi="Times New Roman" w:cs="Times New Roman"/>
          <w:sz w:val="24"/>
          <w:szCs w:val="24"/>
        </w:rPr>
        <w:t>, with m</w:t>
      </w:r>
      <w:r w:rsidR="006C6921" w:rsidRPr="009B1DD2">
        <w:rPr>
          <w:rFonts w:ascii="Times New Roman" w:hAnsi="Times New Roman" w:cs="Times New Roman"/>
          <w:sz w:val="24"/>
          <w:szCs w:val="24"/>
        </w:rPr>
        <w:t xml:space="preserve">aximum </w:t>
      </w:r>
      <w:r w:rsidR="00472E3D">
        <w:rPr>
          <w:rFonts w:ascii="Times New Roman" w:hAnsi="Times New Roman" w:cs="Times New Roman"/>
          <w:sz w:val="24"/>
          <w:szCs w:val="24"/>
        </w:rPr>
        <w:t>levels</w:t>
      </w:r>
      <w:r w:rsidR="006C6921" w:rsidRPr="009B1DD2">
        <w:rPr>
          <w:rFonts w:ascii="Times New Roman" w:hAnsi="Times New Roman" w:cs="Times New Roman"/>
          <w:sz w:val="24"/>
          <w:szCs w:val="24"/>
        </w:rPr>
        <w:t xml:space="preserve"> observed after </w:t>
      </w:r>
      <w:r w:rsidR="005B1CD4">
        <w:rPr>
          <w:rFonts w:ascii="Times New Roman" w:hAnsi="Times New Roman" w:cs="Times New Roman"/>
          <w:sz w:val="24"/>
          <w:szCs w:val="24"/>
        </w:rPr>
        <w:t>24-</w:t>
      </w:r>
      <w:r w:rsidR="006C6921" w:rsidRPr="009B1DD2">
        <w:rPr>
          <w:rFonts w:ascii="Times New Roman" w:hAnsi="Times New Roman" w:cs="Times New Roman"/>
          <w:sz w:val="24"/>
          <w:szCs w:val="24"/>
        </w:rPr>
        <w:t xml:space="preserve">48 h </w:t>
      </w:r>
      <w:r w:rsidR="00472E3D">
        <w:rPr>
          <w:rFonts w:ascii="Times New Roman" w:hAnsi="Times New Roman" w:cs="Times New Roman"/>
          <w:sz w:val="24"/>
          <w:szCs w:val="24"/>
        </w:rPr>
        <w:t>(figure 2</w:t>
      </w:r>
      <w:r w:rsidR="007B3999">
        <w:rPr>
          <w:rFonts w:ascii="Times New Roman" w:hAnsi="Times New Roman" w:cs="Times New Roman"/>
          <w:sz w:val="24"/>
          <w:szCs w:val="24"/>
        </w:rPr>
        <w:t>D</w:t>
      </w:r>
      <w:r w:rsidR="006C6921" w:rsidRPr="009B1DD2">
        <w:rPr>
          <w:rFonts w:ascii="Times New Roman" w:hAnsi="Times New Roman" w:cs="Times New Roman"/>
          <w:sz w:val="24"/>
          <w:szCs w:val="24"/>
        </w:rPr>
        <w:t xml:space="preserve">). </w:t>
      </w:r>
    </w:p>
    <w:p w14:paraId="3E7FCBCB" w14:textId="77777777" w:rsidR="007B3999" w:rsidRPr="009B1DD2" w:rsidRDefault="007B3999" w:rsidP="007B3999">
      <w:pPr>
        <w:spacing w:after="120" w:line="480" w:lineRule="auto"/>
        <w:jc w:val="both"/>
        <w:rPr>
          <w:rFonts w:ascii="Times New Roman" w:eastAsiaTheme="minorEastAsia" w:hAnsi="Times New Roman" w:cs="Times New Roman"/>
          <w:b/>
          <w:kern w:val="24"/>
          <w:sz w:val="24"/>
          <w:szCs w:val="24"/>
        </w:rPr>
      </w:pPr>
      <w:r>
        <w:rPr>
          <w:rFonts w:ascii="Times New Roman" w:eastAsiaTheme="minorEastAsia" w:hAnsi="Times New Roman" w:cs="Times New Roman"/>
          <w:b/>
          <w:kern w:val="24"/>
          <w:sz w:val="24"/>
          <w:szCs w:val="24"/>
        </w:rPr>
        <w:t xml:space="preserve">Pathway of activation of </w:t>
      </w:r>
      <w:r w:rsidRPr="009B1DD2">
        <w:rPr>
          <w:rFonts w:ascii="Times New Roman" w:eastAsiaTheme="minorEastAsia" w:hAnsi="Times New Roman" w:cs="Times New Roman"/>
          <w:b/>
          <w:kern w:val="24"/>
          <w:sz w:val="24"/>
          <w:szCs w:val="24"/>
        </w:rPr>
        <w:t>clozapine-</w:t>
      </w:r>
      <w:r>
        <w:rPr>
          <w:rFonts w:ascii="Times New Roman" w:eastAsiaTheme="minorEastAsia" w:hAnsi="Times New Roman" w:cs="Times New Roman"/>
          <w:b/>
          <w:kern w:val="24"/>
          <w:sz w:val="24"/>
          <w:szCs w:val="24"/>
        </w:rPr>
        <w:t>responsive</w:t>
      </w:r>
      <w:r w:rsidRPr="009B1DD2">
        <w:rPr>
          <w:rFonts w:ascii="Times New Roman" w:eastAsiaTheme="minorEastAsia" w:hAnsi="Times New Roman" w:cs="Times New Roman"/>
          <w:b/>
          <w:kern w:val="24"/>
          <w:sz w:val="24"/>
          <w:szCs w:val="24"/>
        </w:rPr>
        <w:t xml:space="preserve"> </w:t>
      </w:r>
      <w:r>
        <w:rPr>
          <w:rFonts w:ascii="Times New Roman" w:eastAsiaTheme="minorEastAsia" w:hAnsi="Times New Roman" w:cs="Times New Roman"/>
          <w:b/>
          <w:kern w:val="24"/>
          <w:sz w:val="24"/>
          <w:szCs w:val="24"/>
        </w:rPr>
        <w:t>TCC</w:t>
      </w:r>
    </w:p>
    <w:p w14:paraId="47BA0304" w14:textId="77777777" w:rsidR="00F548B1" w:rsidRDefault="00F548B1" w:rsidP="007B3999">
      <w:pPr>
        <w:spacing w:after="120" w:line="480" w:lineRule="auto"/>
        <w:jc w:val="both"/>
        <w:rPr>
          <w:rFonts w:ascii="Times New Roman" w:eastAsiaTheme="minorEastAsia" w:hAnsi="Times New Roman" w:cs="Times New Roman"/>
          <w:kern w:val="24"/>
          <w:sz w:val="24"/>
          <w:szCs w:val="24"/>
        </w:rPr>
      </w:pPr>
      <w:r>
        <w:rPr>
          <w:rFonts w:ascii="Times New Roman" w:eastAsiaTheme="minorEastAsia" w:hAnsi="Times New Roman" w:cs="Times New Roman"/>
          <w:kern w:val="24"/>
          <w:sz w:val="24"/>
          <w:szCs w:val="24"/>
        </w:rPr>
        <w:t>The proliferative response of</w:t>
      </w:r>
      <w:r w:rsidR="007B3999" w:rsidRPr="009B1DD2">
        <w:rPr>
          <w:rFonts w:ascii="Times New Roman" w:eastAsiaTheme="minorEastAsia" w:hAnsi="Times New Roman" w:cs="Times New Roman"/>
          <w:kern w:val="24"/>
          <w:sz w:val="24"/>
          <w:szCs w:val="24"/>
        </w:rPr>
        <w:t xml:space="preserve"> TCC </w:t>
      </w:r>
      <w:r>
        <w:rPr>
          <w:rFonts w:ascii="Times New Roman" w:eastAsiaTheme="minorEastAsia" w:hAnsi="Times New Roman" w:cs="Times New Roman"/>
          <w:kern w:val="24"/>
          <w:sz w:val="24"/>
          <w:szCs w:val="24"/>
        </w:rPr>
        <w:t>with clozapine was dependent on the presence of</w:t>
      </w:r>
      <w:r w:rsidR="007B3999">
        <w:rPr>
          <w:rFonts w:ascii="Times New Roman" w:eastAsiaTheme="minorEastAsia" w:hAnsi="Times New Roman" w:cs="Times New Roman"/>
          <w:kern w:val="24"/>
          <w:sz w:val="24"/>
          <w:szCs w:val="24"/>
        </w:rPr>
        <w:t xml:space="preserve"> antigen presenting cells (</w:t>
      </w:r>
      <w:r>
        <w:rPr>
          <w:rFonts w:ascii="Times New Roman" w:eastAsiaTheme="minorEastAsia" w:hAnsi="Times New Roman" w:cs="Times New Roman"/>
          <w:kern w:val="24"/>
          <w:sz w:val="24"/>
          <w:szCs w:val="24"/>
        </w:rPr>
        <w:t xml:space="preserve">autologous </w:t>
      </w:r>
      <w:r w:rsidR="007B3999">
        <w:rPr>
          <w:rFonts w:ascii="Times New Roman" w:eastAsiaTheme="minorEastAsia" w:hAnsi="Times New Roman" w:cs="Times New Roman"/>
          <w:kern w:val="24"/>
          <w:sz w:val="24"/>
          <w:szCs w:val="24"/>
        </w:rPr>
        <w:t>EBV-transformed B-cells)</w:t>
      </w:r>
      <w:r>
        <w:rPr>
          <w:rFonts w:ascii="Times New Roman" w:eastAsiaTheme="minorEastAsia" w:hAnsi="Times New Roman" w:cs="Times New Roman"/>
          <w:kern w:val="24"/>
          <w:sz w:val="24"/>
          <w:szCs w:val="24"/>
        </w:rPr>
        <w:t xml:space="preserve"> (figure 3 A, </w:t>
      </w:r>
      <w:r w:rsidR="006553EE">
        <w:rPr>
          <w:rFonts w:ascii="Times New Roman" w:eastAsiaTheme="minorEastAsia" w:hAnsi="Times New Roman" w:cs="Times New Roman"/>
          <w:kern w:val="24"/>
          <w:sz w:val="24"/>
          <w:szCs w:val="24"/>
        </w:rPr>
        <w:t xml:space="preserve">figure 4 </w:t>
      </w:r>
      <w:r w:rsidR="00D007F0">
        <w:rPr>
          <w:rFonts w:ascii="Times New Roman" w:eastAsiaTheme="minorEastAsia" w:hAnsi="Times New Roman" w:cs="Times New Roman"/>
          <w:kern w:val="24"/>
          <w:sz w:val="24"/>
          <w:szCs w:val="24"/>
        </w:rPr>
        <w:t>A</w:t>
      </w:r>
      <w:r>
        <w:rPr>
          <w:rFonts w:ascii="Times New Roman" w:eastAsiaTheme="minorEastAsia" w:hAnsi="Times New Roman" w:cs="Times New Roman"/>
          <w:kern w:val="24"/>
          <w:sz w:val="24"/>
          <w:szCs w:val="24"/>
        </w:rPr>
        <w:t xml:space="preserve"> and </w:t>
      </w:r>
      <w:r w:rsidR="00D007F0">
        <w:rPr>
          <w:rFonts w:ascii="Times New Roman" w:eastAsiaTheme="minorEastAsia" w:hAnsi="Times New Roman" w:cs="Times New Roman"/>
          <w:kern w:val="24"/>
          <w:sz w:val="24"/>
          <w:szCs w:val="24"/>
        </w:rPr>
        <w:t>B</w:t>
      </w:r>
      <w:r>
        <w:rPr>
          <w:rFonts w:ascii="Times New Roman" w:eastAsiaTheme="minorEastAsia" w:hAnsi="Times New Roman" w:cs="Times New Roman"/>
          <w:kern w:val="24"/>
          <w:sz w:val="24"/>
          <w:szCs w:val="24"/>
        </w:rPr>
        <w:t>).</w:t>
      </w:r>
      <w:r w:rsidR="007B3999">
        <w:rPr>
          <w:rFonts w:ascii="Times New Roman" w:eastAsiaTheme="minorEastAsia" w:hAnsi="Times New Roman" w:cs="Times New Roman"/>
          <w:kern w:val="24"/>
          <w:sz w:val="24"/>
          <w:szCs w:val="24"/>
        </w:rPr>
        <w:t xml:space="preserve"> </w:t>
      </w:r>
      <w:r>
        <w:rPr>
          <w:rFonts w:ascii="Times New Roman" w:hAnsi="Times New Roman" w:cs="Times New Roman"/>
          <w:sz w:val="24"/>
          <w:szCs w:val="24"/>
          <w:shd w:val="clear" w:color="auto" w:fill="FFFFFF"/>
        </w:rPr>
        <w:t>Antigen presenting cells</w:t>
      </w:r>
      <w:r w:rsidRPr="009B1DD2">
        <w:rPr>
          <w:rFonts w:ascii="Times New Roman" w:hAnsi="Times New Roman" w:cs="Times New Roman"/>
          <w:sz w:val="24"/>
          <w:szCs w:val="24"/>
          <w:shd w:val="clear" w:color="auto" w:fill="FFFFFF"/>
        </w:rPr>
        <w:t xml:space="preserve"> </w:t>
      </w:r>
      <w:r w:rsidRPr="009B1DD2">
        <w:rPr>
          <w:rFonts w:ascii="Times New Roman" w:eastAsiaTheme="minorEastAsia" w:hAnsi="Times New Roman" w:cs="Times New Roman"/>
          <w:kern w:val="24"/>
          <w:sz w:val="24"/>
          <w:szCs w:val="24"/>
        </w:rPr>
        <w:t xml:space="preserve">pulsed with clozapine for </w:t>
      </w:r>
      <w:r>
        <w:rPr>
          <w:rFonts w:ascii="Times New Roman" w:eastAsiaTheme="minorEastAsia" w:hAnsi="Times New Roman" w:cs="Times New Roman"/>
          <w:kern w:val="24"/>
          <w:sz w:val="24"/>
          <w:szCs w:val="24"/>
        </w:rPr>
        <w:t>0.5-</w:t>
      </w:r>
      <w:r w:rsidRPr="009B1DD2">
        <w:rPr>
          <w:rFonts w:ascii="Times New Roman" w:eastAsiaTheme="minorEastAsia" w:hAnsi="Times New Roman" w:cs="Times New Roman"/>
          <w:kern w:val="24"/>
          <w:sz w:val="24"/>
          <w:szCs w:val="24"/>
        </w:rPr>
        <w:t xml:space="preserve">48 h and washed extensively before co-culture with TCC failed to </w:t>
      </w:r>
      <w:r>
        <w:rPr>
          <w:rFonts w:ascii="Times New Roman" w:eastAsiaTheme="minorEastAsia" w:hAnsi="Times New Roman" w:cs="Times New Roman"/>
          <w:kern w:val="24"/>
          <w:sz w:val="24"/>
          <w:szCs w:val="24"/>
        </w:rPr>
        <w:t xml:space="preserve">induce a </w:t>
      </w:r>
      <w:r w:rsidRPr="009B1DD2">
        <w:rPr>
          <w:rFonts w:ascii="Times New Roman" w:eastAsiaTheme="minorEastAsia" w:hAnsi="Times New Roman" w:cs="Times New Roman"/>
          <w:kern w:val="24"/>
          <w:sz w:val="24"/>
          <w:szCs w:val="24"/>
        </w:rPr>
        <w:t>proliferate</w:t>
      </w:r>
      <w:r>
        <w:rPr>
          <w:rFonts w:ascii="Times New Roman" w:eastAsiaTheme="minorEastAsia" w:hAnsi="Times New Roman" w:cs="Times New Roman"/>
          <w:kern w:val="24"/>
          <w:sz w:val="24"/>
          <w:szCs w:val="24"/>
        </w:rPr>
        <w:t xml:space="preserve"> response (figure 3A)</w:t>
      </w:r>
      <w:r w:rsidRPr="009B1DD2">
        <w:rPr>
          <w:rFonts w:ascii="Times New Roman" w:eastAsiaTheme="minorEastAsia" w:hAnsi="Times New Roman" w:cs="Times New Roman"/>
          <w:kern w:val="24"/>
          <w:sz w:val="24"/>
          <w:szCs w:val="24"/>
        </w:rPr>
        <w:t xml:space="preserve">. </w:t>
      </w:r>
      <w:r>
        <w:rPr>
          <w:rFonts w:ascii="Times New Roman" w:eastAsiaTheme="minorEastAsia" w:hAnsi="Times New Roman" w:cs="Times New Roman"/>
          <w:kern w:val="24"/>
          <w:sz w:val="24"/>
          <w:szCs w:val="24"/>
        </w:rPr>
        <w:t xml:space="preserve">In contrast, proliferation was detectable when TCC were incubated with clozapine and glutaraldehyde-fixed antigen presenting cells (figure 3A). </w:t>
      </w:r>
      <w:r w:rsidR="0003452D">
        <w:rPr>
          <w:rFonts w:ascii="Times New Roman" w:eastAsiaTheme="minorEastAsia" w:hAnsi="Times New Roman" w:cs="Times New Roman"/>
          <w:kern w:val="24"/>
          <w:sz w:val="24"/>
          <w:szCs w:val="24"/>
        </w:rPr>
        <w:t xml:space="preserve">Peroxidase-catalysed metabolism of clozapine generates a nitrenium ion that covalently modifies cysteine residues protein; glutathione </w:t>
      </w:r>
      <w:r w:rsidR="006553EE">
        <w:rPr>
          <w:rFonts w:ascii="Times New Roman" w:eastAsiaTheme="minorEastAsia" w:hAnsi="Times New Roman" w:cs="Times New Roman"/>
          <w:kern w:val="24"/>
          <w:sz w:val="24"/>
          <w:szCs w:val="24"/>
        </w:rPr>
        <w:t>binds to the</w:t>
      </w:r>
      <w:r w:rsidR="0003452D">
        <w:rPr>
          <w:rFonts w:ascii="Times New Roman" w:eastAsiaTheme="minorEastAsia" w:hAnsi="Times New Roman" w:cs="Times New Roman"/>
          <w:kern w:val="24"/>
          <w:sz w:val="24"/>
          <w:szCs w:val="24"/>
        </w:rPr>
        <w:t xml:space="preserve"> nitrenium ion and when in excess blocks the protein binding interaction </w:t>
      </w:r>
      <w:r w:rsidR="0003452D">
        <w:rPr>
          <w:rFonts w:ascii="Times New Roman" w:eastAsiaTheme="minorEastAsia" w:hAnsi="Times New Roman" w:cs="Times New Roman"/>
          <w:kern w:val="24"/>
          <w:sz w:val="24"/>
          <w:szCs w:val="24"/>
        </w:rPr>
        <w:fldChar w:fldCharType="begin">
          <w:fldData xml:space="preserve">PEVuZE5vdGU+PENpdGU+PEF1dGhvcj5QaXJtb2hhbWVkPC9BdXRob3I+PFllYXI+MTk5NTwvWWVh
cj48UmVjTnVtPjE1NzM8L1JlY051bT48RGlzcGxheVRleHQ+KDIwLCAyOSk8L0Rpc3BsYXlUZXh0
PjxyZWNvcmQ+PHJlYy1udW1iZXI+MTU3MzwvcmVjLW51bWJlcj48Zm9yZWlnbi1rZXlzPjxrZXkg
YXBwPSJFTiIgZGItaWQ9ImEwdHh2engwZnN4eDkzZXJlcm92dDJ3amF6enp6enhkdHJhYSIgdGlt
ZXN0YW1wPSIwIj4xNTczPC9rZXk+PC9mb3JlaWduLWtleXM+PHJlZi10eXBlIG5hbWU9IkpvdXJu
YWwgQXJ0aWNsZSI+MTc8L3JlZi10eXBlPjxjb250cmlidXRvcnM+PGF1dGhvcnM+PGF1dGhvcj5Q
aXJtb2hhbWVkLE0uPC9hdXRob3I+PGF1dGhvcj5XaWxsaWFtcyxELjwvYXV0aG9yPjxhdXRob3I+
TWFkZGVuLFMuPC9hdXRob3I+PGF1dGhvcj5UZW1wbGV0b24sRS48L2F1dGhvcj48YXV0aG9yPlBh
cmssQi4gSy48L2F1dGhvcj48L2F1dGhvcnM+PC9jb250cmlidXRvcnM+PHRpdGxlcz48dGl0bGU+
TWV0YWJvbGlzbSBhbmQgYmlvYWN0aXZhdGlvbiBvZiBjbG96YXBpbmUgYnkgaHVtYW4gbGl2ZXIg
aW4tdml0cm88L3RpdGxlPjxzZWNvbmRhcnktdGl0bGU+SiBQaGFybWFjb2wgRXhwIFRoZXI8L3Nl
Y29uZGFyeS10aXRsZT48YWx0LXRpdGxlPkpvdXJuYWwgb2YgUGhhcm1hY29sb2d5IGFuZCBFeHBl
cmltZW50YWwgVGhlcmFwZXV0aWNzLiYjeEQ7Sm91cm5hbCBvZiBQaGFybWFjb2xvZ3kgYW5kIEV4
cGVyaW1lbnRhbCBUaGVyYXBldXRpY3M8L2FsdC10aXRsZT48L3RpdGxlcz48cGVyaW9kaWNhbD48
ZnVsbC10aXRsZT5KIFBoYXJtYWNvbCBFeHAgVGhlcjwvZnVsbC10aXRsZT48L3BlcmlvZGljYWw+
PHBhZ2VzPjk4NC05MDwvcGFnZXM+PHZvbHVtZT4yNzI8L3ZvbHVtZT48a2V5d29yZHM+PGtleXdv
cmQ+I0FHRU5UICNBR1JBTlVMT0NZVE9TSVMgQktQQ1YgI0NZUDJENiAjRUZGSUNBQ1kgI0lOLVZJ
VFJPICNNSUNST1NPTS4uLjwva2V5d29yZD48L2tleXdvcmRzPjxkYXRlcz48eWVhcj4xOTk1PC95
ZWFyPjwvZGF0ZXM+PHVybHM+PC91cmxzPjwvcmVjb3JkPjwvQ2l0ZT48Q2l0ZT48QXV0aG9yPkxp
dTwvQXV0aG9yPjxZZWFyPjE5OTU8L1llYXI+PFJlY051bT45MDQzPC9SZWNOdW0+PHJlY29yZD48
cmVjLW51bWJlcj45MDQzPC9yZWMtbnVtYmVyPjxmb3JlaWduLWtleXM+PGtleSBhcHA9IkVOIiBk
Yi1pZD0iYTB0eHZ6eDBmc3h4OTNlcmVyb3Z0MndqYXp6enp6eGR0cmFhIiB0aW1lc3RhbXA9IjE1
ODM1MDU3MzQiPjkwNDM8L2tleT48L2ZvcmVpZ24ta2V5cz48cmVmLXR5cGUgbmFtZT0iSm91cm5h
bCBBcnRpY2xlIj4xNzwvcmVmLXR5cGU+PGNvbnRyaWJ1dG9ycz48YXV0aG9ycz48YXV0aG9yPkxp
dSwgWi4gQy48L2F1dGhvcj48YXV0aG9yPlVldHJlY2h0LCBKLiBQLjwvYXV0aG9yPjwvYXV0aG9y
cz48L2NvbnRyaWJ1dG9ycz48YXV0aC1hZGRyZXNzPlVuaXYgVG9yb250byxGYWMgUGhhcm0sVG9y
b250byxvbiBNNXMgMnMyLENhbmFkYSYjeEQ7VW5pdiBUb3JvbnRvLEZhYyBNZWQsVG9yb250byxv
biBNNXMgMnMyLENhbmFkYSYjeEQ7VW5pdiBUb3JvbnRvLFN1bm55YnJvb2sgSGx0aCBTY2kgQ3Ry
LERydWcgU2FmZXR5IFJlcyBHcnAsVG9yb250byxvbixDYW5hZGE8L2F1dGgtYWRkcmVzcz48dGl0
bGVzPjx0aXRsZT5DbG96YXBpbmUgaXMgb3hpZGl6ZWQgYnkgYWN0aXZhdGVkIGh1bWFuIG5ldXRy
b3BoaWxzIHRvIGEgcmVhY3RpdmUgbml0cmVuaXVtIGlvbiB0aGF0IGlycmV2ZXJzaWJseSBiaW5k
cyB0byB0aGUgY2VsbHM8L3RpdGxlPjxzZWNvbmRhcnktdGl0bGU+Sm91cm5hbCBvZiBQaGFybWFj
b2xvZ3kgYW5kIEV4cGVyaW1lbnRhbCBUaGVyYXBldXRpY3M8L3NlY29uZGFyeS10aXRsZT48YWx0
LXRpdGxlPkogUGhhcm1hY29sIEV4cCBUaGVyPC9hbHQtdGl0bGU+PC90aXRsZXM+PGFsdC1wZXJp
b2RpY2FsPjxmdWxsLXRpdGxlPkogUGhhcm1hY29sIEV4cCBUaGVyPC9mdWxsLXRpdGxlPjwvYWx0
LXBlcmlvZGljYWw+PHBhZ2VzPjE0NzYtMTQ4MzwvcGFnZXM+PHZvbHVtZT4yNzU8L3ZvbHVtZT48
bnVtYmVyPjM8L251bWJlcj48a2V5d29yZHM+PGtleXdvcmQ+aW5kdWNlZCBhZ3JhbnVsb2N5dG9z
aXM8L2tleXdvcmQ+PC9rZXl3b3Jkcz48ZGF0ZXM+PHllYXI+MTk5NTwveWVhcj48cHViLWRhdGVz
PjxkYXRlPkRlYzwvZGF0ZT48L3B1Yi1kYXRlcz48L2RhdGVzPjxpc2JuPjAwMjItMzU2NTwvaXNi
bj48YWNjZXNzaW9uLW51bT5XT1M6QTE5OTVUTDc1NzAwMDUzPC9hY2Nlc3Npb24tbnVtPjx1cmxz
PjxyZWxhdGVkLXVybHM+PHVybD4mbHQ7R28gdG8gSVNJJmd0OzovL1dPUzpBMTk5NVRMNzU3MDAw
NTM8L3VybD48L3JlbGF0ZWQtdXJscz48L3VybHM+PGxhbmd1YWdlPkVuZ2xpc2g8L2xhbmd1YWdl
PjwvcmVjb3JkPjwvQ2l0ZT48L0VuZE5vdGU+AG==
</w:fldData>
        </w:fldChar>
      </w:r>
      <w:r w:rsidR="006B1D1C">
        <w:rPr>
          <w:rFonts w:ascii="Times New Roman" w:eastAsiaTheme="minorEastAsia" w:hAnsi="Times New Roman" w:cs="Times New Roman"/>
          <w:kern w:val="24"/>
          <w:sz w:val="24"/>
          <w:szCs w:val="24"/>
        </w:rPr>
        <w:instrText xml:space="preserve"> ADDIN EN.CITE </w:instrText>
      </w:r>
      <w:r w:rsidR="006B1D1C">
        <w:rPr>
          <w:rFonts w:ascii="Times New Roman" w:eastAsiaTheme="minorEastAsia" w:hAnsi="Times New Roman" w:cs="Times New Roman"/>
          <w:kern w:val="24"/>
          <w:sz w:val="24"/>
          <w:szCs w:val="24"/>
        </w:rPr>
        <w:fldChar w:fldCharType="begin">
          <w:fldData xml:space="preserve">PEVuZE5vdGU+PENpdGU+PEF1dGhvcj5QaXJtb2hhbWVkPC9BdXRob3I+PFllYXI+MTk5NTwvWWVh
cj48UmVjTnVtPjE1NzM8L1JlY051bT48RGlzcGxheVRleHQ+KDIwLCAyOSk8L0Rpc3BsYXlUZXh0
PjxyZWNvcmQ+PHJlYy1udW1iZXI+MTU3MzwvcmVjLW51bWJlcj48Zm9yZWlnbi1rZXlzPjxrZXkg
YXBwPSJFTiIgZGItaWQ9ImEwdHh2engwZnN4eDkzZXJlcm92dDJ3amF6enp6enhkdHJhYSIgdGlt
ZXN0YW1wPSIwIj4xNTczPC9rZXk+PC9mb3JlaWduLWtleXM+PHJlZi10eXBlIG5hbWU9IkpvdXJu
YWwgQXJ0aWNsZSI+MTc8L3JlZi10eXBlPjxjb250cmlidXRvcnM+PGF1dGhvcnM+PGF1dGhvcj5Q
aXJtb2hhbWVkLE0uPC9hdXRob3I+PGF1dGhvcj5XaWxsaWFtcyxELjwvYXV0aG9yPjxhdXRob3I+
TWFkZGVuLFMuPC9hdXRob3I+PGF1dGhvcj5UZW1wbGV0b24sRS48L2F1dGhvcj48YXV0aG9yPlBh
cmssQi4gSy48L2F1dGhvcj48L2F1dGhvcnM+PC9jb250cmlidXRvcnM+PHRpdGxlcz48dGl0bGU+
TWV0YWJvbGlzbSBhbmQgYmlvYWN0aXZhdGlvbiBvZiBjbG96YXBpbmUgYnkgaHVtYW4gbGl2ZXIg
aW4tdml0cm88L3RpdGxlPjxzZWNvbmRhcnktdGl0bGU+SiBQaGFybWFjb2wgRXhwIFRoZXI8L3Nl
Y29uZGFyeS10aXRsZT48YWx0LXRpdGxlPkpvdXJuYWwgb2YgUGhhcm1hY29sb2d5IGFuZCBFeHBl
cmltZW50YWwgVGhlcmFwZXV0aWNzLiYjeEQ7Sm91cm5hbCBvZiBQaGFybWFjb2xvZ3kgYW5kIEV4
cGVyaW1lbnRhbCBUaGVyYXBldXRpY3M8L2FsdC10aXRsZT48L3RpdGxlcz48cGVyaW9kaWNhbD48
ZnVsbC10aXRsZT5KIFBoYXJtYWNvbCBFeHAgVGhlcjwvZnVsbC10aXRsZT48L3BlcmlvZGljYWw+
PHBhZ2VzPjk4NC05MDwvcGFnZXM+PHZvbHVtZT4yNzI8L3ZvbHVtZT48a2V5d29yZHM+PGtleXdv
cmQ+I0FHRU5UICNBR1JBTlVMT0NZVE9TSVMgQktQQ1YgI0NZUDJENiAjRUZGSUNBQ1kgI0lOLVZJ
VFJPICNNSUNST1NPTS4uLjwva2V5d29yZD48L2tleXdvcmRzPjxkYXRlcz48eWVhcj4xOTk1PC95
ZWFyPjwvZGF0ZXM+PHVybHM+PC91cmxzPjwvcmVjb3JkPjwvQ2l0ZT48Q2l0ZT48QXV0aG9yPkxp
dTwvQXV0aG9yPjxZZWFyPjE5OTU8L1llYXI+PFJlY051bT45MDQzPC9SZWNOdW0+PHJlY29yZD48
cmVjLW51bWJlcj45MDQzPC9yZWMtbnVtYmVyPjxmb3JlaWduLWtleXM+PGtleSBhcHA9IkVOIiBk
Yi1pZD0iYTB0eHZ6eDBmc3h4OTNlcmVyb3Z0MndqYXp6enp6eGR0cmFhIiB0aW1lc3RhbXA9IjE1
ODM1MDU3MzQiPjkwNDM8L2tleT48L2ZvcmVpZ24ta2V5cz48cmVmLXR5cGUgbmFtZT0iSm91cm5h
bCBBcnRpY2xlIj4xNzwvcmVmLXR5cGU+PGNvbnRyaWJ1dG9ycz48YXV0aG9ycz48YXV0aG9yPkxp
dSwgWi4gQy48L2F1dGhvcj48YXV0aG9yPlVldHJlY2h0LCBKLiBQLjwvYXV0aG9yPjwvYXV0aG9y
cz48L2NvbnRyaWJ1dG9ycz48YXV0aC1hZGRyZXNzPlVuaXYgVG9yb250byxGYWMgUGhhcm0sVG9y
b250byxvbiBNNXMgMnMyLENhbmFkYSYjeEQ7VW5pdiBUb3JvbnRvLEZhYyBNZWQsVG9yb250byxv
biBNNXMgMnMyLENhbmFkYSYjeEQ7VW5pdiBUb3JvbnRvLFN1bm55YnJvb2sgSGx0aCBTY2kgQ3Ry
LERydWcgU2FmZXR5IFJlcyBHcnAsVG9yb250byxvbixDYW5hZGE8L2F1dGgtYWRkcmVzcz48dGl0
bGVzPjx0aXRsZT5DbG96YXBpbmUgaXMgb3hpZGl6ZWQgYnkgYWN0aXZhdGVkIGh1bWFuIG5ldXRy
b3BoaWxzIHRvIGEgcmVhY3RpdmUgbml0cmVuaXVtIGlvbiB0aGF0IGlycmV2ZXJzaWJseSBiaW5k
cyB0byB0aGUgY2VsbHM8L3RpdGxlPjxzZWNvbmRhcnktdGl0bGU+Sm91cm5hbCBvZiBQaGFybWFj
b2xvZ3kgYW5kIEV4cGVyaW1lbnRhbCBUaGVyYXBldXRpY3M8L3NlY29uZGFyeS10aXRsZT48YWx0
LXRpdGxlPkogUGhhcm1hY29sIEV4cCBUaGVyPC9hbHQtdGl0bGU+PC90aXRsZXM+PGFsdC1wZXJp
b2RpY2FsPjxmdWxsLXRpdGxlPkogUGhhcm1hY29sIEV4cCBUaGVyPC9mdWxsLXRpdGxlPjwvYWx0
LXBlcmlvZGljYWw+PHBhZ2VzPjE0NzYtMTQ4MzwvcGFnZXM+PHZvbHVtZT4yNzU8L3ZvbHVtZT48
bnVtYmVyPjM8L251bWJlcj48a2V5d29yZHM+PGtleXdvcmQ+aW5kdWNlZCBhZ3JhbnVsb2N5dG9z
aXM8L2tleXdvcmQ+PC9rZXl3b3Jkcz48ZGF0ZXM+PHllYXI+MTk5NTwveWVhcj48cHViLWRhdGVz
PjxkYXRlPkRlYzwvZGF0ZT48L3B1Yi1kYXRlcz48L2RhdGVzPjxpc2JuPjAwMjItMzU2NTwvaXNi
bj48YWNjZXNzaW9uLW51bT5XT1M6QTE5OTVUTDc1NzAwMDUzPC9hY2Nlc3Npb24tbnVtPjx1cmxz
PjxyZWxhdGVkLXVybHM+PHVybD4mbHQ7R28gdG8gSVNJJmd0OzovL1dPUzpBMTk5NVRMNzU3MDAw
NTM8L3VybD48L3JlbGF0ZWQtdXJscz48L3VybHM+PGxhbmd1YWdlPkVuZ2xpc2g8L2xhbmd1YWdl
PjwvcmVjb3JkPjwvQ2l0ZT48L0VuZE5vdGU+AG==
</w:fldData>
        </w:fldChar>
      </w:r>
      <w:r w:rsidR="006B1D1C">
        <w:rPr>
          <w:rFonts w:ascii="Times New Roman" w:eastAsiaTheme="minorEastAsia" w:hAnsi="Times New Roman" w:cs="Times New Roman"/>
          <w:kern w:val="24"/>
          <w:sz w:val="24"/>
          <w:szCs w:val="24"/>
        </w:rPr>
        <w:instrText xml:space="preserve"> ADDIN EN.CITE.DATA </w:instrText>
      </w:r>
      <w:r w:rsidR="006B1D1C">
        <w:rPr>
          <w:rFonts w:ascii="Times New Roman" w:eastAsiaTheme="minorEastAsia" w:hAnsi="Times New Roman" w:cs="Times New Roman"/>
          <w:kern w:val="24"/>
          <w:sz w:val="24"/>
          <w:szCs w:val="24"/>
        </w:rPr>
      </w:r>
      <w:r w:rsidR="006B1D1C">
        <w:rPr>
          <w:rFonts w:ascii="Times New Roman" w:eastAsiaTheme="minorEastAsia" w:hAnsi="Times New Roman" w:cs="Times New Roman"/>
          <w:kern w:val="24"/>
          <w:sz w:val="24"/>
          <w:szCs w:val="24"/>
        </w:rPr>
        <w:fldChar w:fldCharType="end"/>
      </w:r>
      <w:r w:rsidR="0003452D">
        <w:rPr>
          <w:rFonts w:ascii="Times New Roman" w:eastAsiaTheme="minorEastAsia" w:hAnsi="Times New Roman" w:cs="Times New Roman"/>
          <w:kern w:val="24"/>
          <w:sz w:val="24"/>
          <w:szCs w:val="24"/>
        </w:rPr>
        <w:fldChar w:fldCharType="separate"/>
      </w:r>
      <w:r w:rsidR="006B1D1C">
        <w:rPr>
          <w:rFonts w:ascii="Times New Roman" w:eastAsiaTheme="minorEastAsia" w:hAnsi="Times New Roman" w:cs="Times New Roman"/>
          <w:noProof/>
          <w:kern w:val="24"/>
          <w:sz w:val="24"/>
          <w:szCs w:val="24"/>
        </w:rPr>
        <w:t>(20, 29)</w:t>
      </w:r>
      <w:r w:rsidR="0003452D">
        <w:rPr>
          <w:rFonts w:ascii="Times New Roman" w:eastAsiaTheme="minorEastAsia" w:hAnsi="Times New Roman" w:cs="Times New Roman"/>
          <w:kern w:val="24"/>
          <w:sz w:val="24"/>
          <w:szCs w:val="24"/>
        </w:rPr>
        <w:fldChar w:fldCharType="end"/>
      </w:r>
      <w:r w:rsidR="0003452D">
        <w:rPr>
          <w:rFonts w:ascii="Times New Roman" w:eastAsiaTheme="minorEastAsia" w:hAnsi="Times New Roman" w:cs="Times New Roman"/>
          <w:kern w:val="24"/>
          <w:sz w:val="24"/>
          <w:szCs w:val="24"/>
        </w:rPr>
        <w:t xml:space="preserve">. </w:t>
      </w:r>
      <w:r w:rsidR="0003452D" w:rsidRPr="009B1DD2">
        <w:rPr>
          <w:rFonts w:ascii="Times New Roman" w:eastAsiaTheme="minorEastAsia" w:hAnsi="Times New Roman" w:cs="Times New Roman"/>
          <w:kern w:val="24"/>
          <w:sz w:val="24"/>
          <w:szCs w:val="24"/>
        </w:rPr>
        <w:t xml:space="preserve">The addition of </w:t>
      </w:r>
      <w:r w:rsidR="00C51664">
        <w:rPr>
          <w:rFonts w:ascii="Times New Roman" w:eastAsiaTheme="minorEastAsia" w:hAnsi="Times New Roman" w:cs="Times New Roman"/>
          <w:kern w:val="24"/>
          <w:sz w:val="24"/>
          <w:szCs w:val="24"/>
        </w:rPr>
        <w:t>glutathione</w:t>
      </w:r>
      <w:r w:rsidR="0003452D" w:rsidRPr="009B1DD2">
        <w:rPr>
          <w:rFonts w:ascii="Times New Roman" w:eastAsiaTheme="minorEastAsia" w:hAnsi="Times New Roman" w:cs="Times New Roman"/>
          <w:kern w:val="24"/>
          <w:sz w:val="24"/>
          <w:szCs w:val="24"/>
        </w:rPr>
        <w:t xml:space="preserve"> (1mM) </w:t>
      </w:r>
      <w:r w:rsidR="0003452D">
        <w:rPr>
          <w:rFonts w:ascii="Times New Roman" w:eastAsiaTheme="minorEastAsia" w:hAnsi="Times New Roman" w:cs="Times New Roman"/>
          <w:kern w:val="24"/>
          <w:sz w:val="24"/>
          <w:szCs w:val="24"/>
        </w:rPr>
        <w:t xml:space="preserve">to cell culture medium </w:t>
      </w:r>
      <w:r w:rsidR="0003452D" w:rsidRPr="009B1DD2">
        <w:rPr>
          <w:rFonts w:ascii="Times New Roman" w:eastAsiaTheme="minorEastAsia" w:hAnsi="Times New Roman" w:cs="Times New Roman"/>
          <w:kern w:val="24"/>
          <w:sz w:val="24"/>
          <w:szCs w:val="24"/>
        </w:rPr>
        <w:t xml:space="preserve">did not </w:t>
      </w:r>
      <w:r w:rsidR="0003452D">
        <w:rPr>
          <w:rFonts w:ascii="Times New Roman" w:eastAsiaTheme="minorEastAsia" w:hAnsi="Times New Roman" w:cs="Times New Roman"/>
          <w:kern w:val="24"/>
          <w:sz w:val="24"/>
          <w:szCs w:val="24"/>
        </w:rPr>
        <w:t xml:space="preserve">reduce clozapine-induced proliferation of </w:t>
      </w:r>
      <w:r w:rsidR="0003452D" w:rsidRPr="009B1DD2">
        <w:rPr>
          <w:rFonts w:ascii="Times New Roman" w:eastAsiaTheme="minorEastAsia" w:hAnsi="Times New Roman" w:cs="Times New Roman"/>
          <w:kern w:val="24"/>
          <w:sz w:val="24"/>
          <w:szCs w:val="24"/>
        </w:rPr>
        <w:lastRenderedPageBreak/>
        <w:t xml:space="preserve">TCC (figure </w:t>
      </w:r>
      <w:r w:rsidR="0003452D">
        <w:rPr>
          <w:rFonts w:ascii="Times New Roman" w:eastAsiaTheme="minorEastAsia" w:hAnsi="Times New Roman" w:cs="Times New Roman"/>
          <w:kern w:val="24"/>
          <w:sz w:val="24"/>
          <w:szCs w:val="24"/>
        </w:rPr>
        <w:t>3</w:t>
      </w:r>
      <w:r w:rsidR="0003452D" w:rsidRPr="009B1DD2">
        <w:rPr>
          <w:rFonts w:ascii="Times New Roman" w:eastAsiaTheme="minorEastAsia" w:hAnsi="Times New Roman" w:cs="Times New Roman"/>
          <w:kern w:val="24"/>
          <w:sz w:val="24"/>
          <w:szCs w:val="24"/>
        </w:rPr>
        <w:t xml:space="preserve">B). </w:t>
      </w:r>
      <w:r>
        <w:rPr>
          <w:rFonts w:ascii="Times New Roman" w:eastAsiaTheme="minorEastAsia" w:hAnsi="Times New Roman" w:cs="Times New Roman"/>
          <w:kern w:val="24"/>
          <w:sz w:val="24"/>
          <w:szCs w:val="24"/>
        </w:rPr>
        <w:t>Collectively, these data indicate that clozapine activates TCC via</w:t>
      </w:r>
      <w:r w:rsidR="007B3999" w:rsidRPr="009B1DD2">
        <w:rPr>
          <w:rFonts w:ascii="Times New Roman" w:eastAsiaTheme="minorEastAsia" w:hAnsi="Times New Roman" w:cs="Times New Roman"/>
          <w:kern w:val="24"/>
          <w:sz w:val="24"/>
          <w:szCs w:val="24"/>
        </w:rPr>
        <w:t xml:space="preserve"> a direct and processing-independent </w:t>
      </w:r>
      <w:r>
        <w:rPr>
          <w:rFonts w:ascii="Times New Roman" w:eastAsiaTheme="minorEastAsia" w:hAnsi="Times New Roman" w:cs="Times New Roman"/>
          <w:kern w:val="24"/>
          <w:sz w:val="24"/>
          <w:szCs w:val="24"/>
        </w:rPr>
        <w:t>binding interaction with HLA molecules.</w:t>
      </w:r>
      <w:r w:rsidR="007B3999" w:rsidRPr="009B1DD2">
        <w:rPr>
          <w:rFonts w:ascii="Times New Roman" w:eastAsiaTheme="minorEastAsia" w:hAnsi="Times New Roman" w:cs="Times New Roman"/>
          <w:kern w:val="24"/>
          <w:sz w:val="24"/>
          <w:szCs w:val="24"/>
        </w:rPr>
        <w:t xml:space="preserve"> </w:t>
      </w:r>
    </w:p>
    <w:p w14:paraId="461279E2" w14:textId="77777777" w:rsidR="004F79B8" w:rsidRDefault="00971E3A" w:rsidP="007B3999">
      <w:pPr>
        <w:spacing w:after="120" w:line="480" w:lineRule="auto"/>
        <w:jc w:val="both"/>
        <w:rPr>
          <w:rFonts w:ascii="Times New Roman" w:eastAsiaTheme="minorEastAsia" w:hAnsi="Times New Roman" w:cs="Times New Roman"/>
          <w:kern w:val="24"/>
          <w:sz w:val="24"/>
          <w:szCs w:val="24"/>
        </w:rPr>
      </w:pPr>
      <w:r>
        <w:rPr>
          <w:rFonts w:ascii="Times New Roman" w:eastAsiaTheme="minorEastAsia" w:hAnsi="Times New Roman" w:cs="Times New Roman"/>
          <w:kern w:val="24"/>
          <w:sz w:val="24"/>
          <w:szCs w:val="24"/>
        </w:rPr>
        <w:t>HLA mismatching experiments were conducted to investigate whether HLA</w:t>
      </w:r>
      <w:r w:rsidR="00FD3BA1">
        <w:rPr>
          <w:rFonts w:ascii="Times New Roman" w:eastAsiaTheme="minorEastAsia" w:hAnsi="Times New Roman" w:cs="Times New Roman"/>
          <w:kern w:val="24"/>
          <w:sz w:val="24"/>
          <w:szCs w:val="24"/>
        </w:rPr>
        <w:t>-</w:t>
      </w:r>
      <w:r>
        <w:rPr>
          <w:rFonts w:ascii="Times New Roman" w:eastAsiaTheme="minorEastAsia" w:hAnsi="Times New Roman" w:cs="Times New Roman"/>
          <w:kern w:val="24"/>
          <w:sz w:val="24"/>
          <w:szCs w:val="24"/>
        </w:rPr>
        <w:t xml:space="preserve">DQB1*02:01 was involved in the presentation of clozapine to </w:t>
      </w:r>
      <w:r w:rsidR="00CE4870">
        <w:rPr>
          <w:rFonts w:ascii="Times New Roman" w:eastAsiaTheme="minorEastAsia" w:hAnsi="Times New Roman" w:cs="Times New Roman"/>
          <w:kern w:val="24"/>
          <w:sz w:val="24"/>
          <w:szCs w:val="24"/>
        </w:rPr>
        <w:t xml:space="preserve">the </w:t>
      </w:r>
      <w:r w:rsidR="0003452D">
        <w:rPr>
          <w:rFonts w:ascii="Times New Roman" w:eastAsiaTheme="minorEastAsia" w:hAnsi="Times New Roman" w:cs="Times New Roman"/>
          <w:kern w:val="24"/>
          <w:sz w:val="24"/>
          <w:szCs w:val="24"/>
        </w:rPr>
        <w:t>CD4+ TCC</w:t>
      </w:r>
      <w:r>
        <w:rPr>
          <w:rFonts w:ascii="Times New Roman" w:eastAsiaTheme="minorEastAsia" w:hAnsi="Times New Roman" w:cs="Times New Roman"/>
          <w:kern w:val="24"/>
          <w:sz w:val="24"/>
          <w:szCs w:val="24"/>
        </w:rPr>
        <w:t xml:space="preserve">. These experiments involved culturing TCC with clozapine and a panel of heterologous antigen presenting cells before measuring proliferation of the TCC. The proliferative response of TCC from </w:t>
      </w:r>
      <w:r w:rsidR="00CE4870">
        <w:rPr>
          <w:rFonts w:ascii="Times New Roman" w:eastAsiaTheme="minorEastAsia" w:hAnsi="Times New Roman" w:cs="Times New Roman"/>
          <w:kern w:val="24"/>
          <w:sz w:val="24"/>
          <w:szCs w:val="24"/>
        </w:rPr>
        <w:t xml:space="preserve">both </w:t>
      </w:r>
      <w:r>
        <w:rPr>
          <w:rFonts w:ascii="Times New Roman" w:eastAsiaTheme="minorEastAsia" w:hAnsi="Times New Roman" w:cs="Times New Roman"/>
          <w:kern w:val="24"/>
          <w:sz w:val="24"/>
          <w:szCs w:val="24"/>
        </w:rPr>
        <w:t xml:space="preserve">healthy donors and patients </w:t>
      </w:r>
      <w:r w:rsidR="00CE4870">
        <w:rPr>
          <w:rFonts w:ascii="Times New Roman" w:eastAsiaTheme="minorEastAsia" w:hAnsi="Times New Roman" w:cs="Times New Roman"/>
          <w:kern w:val="24"/>
          <w:sz w:val="24"/>
          <w:szCs w:val="24"/>
        </w:rPr>
        <w:t xml:space="preserve">with agranulocytosis </w:t>
      </w:r>
      <w:r>
        <w:rPr>
          <w:rFonts w:ascii="Times New Roman" w:eastAsiaTheme="minorEastAsia" w:hAnsi="Times New Roman" w:cs="Times New Roman"/>
          <w:kern w:val="24"/>
          <w:sz w:val="24"/>
          <w:szCs w:val="24"/>
        </w:rPr>
        <w:t>was not associated with antigen presenting cell expression of HLA-DQB1*02:01 (figure 4A and B). Instead</w:t>
      </w:r>
      <w:r w:rsidR="00CE4870">
        <w:rPr>
          <w:rFonts w:ascii="Times New Roman" w:eastAsiaTheme="minorEastAsia" w:hAnsi="Times New Roman" w:cs="Times New Roman"/>
          <w:kern w:val="24"/>
          <w:sz w:val="24"/>
          <w:szCs w:val="24"/>
        </w:rPr>
        <w:t>,</w:t>
      </w:r>
      <w:r>
        <w:rPr>
          <w:rFonts w:ascii="Times New Roman" w:eastAsiaTheme="minorEastAsia" w:hAnsi="Times New Roman" w:cs="Times New Roman"/>
          <w:kern w:val="24"/>
          <w:sz w:val="24"/>
          <w:szCs w:val="24"/>
        </w:rPr>
        <w:t xml:space="preserve"> the activation of the TCC map</w:t>
      </w:r>
      <w:r w:rsidR="00CE4870">
        <w:rPr>
          <w:rFonts w:ascii="Times New Roman" w:eastAsiaTheme="minorEastAsia" w:hAnsi="Times New Roman" w:cs="Times New Roman"/>
          <w:kern w:val="24"/>
          <w:sz w:val="24"/>
          <w:szCs w:val="24"/>
        </w:rPr>
        <w:t>ped</w:t>
      </w:r>
      <w:r>
        <w:rPr>
          <w:rFonts w:ascii="Times New Roman" w:eastAsiaTheme="minorEastAsia" w:hAnsi="Times New Roman" w:cs="Times New Roman"/>
          <w:kern w:val="24"/>
          <w:sz w:val="24"/>
          <w:szCs w:val="24"/>
        </w:rPr>
        <w:t xml:space="preserve"> to HLA-DR molecules. TCC from the healthy donors were activated </w:t>
      </w:r>
      <w:r w:rsidR="00FD3BA1">
        <w:rPr>
          <w:rFonts w:ascii="Times New Roman" w:eastAsiaTheme="minorEastAsia" w:hAnsi="Times New Roman" w:cs="Times New Roman"/>
          <w:kern w:val="24"/>
          <w:sz w:val="24"/>
          <w:szCs w:val="24"/>
        </w:rPr>
        <w:t>when</w:t>
      </w:r>
      <w:r>
        <w:rPr>
          <w:rFonts w:ascii="Times New Roman" w:eastAsiaTheme="minorEastAsia" w:hAnsi="Times New Roman" w:cs="Times New Roman"/>
          <w:kern w:val="24"/>
          <w:sz w:val="24"/>
          <w:szCs w:val="24"/>
        </w:rPr>
        <w:t xml:space="preserve"> clozapine </w:t>
      </w:r>
      <w:r w:rsidR="00FD3BA1">
        <w:rPr>
          <w:rFonts w:ascii="Times New Roman" w:eastAsiaTheme="minorEastAsia" w:hAnsi="Times New Roman" w:cs="Times New Roman"/>
          <w:kern w:val="24"/>
          <w:sz w:val="24"/>
          <w:szCs w:val="24"/>
        </w:rPr>
        <w:t xml:space="preserve">was cultured with </w:t>
      </w:r>
      <w:r>
        <w:rPr>
          <w:rFonts w:ascii="Times New Roman" w:eastAsiaTheme="minorEastAsia" w:hAnsi="Times New Roman" w:cs="Times New Roman"/>
          <w:kern w:val="24"/>
          <w:sz w:val="24"/>
          <w:szCs w:val="24"/>
        </w:rPr>
        <w:t xml:space="preserve">antigen presenting cells expressing HLA-DRB1*07:01 (expressed </w:t>
      </w:r>
      <w:r w:rsidR="00FD3BA1">
        <w:rPr>
          <w:rFonts w:ascii="Times New Roman" w:eastAsiaTheme="minorEastAsia" w:hAnsi="Times New Roman" w:cs="Times New Roman"/>
          <w:kern w:val="24"/>
          <w:sz w:val="24"/>
          <w:szCs w:val="24"/>
        </w:rPr>
        <w:t>on</w:t>
      </w:r>
      <w:r>
        <w:rPr>
          <w:rFonts w:ascii="Times New Roman" w:eastAsiaTheme="minorEastAsia" w:hAnsi="Times New Roman" w:cs="Times New Roman"/>
          <w:kern w:val="24"/>
          <w:sz w:val="24"/>
          <w:szCs w:val="24"/>
        </w:rPr>
        <w:t xml:space="preserve"> the autologous antigen presenting cells) </w:t>
      </w:r>
      <w:r w:rsidR="00FD3BA1">
        <w:rPr>
          <w:rFonts w:ascii="Times New Roman" w:eastAsiaTheme="minorEastAsia" w:hAnsi="Times New Roman" w:cs="Times New Roman"/>
          <w:kern w:val="24"/>
          <w:sz w:val="24"/>
          <w:szCs w:val="24"/>
        </w:rPr>
        <w:t xml:space="preserve">and </w:t>
      </w:r>
      <w:r>
        <w:rPr>
          <w:rFonts w:ascii="Times New Roman" w:eastAsiaTheme="minorEastAsia" w:hAnsi="Times New Roman" w:cs="Times New Roman"/>
          <w:kern w:val="24"/>
          <w:sz w:val="24"/>
          <w:szCs w:val="24"/>
        </w:rPr>
        <w:t>HL</w:t>
      </w:r>
      <w:r w:rsidR="00FD3BA1">
        <w:rPr>
          <w:rFonts w:ascii="Times New Roman" w:eastAsiaTheme="minorEastAsia" w:hAnsi="Times New Roman" w:cs="Times New Roman"/>
          <w:kern w:val="24"/>
          <w:sz w:val="24"/>
          <w:szCs w:val="24"/>
        </w:rPr>
        <w:t>A</w:t>
      </w:r>
      <w:r>
        <w:rPr>
          <w:rFonts w:ascii="Times New Roman" w:eastAsiaTheme="minorEastAsia" w:hAnsi="Times New Roman" w:cs="Times New Roman"/>
          <w:kern w:val="24"/>
          <w:sz w:val="24"/>
          <w:szCs w:val="24"/>
        </w:rPr>
        <w:t>-</w:t>
      </w:r>
      <w:r w:rsidR="00FD3BA1">
        <w:rPr>
          <w:rFonts w:ascii="Times New Roman" w:eastAsiaTheme="minorEastAsia" w:hAnsi="Times New Roman" w:cs="Times New Roman"/>
          <w:kern w:val="24"/>
          <w:sz w:val="24"/>
          <w:szCs w:val="24"/>
        </w:rPr>
        <w:t xml:space="preserve">DRB1*15:01. </w:t>
      </w:r>
      <w:r w:rsidR="00CE4870">
        <w:rPr>
          <w:rFonts w:ascii="Times New Roman" w:eastAsiaTheme="minorEastAsia" w:hAnsi="Times New Roman" w:cs="Times New Roman"/>
          <w:kern w:val="24"/>
          <w:sz w:val="24"/>
          <w:szCs w:val="24"/>
        </w:rPr>
        <w:t xml:space="preserve">In contrast, the </w:t>
      </w:r>
      <w:r w:rsidR="004F79B8">
        <w:rPr>
          <w:rFonts w:ascii="Times New Roman" w:eastAsiaTheme="minorEastAsia" w:hAnsi="Times New Roman" w:cs="Times New Roman"/>
          <w:kern w:val="24"/>
          <w:sz w:val="24"/>
          <w:szCs w:val="24"/>
        </w:rPr>
        <w:t xml:space="preserve">activation of </w:t>
      </w:r>
      <w:r w:rsidR="00FD3BA1">
        <w:rPr>
          <w:rFonts w:ascii="Times New Roman" w:eastAsiaTheme="minorEastAsia" w:hAnsi="Times New Roman" w:cs="Times New Roman"/>
          <w:kern w:val="24"/>
          <w:sz w:val="24"/>
          <w:szCs w:val="24"/>
        </w:rPr>
        <w:t xml:space="preserve">TCC from patients </w:t>
      </w:r>
      <w:r w:rsidR="004F79B8">
        <w:rPr>
          <w:rFonts w:ascii="Times New Roman" w:eastAsiaTheme="minorEastAsia" w:hAnsi="Times New Roman" w:cs="Times New Roman"/>
          <w:kern w:val="24"/>
          <w:sz w:val="24"/>
          <w:szCs w:val="24"/>
        </w:rPr>
        <w:t>with agranulocytosis</w:t>
      </w:r>
      <w:r>
        <w:rPr>
          <w:rFonts w:ascii="Times New Roman" w:eastAsiaTheme="minorEastAsia" w:hAnsi="Times New Roman" w:cs="Times New Roman"/>
          <w:kern w:val="24"/>
          <w:sz w:val="24"/>
          <w:szCs w:val="24"/>
        </w:rPr>
        <w:t xml:space="preserve"> </w:t>
      </w:r>
      <w:r w:rsidR="0003452D">
        <w:rPr>
          <w:rFonts w:ascii="Times New Roman" w:eastAsiaTheme="minorEastAsia" w:hAnsi="Times New Roman" w:cs="Times New Roman"/>
          <w:kern w:val="24"/>
          <w:sz w:val="24"/>
          <w:szCs w:val="24"/>
        </w:rPr>
        <w:t xml:space="preserve">was </w:t>
      </w:r>
      <w:r w:rsidR="004F79B8">
        <w:rPr>
          <w:rFonts w:ascii="Times New Roman" w:eastAsiaTheme="minorEastAsia" w:hAnsi="Times New Roman" w:cs="Times New Roman"/>
          <w:kern w:val="24"/>
          <w:sz w:val="24"/>
          <w:szCs w:val="24"/>
        </w:rPr>
        <w:t xml:space="preserve">associated with </w:t>
      </w:r>
      <w:r w:rsidR="0003452D">
        <w:rPr>
          <w:rFonts w:ascii="Times New Roman" w:eastAsiaTheme="minorEastAsia" w:hAnsi="Times New Roman" w:cs="Times New Roman"/>
          <w:kern w:val="24"/>
          <w:sz w:val="24"/>
          <w:szCs w:val="24"/>
        </w:rPr>
        <w:t>HLA</w:t>
      </w:r>
      <w:r w:rsidR="004F79B8">
        <w:rPr>
          <w:rFonts w:ascii="Times New Roman" w:eastAsiaTheme="minorEastAsia" w:hAnsi="Times New Roman" w:cs="Times New Roman"/>
          <w:kern w:val="24"/>
          <w:sz w:val="24"/>
          <w:szCs w:val="24"/>
        </w:rPr>
        <w:t>-DRB1*11 molecules. Proliferative responses were detected with antigen presenting cells expressing HLA-DRB1*11:01 (expressed on the autologous antigen presenting cells) and HLA-DRB1*11:04 (figure 4B).</w:t>
      </w:r>
      <w:r w:rsidR="007B3999" w:rsidRPr="009B1DD2">
        <w:rPr>
          <w:rFonts w:ascii="Times New Roman" w:eastAsiaTheme="minorEastAsia" w:hAnsi="Times New Roman" w:cs="Times New Roman"/>
          <w:kern w:val="24"/>
          <w:sz w:val="24"/>
          <w:szCs w:val="24"/>
        </w:rPr>
        <w:t xml:space="preserve"> </w:t>
      </w:r>
      <w:r w:rsidR="004F79B8">
        <w:rPr>
          <w:rFonts w:ascii="Times New Roman" w:eastAsiaTheme="minorEastAsia" w:hAnsi="Times New Roman" w:cs="Times New Roman"/>
          <w:kern w:val="24"/>
          <w:sz w:val="24"/>
          <w:szCs w:val="24"/>
        </w:rPr>
        <w:t>HLA-DR restriction of the response of TCC with clozapine was confirmed through the use of an HLA-DR blocking antibody</w:t>
      </w:r>
      <w:r w:rsidR="004F79B8">
        <w:rPr>
          <w:rFonts w:ascii="Times New Roman" w:hAnsi="Times New Roman" w:cs="Times New Roman"/>
          <w:sz w:val="24"/>
          <w:szCs w:val="24"/>
          <w:shd w:val="clear" w:color="auto" w:fill="FFFFFF"/>
        </w:rPr>
        <w:t xml:space="preserve">. TCC were not stimulated to proliferate with clozapine when autologous antigen presenting cells were pre-treated with the blocking antibody </w:t>
      </w:r>
      <w:r w:rsidR="007B3999" w:rsidRPr="009B1DD2">
        <w:rPr>
          <w:rFonts w:ascii="Times New Roman" w:eastAsiaTheme="minorEastAsia" w:hAnsi="Times New Roman" w:cs="Times New Roman"/>
          <w:kern w:val="24"/>
          <w:sz w:val="24"/>
          <w:szCs w:val="24"/>
        </w:rPr>
        <w:t xml:space="preserve">(figure </w:t>
      </w:r>
      <w:r w:rsidR="004F79B8">
        <w:rPr>
          <w:rFonts w:ascii="Times New Roman" w:eastAsiaTheme="minorEastAsia" w:hAnsi="Times New Roman" w:cs="Times New Roman"/>
          <w:kern w:val="24"/>
          <w:sz w:val="24"/>
          <w:szCs w:val="24"/>
        </w:rPr>
        <w:t>4C</w:t>
      </w:r>
      <w:r w:rsidR="007B3999" w:rsidRPr="009B1DD2">
        <w:rPr>
          <w:rFonts w:ascii="Times New Roman" w:eastAsiaTheme="minorEastAsia" w:hAnsi="Times New Roman" w:cs="Times New Roman"/>
          <w:kern w:val="24"/>
          <w:sz w:val="24"/>
          <w:szCs w:val="24"/>
        </w:rPr>
        <w:t xml:space="preserve">). </w:t>
      </w:r>
    </w:p>
    <w:p w14:paraId="4DDAAD3D" w14:textId="77777777" w:rsidR="006B05CE" w:rsidRPr="009B1DD2" w:rsidRDefault="006B05CE" w:rsidP="006B05CE">
      <w:pPr>
        <w:spacing w:after="120" w:line="480" w:lineRule="auto"/>
        <w:jc w:val="both"/>
        <w:rPr>
          <w:rFonts w:ascii="Times New Roman" w:eastAsiaTheme="minorEastAsia" w:hAnsi="Times New Roman" w:cs="Times New Roman"/>
          <w:b/>
          <w:kern w:val="24"/>
          <w:sz w:val="24"/>
          <w:szCs w:val="24"/>
        </w:rPr>
      </w:pPr>
      <w:r>
        <w:rPr>
          <w:rFonts w:ascii="Times New Roman" w:eastAsiaTheme="minorEastAsia" w:hAnsi="Times New Roman" w:cs="Times New Roman"/>
          <w:b/>
          <w:kern w:val="24"/>
          <w:sz w:val="24"/>
          <w:szCs w:val="24"/>
        </w:rPr>
        <w:t>C</w:t>
      </w:r>
      <w:r w:rsidRPr="009B1DD2">
        <w:rPr>
          <w:rFonts w:ascii="Times New Roman" w:eastAsiaTheme="minorEastAsia" w:hAnsi="Times New Roman" w:cs="Times New Roman"/>
          <w:b/>
          <w:kern w:val="24"/>
          <w:sz w:val="24"/>
          <w:szCs w:val="24"/>
        </w:rPr>
        <w:t>ross</w:t>
      </w:r>
      <w:r w:rsidR="00CE4870">
        <w:rPr>
          <w:rFonts w:ascii="Times New Roman" w:eastAsiaTheme="minorEastAsia" w:hAnsi="Times New Roman" w:cs="Times New Roman"/>
          <w:b/>
          <w:kern w:val="24"/>
          <w:sz w:val="24"/>
          <w:szCs w:val="24"/>
        </w:rPr>
        <w:t>-</w:t>
      </w:r>
      <w:r w:rsidRPr="009B1DD2">
        <w:rPr>
          <w:rFonts w:ascii="Times New Roman" w:eastAsiaTheme="minorEastAsia" w:hAnsi="Times New Roman" w:cs="Times New Roman"/>
          <w:b/>
          <w:kern w:val="24"/>
          <w:sz w:val="24"/>
          <w:szCs w:val="24"/>
        </w:rPr>
        <w:t>reactivity of clozapine-</w:t>
      </w:r>
      <w:r>
        <w:rPr>
          <w:rFonts w:ascii="Times New Roman" w:eastAsiaTheme="minorEastAsia" w:hAnsi="Times New Roman" w:cs="Times New Roman"/>
          <w:b/>
          <w:kern w:val="24"/>
          <w:sz w:val="24"/>
          <w:szCs w:val="24"/>
        </w:rPr>
        <w:t>responsive TCC</w:t>
      </w:r>
      <w:r w:rsidRPr="009B1DD2">
        <w:rPr>
          <w:rFonts w:ascii="Times New Roman" w:eastAsiaTheme="minorEastAsia" w:hAnsi="Times New Roman" w:cs="Times New Roman"/>
          <w:b/>
          <w:kern w:val="24"/>
          <w:sz w:val="24"/>
          <w:szCs w:val="24"/>
        </w:rPr>
        <w:t xml:space="preserve"> with </w:t>
      </w:r>
      <w:r>
        <w:rPr>
          <w:rFonts w:ascii="Times New Roman" w:eastAsiaTheme="minorEastAsia" w:hAnsi="Times New Roman" w:cs="Times New Roman"/>
          <w:b/>
          <w:kern w:val="24"/>
          <w:sz w:val="24"/>
          <w:szCs w:val="24"/>
        </w:rPr>
        <w:t xml:space="preserve">clozapine </w:t>
      </w:r>
      <w:r w:rsidRPr="009B1DD2">
        <w:rPr>
          <w:rFonts w:ascii="Times New Roman" w:eastAsiaTheme="minorEastAsia" w:hAnsi="Times New Roman" w:cs="Times New Roman"/>
          <w:b/>
          <w:kern w:val="24"/>
          <w:sz w:val="24"/>
          <w:szCs w:val="24"/>
        </w:rPr>
        <w:t>metabolites and olanzapine</w:t>
      </w:r>
    </w:p>
    <w:p w14:paraId="5934EAB4" w14:textId="77777777" w:rsidR="006B05CE" w:rsidRDefault="00DD1BF7" w:rsidP="006B05CE">
      <w:pPr>
        <w:spacing w:after="120" w:line="480" w:lineRule="auto"/>
        <w:jc w:val="both"/>
        <w:rPr>
          <w:rFonts w:ascii="Times New Roman" w:eastAsiaTheme="minorEastAsia" w:hAnsi="Times New Roman" w:cs="Times New Roman"/>
          <w:kern w:val="24"/>
          <w:sz w:val="24"/>
          <w:szCs w:val="24"/>
        </w:rPr>
      </w:pPr>
      <w:r>
        <w:rPr>
          <w:rFonts w:ascii="Times New Roman" w:eastAsiaTheme="minorEastAsia" w:hAnsi="Times New Roman" w:cs="Times New Roman"/>
          <w:kern w:val="24"/>
          <w:sz w:val="24"/>
          <w:szCs w:val="24"/>
        </w:rPr>
        <w:t>TCC proliferation and cytokine release, measured using [</w:t>
      </w:r>
      <w:r>
        <w:rPr>
          <w:rFonts w:ascii="Times New Roman" w:eastAsiaTheme="minorEastAsia" w:hAnsi="Times New Roman" w:cs="Times New Roman"/>
          <w:kern w:val="24"/>
          <w:sz w:val="24"/>
          <w:szCs w:val="24"/>
          <w:vertAlign w:val="superscript"/>
        </w:rPr>
        <w:t>3</w:t>
      </w:r>
      <w:r>
        <w:rPr>
          <w:rFonts w:ascii="Times New Roman" w:eastAsiaTheme="minorEastAsia" w:hAnsi="Times New Roman" w:cs="Times New Roman"/>
          <w:kern w:val="24"/>
          <w:sz w:val="24"/>
          <w:szCs w:val="24"/>
        </w:rPr>
        <w:t>H] thymidine incorporation and ELISpot, respectively, were used to assess cross-reactivity of c</w:t>
      </w:r>
      <w:r w:rsidR="006B05CE" w:rsidRPr="009B1DD2">
        <w:rPr>
          <w:rFonts w:ascii="Times New Roman" w:eastAsiaTheme="minorEastAsia" w:hAnsi="Times New Roman" w:cs="Times New Roman"/>
          <w:kern w:val="24"/>
          <w:sz w:val="24"/>
          <w:szCs w:val="24"/>
        </w:rPr>
        <w:t xml:space="preserve">lozapine </w:t>
      </w:r>
      <w:r>
        <w:rPr>
          <w:rFonts w:ascii="Times New Roman" w:eastAsiaTheme="minorEastAsia" w:hAnsi="Times New Roman" w:cs="Times New Roman"/>
          <w:kern w:val="24"/>
          <w:sz w:val="24"/>
          <w:szCs w:val="24"/>
        </w:rPr>
        <w:t>with its t</w:t>
      </w:r>
      <w:r w:rsidR="006B05CE" w:rsidRPr="009B1DD2">
        <w:rPr>
          <w:rFonts w:ascii="Times New Roman" w:eastAsiaTheme="minorEastAsia" w:hAnsi="Times New Roman" w:cs="Times New Roman"/>
          <w:kern w:val="24"/>
          <w:sz w:val="24"/>
          <w:szCs w:val="24"/>
        </w:rPr>
        <w:t xml:space="preserve">wo </w:t>
      </w:r>
      <w:r w:rsidR="006B05CE">
        <w:rPr>
          <w:rFonts w:ascii="Times New Roman" w:eastAsiaTheme="minorEastAsia" w:hAnsi="Times New Roman" w:cs="Times New Roman"/>
          <w:kern w:val="24"/>
          <w:sz w:val="24"/>
          <w:szCs w:val="24"/>
        </w:rPr>
        <w:t xml:space="preserve">major </w:t>
      </w:r>
      <w:r w:rsidR="006B05CE" w:rsidRPr="009B1DD2">
        <w:rPr>
          <w:rFonts w:ascii="Times New Roman" w:eastAsiaTheme="minorEastAsia" w:hAnsi="Times New Roman" w:cs="Times New Roman"/>
          <w:kern w:val="24"/>
          <w:sz w:val="24"/>
          <w:szCs w:val="24"/>
        </w:rPr>
        <w:t xml:space="preserve">stable metabolites </w:t>
      </w:r>
      <w:r>
        <w:rPr>
          <w:rFonts w:ascii="Times New Roman" w:eastAsiaTheme="minorEastAsia" w:hAnsi="Times New Roman" w:cs="Times New Roman"/>
          <w:kern w:val="24"/>
          <w:sz w:val="24"/>
          <w:szCs w:val="24"/>
        </w:rPr>
        <w:t>(</w:t>
      </w:r>
      <w:r w:rsidR="006B05CE" w:rsidRPr="009B1DD2">
        <w:rPr>
          <w:rFonts w:ascii="Times New Roman" w:eastAsiaTheme="minorEastAsia" w:hAnsi="Times New Roman" w:cs="Times New Roman"/>
          <w:kern w:val="24"/>
          <w:sz w:val="24"/>
          <w:szCs w:val="24"/>
        </w:rPr>
        <w:t xml:space="preserve">clozapine </w:t>
      </w:r>
      <w:r w:rsidR="006B05CE" w:rsidRPr="006B05CE">
        <w:rPr>
          <w:rFonts w:ascii="Times New Roman" w:eastAsiaTheme="minorEastAsia" w:hAnsi="Times New Roman" w:cs="Times New Roman"/>
          <w:i/>
          <w:kern w:val="24"/>
          <w:sz w:val="24"/>
          <w:szCs w:val="24"/>
        </w:rPr>
        <w:t>N</w:t>
      </w:r>
      <w:r w:rsidR="006B05CE" w:rsidRPr="009B1DD2">
        <w:rPr>
          <w:rFonts w:ascii="Times New Roman" w:eastAsiaTheme="minorEastAsia" w:hAnsi="Times New Roman" w:cs="Times New Roman"/>
          <w:kern w:val="24"/>
          <w:sz w:val="24"/>
          <w:szCs w:val="24"/>
        </w:rPr>
        <w:t xml:space="preserve">-oxide and </w:t>
      </w:r>
      <w:r w:rsidR="006B05CE" w:rsidRPr="006B05CE">
        <w:rPr>
          <w:rFonts w:ascii="Times New Roman" w:eastAsiaTheme="minorEastAsia" w:hAnsi="Times New Roman" w:cs="Times New Roman"/>
          <w:i/>
          <w:kern w:val="24"/>
          <w:sz w:val="24"/>
          <w:szCs w:val="24"/>
        </w:rPr>
        <w:t>N</w:t>
      </w:r>
      <w:r w:rsidR="006B05CE" w:rsidRPr="009B1DD2">
        <w:rPr>
          <w:rFonts w:ascii="Times New Roman" w:eastAsiaTheme="minorEastAsia" w:hAnsi="Times New Roman" w:cs="Times New Roman"/>
          <w:kern w:val="24"/>
          <w:sz w:val="24"/>
          <w:szCs w:val="24"/>
        </w:rPr>
        <w:t>-desmethyl clozapine</w:t>
      </w:r>
      <w:r>
        <w:rPr>
          <w:rFonts w:ascii="Times New Roman" w:eastAsiaTheme="minorEastAsia" w:hAnsi="Times New Roman" w:cs="Times New Roman"/>
          <w:kern w:val="24"/>
          <w:sz w:val="24"/>
          <w:szCs w:val="24"/>
        </w:rPr>
        <w:t>) and olanzapine</w:t>
      </w:r>
      <w:r w:rsidR="006B05CE">
        <w:rPr>
          <w:rFonts w:ascii="Times New Roman" w:eastAsiaTheme="minorEastAsia" w:hAnsi="Times New Roman" w:cs="Times New Roman"/>
          <w:kern w:val="24"/>
          <w:sz w:val="24"/>
          <w:szCs w:val="24"/>
        </w:rPr>
        <w:t xml:space="preserve"> (figure 5A</w:t>
      </w:r>
      <w:r w:rsidR="006B05CE" w:rsidRPr="009B1DD2">
        <w:rPr>
          <w:rFonts w:ascii="Times New Roman" w:eastAsiaTheme="minorEastAsia" w:hAnsi="Times New Roman" w:cs="Times New Roman"/>
          <w:kern w:val="24"/>
          <w:sz w:val="24"/>
          <w:szCs w:val="24"/>
        </w:rPr>
        <w:t xml:space="preserve">).  Three patterns of cross reactivity were observed with </w:t>
      </w:r>
      <w:r>
        <w:rPr>
          <w:rFonts w:ascii="Times New Roman" w:eastAsiaTheme="minorEastAsia" w:hAnsi="Times New Roman" w:cs="Times New Roman"/>
          <w:kern w:val="24"/>
          <w:sz w:val="24"/>
          <w:szCs w:val="24"/>
        </w:rPr>
        <w:t xml:space="preserve">the </w:t>
      </w:r>
      <w:r w:rsidR="006B05CE" w:rsidRPr="009B1DD2">
        <w:rPr>
          <w:rFonts w:ascii="Times New Roman" w:eastAsiaTheme="minorEastAsia" w:hAnsi="Times New Roman" w:cs="Times New Roman"/>
          <w:kern w:val="24"/>
          <w:sz w:val="24"/>
          <w:szCs w:val="24"/>
        </w:rPr>
        <w:t>clozapine-</w:t>
      </w:r>
      <w:r w:rsidR="004E656A">
        <w:rPr>
          <w:rFonts w:ascii="Times New Roman" w:eastAsiaTheme="minorEastAsia" w:hAnsi="Times New Roman" w:cs="Times New Roman"/>
          <w:kern w:val="24"/>
          <w:sz w:val="24"/>
          <w:szCs w:val="24"/>
        </w:rPr>
        <w:t>responsive</w:t>
      </w:r>
      <w:r w:rsidR="006B05CE" w:rsidRPr="009B1DD2">
        <w:rPr>
          <w:rFonts w:ascii="Times New Roman" w:eastAsiaTheme="minorEastAsia" w:hAnsi="Times New Roman" w:cs="Times New Roman"/>
          <w:kern w:val="24"/>
          <w:sz w:val="24"/>
          <w:szCs w:val="24"/>
        </w:rPr>
        <w:t xml:space="preserve"> TCC (figure </w:t>
      </w:r>
      <w:r w:rsidR="004E656A">
        <w:rPr>
          <w:rFonts w:ascii="Times New Roman" w:eastAsiaTheme="minorEastAsia" w:hAnsi="Times New Roman" w:cs="Times New Roman"/>
          <w:kern w:val="24"/>
          <w:sz w:val="24"/>
          <w:szCs w:val="24"/>
        </w:rPr>
        <w:t>5B</w:t>
      </w:r>
      <w:r w:rsidR="006B05CE" w:rsidRPr="009B1DD2">
        <w:rPr>
          <w:rFonts w:ascii="Times New Roman" w:eastAsiaTheme="minorEastAsia" w:hAnsi="Times New Roman" w:cs="Times New Roman"/>
          <w:kern w:val="24"/>
          <w:sz w:val="24"/>
          <w:szCs w:val="24"/>
        </w:rPr>
        <w:t xml:space="preserve">). One TCC was </w:t>
      </w:r>
      <w:r w:rsidR="00901536">
        <w:rPr>
          <w:rFonts w:ascii="Times New Roman" w:eastAsiaTheme="minorEastAsia" w:hAnsi="Times New Roman" w:cs="Times New Roman"/>
          <w:kern w:val="24"/>
          <w:sz w:val="24"/>
          <w:szCs w:val="24"/>
        </w:rPr>
        <w:t>activated</w:t>
      </w:r>
      <w:r w:rsidR="004E656A">
        <w:rPr>
          <w:rFonts w:ascii="Times New Roman" w:eastAsiaTheme="minorEastAsia" w:hAnsi="Times New Roman" w:cs="Times New Roman"/>
          <w:kern w:val="24"/>
          <w:sz w:val="24"/>
          <w:szCs w:val="24"/>
        </w:rPr>
        <w:t xml:space="preserve"> with </w:t>
      </w:r>
      <w:r w:rsidR="006B05CE" w:rsidRPr="004E656A">
        <w:rPr>
          <w:rFonts w:ascii="Times New Roman" w:eastAsiaTheme="minorEastAsia" w:hAnsi="Times New Roman" w:cs="Times New Roman"/>
          <w:i/>
          <w:kern w:val="24"/>
          <w:sz w:val="24"/>
          <w:szCs w:val="24"/>
        </w:rPr>
        <w:t>N</w:t>
      </w:r>
      <w:r w:rsidR="006B05CE" w:rsidRPr="009B1DD2">
        <w:rPr>
          <w:rFonts w:ascii="Times New Roman" w:eastAsiaTheme="minorEastAsia" w:hAnsi="Times New Roman" w:cs="Times New Roman"/>
          <w:kern w:val="24"/>
          <w:sz w:val="24"/>
          <w:szCs w:val="24"/>
        </w:rPr>
        <w:t xml:space="preserve">-desmethyl clozapine </w:t>
      </w:r>
      <w:r w:rsidR="004E656A">
        <w:rPr>
          <w:rFonts w:ascii="Times New Roman" w:eastAsiaTheme="minorEastAsia" w:hAnsi="Times New Roman" w:cs="Times New Roman"/>
          <w:kern w:val="24"/>
          <w:sz w:val="24"/>
          <w:szCs w:val="24"/>
        </w:rPr>
        <w:t xml:space="preserve">and olanzapine, but the minimum stimulatory concentration </w:t>
      </w:r>
      <w:r w:rsidR="00901536">
        <w:rPr>
          <w:rFonts w:ascii="Times New Roman" w:eastAsiaTheme="minorEastAsia" w:hAnsi="Times New Roman" w:cs="Times New Roman"/>
          <w:kern w:val="24"/>
          <w:sz w:val="24"/>
          <w:szCs w:val="24"/>
        </w:rPr>
        <w:t xml:space="preserve">for proliferation and cytokine release </w:t>
      </w:r>
      <w:r w:rsidR="00806C12">
        <w:rPr>
          <w:rFonts w:ascii="Times New Roman" w:eastAsiaTheme="minorEastAsia" w:hAnsi="Times New Roman" w:cs="Times New Roman"/>
          <w:kern w:val="24"/>
          <w:sz w:val="24"/>
          <w:szCs w:val="24"/>
        </w:rPr>
        <w:t>with</w:t>
      </w:r>
      <w:r w:rsidR="004E656A">
        <w:rPr>
          <w:rFonts w:ascii="Times New Roman" w:eastAsiaTheme="minorEastAsia" w:hAnsi="Times New Roman" w:cs="Times New Roman"/>
          <w:kern w:val="24"/>
          <w:sz w:val="24"/>
          <w:szCs w:val="24"/>
        </w:rPr>
        <w:t xml:space="preserve"> both compounds was </w:t>
      </w:r>
      <w:r w:rsidR="004E656A">
        <w:rPr>
          <w:rFonts w:ascii="Times New Roman" w:eastAsiaTheme="minorEastAsia" w:hAnsi="Times New Roman" w:cs="Times New Roman"/>
          <w:kern w:val="24"/>
          <w:sz w:val="24"/>
          <w:szCs w:val="24"/>
        </w:rPr>
        <w:lastRenderedPageBreak/>
        <w:t xml:space="preserve">approximately 10-fold higher than clozapine </w:t>
      </w:r>
      <w:r w:rsidR="006B05CE">
        <w:rPr>
          <w:rFonts w:ascii="Times New Roman" w:eastAsiaTheme="minorEastAsia" w:hAnsi="Times New Roman" w:cs="Times New Roman"/>
          <w:kern w:val="24"/>
          <w:sz w:val="24"/>
          <w:szCs w:val="24"/>
        </w:rPr>
        <w:t>(</w:t>
      </w:r>
      <w:r w:rsidR="004E656A">
        <w:rPr>
          <w:rFonts w:ascii="Times New Roman" w:eastAsiaTheme="minorEastAsia" w:hAnsi="Times New Roman" w:cs="Times New Roman"/>
          <w:kern w:val="24"/>
          <w:sz w:val="24"/>
          <w:szCs w:val="24"/>
        </w:rPr>
        <w:t>figure 5B</w:t>
      </w:r>
      <w:r w:rsidR="00901536">
        <w:rPr>
          <w:rFonts w:ascii="Times New Roman" w:eastAsiaTheme="minorEastAsia" w:hAnsi="Times New Roman" w:cs="Times New Roman"/>
          <w:kern w:val="24"/>
          <w:sz w:val="24"/>
          <w:szCs w:val="24"/>
        </w:rPr>
        <w:t xml:space="preserve"> and C</w:t>
      </w:r>
      <w:r w:rsidR="006B05CE" w:rsidRPr="009B1DD2">
        <w:rPr>
          <w:rFonts w:ascii="Times New Roman" w:eastAsiaTheme="minorEastAsia" w:hAnsi="Times New Roman" w:cs="Times New Roman"/>
          <w:kern w:val="24"/>
          <w:sz w:val="24"/>
          <w:szCs w:val="24"/>
        </w:rPr>
        <w:t>)</w:t>
      </w:r>
      <w:r w:rsidR="004E656A">
        <w:rPr>
          <w:rFonts w:ascii="Times New Roman" w:eastAsiaTheme="minorEastAsia" w:hAnsi="Times New Roman" w:cs="Times New Roman"/>
          <w:kern w:val="24"/>
          <w:sz w:val="24"/>
          <w:szCs w:val="24"/>
        </w:rPr>
        <w:t>.</w:t>
      </w:r>
      <w:r w:rsidR="006B05CE" w:rsidRPr="009B1DD2">
        <w:rPr>
          <w:rFonts w:ascii="Times New Roman" w:eastAsiaTheme="minorEastAsia" w:hAnsi="Times New Roman" w:cs="Times New Roman"/>
          <w:kern w:val="24"/>
          <w:sz w:val="24"/>
          <w:szCs w:val="24"/>
        </w:rPr>
        <w:t xml:space="preserve"> </w:t>
      </w:r>
      <w:r w:rsidR="004E656A">
        <w:rPr>
          <w:rFonts w:ascii="Times New Roman" w:eastAsiaTheme="minorEastAsia" w:hAnsi="Times New Roman" w:cs="Times New Roman"/>
          <w:kern w:val="24"/>
          <w:sz w:val="24"/>
          <w:szCs w:val="24"/>
        </w:rPr>
        <w:t xml:space="preserve">The second </w:t>
      </w:r>
      <w:r w:rsidR="00806C12">
        <w:rPr>
          <w:rFonts w:ascii="Times New Roman" w:eastAsiaTheme="minorEastAsia" w:hAnsi="Times New Roman" w:cs="Times New Roman"/>
          <w:kern w:val="24"/>
          <w:sz w:val="24"/>
          <w:szCs w:val="24"/>
        </w:rPr>
        <w:t>TCC was</w:t>
      </w:r>
      <w:r w:rsidR="004E656A">
        <w:rPr>
          <w:rFonts w:ascii="Times New Roman" w:eastAsiaTheme="minorEastAsia" w:hAnsi="Times New Roman" w:cs="Times New Roman"/>
          <w:kern w:val="24"/>
          <w:sz w:val="24"/>
          <w:szCs w:val="24"/>
        </w:rPr>
        <w:t xml:space="preserve"> activated with olanzapine</w:t>
      </w:r>
      <w:r w:rsidR="00806C12">
        <w:rPr>
          <w:rFonts w:ascii="Times New Roman" w:eastAsiaTheme="minorEastAsia" w:hAnsi="Times New Roman" w:cs="Times New Roman"/>
          <w:kern w:val="24"/>
          <w:sz w:val="24"/>
          <w:szCs w:val="24"/>
        </w:rPr>
        <w:t>, while the third TCC was activated with</w:t>
      </w:r>
      <w:r w:rsidR="004E656A">
        <w:rPr>
          <w:rFonts w:ascii="Times New Roman" w:eastAsiaTheme="minorEastAsia" w:hAnsi="Times New Roman" w:cs="Times New Roman"/>
          <w:kern w:val="24"/>
          <w:sz w:val="24"/>
          <w:szCs w:val="24"/>
        </w:rPr>
        <w:t xml:space="preserve"> </w:t>
      </w:r>
      <w:r w:rsidR="004E656A" w:rsidRPr="00806C12">
        <w:rPr>
          <w:rFonts w:ascii="Times New Roman" w:eastAsiaTheme="minorEastAsia" w:hAnsi="Times New Roman" w:cs="Times New Roman"/>
          <w:i/>
          <w:kern w:val="24"/>
          <w:sz w:val="24"/>
          <w:szCs w:val="24"/>
        </w:rPr>
        <w:t>N</w:t>
      </w:r>
      <w:r w:rsidR="00806C12">
        <w:rPr>
          <w:rFonts w:ascii="Times New Roman" w:eastAsiaTheme="minorEastAsia" w:hAnsi="Times New Roman" w:cs="Times New Roman"/>
          <w:kern w:val="24"/>
          <w:sz w:val="24"/>
          <w:szCs w:val="24"/>
        </w:rPr>
        <w:t xml:space="preserve">-desmethyl clozapine. For these TCC, the minimum stimulatory concentration of olanzapine and </w:t>
      </w:r>
      <w:r w:rsidR="00806C12" w:rsidRPr="00806C12">
        <w:rPr>
          <w:rFonts w:ascii="Times New Roman" w:eastAsiaTheme="minorEastAsia" w:hAnsi="Times New Roman" w:cs="Times New Roman"/>
          <w:i/>
          <w:kern w:val="24"/>
          <w:sz w:val="24"/>
          <w:szCs w:val="24"/>
        </w:rPr>
        <w:t>N</w:t>
      </w:r>
      <w:r w:rsidR="00806C12">
        <w:rPr>
          <w:rFonts w:ascii="Times New Roman" w:eastAsiaTheme="minorEastAsia" w:hAnsi="Times New Roman" w:cs="Times New Roman"/>
          <w:kern w:val="24"/>
          <w:sz w:val="24"/>
          <w:szCs w:val="24"/>
        </w:rPr>
        <w:t>-desmethyl clozapine was the same as clozapine.</w:t>
      </w:r>
      <w:r w:rsidR="006B05CE" w:rsidRPr="009B1DD2">
        <w:rPr>
          <w:rFonts w:ascii="Times New Roman" w:eastAsiaTheme="minorEastAsia" w:hAnsi="Times New Roman" w:cs="Times New Roman"/>
          <w:kern w:val="24"/>
          <w:sz w:val="24"/>
          <w:szCs w:val="24"/>
        </w:rPr>
        <w:t xml:space="preserve"> None of the TCC </w:t>
      </w:r>
      <w:r w:rsidR="00901536">
        <w:rPr>
          <w:rFonts w:ascii="Times New Roman" w:eastAsiaTheme="minorEastAsia" w:hAnsi="Times New Roman" w:cs="Times New Roman"/>
          <w:kern w:val="24"/>
          <w:sz w:val="24"/>
          <w:szCs w:val="24"/>
        </w:rPr>
        <w:t>were activated</w:t>
      </w:r>
      <w:r w:rsidR="006B05CE" w:rsidRPr="009B1DD2">
        <w:rPr>
          <w:rFonts w:ascii="Times New Roman" w:eastAsiaTheme="minorEastAsia" w:hAnsi="Times New Roman" w:cs="Times New Roman"/>
          <w:kern w:val="24"/>
          <w:sz w:val="24"/>
          <w:szCs w:val="24"/>
        </w:rPr>
        <w:t xml:space="preserve"> </w:t>
      </w:r>
      <w:r w:rsidR="003A3928">
        <w:rPr>
          <w:rFonts w:ascii="Times New Roman" w:eastAsiaTheme="minorEastAsia" w:hAnsi="Times New Roman" w:cs="Times New Roman"/>
          <w:kern w:val="24"/>
          <w:sz w:val="24"/>
          <w:szCs w:val="24"/>
        </w:rPr>
        <w:t>with</w:t>
      </w:r>
      <w:r w:rsidR="006B05CE" w:rsidRPr="009B1DD2">
        <w:rPr>
          <w:rFonts w:ascii="Times New Roman" w:eastAsiaTheme="minorEastAsia" w:hAnsi="Times New Roman" w:cs="Times New Roman"/>
          <w:kern w:val="24"/>
          <w:sz w:val="24"/>
          <w:szCs w:val="24"/>
        </w:rPr>
        <w:t xml:space="preserve"> clozapine </w:t>
      </w:r>
      <w:r w:rsidR="006B05CE" w:rsidRPr="00806C12">
        <w:rPr>
          <w:rFonts w:ascii="Times New Roman" w:eastAsiaTheme="minorEastAsia" w:hAnsi="Times New Roman" w:cs="Times New Roman"/>
          <w:i/>
          <w:kern w:val="24"/>
          <w:sz w:val="24"/>
          <w:szCs w:val="24"/>
        </w:rPr>
        <w:t>N</w:t>
      </w:r>
      <w:r w:rsidR="006B05CE" w:rsidRPr="009B1DD2">
        <w:rPr>
          <w:rFonts w:ascii="Times New Roman" w:eastAsiaTheme="minorEastAsia" w:hAnsi="Times New Roman" w:cs="Times New Roman"/>
          <w:kern w:val="24"/>
          <w:sz w:val="24"/>
          <w:szCs w:val="24"/>
        </w:rPr>
        <w:t>-oxide</w:t>
      </w:r>
      <w:r w:rsidR="00806C12">
        <w:rPr>
          <w:rFonts w:ascii="Times New Roman" w:eastAsiaTheme="minorEastAsia" w:hAnsi="Times New Roman" w:cs="Times New Roman"/>
          <w:kern w:val="24"/>
          <w:sz w:val="24"/>
          <w:szCs w:val="24"/>
        </w:rPr>
        <w:t xml:space="preserve"> (figure 5</w:t>
      </w:r>
      <w:r w:rsidR="003A3928">
        <w:rPr>
          <w:rFonts w:ascii="Times New Roman" w:eastAsiaTheme="minorEastAsia" w:hAnsi="Times New Roman" w:cs="Times New Roman"/>
          <w:kern w:val="24"/>
          <w:sz w:val="24"/>
          <w:szCs w:val="24"/>
        </w:rPr>
        <w:t>B</w:t>
      </w:r>
      <w:r w:rsidR="00806C12">
        <w:rPr>
          <w:rFonts w:ascii="Times New Roman" w:eastAsiaTheme="minorEastAsia" w:hAnsi="Times New Roman" w:cs="Times New Roman"/>
          <w:kern w:val="24"/>
          <w:sz w:val="24"/>
          <w:szCs w:val="24"/>
        </w:rPr>
        <w:t>)</w:t>
      </w:r>
      <w:r w:rsidR="006B05CE" w:rsidRPr="009B1DD2">
        <w:rPr>
          <w:rFonts w:ascii="Times New Roman" w:eastAsiaTheme="minorEastAsia" w:hAnsi="Times New Roman" w:cs="Times New Roman"/>
          <w:kern w:val="24"/>
          <w:sz w:val="24"/>
          <w:szCs w:val="24"/>
        </w:rPr>
        <w:t>.</w:t>
      </w:r>
    </w:p>
    <w:p w14:paraId="5E1CEAA8" w14:textId="77777777" w:rsidR="007B3999" w:rsidRPr="009B1DD2" w:rsidRDefault="007B3999" w:rsidP="007B3999">
      <w:pPr>
        <w:spacing w:after="120" w:line="480" w:lineRule="auto"/>
        <w:jc w:val="both"/>
        <w:rPr>
          <w:rFonts w:ascii="Times New Roman" w:eastAsiaTheme="minorEastAsia" w:hAnsi="Times New Roman" w:cs="Times New Roman"/>
          <w:b/>
          <w:kern w:val="24"/>
          <w:sz w:val="24"/>
          <w:szCs w:val="24"/>
        </w:rPr>
      </w:pPr>
      <w:r w:rsidRPr="00D20FA1">
        <w:rPr>
          <w:rFonts w:ascii="Times New Roman" w:eastAsiaTheme="minorEastAsia" w:hAnsi="Times New Roman" w:cs="Times New Roman"/>
          <w:b/>
          <w:i/>
          <w:kern w:val="24"/>
          <w:sz w:val="24"/>
          <w:szCs w:val="24"/>
        </w:rPr>
        <w:t>In-silico</w:t>
      </w:r>
      <w:r w:rsidRPr="00D20FA1">
        <w:rPr>
          <w:rFonts w:ascii="Times New Roman" w:eastAsiaTheme="minorEastAsia" w:hAnsi="Times New Roman" w:cs="Times New Roman"/>
          <w:b/>
          <w:kern w:val="24"/>
          <w:sz w:val="24"/>
          <w:szCs w:val="24"/>
        </w:rPr>
        <w:t xml:space="preserve"> molecular docking of clozapine, </w:t>
      </w:r>
      <w:r w:rsidR="00F15223" w:rsidRPr="00F15223">
        <w:rPr>
          <w:rFonts w:ascii="Times New Roman" w:eastAsiaTheme="minorEastAsia" w:hAnsi="Times New Roman" w:cs="Times New Roman"/>
          <w:b/>
          <w:kern w:val="24"/>
          <w:sz w:val="24"/>
          <w:szCs w:val="24"/>
        </w:rPr>
        <w:t>olanzapine and</w:t>
      </w:r>
      <w:r w:rsidRPr="00D20FA1">
        <w:rPr>
          <w:rFonts w:ascii="Times New Roman" w:eastAsiaTheme="minorEastAsia" w:hAnsi="Times New Roman" w:cs="Times New Roman"/>
          <w:b/>
          <w:kern w:val="24"/>
          <w:sz w:val="24"/>
          <w:szCs w:val="24"/>
        </w:rPr>
        <w:t xml:space="preserve"> clozapine </w:t>
      </w:r>
      <w:r w:rsidRPr="00806C12">
        <w:rPr>
          <w:rFonts w:ascii="Times New Roman" w:eastAsiaTheme="minorEastAsia" w:hAnsi="Times New Roman" w:cs="Times New Roman"/>
          <w:b/>
          <w:i/>
          <w:kern w:val="24"/>
          <w:sz w:val="24"/>
          <w:szCs w:val="24"/>
        </w:rPr>
        <w:t>N</w:t>
      </w:r>
      <w:r w:rsidRPr="00D20FA1">
        <w:rPr>
          <w:rFonts w:ascii="Times New Roman" w:eastAsiaTheme="minorEastAsia" w:hAnsi="Times New Roman" w:cs="Times New Roman"/>
          <w:b/>
          <w:kern w:val="24"/>
          <w:sz w:val="24"/>
          <w:szCs w:val="24"/>
        </w:rPr>
        <w:t>-oxide with HLA-DRB1*15:01</w:t>
      </w:r>
    </w:p>
    <w:p w14:paraId="1663251F" w14:textId="77777777" w:rsidR="007B3999" w:rsidRPr="00860318" w:rsidRDefault="003A3928" w:rsidP="007B399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w:t>
      </w:r>
      <w:r w:rsidR="00F15223">
        <w:rPr>
          <w:rFonts w:ascii="Times New Roman" w:hAnsi="Times New Roman" w:cs="Times New Roman"/>
          <w:sz w:val="24"/>
          <w:szCs w:val="24"/>
        </w:rPr>
        <w:t xml:space="preserve">vailability of the X-ray crystal structure of HLA-DRB1*15:01 </w:t>
      </w:r>
      <w:r>
        <w:rPr>
          <w:rFonts w:ascii="Times New Roman" w:hAnsi="Times New Roman" w:cs="Times New Roman"/>
          <w:sz w:val="24"/>
          <w:szCs w:val="24"/>
        </w:rPr>
        <w:t xml:space="preserve">enabled </w:t>
      </w:r>
      <w:r w:rsidR="00F15223">
        <w:rPr>
          <w:rFonts w:ascii="Times New Roman" w:hAnsi="Times New Roman" w:cs="Times New Roman"/>
          <w:sz w:val="24"/>
          <w:szCs w:val="24"/>
        </w:rPr>
        <w:t>model</w:t>
      </w:r>
      <w:r>
        <w:rPr>
          <w:rFonts w:ascii="Times New Roman" w:hAnsi="Times New Roman" w:cs="Times New Roman"/>
          <w:sz w:val="24"/>
          <w:szCs w:val="24"/>
        </w:rPr>
        <w:t>ling</w:t>
      </w:r>
      <w:r w:rsidR="00F15223">
        <w:rPr>
          <w:rFonts w:ascii="Times New Roman" w:hAnsi="Times New Roman" w:cs="Times New Roman"/>
          <w:sz w:val="24"/>
          <w:szCs w:val="24"/>
        </w:rPr>
        <w:t xml:space="preserve"> </w:t>
      </w:r>
      <w:r>
        <w:rPr>
          <w:rFonts w:ascii="Times New Roman" w:hAnsi="Times New Roman" w:cs="Times New Roman"/>
          <w:sz w:val="24"/>
          <w:szCs w:val="24"/>
        </w:rPr>
        <w:t>of</w:t>
      </w:r>
      <w:r w:rsidR="00F15223">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F15223">
        <w:rPr>
          <w:rFonts w:ascii="Times New Roman" w:hAnsi="Times New Roman" w:cs="Times New Roman"/>
          <w:sz w:val="24"/>
          <w:szCs w:val="24"/>
        </w:rPr>
        <w:t xml:space="preserve">potential binding interaction </w:t>
      </w:r>
      <w:r>
        <w:rPr>
          <w:rFonts w:ascii="Times New Roman" w:hAnsi="Times New Roman" w:cs="Times New Roman"/>
          <w:sz w:val="24"/>
          <w:szCs w:val="24"/>
        </w:rPr>
        <w:t>between</w:t>
      </w:r>
      <w:r w:rsidR="00F15223">
        <w:rPr>
          <w:rFonts w:ascii="Times New Roman" w:hAnsi="Times New Roman" w:cs="Times New Roman"/>
          <w:sz w:val="24"/>
          <w:szCs w:val="24"/>
        </w:rPr>
        <w:t xml:space="preserve"> clozapine, clozapine </w:t>
      </w:r>
      <w:r w:rsidR="00F15223">
        <w:rPr>
          <w:rFonts w:ascii="Times New Roman" w:hAnsi="Times New Roman" w:cs="Times New Roman"/>
          <w:i/>
          <w:sz w:val="24"/>
          <w:szCs w:val="24"/>
        </w:rPr>
        <w:t>N</w:t>
      </w:r>
      <w:r w:rsidR="00F15223">
        <w:rPr>
          <w:rFonts w:ascii="Times New Roman" w:hAnsi="Times New Roman" w:cs="Times New Roman"/>
          <w:sz w:val="24"/>
          <w:szCs w:val="24"/>
        </w:rPr>
        <w:t>-oxide and olanzapine</w:t>
      </w:r>
      <w:r>
        <w:rPr>
          <w:rFonts w:ascii="Times New Roman" w:hAnsi="Times New Roman" w:cs="Times New Roman"/>
          <w:sz w:val="24"/>
          <w:szCs w:val="24"/>
        </w:rPr>
        <w:t xml:space="preserve"> and the peptide binding groove</w:t>
      </w:r>
      <w:r w:rsidR="00F15223">
        <w:rPr>
          <w:rFonts w:ascii="Times New Roman" w:hAnsi="Times New Roman" w:cs="Times New Roman"/>
          <w:sz w:val="24"/>
          <w:szCs w:val="24"/>
        </w:rPr>
        <w:t xml:space="preserve">. </w:t>
      </w:r>
      <w:r w:rsidR="00BA4FB4">
        <w:rPr>
          <w:rFonts w:ascii="Times New Roman" w:hAnsi="Times New Roman" w:cs="Times New Roman"/>
          <w:sz w:val="24"/>
          <w:szCs w:val="24"/>
        </w:rPr>
        <w:t>A</w:t>
      </w:r>
      <w:r w:rsidR="00F15223">
        <w:rPr>
          <w:rFonts w:ascii="Times New Roman" w:hAnsi="Times New Roman" w:cs="Times New Roman"/>
          <w:sz w:val="24"/>
          <w:szCs w:val="24"/>
        </w:rPr>
        <w:t xml:space="preserve">ll 3 compounds </w:t>
      </w:r>
      <w:r w:rsidR="007B3999" w:rsidRPr="00860318">
        <w:rPr>
          <w:rFonts w:ascii="Times New Roman" w:hAnsi="Times New Roman" w:cs="Times New Roman"/>
          <w:sz w:val="24"/>
          <w:szCs w:val="24"/>
        </w:rPr>
        <w:t>to occup</w:t>
      </w:r>
      <w:r w:rsidR="00BA4FB4">
        <w:rPr>
          <w:rFonts w:ascii="Times New Roman" w:hAnsi="Times New Roman" w:cs="Times New Roman"/>
          <w:sz w:val="24"/>
          <w:szCs w:val="24"/>
        </w:rPr>
        <w:t>ied</w:t>
      </w:r>
      <w:r w:rsidR="007B3999" w:rsidRPr="00860318">
        <w:rPr>
          <w:rFonts w:ascii="Times New Roman" w:hAnsi="Times New Roman" w:cs="Times New Roman"/>
          <w:sz w:val="24"/>
          <w:szCs w:val="24"/>
        </w:rPr>
        <w:t xml:space="preserve"> the </w:t>
      </w:r>
      <w:r w:rsidR="007B3999">
        <w:rPr>
          <w:rFonts w:ascii="Times New Roman" w:hAnsi="Times New Roman" w:cs="Times New Roman"/>
          <w:sz w:val="24"/>
          <w:szCs w:val="24"/>
        </w:rPr>
        <w:t>P4</w:t>
      </w:r>
      <w:r w:rsidR="007B3999" w:rsidRPr="00860318">
        <w:rPr>
          <w:rFonts w:ascii="Times New Roman" w:hAnsi="Times New Roman" w:cs="Times New Roman"/>
          <w:sz w:val="24"/>
          <w:szCs w:val="24"/>
        </w:rPr>
        <w:t>-</w:t>
      </w:r>
      <w:r w:rsidR="007B3999">
        <w:rPr>
          <w:rFonts w:ascii="Times New Roman" w:hAnsi="Times New Roman" w:cs="Times New Roman"/>
          <w:sz w:val="24"/>
          <w:szCs w:val="24"/>
        </w:rPr>
        <w:t>P6</w:t>
      </w:r>
      <w:r w:rsidR="007B3999" w:rsidRPr="00860318">
        <w:rPr>
          <w:rFonts w:ascii="Times New Roman" w:hAnsi="Times New Roman" w:cs="Times New Roman"/>
          <w:sz w:val="24"/>
          <w:szCs w:val="24"/>
        </w:rPr>
        <w:t xml:space="preserve"> binding pockets </w:t>
      </w:r>
      <w:r w:rsidR="00F15223">
        <w:rPr>
          <w:rFonts w:ascii="Times New Roman" w:hAnsi="Times New Roman" w:cs="Times New Roman"/>
          <w:sz w:val="24"/>
          <w:szCs w:val="24"/>
        </w:rPr>
        <w:t>of</w:t>
      </w:r>
      <w:r w:rsidR="007B3999" w:rsidRPr="00860318">
        <w:rPr>
          <w:rFonts w:ascii="Times New Roman" w:hAnsi="Times New Roman" w:cs="Times New Roman"/>
          <w:sz w:val="24"/>
          <w:szCs w:val="24"/>
        </w:rPr>
        <w:t xml:space="preserve"> HLA-</w:t>
      </w:r>
      <w:r w:rsidR="007B3999">
        <w:rPr>
          <w:rFonts w:ascii="Times New Roman" w:hAnsi="Times New Roman" w:cs="Times New Roman"/>
          <w:sz w:val="24"/>
          <w:szCs w:val="24"/>
        </w:rPr>
        <w:t>DR</w:t>
      </w:r>
      <w:r w:rsidR="007B3999" w:rsidRPr="00860318">
        <w:rPr>
          <w:rFonts w:ascii="Times New Roman" w:hAnsi="Times New Roman" w:cs="Times New Roman"/>
          <w:sz w:val="24"/>
          <w:szCs w:val="24"/>
        </w:rPr>
        <w:t>B</w:t>
      </w:r>
      <w:r w:rsidR="007B3999">
        <w:rPr>
          <w:rFonts w:ascii="Times New Roman" w:hAnsi="Times New Roman" w:cs="Times New Roman"/>
          <w:sz w:val="24"/>
          <w:szCs w:val="24"/>
        </w:rPr>
        <w:t>1</w:t>
      </w:r>
      <w:r w:rsidR="007B3999" w:rsidRPr="00860318">
        <w:rPr>
          <w:rFonts w:ascii="Times New Roman" w:hAnsi="Times New Roman" w:cs="Times New Roman"/>
          <w:sz w:val="24"/>
          <w:szCs w:val="24"/>
        </w:rPr>
        <w:t>*</w:t>
      </w:r>
      <w:r w:rsidR="007B3999">
        <w:rPr>
          <w:rFonts w:ascii="Times New Roman" w:hAnsi="Times New Roman" w:cs="Times New Roman"/>
          <w:sz w:val="24"/>
          <w:szCs w:val="24"/>
        </w:rPr>
        <w:t>15:01 (figure 6A</w:t>
      </w:r>
      <w:r w:rsidR="007B3999" w:rsidRPr="00860318">
        <w:rPr>
          <w:rFonts w:ascii="Times New Roman" w:hAnsi="Times New Roman" w:cs="Times New Roman"/>
          <w:sz w:val="24"/>
          <w:szCs w:val="24"/>
        </w:rPr>
        <w:t xml:space="preserve">). </w:t>
      </w:r>
      <w:r w:rsidR="007B3999" w:rsidRPr="0071103A">
        <w:rPr>
          <w:rFonts w:ascii="Times New Roman" w:hAnsi="Times New Roman" w:cs="Times New Roman"/>
          <w:sz w:val="24"/>
          <w:szCs w:val="24"/>
        </w:rPr>
        <w:t xml:space="preserve">The P1 pocket is small and hydrophobic and cannot accommodate </w:t>
      </w:r>
      <w:r w:rsidR="00F15223">
        <w:rPr>
          <w:rFonts w:ascii="Times New Roman" w:hAnsi="Times New Roman" w:cs="Times New Roman"/>
          <w:sz w:val="24"/>
          <w:szCs w:val="24"/>
        </w:rPr>
        <w:t xml:space="preserve">the </w:t>
      </w:r>
      <w:r w:rsidR="007B3999" w:rsidRPr="0071103A">
        <w:rPr>
          <w:rFonts w:ascii="Times New Roman" w:hAnsi="Times New Roman" w:cs="Times New Roman"/>
          <w:sz w:val="24"/>
          <w:szCs w:val="24"/>
        </w:rPr>
        <w:t>large aromatic groups</w:t>
      </w:r>
      <w:r w:rsidR="00BA4FB4">
        <w:rPr>
          <w:rFonts w:ascii="Times New Roman" w:hAnsi="Times New Roman" w:cs="Times New Roman"/>
          <w:sz w:val="24"/>
          <w:szCs w:val="24"/>
        </w:rPr>
        <w:t xml:space="preserve"> of the test compounds</w:t>
      </w:r>
      <w:r w:rsidR="007B3999" w:rsidRPr="0071103A">
        <w:rPr>
          <w:rFonts w:ascii="Times New Roman" w:hAnsi="Times New Roman" w:cs="Times New Roman"/>
          <w:sz w:val="24"/>
          <w:szCs w:val="24"/>
        </w:rPr>
        <w:t xml:space="preserve">. </w:t>
      </w:r>
      <w:r w:rsidR="00F15223">
        <w:rPr>
          <w:rFonts w:ascii="Times New Roman" w:hAnsi="Times New Roman" w:cs="Times New Roman"/>
          <w:sz w:val="24"/>
          <w:szCs w:val="24"/>
        </w:rPr>
        <w:t>In contrast, t</w:t>
      </w:r>
      <w:r w:rsidR="007B3999" w:rsidRPr="0071103A">
        <w:rPr>
          <w:rFonts w:ascii="Times New Roman" w:hAnsi="Times New Roman" w:cs="Times New Roman"/>
          <w:sz w:val="24"/>
          <w:szCs w:val="24"/>
        </w:rPr>
        <w:t xml:space="preserve">he P4 binding pocket with Ala100 is </w:t>
      </w:r>
      <w:r w:rsidR="00F15223">
        <w:rPr>
          <w:rFonts w:ascii="Times New Roman" w:hAnsi="Times New Roman" w:cs="Times New Roman"/>
          <w:sz w:val="24"/>
          <w:szCs w:val="24"/>
        </w:rPr>
        <w:t>able</w:t>
      </w:r>
      <w:r w:rsidR="007B3999" w:rsidRPr="0071103A">
        <w:rPr>
          <w:rFonts w:ascii="Times New Roman" w:hAnsi="Times New Roman" w:cs="Times New Roman"/>
          <w:sz w:val="24"/>
          <w:szCs w:val="24"/>
        </w:rPr>
        <w:t xml:space="preserve"> to accommodate aromatic substituents. </w:t>
      </w:r>
      <w:r w:rsidR="007B3999">
        <w:rPr>
          <w:rFonts w:ascii="Times New Roman" w:hAnsi="Times New Roman" w:cs="Times New Roman"/>
          <w:sz w:val="24"/>
          <w:szCs w:val="24"/>
        </w:rPr>
        <w:t>Clozapine and olanzapine b</w:t>
      </w:r>
      <w:r w:rsidR="00F15223">
        <w:rPr>
          <w:rFonts w:ascii="Times New Roman" w:hAnsi="Times New Roman" w:cs="Times New Roman"/>
          <w:sz w:val="24"/>
          <w:szCs w:val="24"/>
        </w:rPr>
        <w:t>ou</w:t>
      </w:r>
      <w:r w:rsidR="007B3999">
        <w:rPr>
          <w:rFonts w:ascii="Times New Roman" w:hAnsi="Times New Roman" w:cs="Times New Roman"/>
          <w:sz w:val="24"/>
          <w:szCs w:val="24"/>
        </w:rPr>
        <w:t xml:space="preserve">nd to P4/P6 pockets with </w:t>
      </w:r>
      <w:r w:rsidR="00F15223">
        <w:rPr>
          <w:rFonts w:ascii="Times New Roman" w:hAnsi="Times New Roman" w:cs="Times New Roman"/>
          <w:sz w:val="24"/>
          <w:szCs w:val="24"/>
        </w:rPr>
        <w:t xml:space="preserve">a </w:t>
      </w:r>
      <w:r w:rsidR="007B3999">
        <w:rPr>
          <w:rFonts w:ascii="Times New Roman" w:hAnsi="Times New Roman" w:cs="Times New Roman"/>
          <w:sz w:val="24"/>
          <w:szCs w:val="24"/>
        </w:rPr>
        <w:t>similar conformation due to structural rigidity</w:t>
      </w:r>
      <w:r w:rsidR="00BA4FB4">
        <w:rPr>
          <w:rFonts w:ascii="Times New Roman" w:hAnsi="Times New Roman" w:cs="Times New Roman"/>
          <w:sz w:val="24"/>
          <w:szCs w:val="24"/>
        </w:rPr>
        <w:t>.</w:t>
      </w:r>
      <w:r w:rsidR="007B3999">
        <w:rPr>
          <w:rFonts w:ascii="Times New Roman" w:hAnsi="Times New Roman" w:cs="Times New Roman"/>
          <w:sz w:val="24"/>
          <w:szCs w:val="24"/>
        </w:rPr>
        <w:t xml:space="preserve"> Clozapine closely interacts with </w:t>
      </w:r>
      <w:r w:rsidR="007B3999" w:rsidRPr="004D4BC9">
        <w:rPr>
          <w:rFonts w:ascii="Times New Roman" w:hAnsi="Times New Roman" w:cs="Times New Roman"/>
          <w:sz w:val="24"/>
          <w:szCs w:val="24"/>
        </w:rPr>
        <w:t xml:space="preserve">the key amino acid residues </w:t>
      </w:r>
      <w:r w:rsidR="00F15223">
        <w:rPr>
          <w:rFonts w:ascii="Times New Roman" w:hAnsi="Times New Roman" w:cs="Times New Roman"/>
          <w:sz w:val="24"/>
          <w:szCs w:val="24"/>
        </w:rPr>
        <w:t>within</w:t>
      </w:r>
      <w:r w:rsidR="007B3999">
        <w:rPr>
          <w:rFonts w:ascii="Times New Roman" w:hAnsi="Times New Roman" w:cs="Times New Roman"/>
          <w:sz w:val="24"/>
          <w:szCs w:val="24"/>
        </w:rPr>
        <w:t xml:space="preserve"> the binding groove, forming multiple H-bonds with Arg191 and Asp206 (figure 6B and C). </w:t>
      </w:r>
      <w:r w:rsidR="00F15223">
        <w:rPr>
          <w:rFonts w:ascii="Times New Roman" w:hAnsi="Times New Roman" w:cs="Times New Roman"/>
          <w:sz w:val="24"/>
          <w:szCs w:val="24"/>
        </w:rPr>
        <w:t>In contrast, c</w:t>
      </w:r>
      <w:r w:rsidR="007B3999" w:rsidRPr="0071103A">
        <w:rPr>
          <w:rFonts w:ascii="Times New Roman" w:hAnsi="Times New Roman" w:cs="Times New Roman"/>
          <w:sz w:val="24"/>
          <w:szCs w:val="24"/>
        </w:rPr>
        <w:t xml:space="preserve">lozapine </w:t>
      </w:r>
      <w:r w:rsidR="007B3999" w:rsidRPr="00F15223">
        <w:rPr>
          <w:rFonts w:ascii="Times New Roman" w:hAnsi="Times New Roman" w:cs="Times New Roman"/>
          <w:i/>
          <w:sz w:val="24"/>
          <w:szCs w:val="24"/>
        </w:rPr>
        <w:t>N</w:t>
      </w:r>
      <w:r w:rsidR="007B3999" w:rsidRPr="0071103A">
        <w:rPr>
          <w:rFonts w:ascii="Times New Roman" w:hAnsi="Times New Roman" w:cs="Times New Roman"/>
          <w:sz w:val="24"/>
          <w:szCs w:val="24"/>
        </w:rPr>
        <w:t xml:space="preserve">-oxide occupies the P6 pocket </w:t>
      </w:r>
      <w:r w:rsidR="007B3999" w:rsidRPr="004D4BC9">
        <w:rPr>
          <w:rFonts w:ascii="Times New Roman" w:hAnsi="Times New Roman" w:cs="Times New Roman"/>
          <w:sz w:val="24"/>
          <w:szCs w:val="24"/>
        </w:rPr>
        <w:t>with a different conformation</w:t>
      </w:r>
      <w:r w:rsidR="007B3999">
        <w:rPr>
          <w:rFonts w:ascii="Times New Roman" w:hAnsi="Times New Roman" w:cs="Times New Roman"/>
          <w:sz w:val="24"/>
          <w:szCs w:val="24"/>
        </w:rPr>
        <w:t xml:space="preserve">, with </w:t>
      </w:r>
      <w:r w:rsidR="00F15223">
        <w:rPr>
          <w:rFonts w:ascii="Times New Roman" w:hAnsi="Times New Roman" w:cs="Times New Roman"/>
          <w:sz w:val="24"/>
          <w:szCs w:val="24"/>
        </w:rPr>
        <w:t xml:space="preserve">the </w:t>
      </w:r>
      <w:r w:rsidR="007B3999" w:rsidRPr="00F15223">
        <w:rPr>
          <w:rFonts w:ascii="Times New Roman" w:hAnsi="Times New Roman" w:cs="Times New Roman"/>
          <w:i/>
          <w:sz w:val="24"/>
          <w:szCs w:val="24"/>
        </w:rPr>
        <w:t>N</w:t>
      </w:r>
      <w:r w:rsidR="007B3999" w:rsidRPr="004D4BC9">
        <w:rPr>
          <w:rFonts w:ascii="Times New Roman" w:hAnsi="Times New Roman" w:cs="Times New Roman"/>
          <w:sz w:val="24"/>
          <w:szCs w:val="24"/>
        </w:rPr>
        <w:t xml:space="preserve">-oxide </w:t>
      </w:r>
      <w:r w:rsidR="00F15223">
        <w:rPr>
          <w:rFonts w:ascii="Times New Roman" w:hAnsi="Times New Roman" w:cs="Times New Roman"/>
          <w:sz w:val="24"/>
          <w:szCs w:val="24"/>
        </w:rPr>
        <w:t xml:space="preserve">moiety </w:t>
      </w:r>
      <w:r w:rsidR="007B3999" w:rsidRPr="004D4BC9">
        <w:rPr>
          <w:rFonts w:ascii="Times New Roman" w:hAnsi="Times New Roman" w:cs="Times New Roman"/>
          <w:sz w:val="24"/>
          <w:szCs w:val="24"/>
        </w:rPr>
        <w:t>pointing inside toward the binding groove</w:t>
      </w:r>
      <w:r w:rsidR="007B3999">
        <w:rPr>
          <w:rFonts w:ascii="Times New Roman" w:hAnsi="Times New Roman" w:cs="Times New Roman"/>
          <w:sz w:val="24"/>
          <w:szCs w:val="24"/>
        </w:rPr>
        <w:t xml:space="preserve"> to interact with Trp187 and Asn68 (figure 6</w:t>
      </w:r>
      <w:r w:rsidR="00BA4FB4">
        <w:rPr>
          <w:rFonts w:ascii="Times New Roman" w:hAnsi="Times New Roman" w:cs="Times New Roman"/>
          <w:sz w:val="24"/>
          <w:szCs w:val="24"/>
        </w:rPr>
        <w:t>B and D</w:t>
      </w:r>
      <w:r w:rsidR="007B3999">
        <w:rPr>
          <w:rFonts w:ascii="Times New Roman" w:hAnsi="Times New Roman" w:cs="Times New Roman"/>
          <w:sz w:val="24"/>
          <w:szCs w:val="24"/>
        </w:rPr>
        <w:t xml:space="preserve">). </w:t>
      </w:r>
      <w:r w:rsidR="007B3999" w:rsidRPr="004D4BC9">
        <w:rPr>
          <w:rFonts w:ascii="Times New Roman" w:hAnsi="Times New Roman" w:cs="Times New Roman"/>
          <w:sz w:val="24"/>
          <w:szCs w:val="24"/>
        </w:rPr>
        <w:t xml:space="preserve"> </w:t>
      </w:r>
    </w:p>
    <w:p w14:paraId="7493D3ED" w14:textId="77777777" w:rsidR="006C6921" w:rsidRPr="009B1DD2" w:rsidRDefault="006C6921" w:rsidP="00851D96">
      <w:pPr>
        <w:spacing w:after="120" w:line="480" w:lineRule="auto"/>
        <w:jc w:val="both"/>
        <w:rPr>
          <w:rFonts w:ascii="Times New Roman" w:eastAsiaTheme="minorEastAsia" w:hAnsi="Times New Roman" w:cs="Times New Roman"/>
          <w:b/>
          <w:kern w:val="24"/>
          <w:sz w:val="24"/>
          <w:szCs w:val="24"/>
        </w:rPr>
      </w:pPr>
      <w:r w:rsidRPr="00A75B61">
        <w:rPr>
          <w:rFonts w:ascii="Times New Roman" w:eastAsiaTheme="minorEastAsia" w:hAnsi="Times New Roman" w:cs="Times New Roman"/>
          <w:b/>
          <w:kern w:val="24"/>
          <w:sz w:val="24"/>
          <w:szCs w:val="24"/>
        </w:rPr>
        <w:t xml:space="preserve">Drug- and dose-dependent changes in </w:t>
      </w:r>
      <w:r w:rsidR="00160382" w:rsidRPr="00A75B61">
        <w:rPr>
          <w:rFonts w:ascii="Times New Roman" w:eastAsiaTheme="minorEastAsia" w:hAnsi="Times New Roman" w:cs="Times New Roman"/>
          <w:b/>
          <w:kern w:val="24"/>
          <w:sz w:val="24"/>
          <w:szCs w:val="24"/>
        </w:rPr>
        <w:t xml:space="preserve">T-cell </w:t>
      </w:r>
      <w:r w:rsidR="00A75B61">
        <w:rPr>
          <w:rFonts w:ascii="Times New Roman" w:eastAsiaTheme="minorEastAsia" w:hAnsi="Times New Roman" w:cs="Times New Roman"/>
          <w:b/>
          <w:kern w:val="24"/>
          <w:sz w:val="24"/>
          <w:szCs w:val="24"/>
        </w:rPr>
        <w:t xml:space="preserve">protein expression </w:t>
      </w:r>
    </w:p>
    <w:p w14:paraId="663617BE" w14:textId="77777777" w:rsidR="00BD1F25" w:rsidRPr="009B1DD2" w:rsidRDefault="006C6921" w:rsidP="00851D96">
      <w:pPr>
        <w:spacing w:after="120" w:line="480" w:lineRule="auto"/>
        <w:jc w:val="both"/>
        <w:rPr>
          <w:rFonts w:ascii="Times New Roman" w:eastAsiaTheme="minorEastAsia" w:hAnsi="Times New Roman" w:cs="Times New Roman"/>
          <w:kern w:val="24"/>
          <w:sz w:val="24"/>
          <w:szCs w:val="24"/>
        </w:rPr>
      </w:pPr>
      <w:r w:rsidRPr="009B1DD2">
        <w:rPr>
          <w:rFonts w:ascii="Times New Roman" w:eastAsiaTheme="minorEastAsia" w:hAnsi="Times New Roman" w:cs="Times New Roman"/>
          <w:kern w:val="24"/>
          <w:sz w:val="24"/>
          <w:szCs w:val="24"/>
        </w:rPr>
        <w:t xml:space="preserve">Changes in protein expression following </w:t>
      </w:r>
      <w:r w:rsidR="003A3928">
        <w:rPr>
          <w:rFonts w:ascii="Times New Roman" w:eastAsiaTheme="minorEastAsia" w:hAnsi="Times New Roman" w:cs="Times New Roman"/>
          <w:kern w:val="24"/>
          <w:sz w:val="24"/>
          <w:szCs w:val="24"/>
        </w:rPr>
        <w:t>TCC</w:t>
      </w:r>
      <w:r w:rsidRPr="009B1DD2">
        <w:rPr>
          <w:rFonts w:ascii="Times New Roman" w:eastAsiaTheme="minorEastAsia" w:hAnsi="Times New Roman" w:cs="Times New Roman"/>
          <w:kern w:val="24"/>
          <w:sz w:val="24"/>
          <w:szCs w:val="24"/>
        </w:rPr>
        <w:t xml:space="preserve"> stimulation </w:t>
      </w:r>
      <w:r w:rsidR="003A3928">
        <w:rPr>
          <w:rFonts w:ascii="Times New Roman" w:eastAsiaTheme="minorEastAsia" w:hAnsi="Times New Roman" w:cs="Times New Roman"/>
          <w:kern w:val="24"/>
          <w:sz w:val="24"/>
          <w:szCs w:val="24"/>
        </w:rPr>
        <w:t>with</w:t>
      </w:r>
      <w:r w:rsidRPr="009B1DD2">
        <w:rPr>
          <w:rFonts w:ascii="Times New Roman" w:eastAsiaTheme="minorEastAsia" w:hAnsi="Times New Roman" w:cs="Times New Roman"/>
          <w:kern w:val="24"/>
          <w:sz w:val="24"/>
          <w:szCs w:val="24"/>
        </w:rPr>
        <w:t xml:space="preserve"> either clozapine (1.68 µM </w:t>
      </w:r>
      <w:r w:rsidR="00A75B61">
        <w:rPr>
          <w:rFonts w:ascii="Times New Roman" w:eastAsiaTheme="minorEastAsia" w:hAnsi="Times New Roman" w:cs="Times New Roman"/>
          <w:kern w:val="24"/>
          <w:sz w:val="24"/>
          <w:szCs w:val="24"/>
        </w:rPr>
        <w:t xml:space="preserve">[therapeutic] </w:t>
      </w:r>
      <w:r w:rsidRPr="009B1DD2">
        <w:rPr>
          <w:rFonts w:ascii="Times New Roman" w:eastAsiaTheme="minorEastAsia" w:hAnsi="Times New Roman" w:cs="Times New Roman"/>
          <w:kern w:val="24"/>
          <w:sz w:val="24"/>
          <w:szCs w:val="24"/>
        </w:rPr>
        <w:t>or 5 µM</w:t>
      </w:r>
      <w:r w:rsidR="00A75B61">
        <w:rPr>
          <w:rFonts w:ascii="Times New Roman" w:eastAsiaTheme="minorEastAsia" w:hAnsi="Times New Roman" w:cs="Times New Roman"/>
          <w:kern w:val="24"/>
          <w:sz w:val="24"/>
          <w:szCs w:val="24"/>
        </w:rPr>
        <w:t xml:space="preserve"> [stimulatory for all </w:t>
      </w:r>
      <w:r w:rsidR="00485C38">
        <w:rPr>
          <w:rFonts w:ascii="Times New Roman" w:eastAsiaTheme="minorEastAsia" w:hAnsi="Times New Roman" w:cs="Times New Roman"/>
          <w:kern w:val="24"/>
          <w:sz w:val="24"/>
          <w:szCs w:val="24"/>
        </w:rPr>
        <w:t>TCC</w:t>
      </w:r>
      <w:r w:rsidR="00A75B61">
        <w:rPr>
          <w:rFonts w:ascii="Times New Roman" w:eastAsiaTheme="minorEastAsia" w:hAnsi="Times New Roman" w:cs="Times New Roman"/>
          <w:kern w:val="24"/>
          <w:sz w:val="24"/>
          <w:szCs w:val="24"/>
        </w:rPr>
        <w:t>]</w:t>
      </w:r>
      <w:r w:rsidRPr="009B1DD2">
        <w:rPr>
          <w:rFonts w:ascii="Times New Roman" w:eastAsiaTheme="minorEastAsia" w:hAnsi="Times New Roman" w:cs="Times New Roman"/>
          <w:kern w:val="24"/>
          <w:sz w:val="24"/>
          <w:szCs w:val="24"/>
        </w:rPr>
        <w:t xml:space="preserve">) or olanzapine (0.16 µM </w:t>
      </w:r>
      <w:r w:rsidR="00A75B61">
        <w:rPr>
          <w:rFonts w:ascii="Times New Roman" w:eastAsiaTheme="minorEastAsia" w:hAnsi="Times New Roman" w:cs="Times New Roman"/>
          <w:kern w:val="24"/>
          <w:sz w:val="24"/>
          <w:szCs w:val="24"/>
        </w:rPr>
        <w:t xml:space="preserve">[therapeutic] </w:t>
      </w:r>
      <w:r w:rsidRPr="009B1DD2">
        <w:rPr>
          <w:rFonts w:ascii="Times New Roman" w:eastAsiaTheme="minorEastAsia" w:hAnsi="Times New Roman" w:cs="Times New Roman"/>
          <w:kern w:val="24"/>
          <w:sz w:val="24"/>
          <w:szCs w:val="24"/>
        </w:rPr>
        <w:t>and 5 µM</w:t>
      </w:r>
      <w:r w:rsidR="00A75B61">
        <w:rPr>
          <w:rFonts w:ascii="Times New Roman" w:eastAsiaTheme="minorEastAsia" w:hAnsi="Times New Roman" w:cs="Times New Roman"/>
          <w:kern w:val="24"/>
          <w:sz w:val="24"/>
          <w:szCs w:val="24"/>
        </w:rPr>
        <w:t xml:space="preserve"> [stimulatory for all </w:t>
      </w:r>
      <w:r w:rsidR="00485C38">
        <w:rPr>
          <w:rFonts w:ascii="Times New Roman" w:eastAsiaTheme="minorEastAsia" w:hAnsi="Times New Roman" w:cs="Times New Roman"/>
          <w:kern w:val="24"/>
          <w:sz w:val="24"/>
          <w:szCs w:val="24"/>
        </w:rPr>
        <w:t>TCC</w:t>
      </w:r>
      <w:r w:rsidR="00A75B61">
        <w:rPr>
          <w:rFonts w:ascii="Times New Roman" w:eastAsiaTheme="minorEastAsia" w:hAnsi="Times New Roman" w:cs="Times New Roman"/>
          <w:kern w:val="24"/>
          <w:sz w:val="24"/>
          <w:szCs w:val="24"/>
        </w:rPr>
        <w:t>]</w:t>
      </w:r>
      <w:r w:rsidRPr="009B1DD2">
        <w:rPr>
          <w:rFonts w:ascii="Times New Roman" w:eastAsiaTheme="minorEastAsia" w:hAnsi="Times New Roman" w:cs="Times New Roman"/>
          <w:kern w:val="24"/>
          <w:sz w:val="24"/>
          <w:szCs w:val="24"/>
        </w:rPr>
        <w:t xml:space="preserve">) for 8-48 h was investigated using iTRAQ. </w:t>
      </w:r>
      <w:r w:rsidR="0003391B" w:rsidRPr="009B1DD2">
        <w:rPr>
          <w:rFonts w:ascii="Times New Roman" w:eastAsiaTheme="minorEastAsia" w:hAnsi="Times New Roman" w:cs="Times New Roman"/>
          <w:kern w:val="24"/>
          <w:sz w:val="24"/>
          <w:szCs w:val="24"/>
        </w:rPr>
        <w:t xml:space="preserve">Approximately 2300 proteins </w:t>
      </w:r>
      <w:r w:rsidR="00A75B61">
        <w:rPr>
          <w:rFonts w:ascii="Times New Roman" w:eastAsiaTheme="minorEastAsia" w:hAnsi="Times New Roman" w:cs="Times New Roman"/>
          <w:kern w:val="24"/>
          <w:sz w:val="24"/>
          <w:szCs w:val="24"/>
        </w:rPr>
        <w:t xml:space="preserve">were </w:t>
      </w:r>
      <w:r w:rsidR="0003391B" w:rsidRPr="009B1DD2">
        <w:rPr>
          <w:rFonts w:ascii="Times New Roman" w:eastAsiaTheme="minorEastAsia" w:hAnsi="Times New Roman" w:cs="Times New Roman"/>
          <w:kern w:val="24"/>
          <w:sz w:val="24"/>
          <w:szCs w:val="24"/>
        </w:rPr>
        <w:t xml:space="preserve">quantified across all the </w:t>
      </w:r>
      <w:commentRangeStart w:id="3"/>
      <w:r w:rsidR="0003391B" w:rsidRPr="009B1DD2">
        <w:rPr>
          <w:rFonts w:ascii="Times New Roman" w:eastAsiaTheme="minorEastAsia" w:hAnsi="Times New Roman" w:cs="Times New Roman"/>
          <w:kern w:val="24"/>
          <w:sz w:val="24"/>
          <w:szCs w:val="24"/>
        </w:rPr>
        <w:t>samples</w:t>
      </w:r>
      <w:commentRangeEnd w:id="3"/>
      <w:r w:rsidR="003A3928">
        <w:rPr>
          <w:rStyle w:val="CommentReference"/>
        </w:rPr>
        <w:commentReference w:id="3"/>
      </w:r>
      <w:r w:rsidR="0003391B" w:rsidRPr="009B1DD2">
        <w:rPr>
          <w:rFonts w:ascii="Times New Roman" w:eastAsiaTheme="minorEastAsia" w:hAnsi="Times New Roman" w:cs="Times New Roman"/>
          <w:kern w:val="24"/>
          <w:sz w:val="24"/>
          <w:szCs w:val="24"/>
        </w:rPr>
        <w:t xml:space="preserve">. </w:t>
      </w:r>
      <w:r w:rsidRPr="009B1DD2">
        <w:rPr>
          <w:rFonts w:ascii="Times New Roman" w:eastAsiaTheme="minorEastAsia" w:hAnsi="Times New Roman" w:cs="Times New Roman"/>
          <w:kern w:val="24"/>
          <w:sz w:val="24"/>
          <w:szCs w:val="24"/>
        </w:rPr>
        <w:t>Preliminary experiments showed a similar pattern of protein migration from pure TCC or CD19 antibody-conju</w:t>
      </w:r>
      <w:r w:rsidR="008E20AB" w:rsidRPr="009B1DD2">
        <w:rPr>
          <w:rFonts w:ascii="Times New Roman" w:eastAsiaTheme="minorEastAsia" w:hAnsi="Times New Roman" w:cs="Times New Roman"/>
          <w:kern w:val="24"/>
          <w:sz w:val="24"/>
          <w:szCs w:val="24"/>
        </w:rPr>
        <w:t>gated bead sorted TCC (figure S</w:t>
      </w:r>
      <w:r w:rsidR="00A75B61">
        <w:rPr>
          <w:rFonts w:ascii="Times New Roman" w:eastAsiaTheme="minorEastAsia" w:hAnsi="Times New Roman" w:cs="Times New Roman"/>
          <w:kern w:val="24"/>
          <w:sz w:val="24"/>
          <w:szCs w:val="24"/>
        </w:rPr>
        <w:t>1</w:t>
      </w:r>
      <w:r w:rsidRPr="009B1DD2">
        <w:rPr>
          <w:rFonts w:ascii="Times New Roman" w:eastAsiaTheme="minorEastAsia" w:hAnsi="Times New Roman" w:cs="Times New Roman"/>
          <w:kern w:val="24"/>
          <w:sz w:val="24"/>
          <w:szCs w:val="24"/>
        </w:rPr>
        <w:t xml:space="preserve">A and B), suggesting that the purification step did not interfere with protein </w:t>
      </w:r>
      <w:r w:rsidRPr="009B1DD2">
        <w:rPr>
          <w:rFonts w:ascii="Times New Roman" w:eastAsiaTheme="minorEastAsia" w:hAnsi="Times New Roman" w:cs="Times New Roman"/>
          <w:kern w:val="24"/>
          <w:sz w:val="24"/>
          <w:szCs w:val="24"/>
        </w:rPr>
        <w:lastRenderedPageBreak/>
        <w:t xml:space="preserve">expression. All the TCC stimulated with clozapine showed similar patterns of protein expression </w:t>
      </w:r>
      <w:r w:rsidR="003A3928">
        <w:rPr>
          <w:rFonts w:ascii="Times New Roman" w:eastAsiaTheme="minorEastAsia" w:hAnsi="Times New Roman" w:cs="Times New Roman"/>
          <w:kern w:val="24"/>
          <w:sz w:val="24"/>
          <w:szCs w:val="24"/>
        </w:rPr>
        <w:t>that</w:t>
      </w:r>
      <w:r w:rsidRPr="009B1DD2">
        <w:rPr>
          <w:rFonts w:ascii="Times New Roman" w:eastAsiaTheme="minorEastAsia" w:hAnsi="Times New Roman" w:cs="Times New Roman"/>
          <w:kern w:val="24"/>
          <w:sz w:val="24"/>
          <w:szCs w:val="24"/>
        </w:rPr>
        <w:t xml:space="preserve"> clustered together</w:t>
      </w:r>
      <w:r w:rsidR="006A1C58" w:rsidRPr="009B1DD2">
        <w:rPr>
          <w:rFonts w:ascii="Times New Roman" w:eastAsiaTheme="minorEastAsia" w:hAnsi="Times New Roman" w:cs="Times New Roman"/>
          <w:kern w:val="24"/>
          <w:sz w:val="24"/>
          <w:szCs w:val="24"/>
        </w:rPr>
        <w:t xml:space="preserve"> as demonstrated by</w:t>
      </w:r>
      <w:r w:rsidRPr="009B1DD2">
        <w:rPr>
          <w:rFonts w:ascii="Times New Roman" w:eastAsiaTheme="minorEastAsia" w:hAnsi="Times New Roman" w:cs="Times New Roman"/>
          <w:kern w:val="24"/>
          <w:sz w:val="24"/>
          <w:szCs w:val="24"/>
        </w:rPr>
        <w:t xml:space="preserve"> the principal component analysis</w:t>
      </w:r>
      <w:r w:rsidR="008C79C9" w:rsidRPr="009B1DD2">
        <w:rPr>
          <w:rFonts w:ascii="Times New Roman" w:eastAsiaTheme="minorEastAsia" w:hAnsi="Times New Roman" w:cs="Times New Roman"/>
          <w:kern w:val="24"/>
          <w:sz w:val="24"/>
          <w:szCs w:val="24"/>
        </w:rPr>
        <w:t xml:space="preserve"> (PCA)</w:t>
      </w:r>
      <w:r w:rsidRPr="009B1DD2">
        <w:rPr>
          <w:rFonts w:ascii="Times New Roman" w:eastAsiaTheme="minorEastAsia" w:hAnsi="Times New Roman" w:cs="Times New Roman"/>
          <w:kern w:val="24"/>
          <w:sz w:val="24"/>
          <w:szCs w:val="24"/>
        </w:rPr>
        <w:t xml:space="preserve"> and hierarchical cluster heat map (figure 7A and B). </w:t>
      </w:r>
    </w:p>
    <w:p w14:paraId="4439BC8C" w14:textId="77777777" w:rsidR="006C6921" w:rsidRPr="009B1DD2" w:rsidRDefault="006C6921" w:rsidP="00851D96">
      <w:pPr>
        <w:spacing w:after="120" w:line="480" w:lineRule="auto"/>
        <w:jc w:val="both"/>
        <w:rPr>
          <w:rFonts w:ascii="Times New Roman" w:eastAsiaTheme="minorEastAsia" w:hAnsi="Times New Roman" w:cs="Times New Roman"/>
          <w:kern w:val="24"/>
          <w:sz w:val="24"/>
          <w:szCs w:val="24"/>
        </w:rPr>
      </w:pPr>
      <w:r w:rsidRPr="009B1DD2">
        <w:rPr>
          <w:rFonts w:ascii="Times New Roman" w:eastAsiaTheme="minorEastAsia" w:hAnsi="Times New Roman" w:cs="Times New Roman"/>
          <w:kern w:val="24"/>
          <w:sz w:val="24"/>
          <w:szCs w:val="24"/>
        </w:rPr>
        <w:t>TCC cultured with the plasma concentration of clozapine showed significant changes in protein expression when compared with the same TCC stimulated with the olanzapine plasma co</w:t>
      </w:r>
      <w:r w:rsidR="00A75B61">
        <w:rPr>
          <w:rFonts w:ascii="Times New Roman" w:eastAsiaTheme="minorEastAsia" w:hAnsi="Times New Roman" w:cs="Times New Roman"/>
          <w:kern w:val="24"/>
          <w:sz w:val="24"/>
          <w:szCs w:val="24"/>
        </w:rPr>
        <w:t>ncentration</w:t>
      </w:r>
      <w:r w:rsidR="006A1C58" w:rsidRPr="009B1DD2">
        <w:rPr>
          <w:rFonts w:ascii="Times New Roman" w:eastAsiaTheme="minorEastAsia" w:hAnsi="Times New Roman" w:cs="Times New Roman"/>
          <w:kern w:val="24"/>
          <w:sz w:val="24"/>
          <w:szCs w:val="24"/>
        </w:rPr>
        <w:t xml:space="preserve">, figure </w:t>
      </w:r>
      <w:r w:rsidR="00A75B61">
        <w:rPr>
          <w:rFonts w:ascii="Times New Roman" w:eastAsiaTheme="minorEastAsia" w:hAnsi="Times New Roman" w:cs="Times New Roman"/>
          <w:kern w:val="24"/>
          <w:sz w:val="24"/>
          <w:szCs w:val="24"/>
        </w:rPr>
        <w:t>7C</w:t>
      </w:r>
      <w:r w:rsidRPr="009B1DD2">
        <w:rPr>
          <w:rFonts w:ascii="Times New Roman" w:eastAsiaTheme="minorEastAsia" w:hAnsi="Times New Roman" w:cs="Times New Roman"/>
          <w:kern w:val="24"/>
          <w:sz w:val="24"/>
          <w:szCs w:val="24"/>
        </w:rPr>
        <w:t xml:space="preserve">. </w:t>
      </w:r>
      <w:r w:rsidR="00BD1F25" w:rsidRPr="009B1DD2">
        <w:rPr>
          <w:rFonts w:ascii="Times New Roman" w:eastAsiaTheme="minorEastAsia" w:hAnsi="Times New Roman" w:cs="Times New Roman"/>
          <w:kern w:val="24"/>
          <w:sz w:val="24"/>
          <w:szCs w:val="24"/>
        </w:rPr>
        <w:t xml:space="preserve">Each red dot on the volcano plot represents a protein with a significant change in expression post drug treatment. </w:t>
      </w:r>
      <w:r w:rsidR="003F3402" w:rsidRPr="009B1DD2">
        <w:rPr>
          <w:rFonts w:ascii="Times New Roman" w:eastAsiaTheme="minorEastAsia" w:hAnsi="Times New Roman" w:cs="Times New Roman"/>
          <w:kern w:val="24"/>
          <w:sz w:val="24"/>
          <w:szCs w:val="24"/>
        </w:rPr>
        <w:t>Red dot plots to the left of the graph are down regulated proteins while dot plots to the right hand side represent upregulated proteins.</w:t>
      </w:r>
      <w:r w:rsidR="00BD1F25" w:rsidRPr="009B1DD2">
        <w:rPr>
          <w:rFonts w:ascii="Times New Roman" w:eastAsiaTheme="minorEastAsia" w:hAnsi="Times New Roman" w:cs="Times New Roman"/>
          <w:kern w:val="24"/>
          <w:sz w:val="24"/>
          <w:szCs w:val="24"/>
        </w:rPr>
        <w:t xml:space="preserve"> </w:t>
      </w:r>
      <w:r w:rsidRPr="009B1DD2">
        <w:rPr>
          <w:rFonts w:ascii="Times New Roman" w:eastAsiaTheme="minorEastAsia" w:hAnsi="Times New Roman" w:cs="Times New Roman"/>
          <w:kern w:val="24"/>
          <w:sz w:val="24"/>
          <w:szCs w:val="24"/>
        </w:rPr>
        <w:t xml:space="preserve">Changes in protein expression </w:t>
      </w:r>
      <w:r w:rsidR="006462D9" w:rsidRPr="009B1DD2">
        <w:rPr>
          <w:rFonts w:ascii="Times New Roman" w:eastAsiaTheme="minorEastAsia" w:hAnsi="Times New Roman" w:cs="Times New Roman"/>
          <w:kern w:val="24"/>
          <w:sz w:val="24"/>
          <w:szCs w:val="24"/>
        </w:rPr>
        <w:t>for clozapine at</w:t>
      </w:r>
      <w:r w:rsidR="00A75B61">
        <w:rPr>
          <w:rFonts w:ascii="Times New Roman" w:eastAsiaTheme="minorEastAsia" w:hAnsi="Times New Roman" w:cs="Times New Roman"/>
          <w:kern w:val="24"/>
          <w:sz w:val="24"/>
          <w:szCs w:val="24"/>
        </w:rPr>
        <w:t xml:space="preserve"> 5 µM </w:t>
      </w:r>
      <w:r w:rsidR="006A1C58" w:rsidRPr="009B1DD2">
        <w:rPr>
          <w:rFonts w:ascii="Times New Roman" w:eastAsiaTheme="minorEastAsia" w:hAnsi="Times New Roman" w:cs="Times New Roman"/>
          <w:kern w:val="24"/>
          <w:sz w:val="24"/>
          <w:szCs w:val="24"/>
        </w:rPr>
        <w:t>was greater than</w:t>
      </w:r>
      <w:r w:rsidRPr="009B1DD2">
        <w:rPr>
          <w:rFonts w:ascii="Times New Roman" w:eastAsiaTheme="minorEastAsia" w:hAnsi="Times New Roman" w:cs="Times New Roman"/>
          <w:kern w:val="24"/>
          <w:sz w:val="24"/>
          <w:szCs w:val="24"/>
        </w:rPr>
        <w:t xml:space="preserve"> </w:t>
      </w:r>
      <w:r w:rsidR="006A1C58" w:rsidRPr="009B1DD2">
        <w:rPr>
          <w:rFonts w:ascii="Times New Roman" w:eastAsiaTheme="minorEastAsia" w:hAnsi="Times New Roman" w:cs="Times New Roman"/>
          <w:kern w:val="24"/>
          <w:sz w:val="24"/>
          <w:szCs w:val="24"/>
        </w:rPr>
        <w:t>treatment</w:t>
      </w:r>
      <w:r w:rsidRPr="009B1DD2">
        <w:rPr>
          <w:rFonts w:ascii="Times New Roman" w:eastAsiaTheme="minorEastAsia" w:hAnsi="Times New Roman" w:cs="Times New Roman"/>
          <w:kern w:val="24"/>
          <w:sz w:val="24"/>
          <w:szCs w:val="24"/>
        </w:rPr>
        <w:t xml:space="preserve"> with 1.68 µM</w:t>
      </w:r>
      <w:r w:rsidR="006462D9" w:rsidRPr="009B1DD2">
        <w:rPr>
          <w:rFonts w:ascii="Times New Roman" w:eastAsiaTheme="minorEastAsia" w:hAnsi="Times New Roman" w:cs="Times New Roman"/>
          <w:kern w:val="24"/>
          <w:sz w:val="24"/>
          <w:szCs w:val="24"/>
        </w:rPr>
        <w:t xml:space="preserve"> clozapine</w:t>
      </w:r>
      <w:r w:rsidRPr="009B1DD2">
        <w:rPr>
          <w:rFonts w:ascii="Times New Roman" w:eastAsiaTheme="minorEastAsia" w:hAnsi="Times New Roman" w:cs="Times New Roman"/>
          <w:kern w:val="24"/>
          <w:sz w:val="24"/>
          <w:szCs w:val="24"/>
        </w:rPr>
        <w:t>, suggesting a</w:t>
      </w:r>
      <w:r w:rsidR="00A75B61">
        <w:rPr>
          <w:rFonts w:ascii="Times New Roman" w:eastAsiaTheme="minorEastAsia" w:hAnsi="Times New Roman" w:cs="Times New Roman"/>
          <w:kern w:val="24"/>
          <w:sz w:val="24"/>
          <w:szCs w:val="24"/>
        </w:rPr>
        <w:t xml:space="preserve"> dose-dependent effect (figure 7</w:t>
      </w:r>
      <w:r w:rsidRPr="009B1DD2">
        <w:rPr>
          <w:rFonts w:ascii="Times New Roman" w:eastAsiaTheme="minorEastAsia" w:hAnsi="Times New Roman" w:cs="Times New Roman"/>
          <w:kern w:val="24"/>
          <w:sz w:val="24"/>
          <w:szCs w:val="24"/>
        </w:rPr>
        <w:t xml:space="preserve">C). TCC stimulated with </w:t>
      </w:r>
      <w:r w:rsidR="00A75B61">
        <w:rPr>
          <w:rFonts w:ascii="Times New Roman" w:eastAsiaTheme="minorEastAsia" w:hAnsi="Times New Roman" w:cs="Times New Roman"/>
          <w:kern w:val="24"/>
          <w:sz w:val="24"/>
          <w:szCs w:val="24"/>
        </w:rPr>
        <w:t xml:space="preserve">5 </w:t>
      </w:r>
      <w:r w:rsidR="00A75B61">
        <w:rPr>
          <w:rFonts w:ascii="Calibri" w:eastAsiaTheme="minorEastAsia" w:hAnsi="Calibri" w:cs="Calibri"/>
          <w:kern w:val="24"/>
          <w:sz w:val="24"/>
          <w:szCs w:val="24"/>
        </w:rPr>
        <w:t>µ</w:t>
      </w:r>
      <w:r w:rsidR="00A75B61">
        <w:rPr>
          <w:rFonts w:ascii="Times New Roman" w:eastAsiaTheme="minorEastAsia" w:hAnsi="Times New Roman" w:cs="Times New Roman"/>
          <w:kern w:val="24"/>
          <w:sz w:val="24"/>
          <w:szCs w:val="24"/>
        </w:rPr>
        <w:t>M</w:t>
      </w:r>
      <w:r w:rsidRPr="009B1DD2">
        <w:rPr>
          <w:rFonts w:ascii="Times New Roman" w:eastAsiaTheme="minorEastAsia" w:hAnsi="Times New Roman" w:cs="Times New Roman"/>
          <w:kern w:val="24"/>
          <w:sz w:val="24"/>
          <w:szCs w:val="24"/>
        </w:rPr>
        <w:t xml:space="preserve"> olanzapine displayed more changes in protein expression compared with 0.16 µM of olanzapine but significantly less </w:t>
      </w:r>
      <w:r w:rsidR="00A75B61">
        <w:rPr>
          <w:rFonts w:ascii="Times New Roman" w:eastAsiaTheme="minorEastAsia" w:hAnsi="Times New Roman" w:cs="Times New Roman"/>
          <w:kern w:val="24"/>
          <w:sz w:val="24"/>
          <w:szCs w:val="24"/>
        </w:rPr>
        <w:t>change in</w:t>
      </w:r>
      <w:r w:rsidRPr="009B1DD2">
        <w:rPr>
          <w:rFonts w:ascii="Times New Roman" w:eastAsiaTheme="minorEastAsia" w:hAnsi="Times New Roman" w:cs="Times New Roman"/>
          <w:kern w:val="24"/>
          <w:sz w:val="24"/>
          <w:szCs w:val="24"/>
        </w:rPr>
        <w:t xml:space="preserve"> protein expression compared with</w:t>
      </w:r>
      <w:r w:rsidR="0075473A">
        <w:rPr>
          <w:rFonts w:ascii="Times New Roman" w:eastAsiaTheme="minorEastAsia" w:hAnsi="Times New Roman" w:cs="Times New Roman"/>
          <w:kern w:val="24"/>
          <w:sz w:val="24"/>
          <w:szCs w:val="24"/>
        </w:rPr>
        <w:t xml:space="preserve"> clozapine (5 µM) (figure </w:t>
      </w:r>
      <w:r w:rsidR="00A75B61">
        <w:rPr>
          <w:rFonts w:ascii="Times New Roman" w:eastAsiaTheme="minorEastAsia" w:hAnsi="Times New Roman" w:cs="Times New Roman"/>
          <w:kern w:val="24"/>
          <w:sz w:val="24"/>
          <w:szCs w:val="24"/>
        </w:rPr>
        <w:t>7C</w:t>
      </w:r>
      <w:r w:rsidR="0075473A">
        <w:rPr>
          <w:rFonts w:ascii="Times New Roman" w:eastAsiaTheme="minorEastAsia" w:hAnsi="Times New Roman" w:cs="Times New Roman"/>
          <w:kern w:val="24"/>
          <w:sz w:val="24"/>
          <w:szCs w:val="24"/>
        </w:rPr>
        <w:t>)</w:t>
      </w:r>
      <w:r w:rsidR="003F3402" w:rsidRPr="009B1DD2">
        <w:rPr>
          <w:rFonts w:ascii="Times New Roman" w:eastAsiaTheme="minorEastAsia" w:hAnsi="Times New Roman" w:cs="Times New Roman"/>
          <w:kern w:val="24"/>
          <w:sz w:val="24"/>
          <w:szCs w:val="24"/>
        </w:rPr>
        <w:t>. On the whole, clozapine treatment resulted in significant</w:t>
      </w:r>
      <w:r w:rsidR="006462D9" w:rsidRPr="009B1DD2">
        <w:rPr>
          <w:rFonts w:ascii="Times New Roman" w:eastAsiaTheme="minorEastAsia" w:hAnsi="Times New Roman" w:cs="Times New Roman"/>
          <w:kern w:val="24"/>
          <w:sz w:val="24"/>
          <w:szCs w:val="24"/>
        </w:rPr>
        <w:t>ly more</w:t>
      </w:r>
      <w:r w:rsidR="003F3402" w:rsidRPr="009B1DD2">
        <w:rPr>
          <w:rFonts w:ascii="Times New Roman" w:eastAsiaTheme="minorEastAsia" w:hAnsi="Times New Roman" w:cs="Times New Roman"/>
          <w:kern w:val="24"/>
          <w:sz w:val="24"/>
          <w:szCs w:val="24"/>
        </w:rPr>
        <w:t xml:space="preserve"> changes in protein expression co</w:t>
      </w:r>
      <w:r w:rsidR="006462D9" w:rsidRPr="009B1DD2">
        <w:rPr>
          <w:rFonts w:ascii="Times New Roman" w:eastAsiaTheme="minorEastAsia" w:hAnsi="Times New Roman" w:cs="Times New Roman"/>
          <w:kern w:val="24"/>
          <w:sz w:val="24"/>
          <w:szCs w:val="24"/>
        </w:rPr>
        <w:t xml:space="preserve">mpared with olanzapine (figure </w:t>
      </w:r>
      <w:r w:rsidR="003F3402" w:rsidRPr="009B1DD2">
        <w:rPr>
          <w:rFonts w:ascii="Times New Roman" w:eastAsiaTheme="minorEastAsia" w:hAnsi="Times New Roman" w:cs="Times New Roman"/>
          <w:kern w:val="24"/>
          <w:sz w:val="24"/>
          <w:szCs w:val="24"/>
        </w:rPr>
        <w:t>S</w:t>
      </w:r>
      <w:r w:rsidR="00485C38">
        <w:rPr>
          <w:rFonts w:ascii="Times New Roman" w:eastAsiaTheme="minorEastAsia" w:hAnsi="Times New Roman" w:cs="Times New Roman"/>
          <w:kern w:val="24"/>
          <w:sz w:val="24"/>
          <w:szCs w:val="24"/>
        </w:rPr>
        <w:t>2</w:t>
      </w:r>
      <w:r w:rsidR="003F3402" w:rsidRPr="009B1DD2">
        <w:rPr>
          <w:rFonts w:ascii="Times New Roman" w:eastAsiaTheme="minorEastAsia" w:hAnsi="Times New Roman" w:cs="Times New Roman"/>
          <w:kern w:val="24"/>
          <w:sz w:val="24"/>
          <w:szCs w:val="24"/>
        </w:rPr>
        <w:t>).</w:t>
      </w:r>
    </w:p>
    <w:p w14:paraId="76032F9B" w14:textId="77777777" w:rsidR="003F225A" w:rsidRPr="009B1DD2" w:rsidRDefault="003F225A" w:rsidP="00851D96">
      <w:pPr>
        <w:spacing w:after="120" w:line="480" w:lineRule="auto"/>
        <w:jc w:val="both"/>
        <w:rPr>
          <w:rFonts w:ascii="Times New Roman" w:eastAsiaTheme="minorEastAsia" w:hAnsi="Times New Roman" w:cs="Times New Roman"/>
          <w:b/>
          <w:kern w:val="24"/>
          <w:sz w:val="24"/>
          <w:szCs w:val="24"/>
        </w:rPr>
      </w:pPr>
      <w:r w:rsidRPr="00485C38">
        <w:rPr>
          <w:rFonts w:ascii="Times New Roman" w:eastAsiaTheme="minorEastAsia" w:hAnsi="Times New Roman" w:cs="Times New Roman"/>
          <w:b/>
          <w:kern w:val="24"/>
          <w:sz w:val="24"/>
          <w:szCs w:val="24"/>
        </w:rPr>
        <w:t xml:space="preserve">Analysis of proteins involved in immunological processes </w:t>
      </w:r>
    </w:p>
    <w:p w14:paraId="73464AF6" w14:textId="77777777" w:rsidR="006C6921" w:rsidRPr="009B1DD2" w:rsidRDefault="00851D87" w:rsidP="00851D96">
      <w:pPr>
        <w:spacing w:after="120" w:line="480" w:lineRule="auto"/>
        <w:jc w:val="both"/>
        <w:rPr>
          <w:rFonts w:ascii="Times New Roman" w:eastAsiaTheme="minorEastAsia" w:hAnsi="Times New Roman" w:cs="Times New Roman"/>
          <w:kern w:val="24"/>
          <w:sz w:val="24"/>
          <w:szCs w:val="24"/>
        </w:rPr>
      </w:pPr>
      <w:r w:rsidRPr="009B1DD2">
        <w:rPr>
          <w:rFonts w:ascii="Times New Roman" w:eastAsiaTheme="minorEastAsia" w:hAnsi="Times New Roman" w:cs="Times New Roman"/>
          <w:kern w:val="24"/>
          <w:sz w:val="24"/>
          <w:szCs w:val="24"/>
        </w:rPr>
        <w:t xml:space="preserve">Panther gene ontology software was used </w:t>
      </w:r>
      <w:r w:rsidR="003A3928">
        <w:rPr>
          <w:rFonts w:ascii="Times New Roman" w:eastAsiaTheme="minorEastAsia" w:hAnsi="Times New Roman" w:cs="Times New Roman"/>
          <w:kern w:val="24"/>
          <w:sz w:val="24"/>
          <w:szCs w:val="24"/>
        </w:rPr>
        <w:t>to cluster the observed protein</w:t>
      </w:r>
      <w:r w:rsidRPr="009B1DD2">
        <w:rPr>
          <w:rFonts w:ascii="Times New Roman" w:eastAsiaTheme="minorEastAsia" w:hAnsi="Times New Roman" w:cs="Times New Roman"/>
          <w:kern w:val="24"/>
          <w:sz w:val="24"/>
          <w:szCs w:val="24"/>
        </w:rPr>
        <w:t xml:space="preserve"> </w:t>
      </w:r>
      <w:r w:rsidR="00EB19EA" w:rsidRPr="009B1DD2">
        <w:rPr>
          <w:rFonts w:ascii="Times New Roman" w:eastAsiaTheme="minorEastAsia" w:hAnsi="Times New Roman" w:cs="Times New Roman"/>
          <w:kern w:val="24"/>
          <w:sz w:val="24"/>
          <w:szCs w:val="24"/>
        </w:rPr>
        <w:t xml:space="preserve">after stimulation with either clozapine (1.68 µM) or olanzapine (0.16 µM) for 48 h. </w:t>
      </w:r>
      <w:r w:rsidR="003A3928">
        <w:rPr>
          <w:rFonts w:ascii="Times New Roman" w:eastAsiaTheme="minorEastAsia" w:hAnsi="Times New Roman" w:cs="Times New Roman"/>
          <w:kern w:val="24"/>
          <w:sz w:val="24"/>
          <w:szCs w:val="24"/>
        </w:rPr>
        <w:t xml:space="preserve">Most of </w:t>
      </w:r>
      <w:r w:rsidR="00EB19EA" w:rsidRPr="009B1DD2">
        <w:rPr>
          <w:rFonts w:ascii="Times New Roman" w:eastAsiaTheme="minorEastAsia" w:hAnsi="Times New Roman" w:cs="Times New Roman"/>
          <w:kern w:val="24"/>
          <w:sz w:val="24"/>
          <w:szCs w:val="24"/>
        </w:rPr>
        <w:t xml:space="preserve"> the proteins were involved in cellular and metabolic processes. Interestingly, only the TCC activated with </w:t>
      </w:r>
      <w:r w:rsidR="00485C38">
        <w:rPr>
          <w:rFonts w:ascii="Times New Roman" w:eastAsiaTheme="minorEastAsia" w:hAnsi="Times New Roman" w:cs="Times New Roman"/>
          <w:kern w:val="24"/>
          <w:sz w:val="24"/>
          <w:szCs w:val="24"/>
        </w:rPr>
        <w:t xml:space="preserve">the </w:t>
      </w:r>
      <w:r w:rsidR="00225EE6" w:rsidRPr="009B1DD2">
        <w:rPr>
          <w:rFonts w:ascii="Times New Roman" w:eastAsiaTheme="minorEastAsia" w:hAnsi="Times New Roman" w:cs="Times New Roman"/>
          <w:kern w:val="24"/>
          <w:sz w:val="24"/>
          <w:szCs w:val="24"/>
        </w:rPr>
        <w:t xml:space="preserve">plasma concentration of </w:t>
      </w:r>
      <w:r w:rsidR="00EB19EA" w:rsidRPr="009B1DD2">
        <w:rPr>
          <w:rFonts w:ascii="Times New Roman" w:eastAsiaTheme="minorEastAsia" w:hAnsi="Times New Roman" w:cs="Times New Roman"/>
          <w:kern w:val="24"/>
          <w:sz w:val="24"/>
          <w:szCs w:val="24"/>
        </w:rPr>
        <w:t xml:space="preserve">clozapine (1.68 µM) </w:t>
      </w:r>
      <w:r w:rsidR="0072149C" w:rsidRPr="009B1DD2">
        <w:rPr>
          <w:rFonts w:ascii="Times New Roman" w:eastAsiaTheme="minorEastAsia" w:hAnsi="Times New Roman" w:cs="Times New Roman"/>
          <w:kern w:val="24"/>
          <w:sz w:val="24"/>
          <w:szCs w:val="24"/>
        </w:rPr>
        <w:t>showed upregulation in</w:t>
      </w:r>
      <w:r w:rsidR="00EB19EA" w:rsidRPr="009B1DD2">
        <w:rPr>
          <w:rFonts w:ascii="Times New Roman" w:eastAsiaTheme="minorEastAsia" w:hAnsi="Times New Roman" w:cs="Times New Roman"/>
          <w:kern w:val="24"/>
          <w:sz w:val="24"/>
          <w:szCs w:val="24"/>
        </w:rPr>
        <w:t xml:space="preserve"> proteins involved in </w:t>
      </w:r>
      <w:r w:rsidR="001653B0" w:rsidRPr="009B1DD2">
        <w:rPr>
          <w:rFonts w:ascii="Times New Roman" w:eastAsiaTheme="minorEastAsia" w:hAnsi="Times New Roman" w:cs="Times New Roman"/>
          <w:kern w:val="24"/>
          <w:sz w:val="24"/>
          <w:szCs w:val="24"/>
        </w:rPr>
        <w:t xml:space="preserve">immunological process (figure </w:t>
      </w:r>
      <w:r w:rsidR="00485C38">
        <w:rPr>
          <w:rFonts w:ascii="Times New Roman" w:eastAsiaTheme="minorEastAsia" w:hAnsi="Times New Roman" w:cs="Times New Roman"/>
          <w:kern w:val="24"/>
          <w:sz w:val="24"/>
          <w:szCs w:val="24"/>
        </w:rPr>
        <w:t>8</w:t>
      </w:r>
      <w:r w:rsidR="001653B0" w:rsidRPr="009B1DD2">
        <w:rPr>
          <w:rFonts w:ascii="Times New Roman" w:eastAsiaTheme="minorEastAsia" w:hAnsi="Times New Roman" w:cs="Times New Roman"/>
          <w:kern w:val="24"/>
          <w:sz w:val="24"/>
          <w:szCs w:val="24"/>
        </w:rPr>
        <w:t>A). The 7 proteins upregulated post clozapine stimulation included</w:t>
      </w:r>
      <w:r w:rsidR="00225EE6" w:rsidRPr="009B1DD2">
        <w:rPr>
          <w:rFonts w:ascii="Times New Roman" w:eastAsiaTheme="minorEastAsia" w:hAnsi="Times New Roman" w:cs="Times New Roman"/>
          <w:kern w:val="24"/>
          <w:sz w:val="24"/>
          <w:szCs w:val="24"/>
        </w:rPr>
        <w:t xml:space="preserve"> immunoglobulin heavy constant mu, tyrosine-protein kinase JAK3, </w:t>
      </w:r>
      <w:r w:rsidR="00A0329D" w:rsidRPr="009B1DD2">
        <w:rPr>
          <w:rFonts w:ascii="Times New Roman" w:eastAsiaTheme="minorEastAsia" w:hAnsi="Times New Roman" w:cs="Times New Roman"/>
          <w:kern w:val="24"/>
          <w:sz w:val="24"/>
          <w:szCs w:val="24"/>
        </w:rPr>
        <w:t>signal transducer and activator of transcription 5A,</w:t>
      </w:r>
      <w:r w:rsidR="00A0329D">
        <w:rPr>
          <w:rFonts w:ascii="Times New Roman" w:eastAsiaTheme="minorEastAsia" w:hAnsi="Times New Roman" w:cs="Times New Roman"/>
          <w:kern w:val="24"/>
          <w:sz w:val="24"/>
          <w:szCs w:val="24"/>
        </w:rPr>
        <w:t xml:space="preserve"> </w:t>
      </w:r>
      <w:r w:rsidR="00C270F3" w:rsidRPr="009B1DD2">
        <w:rPr>
          <w:rFonts w:ascii="Times New Roman" w:eastAsiaTheme="minorEastAsia" w:hAnsi="Times New Roman" w:cs="Times New Roman"/>
          <w:kern w:val="24"/>
          <w:sz w:val="24"/>
          <w:szCs w:val="24"/>
        </w:rPr>
        <w:t>l</w:t>
      </w:r>
      <w:r w:rsidR="00225EE6" w:rsidRPr="009B1DD2">
        <w:rPr>
          <w:rFonts w:ascii="Times New Roman" w:eastAsiaTheme="minorEastAsia" w:hAnsi="Times New Roman" w:cs="Times New Roman"/>
          <w:kern w:val="24"/>
          <w:sz w:val="24"/>
          <w:szCs w:val="24"/>
        </w:rPr>
        <w:t xml:space="preserve">ong-chain-fatty-acid-CoA ligase 1, activator of 90 kDa heat shock protein ATPase homolog 1, </w:t>
      </w:r>
      <w:r w:rsidR="00C270F3" w:rsidRPr="009B1DD2">
        <w:rPr>
          <w:rFonts w:ascii="Times New Roman" w:eastAsiaTheme="minorEastAsia" w:hAnsi="Times New Roman" w:cs="Times New Roman"/>
          <w:kern w:val="24"/>
          <w:sz w:val="24"/>
          <w:szCs w:val="24"/>
        </w:rPr>
        <w:t>T-cell surface antigen CD2 and g</w:t>
      </w:r>
      <w:r w:rsidR="00225EE6" w:rsidRPr="009B1DD2">
        <w:rPr>
          <w:rFonts w:ascii="Times New Roman" w:eastAsiaTheme="minorEastAsia" w:hAnsi="Times New Roman" w:cs="Times New Roman"/>
          <w:kern w:val="24"/>
          <w:sz w:val="24"/>
          <w:szCs w:val="24"/>
        </w:rPr>
        <w:t>uanylate-binding protein 2 (fold changes 0.3-8.5</w:t>
      </w:r>
      <w:r w:rsidR="00485C38">
        <w:rPr>
          <w:rFonts w:ascii="Times New Roman" w:eastAsiaTheme="minorEastAsia" w:hAnsi="Times New Roman" w:cs="Times New Roman"/>
          <w:kern w:val="24"/>
          <w:sz w:val="24"/>
          <w:szCs w:val="24"/>
        </w:rPr>
        <w:t xml:space="preserve">; </w:t>
      </w:r>
      <w:r w:rsidR="00225EE6" w:rsidRPr="009B1DD2">
        <w:rPr>
          <w:rFonts w:ascii="Times New Roman" w:eastAsiaTheme="minorEastAsia" w:hAnsi="Times New Roman" w:cs="Times New Roman"/>
          <w:kern w:val="24"/>
          <w:sz w:val="24"/>
          <w:szCs w:val="24"/>
        </w:rPr>
        <w:t xml:space="preserve">figure </w:t>
      </w:r>
      <w:r w:rsidR="00485C38">
        <w:rPr>
          <w:rFonts w:ascii="Times New Roman" w:eastAsiaTheme="minorEastAsia" w:hAnsi="Times New Roman" w:cs="Times New Roman"/>
          <w:kern w:val="24"/>
          <w:sz w:val="24"/>
          <w:szCs w:val="24"/>
        </w:rPr>
        <w:t>8b)</w:t>
      </w:r>
      <w:r w:rsidR="00225EE6" w:rsidRPr="009B1DD2">
        <w:rPr>
          <w:rFonts w:ascii="Times New Roman" w:eastAsiaTheme="minorEastAsia" w:hAnsi="Times New Roman" w:cs="Times New Roman"/>
          <w:kern w:val="24"/>
          <w:sz w:val="24"/>
          <w:szCs w:val="24"/>
        </w:rPr>
        <w:t xml:space="preserve">. </w:t>
      </w:r>
      <w:r w:rsidR="00DD1BA2">
        <w:rPr>
          <w:rFonts w:ascii="Times New Roman" w:eastAsiaTheme="minorEastAsia" w:hAnsi="Times New Roman" w:cs="Times New Roman"/>
          <w:kern w:val="24"/>
          <w:sz w:val="24"/>
          <w:szCs w:val="24"/>
        </w:rPr>
        <w:t>Intriguingly</w:t>
      </w:r>
      <w:r w:rsidR="00C270F3" w:rsidRPr="009B1DD2">
        <w:rPr>
          <w:rFonts w:ascii="Times New Roman" w:eastAsiaTheme="minorEastAsia" w:hAnsi="Times New Roman" w:cs="Times New Roman"/>
          <w:kern w:val="24"/>
          <w:sz w:val="24"/>
          <w:szCs w:val="24"/>
        </w:rPr>
        <w:t>, s</w:t>
      </w:r>
      <w:r w:rsidR="00225EE6" w:rsidRPr="009B1DD2">
        <w:rPr>
          <w:rFonts w:ascii="Times New Roman" w:eastAsiaTheme="minorEastAsia" w:hAnsi="Times New Roman" w:cs="Times New Roman"/>
          <w:kern w:val="24"/>
          <w:sz w:val="24"/>
          <w:szCs w:val="24"/>
        </w:rPr>
        <w:t xml:space="preserve">timulation of TCC with 30x </w:t>
      </w:r>
      <w:r w:rsidR="003A3928">
        <w:rPr>
          <w:rFonts w:ascii="Times New Roman" w:eastAsiaTheme="minorEastAsia" w:hAnsi="Times New Roman" w:cs="Times New Roman"/>
          <w:kern w:val="24"/>
          <w:sz w:val="24"/>
          <w:szCs w:val="24"/>
        </w:rPr>
        <w:t xml:space="preserve">the </w:t>
      </w:r>
      <w:r w:rsidR="00225EE6" w:rsidRPr="009B1DD2">
        <w:rPr>
          <w:rFonts w:ascii="Times New Roman" w:eastAsiaTheme="minorEastAsia" w:hAnsi="Times New Roman" w:cs="Times New Roman"/>
          <w:kern w:val="24"/>
          <w:sz w:val="24"/>
          <w:szCs w:val="24"/>
        </w:rPr>
        <w:t>olanzapine plasma concentration (5 µM)</w:t>
      </w:r>
      <w:r w:rsidR="00CD3AAE" w:rsidRPr="009B1DD2">
        <w:rPr>
          <w:rFonts w:ascii="Times New Roman" w:eastAsiaTheme="minorEastAsia" w:hAnsi="Times New Roman" w:cs="Times New Roman"/>
          <w:kern w:val="24"/>
          <w:sz w:val="24"/>
          <w:szCs w:val="24"/>
        </w:rPr>
        <w:t xml:space="preserve"> resulted in the upregulation of 5 proteins (tyrosine-protein kinase </w:t>
      </w:r>
      <w:r w:rsidR="00CD3AAE" w:rsidRPr="009B1DD2">
        <w:rPr>
          <w:rFonts w:ascii="Times New Roman" w:eastAsiaTheme="minorEastAsia" w:hAnsi="Times New Roman" w:cs="Times New Roman"/>
          <w:kern w:val="24"/>
          <w:sz w:val="24"/>
          <w:szCs w:val="24"/>
        </w:rPr>
        <w:lastRenderedPageBreak/>
        <w:t xml:space="preserve">JAK3, signal transducer and activator of transcription 5A, guanylate-binding protein 2, T-cell surface antigen CD2 and activator of 90 kDa heat shock protein ATPase homolog 1) </w:t>
      </w:r>
      <w:r w:rsidR="003A3928">
        <w:rPr>
          <w:rFonts w:ascii="Times New Roman" w:eastAsiaTheme="minorEastAsia" w:hAnsi="Times New Roman" w:cs="Times New Roman"/>
          <w:kern w:val="24"/>
          <w:sz w:val="24"/>
          <w:szCs w:val="24"/>
        </w:rPr>
        <w:t xml:space="preserve">that were </w:t>
      </w:r>
      <w:r w:rsidR="00CD3AAE" w:rsidRPr="009B1DD2">
        <w:rPr>
          <w:rFonts w:ascii="Times New Roman" w:eastAsiaTheme="minorEastAsia" w:hAnsi="Times New Roman" w:cs="Times New Roman"/>
          <w:kern w:val="24"/>
          <w:sz w:val="24"/>
          <w:szCs w:val="24"/>
        </w:rPr>
        <w:t xml:space="preserve">also observed with clozapine treatment (figure </w:t>
      </w:r>
      <w:r w:rsidR="00485C38">
        <w:rPr>
          <w:rFonts w:ascii="Times New Roman" w:eastAsiaTheme="minorEastAsia" w:hAnsi="Times New Roman" w:cs="Times New Roman"/>
          <w:kern w:val="24"/>
          <w:sz w:val="24"/>
          <w:szCs w:val="24"/>
        </w:rPr>
        <w:t>8B</w:t>
      </w:r>
      <w:r w:rsidR="00CD3AAE" w:rsidRPr="009B1DD2">
        <w:rPr>
          <w:rFonts w:ascii="Times New Roman" w:eastAsiaTheme="minorEastAsia" w:hAnsi="Times New Roman" w:cs="Times New Roman"/>
          <w:kern w:val="24"/>
          <w:sz w:val="24"/>
          <w:szCs w:val="24"/>
        </w:rPr>
        <w:t xml:space="preserve">). </w:t>
      </w:r>
      <w:r w:rsidR="006949CF" w:rsidRPr="009B1DD2">
        <w:rPr>
          <w:rFonts w:ascii="Times New Roman" w:eastAsiaTheme="minorEastAsia" w:hAnsi="Times New Roman" w:cs="Times New Roman"/>
          <w:kern w:val="24"/>
          <w:sz w:val="24"/>
          <w:szCs w:val="24"/>
        </w:rPr>
        <w:t>Further analysis of</w:t>
      </w:r>
      <w:r w:rsidR="001D0061" w:rsidRPr="009B1DD2">
        <w:rPr>
          <w:rFonts w:ascii="Times New Roman" w:eastAsiaTheme="minorEastAsia" w:hAnsi="Times New Roman" w:cs="Times New Roman"/>
          <w:kern w:val="24"/>
          <w:sz w:val="24"/>
          <w:szCs w:val="24"/>
        </w:rPr>
        <w:t xml:space="preserve"> clozapine-induced changes in</w:t>
      </w:r>
      <w:r w:rsidR="006949CF" w:rsidRPr="009B1DD2">
        <w:rPr>
          <w:rFonts w:ascii="Times New Roman" w:eastAsiaTheme="minorEastAsia" w:hAnsi="Times New Roman" w:cs="Times New Roman"/>
          <w:kern w:val="24"/>
          <w:sz w:val="24"/>
          <w:szCs w:val="24"/>
        </w:rPr>
        <w:t xml:space="preserve"> </w:t>
      </w:r>
      <w:r w:rsidR="006D2D2E" w:rsidRPr="009B1DD2">
        <w:rPr>
          <w:rFonts w:ascii="Times New Roman" w:eastAsiaTheme="minorEastAsia" w:hAnsi="Times New Roman" w:cs="Times New Roman"/>
          <w:kern w:val="24"/>
          <w:sz w:val="24"/>
          <w:szCs w:val="24"/>
        </w:rPr>
        <w:t>protein</w:t>
      </w:r>
      <w:r w:rsidR="006949CF" w:rsidRPr="009B1DD2">
        <w:rPr>
          <w:rFonts w:ascii="Times New Roman" w:eastAsiaTheme="minorEastAsia" w:hAnsi="Times New Roman" w:cs="Times New Roman"/>
          <w:kern w:val="24"/>
          <w:sz w:val="24"/>
          <w:szCs w:val="24"/>
        </w:rPr>
        <w:t xml:space="preserve"> </w:t>
      </w:r>
      <w:r w:rsidR="001D0061" w:rsidRPr="009B1DD2">
        <w:rPr>
          <w:rFonts w:ascii="Times New Roman" w:eastAsiaTheme="minorEastAsia" w:hAnsi="Times New Roman" w:cs="Times New Roman"/>
          <w:kern w:val="24"/>
          <w:sz w:val="24"/>
          <w:szCs w:val="24"/>
        </w:rPr>
        <w:t xml:space="preserve">expression using ingenuity </w:t>
      </w:r>
      <w:r w:rsidR="006949CF" w:rsidRPr="009B1DD2">
        <w:rPr>
          <w:rFonts w:ascii="Times New Roman" w:eastAsiaTheme="minorEastAsia" w:hAnsi="Times New Roman" w:cs="Times New Roman"/>
          <w:kern w:val="24"/>
          <w:sz w:val="24"/>
          <w:szCs w:val="24"/>
        </w:rPr>
        <w:t>pathways</w:t>
      </w:r>
      <w:r w:rsidR="001D0061" w:rsidRPr="009B1DD2">
        <w:rPr>
          <w:rFonts w:ascii="Times New Roman" w:eastAsiaTheme="minorEastAsia" w:hAnsi="Times New Roman" w:cs="Times New Roman"/>
          <w:kern w:val="24"/>
          <w:sz w:val="24"/>
          <w:szCs w:val="24"/>
        </w:rPr>
        <w:t xml:space="preserve"> analysis revealed that upregulation of syntaxin 11 (STX11) indirectly activates the IL-1</w:t>
      </w:r>
      <w:r w:rsidR="003112D8" w:rsidRPr="009B1DD2">
        <w:rPr>
          <w:rFonts w:ascii="Times New Roman" w:eastAsiaTheme="minorEastAsia" w:hAnsi="Times New Roman" w:cs="Times New Roman"/>
          <w:kern w:val="24"/>
          <w:sz w:val="24"/>
          <w:szCs w:val="24"/>
        </w:rPr>
        <w:t xml:space="preserve">β pro-inflammatory signalling pathway via </w:t>
      </w:r>
      <w:r w:rsidR="00485C38" w:rsidRPr="009B1DD2">
        <w:rPr>
          <w:rFonts w:ascii="Times New Roman" w:eastAsiaTheme="minorEastAsia" w:hAnsi="Times New Roman" w:cs="Times New Roman"/>
          <w:kern w:val="24"/>
          <w:sz w:val="24"/>
          <w:szCs w:val="24"/>
        </w:rPr>
        <w:t xml:space="preserve">platelet factor 4 </w:t>
      </w:r>
      <w:r w:rsidR="00485C38">
        <w:rPr>
          <w:rFonts w:ascii="Times New Roman" w:eastAsiaTheme="minorEastAsia" w:hAnsi="Times New Roman" w:cs="Times New Roman"/>
          <w:kern w:val="24"/>
          <w:sz w:val="24"/>
          <w:szCs w:val="24"/>
        </w:rPr>
        <w:t>(</w:t>
      </w:r>
      <w:r w:rsidR="007921D3" w:rsidRPr="009B1DD2">
        <w:rPr>
          <w:rFonts w:ascii="Times New Roman" w:eastAsiaTheme="minorEastAsia" w:hAnsi="Times New Roman" w:cs="Times New Roman"/>
          <w:kern w:val="24"/>
          <w:sz w:val="24"/>
          <w:szCs w:val="24"/>
        </w:rPr>
        <w:t>PF4</w:t>
      </w:r>
      <w:r w:rsidR="00485C38">
        <w:rPr>
          <w:rFonts w:ascii="Times New Roman" w:eastAsiaTheme="minorEastAsia" w:hAnsi="Times New Roman" w:cs="Times New Roman"/>
          <w:kern w:val="24"/>
          <w:sz w:val="24"/>
          <w:szCs w:val="24"/>
        </w:rPr>
        <w:t xml:space="preserve">) </w:t>
      </w:r>
      <w:r w:rsidR="007921D3" w:rsidRPr="009B1DD2">
        <w:rPr>
          <w:rFonts w:ascii="Times New Roman" w:eastAsiaTheme="minorEastAsia" w:hAnsi="Times New Roman" w:cs="Times New Roman"/>
          <w:kern w:val="24"/>
          <w:sz w:val="24"/>
          <w:szCs w:val="24"/>
        </w:rPr>
        <w:t xml:space="preserve">and HLA-DR (figure </w:t>
      </w:r>
      <w:r w:rsidR="00485C38">
        <w:rPr>
          <w:rFonts w:ascii="Times New Roman" w:eastAsiaTheme="minorEastAsia" w:hAnsi="Times New Roman" w:cs="Times New Roman"/>
          <w:kern w:val="24"/>
          <w:sz w:val="24"/>
          <w:szCs w:val="24"/>
        </w:rPr>
        <w:t>8C</w:t>
      </w:r>
      <w:r w:rsidR="007921D3" w:rsidRPr="009B1DD2">
        <w:rPr>
          <w:rFonts w:ascii="Times New Roman" w:eastAsiaTheme="minorEastAsia" w:hAnsi="Times New Roman" w:cs="Times New Roman"/>
          <w:kern w:val="24"/>
          <w:sz w:val="24"/>
          <w:szCs w:val="24"/>
        </w:rPr>
        <w:t>).</w:t>
      </w:r>
    </w:p>
    <w:p w14:paraId="6AB6B0BB" w14:textId="77777777" w:rsidR="006C6921" w:rsidRDefault="006C6921" w:rsidP="00851D96">
      <w:pPr>
        <w:spacing w:after="120" w:line="480" w:lineRule="auto"/>
        <w:jc w:val="both"/>
        <w:rPr>
          <w:rFonts w:ascii="Times New Roman" w:hAnsi="Times New Roman" w:cs="Times New Roman"/>
          <w:sz w:val="24"/>
          <w:szCs w:val="24"/>
        </w:rPr>
      </w:pPr>
    </w:p>
    <w:p w14:paraId="7DA6EF64" w14:textId="77777777" w:rsidR="00226087" w:rsidRDefault="00226087" w:rsidP="00851D96">
      <w:pPr>
        <w:spacing w:after="120" w:line="480" w:lineRule="auto"/>
        <w:jc w:val="both"/>
        <w:rPr>
          <w:rFonts w:ascii="Times New Roman" w:hAnsi="Times New Roman" w:cs="Times New Roman"/>
          <w:sz w:val="24"/>
          <w:szCs w:val="24"/>
        </w:rPr>
      </w:pPr>
    </w:p>
    <w:p w14:paraId="083ABA08" w14:textId="77777777" w:rsidR="00485C38" w:rsidRDefault="00485C38">
      <w:pPr>
        <w:rPr>
          <w:rFonts w:ascii="Times New Roman" w:eastAsiaTheme="minorEastAsia" w:hAnsi="Times New Roman" w:cs="Times New Roman"/>
          <w:b/>
          <w:kern w:val="24"/>
          <w:sz w:val="24"/>
          <w:szCs w:val="24"/>
        </w:rPr>
      </w:pPr>
      <w:r>
        <w:rPr>
          <w:rFonts w:ascii="Times New Roman" w:eastAsiaTheme="minorEastAsia" w:hAnsi="Times New Roman" w:cs="Times New Roman"/>
          <w:b/>
          <w:kern w:val="24"/>
          <w:sz w:val="24"/>
          <w:szCs w:val="24"/>
        </w:rPr>
        <w:br w:type="page"/>
      </w:r>
    </w:p>
    <w:p w14:paraId="4FFF6B32" w14:textId="77777777" w:rsidR="009C76B6" w:rsidRPr="009B1DD2" w:rsidRDefault="00925855" w:rsidP="00851D96">
      <w:pPr>
        <w:spacing w:after="120" w:line="480" w:lineRule="auto"/>
        <w:jc w:val="both"/>
        <w:rPr>
          <w:rFonts w:ascii="Times New Roman" w:eastAsiaTheme="minorEastAsia" w:hAnsi="Times New Roman" w:cs="Times New Roman"/>
          <w:b/>
          <w:kern w:val="24"/>
          <w:sz w:val="24"/>
          <w:szCs w:val="24"/>
        </w:rPr>
      </w:pPr>
      <w:r w:rsidRPr="009B1DD2">
        <w:rPr>
          <w:rFonts w:ascii="Times New Roman" w:eastAsiaTheme="minorEastAsia" w:hAnsi="Times New Roman" w:cs="Times New Roman"/>
          <w:b/>
          <w:kern w:val="24"/>
          <w:sz w:val="24"/>
          <w:szCs w:val="24"/>
        </w:rPr>
        <w:lastRenderedPageBreak/>
        <w:t>Discussion</w:t>
      </w:r>
      <w:r w:rsidR="007258E5" w:rsidRPr="009B1DD2">
        <w:rPr>
          <w:rFonts w:ascii="Times New Roman" w:eastAsiaTheme="minorEastAsia" w:hAnsi="Times New Roman" w:cs="Times New Roman"/>
          <w:b/>
          <w:kern w:val="24"/>
          <w:sz w:val="24"/>
          <w:szCs w:val="24"/>
        </w:rPr>
        <w:t xml:space="preserve"> </w:t>
      </w:r>
    </w:p>
    <w:p w14:paraId="14C0300A" w14:textId="77777777" w:rsidR="00AB2461" w:rsidRPr="009B1DD2" w:rsidRDefault="00661330" w:rsidP="00485C38">
      <w:pPr>
        <w:spacing w:after="120" w:line="480" w:lineRule="auto"/>
        <w:jc w:val="both"/>
        <w:rPr>
          <w:rFonts w:ascii="Times New Roman" w:eastAsiaTheme="minorEastAsia" w:hAnsi="Times New Roman" w:cs="Times New Roman"/>
          <w:kern w:val="24"/>
          <w:sz w:val="24"/>
          <w:szCs w:val="24"/>
        </w:rPr>
      </w:pPr>
      <w:r w:rsidRPr="00485C38">
        <w:rPr>
          <w:rFonts w:ascii="Times New Roman" w:eastAsiaTheme="minorEastAsia" w:hAnsi="Times New Roman" w:cs="Times New Roman"/>
          <w:kern w:val="24"/>
          <w:sz w:val="24"/>
          <w:szCs w:val="24"/>
        </w:rPr>
        <w:t xml:space="preserve">Clozapine is </w:t>
      </w:r>
      <w:r w:rsidR="009E1688">
        <w:rPr>
          <w:rFonts w:ascii="Times New Roman" w:eastAsiaTheme="minorEastAsia" w:hAnsi="Times New Roman" w:cs="Times New Roman"/>
          <w:kern w:val="24"/>
          <w:sz w:val="24"/>
          <w:szCs w:val="24"/>
        </w:rPr>
        <w:t>distinctive</w:t>
      </w:r>
      <w:r w:rsidR="00485C38">
        <w:rPr>
          <w:rFonts w:ascii="Times New Roman" w:eastAsiaTheme="minorEastAsia" w:hAnsi="Times New Roman" w:cs="Times New Roman"/>
          <w:kern w:val="24"/>
          <w:sz w:val="24"/>
          <w:szCs w:val="24"/>
        </w:rPr>
        <w:t xml:space="preserve"> in that it has been</w:t>
      </w:r>
      <w:r w:rsidRPr="00485C38">
        <w:rPr>
          <w:rFonts w:ascii="Times New Roman" w:eastAsiaTheme="minorEastAsia" w:hAnsi="Times New Roman" w:cs="Times New Roman"/>
          <w:kern w:val="24"/>
          <w:sz w:val="24"/>
          <w:szCs w:val="24"/>
        </w:rPr>
        <w:t xml:space="preserve"> </w:t>
      </w:r>
      <w:r w:rsidR="001E14B6" w:rsidRPr="00485C38">
        <w:rPr>
          <w:rFonts w:ascii="Times New Roman" w:eastAsiaTheme="minorEastAsia" w:hAnsi="Times New Roman" w:cs="Times New Roman"/>
          <w:kern w:val="24"/>
          <w:sz w:val="24"/>
          <w:szCs w:val="24"/>
        </w:rPr>
        <w:t>reinstated</w:t>
      </w:r>
      <w:r w:rsidRPr="00485C38">
        <w:rPr>
          <w:rFonts w:ascii="Times New Roman" w:eastAsiaTheme="minorEastAsia" w:hAnsi="Times New Roman" w:cs="Times New Roman"/>
          <w:kern w:val="24"/>
          <w:sz w:val="24"/>
          <w:szCs w:val="24"/>
        </w:rPr>
        <w:t xml:space="preserve"> to clinical practice after withdrawal due to </w:t>
      </w:r>
      <w:r w:rsidR="00861788" w:rsidRPr="00485C38">
        <w:rPr>
          <w:rFonts w:ascii="Times New Roman" w:eastAsiaTheme="minorEastAsia" w:hAnsi="Times New Roman" w:cs="Times New Roman"/>
          <w:kern w:val="24"/>
          <w:sz w:val="24"/>
          <w:szCs w:val="24"/>
        </w:rPr>
        <w:t>serious and sometimes fatal</w:t>
      </w:r>
      <w:r w:rsidRPr="00485C38">
        <w:rPr>
          <w:rFonts w:ascii="Times New Roman" w:eastAsiaTheme="minorEastAsia" w:hAnsi="Times New Roman" w:cs="Times New Roman"/>
          <w:kern w:val="24"/>
          <w:sz w:val="24"/>
          <w:szCs w:val="24"/>
        </w:rPr>
        <w:t xml:space="preserve"> </w:t>
      </w:r>
      <w:r w:rsidR="001D15F2">
        <w:rPr>
          <w:rFonts w:ascii="Times New Roman" w:eastAsiaTheme="minorEastAsia" w:hAnsi="Times New Roman" w:cs="Times New Roman"/>
          <w:kern w:val="24"/>
          <w:sz w:val="24"/>
          <w:szCs w:val="24"/>
        </w:rPr>
        <w:t>agranulocytosis</w:t>
      </w:r>
      <w:r w:rsidR="0058125D" w:rsidRPr="00485C38">
        <w:rPr>
          <w:rFonts w:ascii="Times New Roman" w:eastAsiaTheme="minorEastAsia" w:hAnsi="Times New Roman" w:cs="Times New Roman"/>
          <w:kern w:val="24"/>
          <w:sz w:val="24"/>
          <w:szCs w:val="24"/>
        </w:rPr>
        <w:t>.</w:t>
      </w:r>
      <w:r w:rsidR="003E4C0A" w:rsidRPr="00485C38">
        <w:rPr>
          <w:rFonts w:ascii="Times New Roman" w:eastAsiaTheme="minorEastAsia" w:hAnsi="Times New Roman" w:cs="Times New Roman"/>
          <w:kern w:val="24"/>
          <w:sz w:val="24"/>
          <w:szCs w:val="24"/>
        </w:rPr>
        <w:t xml:space="preserve"> </w:t>
      </w:r>
      <w:r w:rsidR="00485C38">
        <w:rPr>
          <w:rFonts w:ascii="Times New Roman" w:eastAsiaTheme="minorEastAsia" w:hAnsi="Times New Roman" w:cs="Times New Roman"/>
          <w:kern w:val="24"/>
          <w:sz w:val="24"/>
          <w:szCs w:val="24"/>
        </w:rPr>
        <w:t xml:space="preserve">This is because </w:t>
      </w:r>
      <w:r w:rsidR="00096ABF">
        <w:rPr>
          <w:rFonts w:ascii="Times New Roman" w:eastAsiaTheme="minorEastAsia" w:hAnsi="Times New Roman" w:cs="Times New Roman"/>
          <w:kern w:val="24"/>
          <w:sz w:val="24"/>
          <w:szCs w:val="24"/>
        </w:rPr>
        <w:t>clozapine is</w:t>
      </w:r>
      <w:r w:rsidR="001B0819" w:rsidRPr="00485C38">
        <w:rPr>
          <w:rFonts w:ascii="Times New Roman" w:eastAsiaTheme="minorEastAsia" w:hAnsi="Times New Roman" w:cs="Times New Roman"/>
          <w:kern w:val="24"/>
          <w:sz w:val="24"/>
          <w:szCs w:val="24"/>
        </w:rPr>
        <w:t xml:space="preserve"> the most efficacious drug </w:t>
      </w:r>
      <w:r w:rsidR="00096ABF">
        <w:rPr>
          <w:rFonts w:ascii="Times New Roman" w:eastAsiaTheme="minorEastAsia" w:hAnsi="Times New Roman" w:cs="Times New Roman"/>
          <w:kern w:val="24"/>
          <w:sz w:val="24"/>
          <w:szCs w:val="24"/>
        </w:rPr>
        <w:t>available</w:t>
      </w:r>
      <w:r w:rsidR="001B0819" w:rsidRPr="00485C38">
        <w:rPr>
          <w:rFonts w:ascii="Times New Roman" w:eastAsiaTheme="minorEastAsia" w:hAnsi="Times New Roman" w:cs="Times New Roman"/>
          <w:kern w:val="24"/>
          <w:sz w:val="24"/>
          <w:szCs w:val="24"/>
        </w:rPr>
        <w:t xml:space="preserve"> for</w:t>
      </w:r>
      <w:r w:rsidR="00485C38">
        <w:rPr>
          <w:rFonts w:ascii="Times New Roman" w:eastAsiaTheme="minorEastAsia" w:hAnsi="Times New Roman" w:cs="Times New Roman"/>
          <w:kern w:val="24"/>
          <w:sz w:val="24"/>
          <w:szCs w:val="24"/>
        </w:rPr>
        <w:t xml:space="preserve"> the management of treatment-</w:t>
      </w:r>
      <w:r w:rsidR="001B0819" w:rsidRPr="00485C38">
        <w:rPr>
          <w:rFonts w:ascii="Times New Roman" w:eastAsiaTheme="minorEastAsia" w:hAnsi="Times New Roman" w:cs="Times New Roman"/>
          <w:kern w:val="24"/>
          <w:sz w:val="24"/>
          <w:szCs w:val="24"/>
        </w:rPr>
        <w:t>resistant schizophrenia</w:t>
      </w:r>
      <w:r w:rsidR="00CE01F2" w:rsidRPr="00485C38">
        <w:rPr>
          <w:rFonts w:ascii="Times New Roman" w:eastAsiaTheme="minorEastAsia" w:hAnsi="Times New Roman" w:cs="Times New Roman"/>
          <w:kern w:val="24"/>
          <w:sz w:val="24"/>
          <w:szCs w:val="24"/>
        </w:rPr>
        <w:t xml:space="preserve">. </w:t>
      </w:r>
      <w:r w:rsidR="009E1688">
        <w:rPr>
          <w:rFonts w:ascii="Times New Roman" w:eastAsiaTheme="minorEastAsia" w:hAnsi="Times New Roman" w:cs="Times New Roman"/>
          <w:kern w:val="24"/>
          <w:sz w:val="24"/>
          <w:szCs w:val="24"/>
        </w:rPr>
        <w:t>I</w:t>
      </w:r>
      <w:r w:rsidR="00CE01F2" w:rsidRPr="00485C38">
        <w:rPr>
          <w:rFonts w:ascii="Times New Roman" w:eastAsiaTheme="minorEastAsia" w:hAnsi="Times New Roman" w:cs="Times New Roman"/>
          <w:kern w:val="24"/>
          <w:sz w:val="24"/>
          <w:szCs w:val="24"/>
        </w:rPr>
        <w:t xml:space="preserve">ts use is accompanied by </w:t>
      </w:r>
      <w:r w:rsidR="001B0819" w:rsidRPr="00485C38">
        <w:rPr>
          <w:rFonts w:ascii="Times New Roman" w:eastAsiaTheme="minorEastAsia" w:hAnsi="Times New Roman" w:cs="Times New Roman"/>
          <w:kern w:val="24"/>
          <w:sz w:val="24"/>
          <w:szCs w:val="24"/>
        </w:rPr>
        <w:t>monitoring of haematological paramete</w:t>
      </w:r>
      <w:r w:rsidR="001B0AD5" w:rsidRPr="00485C38">
        <w:rPr>
          <w:rFonts w:ascii="Times New Roman" w:eastAsiaTheme="minorEastAsia" w:hAnsi="Times New Roman" w:cs="Times New Roman"/>
          <w:kern w:val="24"/>
          <w:sz w:val="24"/>
          <w:szCs w:val="24"/>
        </w:rPr>
        <w:t>rs, especially white blood cell</w:t>
      </w:r>
      <w:r w:rsidR="00485C38">
        <w:rPr>
          <w:rFonts w:ascii="Times New Roman" w:eastAsiaTheme="minorEastAsia" w:hAnsi="Times New Roman" w:cs="Times New Roman"/>
          <w:kern w:val="24"/>
          <w:sz w:val="24"/>
          <w:szCs w:val="24"/>
        </w:rPr>
        <w:t xml:space="preserve"> counts, to </w:t>
      </w:r>
      <w:r w:rsidR="001E14B6">
        <w:rPr>
          <w:rFonts w:ascii="Times New Roman" w:eastAsiaTheme="minorEastAsia" w:hAnsi="Times New Roman" w:cs="Times New Roman"/>
          <w:kern w:val="24"/>
          <w:sz w:val="24"/>
          <w:szCs w:val="24"/>
        </w:rPr>
        <w:t>detect the development of</w:t>
      </w:r>
      <w:r w:rsidR="00DE469C">
        <w:rPr>
          <w:rFonts w:ascii="Times New Roman" w:eastAsiaTheme="minorEastAsia" w:hAnsi="Times New Roman" w:cs="Times New Roman"/>
          <w:kern w:val="24"/>
          <w:sz w:val="24"/>
          <w:szCs w:val="24"/>
        </w:rPr>
        <w:t xml:space="preserve"> neutropenia at the earliest possible time</w:t>
      </w:r>
      <w:r w:rsidR="00A311C8">
        <w:rPr>
          <w:rFonts w:ascii="Times New Roman" w:eastAsiaTheme="minorEastAsia" w:hAnsi="Times New Roman" w:cs="Times New Roman"/>
          <w:kern w:val="24"/>
          <w:sz w:val="24"/>
          <w:szCs w:val="24"/>
        </w:rPr>
        <w:t>-</w:t>
      </w:r>
      <w:r w:rsidR="00DE469C">
        <w:rPr>
          <w:rFonts w:ascii="Times New Roman" w:eastAsiaTheme="minorEastAsia" w:hAnsi="Times New Roman" w:cs="Times New Roman"/>
          <w:kern w:val="24"/>
          <w:sz w:val="24"/>
          <w:szCs w:val="24"/>
        </w:rPr>
        <w:t>point and prevent the neutropenia from p</w:t>
      </w:r>
      <w:r w:rsidR="001D15F2">
        <w:rPr>
          <w:rFonts w:ascii="Times New Roman" w:eastAsiaTheme="minorEastAsia" w:hAnsi="Times New Roman" w:cs="Times New Roman"/>
          <w:kern w:val="24"/>
          <w:sz w:val="24"/>
          <w:szCs w:val="24"/>
        </w:rPr>
        <w:t>rogressing to agranulocytosis</w:t>
      </w:r>
      <w:r w:rsidR="001B0819" w:rsidRPr="00485C38">
        <w:rPr>
          <w:rFonts w:ascii="Times New Roman" w:eastAsiaTheme="minorEastAsia" w:hAnsi="Times New Roman" w:cs="Times New Roman"/>
          <w:kern w:val="24"/>
          <w:sz w:val="24"/>
          <w:szCs w:val="24"/>
        </w:rPr>
        <w:t xml:space="preserve">. </w:t>
      </w:r>
      <w:r w:rsidR="00A449B4" w:rsidRPr="00485C38">
        <w:rPr>
          <w:rFonts w:ascii="Times New Roman" w:eastAsiaTheme="minorEastAsia" w:hAnsi="Times New Roman" w:cs="Times New Roman"/>
          <w:kern w:val="24"/>
          <w:sz w:val="24"/>
          <w:szCs w:val="24"/>
        </w:rPr>
        <w:t>T</w:t>
      </w:r>
      <w:r w:rsidR="00AB2461" w:rsidRPr="00485C38">
        <w:rPr>
          <w:rFonts w:ascii="Times New Roman" w:eastAsiaTheme="minorEastAsia" w:hAnsi="Times New Roman" w:cs="Times New Roman"/>
          <w:kern w:val="24"/>
          <w:sz w:val="24"/>
          <w:szCs w:val="24"/>
        </w:rPr>
        <w:t xml:space="preserve">he delayed onset of neutropenia (1-2 weeks) and </w:t>
      </w:r>
      <w:r w:rsidR="001D15F2">
        <w:rPr>
          <w:rFonts w:ascii="Times New Roman" w:eastAsiaTheme="minorEastAsia" w:hAnsi="Times New Roman" w:cs="Times New Roman"/>
          <w:kern w:val="24"/>
          <w:sz w:val="24"/>
          <w:szCs w:val="24"/>
        </w:rPr>
        <w:t>agranulocytosis</w:t>
      </w:r>
      <w:r w:rsidR="00AB2461" w:rsidRPr="00485C38">
        <w:rPr>
          <w:rFonts w:ascii="Times New Roman" w:eastAsiaTheme="minorEastAsia" w:hAnsi="Times New Roman" w:cs="Times New Roman"/>
          <w:kern w:val="24"/>
          <w:sz w:val="24"/>
          <w:szCs w:val="24"/>
        </w:rPr>
        <w:t xml:space="preserve"> (3-4 weeks) after initial clozapine exposure, the rapid onset upon rechallenge and multiple HLA associations are plausible reasons to support an immune-mediated pathogenesis </w:t>
      </w:r>
      <w:r w:rsidR="00AB2461" w:rsidRPr="00485C38">
        <w:rPr>
          <w:rFonts w:ascii="Times New Roman" w:eastAsiaTheme="minorEastAsia" w:hAnsi="Times New Roman" w:cs="Times New Roman"/>
          <w:kern w:val="24"/>
          <w:sz w:val="24"/>
          <w:szCs w:val="24"/>
        </w:rPr>
        <w:fldChar w:fldCharType="begin">
          <w:fldData xml:space="preserve">PEVuZE5vdGU+PENpdGU+PEF1dGhvcj5MZWdnZTwvQXV0aG9yPjxZZWFyPjIwMTk8L1llYXI+PFJl
Y051bT45MDcxPC9SZWNOdW0+PERpc3BsYXlUZXh0Pig4KTwvRGlzcGxheVRleHQ+PHJlY29yZD48
cmVjLW51bWJlcj45MDcxPC9yZWMtbnVtYmVyPjxmb3JlaWduLWtleXM+PGtleSBhcHA9IkVOIiBk
Yi1pZD0iYTB0eHZ6eDBmc3h4OTNlcmVyb3Z0MndqYXp6enp6eGR0cmFhIiB0aW1lc3RhbXA9IjE1
ODU1NzM3NTUiPjkwNzE8L2tleT48L2ZvcmVpZ24ta2V5cz48cmVmLXR5cGUgbmFtZT0iSm91cm5h
bCBBcnRpY2xlIj4xNzwvcmVmLXR5cGU+PGNvbnRyaWJ1dG9ycz48YXV0aG9ycz48YXV0aG9yPkxl
Z2dlLCBTLiBFLjwvYXV0aG9yPjxhdXRob3I+V2FsdGVycywgSi4gVC48L2F1dGhvcj48L2F1dGhv
cnM+PC9jb250cmlidXRvcnM+PGF1dGgtYWRkcmVzcz5NUkMgQ2VudHJlIGZvciBOZXVyb3BzeWNo
aWF0cmljIEdlbmV0aWNzICZhbXA7IEdlbm9taWNzLCBEaXZpc2lvbiBvZiBQc3ljaG9sb2dpY2Fs
IE1lZGljaW5lICZhbXA7IENsaW5pY2FsIE5ldXJvc2NpZW5jZXMsIFNjaG9vbCBvZiBNZWRpY2lu
ZSwgQ2FyZGlmZiBVbml2ZXJzaXR5LCBDYXJkaWZmLCBDRjI0IDRIUSwgVUsuPC9hdXRoLWFkZHJl
c3M+PHRpdGxlcz48dGl0bGU+R2VuZXRpY3Mgb2YgY2xvemFwaW5lLWFzc29jaWF0ZWQgbmV1dHJv
cGVuaWE6IHJlY2VudCBhZHZhbmNlcywgY2hhbGxlbmdlcyBhbmQgZnV0dXJlIHBlcnNwZWN0aXZl
PC90aXRsZT48c2Vjb25kYXJ5LXRpdGxlPlBoYXJtYWNvZ2Vub21pY3M8L3NlY29uZGFyeS10aXRs
ZT48L3RpdGxlcz48cGVyaW9kaWNhbD48ZnVsbC10aXRsZT5QaGFybWFjb2dlbm9taWNzPC9mdWxs
LXRpdGxlPjwvcGVyaW9kaWNhbD48cGFnZXM+Mjc5LTI5MDwvcGFnZXM+PHZvbHVtZT4yMDwvdm9s
dW1lPjxudW1iZXI+NDwvbnVtYmVyPjxlZGl0aW9uPjIwMTkvMDIvMTY8L2VkaXRpb24+PGtleXdv
cmRzPjxrZXl3b3JkPkFncmFudWxvY3l0b3Npcy9jaGVtaWNhbGx5IGluZHVjZWQvZXBpZGVtaW9s
b2d5LypnZW5ldGljcy9wYXRob2xvZ3k8L2tleXdvcmQ+PGtleXdvcmQ+QW50aXBzeWNob3RpYyBB
Z2VudHMvYWR2ZXJzZSBlZmZlY3RzL3RoZXJhcGV1dGljIHVzZTwva2V5d29yZD48a2V5d29yZD5D
bG96YXBpbmUvKmFkdmVyc2UgZWZmZWN0cy90aGVyYXBldXRpYyB1c2U8L2tleXdvcmQ+PGtleXdv
cmQ+R2VuZXRpYyBBc3NvY2lhdGlvbiBTdHVkaWVzPC9rZXl3b3JkPjxrZXl3b3JkPkdlbm90eXBl
PC9rZXl3b3JkPjxrZXl3b3JkPkhMQS1CIEFudGlnZW5zL2dlbmV0aWNzPC9rZXl3b3JkPjxrZXl3
b3JkPkhMQS1EUSBiZXRhLUNoYWlucy9nZW5ldGljczwva2V5d29yZD48a2V5d29yZD5IdW1hbnM8
L2tleXdvcmQ+PGtleXdvcmQ+TmV1dHJvcGVuaWEvY2hlbWljYWxseSBpbmR1Y2VkL2VwaWRlbWlv
bG9neS8qZ2VuZXRpY3MvcGF0aG9sb2d5PC9rZXl3b3JkPjxrZXl3b3JkPlNjaGl6b3BocmVuaWEv
Y29tcGxpY2F0aW9ucy8qZHJ1ZyB0aGVyYXB5L2VwaWRlbWlvbG9neS9nZW5ldGljczwva2V5d29y
ZD48a2V5d29yZD5Tb2x1dGUgQ2FycmllciBPcmdhbmljIEFuaW9uIFRyYW5zcG9ydGVyIEZhbWls
eSBNZW1iZXIgMUIzL2dlbmV0aWNzPC9rZXl3b3JkPjxrZXl3b3JkPiphZ3JhbnVsb2N5dG9zaXM8
L2tleXdvcmQ+PGtleXdvcmQ+KmNsb3phcGluZTwva2V5d29yZD48a2V5d29yZD4qbmV1dHJvcGVu
aWE8L2tleXdvcmQ+PGtleXdvcmQ+KnBoYXJtYWNvZ2VuZXRpY3M8L2tleXdvcmQ+PGtleXdvcmQ+
KnNjaGl6b3BocmVuaWE8L2tleXdvcmQ+PC9rZXl3b3Jkcz48ZGF0ZXM+PHllYXI+MjAxOTwveWVh
cj48cHViLWRhdGVzPjxkYXRlPk1hcjwvZGF0ZT48L3B1Yi1kYXRlcz48L2RhdGVzPjxpc2JuPjE3
NDQtODA0MiAoRWxlY3Ryb25pYykmI3hEOzE0NjItMjQxNiAoTGlua2luZyk8L2lzYm4+PGFjY2Vz
c2lvbi1udW0+MzA3Njc3MTA8L2FjY2Vzc2lvbi1udW0+PHVybHM+PHJlbGF0ZWQtdXJscz48dXJs
Pmh0dHBzOi8vd3d3Lm5jYmkubmxtLm5paC5nb3YvcHVibWVkLzMwNzY3NzEwPC91cmw+PC9yZWxh
dGVkLXVybHM+PC91cmxzPjxjdXN0b20yPlBNQzY1NjMxMTY8L2N1c3RvbTI+PGVsZWN0cm9uaWMt
cmVzb3VyY2UtbnVtPjEwLjIyMTcvcGdzLTIwMTgtMDE4ODwvZWxlY3Ryb25pYy1yZXNvdXJjZS1u
dW0+PC9yZWNvcmQ+PC9DaXRlPjwvRW5kTm90ZT4A
</w:fldData>
        </w:fldChar>
      </w:r>
      <w:r w:rsidR="006B1D1C">
        <w:rPr>
          <w:rFonts w:ascii="Times New Roman" w:eastAsiaTheme="minorEastAsia" w:hAnsi="Times New Roman" w:cs="Times New Roman"/>
          <w:kern w:val="24"/>
          <w:sz w:val="24"/>
          <w:szCs w:val="24"/>
        </w:rPr>
        <w:instrText xml:space="preserve"> ADDIN EN.CITE </w:instrText>
      </w:r>
      <w:r w:rsidR="006B1D1C">
        <w:rPr>
          <w:rFonts w:ascii="Times New Roman" w:eastAsiaTheme="minorEastAsia" w:hAnsi="Times New Roman" w:cs="Times New Roman"/>
          <w:kern w:val="24"/>
          <w:sz w:val="24"/>
          <w:szCs w:val="24"/>
        </w:rPr>
        <w:fldChar w:fldCharType="begin">
          <w:fldData xml:space="preserve">PEVuZE5vdGU+PENpdGU+PEF1dGhvcj5MZWdnZTwvQXV0aG9yPjxZZWFyPjIwMTk8L1llYXI+PFJl
Y051bT45MDcxPC9SZWNOdW0+PERpc3BsYXlUZXh0Pig4KTwvRGlzcGxheVRleHQ+PHJlY29yZD48
cmVjLW51bWJlcj45MDcxPC9yZWMtbnVtYmVyPjxmb3JlaWduLWtleXM+PGtleSBhcHA9IkVOIiBk
Yi1pZD0iYTB0eHZ6eDBmc3h4OTNlcmVyb3Z0MndqYXp6enp6eGR0cmFhIiB0aW1lc3RhbXA9IjE1
ODU1NzM3NTUiPjkwNzE8L2tleT48L2ZvcmVpZ24ta2V5cz48cmVmLXR5cGUgbmFtZT0iSm91cm5h
bCBBcnRpY2xlIj4xNzwvcmVmLXR5cGU+PGNvbnRyaWJ1dG9ycz48YXV0aG9ycz48YXV0aG9yPkxl
Z2dlLCBTLiBFLjwvYXV0aG9yPjxhdXRob3I+V2FsdGVycywgSi4gVC48L2F1dGhvcj48L2F1dGhv
cnM+PC9jb250cmlidXRvcnM+PGF1dGgtYWRkcmVzcz5NUkMgQ2VudHJlIGZvciBOZXVyb3BzeWNo
aWF0cmljIEdlbmV0aWNzICZhbXA7IEdlbm9taWNzLCBEaXZpc2lvbiBvZiBQc3ljaG9sb2dpY2Fs
IE1lZGljaW5lICZhbXA7IENsaW5pY2FsIE5ldXJvc2NpZW5jZXMsIFNjaG9vbCBvZiBNZWRpY2lu
ZSwgQ2FyZGlmZiBVbml2ZXJzaXR5LCBDYXJkaWZmLCBDRjI0IDRIUSwgVUsuPC9hdXRoLWFkZHJl
c3M+PHRpdGxlcz48dGl0bGU+R2VuZXRpY3Mgb2YgY2xvemFwaW5lLWFzc29jaWF0ZWQgbmV1dHJv
cGVuaWE6IHJlY2VudCBhZHZhbmNlcywgY2hhbGxlbmdlcyBhbmQgZnV0dXJlIHBlcnNwZWN0aXZl
PC90aXRsZT48c2Vjb25kYXJ5LXRpdGxlPlBoYXJtYWNvZ2Vub21pY3M8L3NlY29uZGFyeS10aXRs
ZT48L3RpdGxlcz48cGVyaW9kaWNhbD48ZnVsbC10aXRsZT5QaGFybWFjb2dlbm9taWNzPC9mdWxs
LXRpdGxlPjwvcGVyaW9kaWNhbD48cGFnZXM+Mjc5LTI5MDwvcGFnZXM+PHZvbHVtZT4yMDwvdm9s
dW1lPjxudW1iZXI+NDwvbnVtYmVyPjxlZGl0aW9uPjIwMTkvMDIvMTY8L2VkaXRpb24+PGtleXdv
cmRzPjxrZXl3b3JkPkFncmFudWxvY3l0b3Npcy9jaGVtaWNhbGx5IGluZHVjZWQvZXBpZGVtaW9s
b2d5LypnZW5ldGljcy9wYXRob2xvZ3k8L2tleXdvcmQ+PGtleXdvcmQ+QW50aXBzeWNob3RpYyBB
Z2VudHMvYWR2ZXJzZSBlZmZlY3RzL3RoZXJhcGV1dGljIHVzZTwva2V5d29yZD48a2V5d29yZD5D
bG96YXBpbmUvKmFkdmVyc2UgZWZmZWN0cy90aGVyYXBldXRpYyB1c2U8L2tleXdvcmQ+PGtleXdv
cmQ+R2VuZXRpYyBBc3NvY2lhdGlvbiBTdHVkaWVzPC9rZXl3b3JkPjxrZXl3b3JkPkdlbm90eXBl
PC9rZXl3b3JkPjxrZXl3b3JkPkhMQS1CIEFudGlnZW5zL2dlbmV0aWNzPC9rZXl3b3JkPjxrZXl3
b3JkPkhMQS1EUSBiZXRhLUNoYWlucy9nZW5ldGljczwva2V5d29yZD48a2V5d29yZD5IdW1hbnM8
L2tleXdvcmQ+PGtleXdvcmQ+TmV1dHJvcGVuaWEvY2hlbWljYWxseSBpbmR1Y2VkL2VwaWRlbWlv
bG9neS8qZ2VuZXRpY3MvcGF0aG9sb2d5PC9rZXl3b3JkPjxrZXl3b3JkPlNjaGl6b3BocmVuaWEv
Y29tcGxpY2F0aW9ucy8qZHJ1ZyB0aGVyYXB5L2VwaWRlbWlvbG9neS9nZW5ldGljczwva2V5d29y
ZD48a2V5d29yZD5Tb2x1dGUgQ2FycmllciBPcmdhbmljIEFuaW9uIFRyYW5zcG9ydGVyIEZhbWls
eSBNZW1iZXIgMUIzL2dlbmV0aWNzPC9rZXl3b3JkPjxrZXl3b3JkPiphZ3JhbnVsb2N5dG9zaXM8
L2tleXdvcmQ+PGtleXdvcmQ+KmNsb3phcGluZTwva2V5d29yZD48a2V5d29yZD4qbmV1dHJvcGVu
aWE8L2tleXdvcmQ+PGtleXdvcmQ+KnBoYXJtYWNvZ2VuZXRpY3M8L2tleXdvcmQ+PGtleXdvcmQ+
KnNjaGl6b3BocmVuaWE8L2tleXdvcmQ+PC9rZXl3b3Jkcz48ZGF0ZXM+PHllYXI+MjAxOTwveWVh
cj48cHViLWRhdGVzPjxkYXRlPk1hcjwvZGF0ZT48L3B1Yi1kYXRlcz48L2RhdGVzPjxpc2JuPjE3
NDQtODA0MiAoRWxlY3Ryb25pYykmI3hEOzE0NjItMjQxNiAoTGlua2luZyk8L2lzYm4+PGFjY2Vz
c2lvbi1udW0+MzA3Njc3MTA8L2FjY2Vzc2lvbi1udW0+PHVybHM+PHJlbGF0ZWQtdXJscz48dXJs
Pmh0dHBzOi8vd3d3Lm5jYmkubmxtLm5paC5nb3YvcHVibWVkLzMwNzY3NzEwPC91cmw+PC9yZWxh
dGVkLXVybHM+PC91cmxzPjxjdXN0b20yPlBNQzY1NjMxMTY8L2N1c3RvbTI+PGVsZWN0cm9uaWMt
cmVzb3VyY2UtbnVtPjEwLjIyMTcvcGdzLTIwMTgtMDE4ODwvZWxlY3Ryb25pYy1yZXNvdXJjZS1u
dW0+PC9yZWNvcmQ+PC9DaXRlPjwvRW5kTm90ZT4A
</w:fldData>
        </w:fldChar>
      </w:r>
      <w:r w:rsidR="006B1D1C">
        <w:rPr>
          <w:rFonts w:ascii="Times New Roman" w:eastAsiaTheme="minorEastAsia" w:hAnsi="Times New Roman" w:cs="Times New Roman"/>
          <w:kern w:val="24"/>
          <w:sz w:val="24"/>
          <w:szCs w:val="24"/>
        </w:rPr>
        <w:instrText xml:space="preserve"> ADDIN EN.CITE.DATA </w:instrText>
      </w:r>
      <w:r w:rsidR="006B1D1C">
        <w:rPr>
          <w:rFonts w:ascii="Times New Roman" w:eastAsiaTheme="minorEastAsia" w:hAnsi="Times New Roman" w:cs="Times New Roman"/>
          <w:kern w:val="24"/>
          <w:sz w:val="24"/>
          <w:szCs w:val="24"/>
        </w:rPr>
      </w:r>
      <w:r w:rsidR="006B1D1C">
        <w:rPr>
          <w:rFonts w:ascii="Times New Roman" w:eastAsiaTheme="minorEastAsia" w:hAnsi="Times New Roman" w:cs="Times New Roman"/>
          <w:kern w:val="24"/>
          <w:sz w:val="24"/>
          <w:szCs w:val="24"/>
        </w:rPr>
        <w:fldChar w:fldCharType="end"/>
      </w:r>
      <w:r w:rsidR="00AB2461" w:rsidRPr="00485C38">
        <w:rPr>
          <w:rFonts w:ascii="Times New Roman" w:eastAsiaTheme="minorEastAsia" w:hAnsi="Times New Roman" w:cs="Times New Roman"/>
          <w:kern w:val="24"/>
          <w:sz w:val="24"/>
          <w:szCs w:val="24"/>
        </w:rPr>
        <w:fldChar w:fldCharType="separate"/>
      </w:r>
      <w:r w:rsidR="006B1D1C">
        <w:rPr>
          <w:rFonts w:ascii="Times New Roman" w:eastAsiaTheme="minorEastAsia" w:hAnsi="Times New Roman" w:cs="Times New Roman"/>
          <w:noProof/>
          <w:kern w:val="24"/>
          <w:sz w:val="24"/>
          <w:szCs w:val="24"/>
        </w:rPr>
        <w:t>(8)</w:t>
      </w:r>
      <w:r w:rsidR="00AB2461" w:rsidRPr="00485C38">
        <w:rPr>
          <w:rFonts w:ascii="Times New Roman" w:eastAsiaTheme="minorEastAsia" w:hAnsi="Times New Roman" w:cs="Times New Roman"/>
          <w:kern w:val="24"/>
          <w:sz w:val="24"/>
          <w:szCs w:val="24"/>
        </w:rPr>
        <w:fldChar w:fldCharType="end"/>
      </w:r>
      <w:r w:rsidR="00AB2461" w:rsidRPr="00485C38">
        <w:rPr>
          <w:rFonts w:ascii="Times New Roman" w:eastAsiaTheme="minorEastAsia" w:hAnsi="Times New Roman" w:cs="Times New Roman"/>
          <w:kern w:val="24"/>
          <w:sz w:val="24"/>
          <w:szCs w:val="24"/>
        </w:rPr>
        <w:t xml:space="preserve">. </w:t>
      </w:r>
      <w:r w:rsidR="00A449B4" w:rsidRPr="00485C38">
        <w:rPr>
          <w:rFonts w:ascii="Times New Roman" w:eastAsiaTheme="minorEastAsia" w:hAnsi="Times New Roman" w:cs="Times New Roman"/>
          <w:kern w:val="24"/>
          <w:sz w:val="24"/>
          <w:szCs w:val="24"/>
        </w:rPr>
        <w:t xml:space="preserve">Hence, there is a need to examine </w:t>
      </w:r>
      <w:r w:rsidR="001D15F2">
        <w:rPr>
          <w:rFonts w:ascii="Times New Roman" w:eastAsiaTheme="minorEastAsia" w:hAnsi="Times New Roman" w:cs="Times New Roman"/>
          <w:kern w:val="24"/>
          <w:sz w:val="24"/>
          <w:szCs w:val="24"/>
        </w:rPr>
        <w:t>w</w:t>
      </w:r>
      <w:r w:rsidR="009E1688">
        <w:rPr>
          <w:rFonts w:ascii="Times New Roman" w:eastAsiaTheme="minorEastAsia" w:hAnsi="Times New Roman" w:cs="Times New Roman"/>
          <w:kern w:val="24"/>
          <w:sz w:val="24"/>
          <w:szCs w:val="24"/>
        </w:rPr>
        <w:t>hether clozapine stimulates</w:t>
      </w:r>
      <w:r w:rsidR="001D15F2">
        <w:rPr>
          <w:rFonts w:ascii="Times New Roman" w:eastAsiaTheme="minorEastAsia" w:hAnsi="Times New Roman" w:cs="Times New Roman"/>
          <w:kern w:val="24"/>
          <w:sz w:val="24"/>
          <w:szCs w:val="24"/>
        </w:rPr>
        <w:t xml:space="preserve"> human T-cells to proliferate and secrete effector molecules.</w:t>
      </w:r>
      <w:r w:rsidR="00A449B4" w:rsidRPr="009B1DD2">
        <w:rPr>
          <w:rFonts w:ascii="Times New Roman" w:eastAsiaTheme="minorEastAsia" w:hAnsi="Times New Roman" w:cs="Times New Roman"/>
          <w:kern w:val="24"/>
          <w:sz w:val="24"/>
          <w:szCs w:val="24"/>
        </w:rPr>
        <w:t xml:space="preserve"> </w:t>
      </w:r>
      <w:r w:rsidR="00AB2461" w:rsidRPr="009B1DD2">
        <w:rPr>
          <w:rFonts w:ascii="Times New Roman" w:eastAsiaTheme="minorEastAsia" w:hAnsi="Times New Roman" w:cs="Times New Roman"/>
          <w:kern w:val="24"/>
          <w:sz w:val="24"/>
          <w:szCs w:val="24"/>
        </w:rPr>
        <w:t xml:space="preserve"> </w:t>
      </w:r>
    </w:p>
    <w:p w14:paraId="2BFF9F10" w14:textId="77777777" w:rsidR="00C46D9C" w:rsidRPr="00084F89" w:rsidRDefault="009E1688" w:rsidP="00C46D9C">
      <w:pPr>
        <w:spacing w:after="120" w:line="480" w:lineRule="auto"/>
        <w:jc w:val="both"/>
        <w:rPr>
          <w:rFonts w:ascii="Times New Roman" w:hAnsi="Times New Roman" w:cs="Times New Roman"/>
          <w:sz w:val="24"/>
          <w:szCs w:val="24"/>
        </w:rPr>
      </w:pPr>
      <w:r>
        <w:rPr>
          <w:rFonts w:ascii="Times New Roman" w:eastAsiaTheme="minorEastAsia" w:hAnsi="Times New Roman" w:cs="Times New Roman"/>
          <w:kern w:val="24"/>
          <w:sz w:val="24"/>
          <w:szCs w:val="24"/>
        </w:rPr>
        <w:t xml:space="preserve">Initial experiments aimed to detect the presence of clozapine-responsive T-cells in blood of patients with </w:t>
      </w:r>
      <w:commentRangeStart w:id="4"/>
      <w:r>
        <w:rPr>
          <w:rFonts w:ascii="Times New Roman" w:eastAsiaTheme="minorEastAsia" w:hAnsi="Times New Roman" w:cs="Times New Roman"/>
          <w:kern w:val="24"/>
          <w:sz w:val="24"/>
          <w:szCs w:val="24"/>
        </w:rPr>
        <w:t xml:space="preserve">agranulocytosis </w:t>
      </w:r>
      <w:commentRangeEnd w:id="4"/>
      <w:r w:rsidR="003A3928">
        <w:rPr>
          <w:rStyle w:val="CommentReference"/>
        </w:rPr>
        <w:commentReference w:id="4"/>
      </w:r>
      <w:r>
        <w:rPr>
          <w:rFonts w:ascii="Times New Roman" w:eastAsiaTheme="minorEastAsia" w:hAnsi="Times New Roman" w:cs="Times New Roman"/>
          <w:kern w:val="24"/>
          <w:sz w:val="24"/>
          <w:szCs w:val="24"/>
        </w:rPr>
        <w:t xml:space="preserve">using </w:t>
      </w:r>
      <w:r w:rsidR="004D2FDF" w:rsidRPr="009B1DD2">
        <w:rPr>
          <w:rFonts w:ascii="Times New Roman" w:eastAsiaTheme="minorEastAsia" w:hAnsi="Times New Roman" w:cs="Times New Roman"/>
          <w:kern w:val="24"/>
          <w:sz w:val="24"/>
          <w:szCs w:val="24"/>
        </w:rPr>
        <w:t xml:space="preserve">the </w:t>
      </w:r>
      <w:r>
        <w:rPr>
          <w:rFonts w:ascii="Times New Roman" w:eastAsiaTheme="minorEastAsia" w:hAnsi="Times New Roman" w:cs="Times New Roman"/>
          <w:kern w:val="24"/>
          <w:sz w:val="24"/>
          <w:szCs w:val="24"/>
        </w:rPr>
        <w:t xml:space="preserve">lymphocyte transformation test </w:t>
      </w:r>
      <w:r w:rsidR="004D2FDF" w:rsidRPr="009B1DD2">
        <w:rPr>
          <w:rFonts w:ascii="Times New Roman" w:eastAsiaTheme="minorEastAsia" w:hAnsi="Times New Roman" w:cs="Times New Roman"/>
          <w:kern w:val="24"/>
          <w:sz w:val="24"/>
          <w:szCs w:val="24"/>
        </w:rPr>
        <w:t xml:space="preserve">and </w:t>
      </w:r>
      <w:r w:rsidR="004D2FDF" w:rsidRPr="009B1DD2">
        <w:rPr>
          <w:rFonts w:ascii="Times New Roman" w:hAnsi="Times New Roman" w:cs="Times New Roman"/>
          <w:sz w:val="24"/>
          <w:szCs w:val="24"/>
          <w:lang w:val="en"/>
        </w:rPr>
        <w:t xml:space="preserve">IFN‐γ </w:t>
      </w:r>
      <w:r>
        <w:rPr>
          <w:rFonts w:ascii="Times New Roman" w:hAnsi="Times New Roman" w:cs="Times New Roman"/>
          <w:sz w:val="24"/>
          <w:szCs w:val="24"/>
          <w:lang w:val="en"/>
        </w:rPr>
        <w:t xml:space="preserve">ELISpot </w:t>
      </w:r>
      <w:r w:rsidR="004D2FDF" w:rsidRPr="009B1DD2">
        <w:rPr>
          <w:rFonts w:ascii="Times New Roman" w:hAnsi="Times New Roman" w:cs="Times New Roman"/>
          <w:sz w:val="24"/>
          <w:szCs w:val="24"/>
          <w:lang w:val="en"/>
        </w:rPr>
        <w:t>assay</w:t>
      </w:r>
      <w:r>
        <w:rPr>
          <w:rFonts w:ascii="Times New Roman" w:hAnsi="Times New Roman" w:cs="Times New Roman"/>
          <w:sz w:val="24"/>
          <w:szCs w:val="24"/>
          <w:lang w:val="en"/>
        </w:rPr>
        <w:t xml:space="preserve">, which measure proliferation and cytokine release, respectively. Patients were selected </w:t>
      </w:r>
      <w:r w:rsidR="00B13A6B">
        <w:rPr>
          <w:rFonts w:ascii="Times New Roman" w:hAnsi="Times New Roman" w:cs="Times New Roman"/>
          <w:sz w:val="24"/>
          <w:szCs w:val="24"/>
          <w:lang w:val="en"/>
        </w:rPr>
        <w:t xml:space="preserve">primarily </w:t>
      </w:r>
      <w:r w:rsidR="00DE469C">
        <w:rPr>
          <w:rFonts w:ascii="Times New Roman" w:hAnsi="Times New Roman" w:cs="Times New Roman"/>
          <w:sz w:val="24"/>
          <w:szCs w:val="24"/>
          <w:lang w:val="en"/>
        </w:rPr>
        <w:t xml:space="preserve">according to </w:t>
      </w:r>
      <w:r>
        <w:rPr>
          <w:rFonts w:ascii="Times New Roman" w:hAnsi="Times New Roman" w:cs="Times New Roman"/>
          <w:sz w:val="24"/>
          <w:szCs w:val="24"/>
          <w:lang w:val="en"/>
        </w:rPr>
        <w:t xml:space="preserve">clinical </w:t>
      </w:r>
      <w:r w:rsidR="00B13A6B">
        <w:rPr>
          <w:rFonts w:ascii="Times New Roman" w:hAnsi="Times New Roman" w:cs="Times New Roman"/>
          <w:sz w:val="24"/>
          <w:szCs w:val="24"/>
          <w:lang w:val="en"/>
        </w:rPr>
        <w:t xml:space="preserve">diagnosis of </w:t>
      </w:r>
      <w:r w:rsidR="00DE469C">
        <w:rPr>
          <w:rFonts w:ascii="Times New Roman" w:hAnsi="Times New Roman" w:cs="Times New Roman"/>
          <w:sz w:val="24"/>
          <w:szCs w:val="24"/>
          <w:lang w:val="en"/>
        </w:rPr>
        <w:t xml:space="preserve">a </w:t>
      </w:r>
      <w:r w:rsidR="00862584">
        <w:rPr>
          <w:rFonts w:ascii="Times New Roman" w:hAnsi="Times New Roman" w:cs="Times New Roman"/>
          <w:sz w:val="24"/>
          <w:szCs w:val="24"/>
          <w:lang w:val="en"/>
        </w:rPr>
        <w:t>clozapine</w:t>
      </w:r>
      <w:r w:rsidR="00DE469C">
        <w:rPr>
          <w:rFonts w:ascii="Times New Roman" w:hAnsi="Times New Roman" w:cs="Times New Roman"/>
          <w:sz w:val="24"/>
          <w:szCs w:val="24"/>
          <w:lang w:val="en"/>
        </w:rPr>
        <w:t>-associated adverse event</w:t>
      </w:r>
      <w:r w:rsidR="00B13A6B">
        <w:rPr>
          <w:rFonts w:ascii="Times New Roman" w:hAnsi="Times New Roman" w:cs="Times New Roman"/>
          <w:sz w:val="24"/>
          <w:szCs w:val="24"/>
          <w:lang w:val="en"/>
        </w:rPr>
        <w:t xml:space="preserve">; however, </w:t>
      </w:r>
      <w:r w:rsidR="00096ABF">
        <w:rPr>
          <w:rFonts w:ascii="Times New Roman" w:hAnsi="Times New Roman" w:cs="Times New Roman"/>
          <w:sz w:val="24"/>
          <w:szCs w:val="24"/>
          <w:lang w:val="en"/>
        </w:rPr>
        <w:t xml:space="preserve">given the growing evidence for the role of </w:t>
      </w:r>
      <w:r w:rsidR="00B13A6B">
        <w:rPr>
          <w:rFonts w:ascii="Times New Roman" w:hAnsi="Times New Roman" w:cs="Times New Roman"/>
          <w:sz w:val="24"/>
          <w:szCs w:val="24"/>
          <w:lang w:val="en"/>
        </w:rPr>
        <w:t>HLA</w:t>
      </w:r>
      <w:r w:rsidR="00096ABF">
        <w:rPr>
          <w:rFonts w:ascii="Times New Roman" w:hAnsi="Times New Roman" w:cs="Times New Roman"/>
          <w:sz w:val="24"/>
          <w:szCs w:val="24"/>
          <w:lang w:val="en"/>
        </w:rPr>
        <w:t xml:space="preserve">-DQB1 variants and in particular HLA-DQB1*02:01 in </w:t>
      </w:r>
      <w:r w:rsidR="00DE469C">
        <w:rPr>
          <w:rFonts w:ascii="Times New Roman" w:hAnsi="Times New Roman" w:cs="Times New Roman"/>
          <w:sz w:val="24"/>
          <w:szCs w:val="24"/>
          <w:lang w:val="en"/>
        </w:rPr>
        <w:t>neutropenia and agranulocytosis</w:t>
      </w:r>
      <w:r w:rsidR="00096ABF">
        <w:rPr>
          <w:rFonts w:ascii="Times New Roman" w:hAnsi="Times New Roman" w:cs="Times New Roman"/>
          <w:sz w:val="24"/>
          <w:szCs w:val="24"/>
          <w:lang w:val="en"/>
        </w:rPr>
        <w:t xml:space="preserve"> </w:t>
      </w:r>
      <w:r w:rsidR="00DE469C">
        <w:rPr>
          <w:rFonts w:ascii="Times New Roman" w:hAnsi="Times New Roman" w:cs="Times New Roman"/>
          <w:sz w:val="24"/>
          <w:szCs w:val="24"/>
          <w:lang w:val="en"/>
        </w:rPr>
        <w:fldChar w:fldCharType="begin">
          <w:fldData xml:space="preserve">PEVuZE5vdGU+PENpdGU+PEF1dGhvcj5Hb2xkc3RlaW48L0F1dGhvcj48WWVhcj4yMDE0PC9ZZWFy
PjxSZWNOdW0+NzU2NDwvUmVjTnVtPjxEaXNwbGF5VGV4dD4oOC0xMik8L0Rpc3BsYXlUZXh0Pjxy
ZWNvcmQ+PHJlYy1udW1iZXI+NzU2NDwvcmVjLW51bWJlcj48Zm9yZWlnbi1rZXlzPjxrZXkgYXBw
PSJFTiIgZGItaWQ9ImEwdHh2engwZnN4eDkzZXJlcm92dDJ3amF6enp6enhkdHJhYSIgdGltZXN0
YW1wPSIwIj43NTY0PC9rZXk+PC9mb3JlaWduLWtleXM+PHJlZi10eXBlIG5hbWU9IkpvdXJuYWwg
QXJ0aWNsZSI+MTc8L3JlZi10eXBlPjxjb250cmlidXRvcnM+PGF1dGhvcnM+PGF1dGhvcj5Hb2xk
c3RlaW4sIEouIEkuPC9hdXRob3I+PGF1dGhvcj5KYXJza29nLCBMLiBGLjwvYXV0aG9yPjxhdXRo
b3I+SGlsbGlhcmQsIEMuPC9hdXRob3I+PGF1dGhvcj5BbGZpcmV2aWMsIEEuPC9hdXRob3I+PGF1
dGhvcj5EdW5jYW4sIEwuPC9hdXRob3I+PGF1dGhvcj5Gb3VyY2hlcywgRC48L2F1dGhvcj48YXV0
aG9yPkh1YW5nLCBILjwvYXV0aG9yPjxhdXRob3I+TGVrLCBNLjwvYXV0aG9yPjxhdXRob3I+TmVh
bGUsIEIuIE0uPC9hdXRob3I+PGF1dGhvcj5SaXBrZSwgUy48L2F1dGhvcj48YXV0aG9yPlNoaWFu
bmEsIEsuPC9hdXRob3I+PGF1dGhvcj5TemF0a2lld2ljeiwgSi4gUC48L2F1dGhvcj48YXV0aG9y
PlRyb3BzaGEsIEEuPC9hdXRob3I+PGF1dGhvcj52YW4gZGVuIE9vcmQsIEUuIEouPC9hdXRob3I+
PGF1dGhvcj5DYXNjb3JiaSwgSS48L2F1dGhvcj48YXV0aG9yPkRldHRsaW5nLCBNLjwvYXV0aG9y
PjxhdXRob3I+R2F6aXQsIEUuPC9hdXRob3I+PGF1dGhvcj5Hb2ZmLCBELiBDLjwvYXV0aG9yPjxh
dXRob3I+SG9sZGVuLCBBLiBMLjwvYXV0aG9yPjxhdXRob3I+S2VsbHksIEQuIEwuPC9hdXRob3I+
PGF1dGhvcj5NYWxob3RyYSwgQS4gSy48L2F1dGhvcj48YXV0aG9yPk5pZWxzZW4sIEouPC9hdXRo
b3I+PGF1dGhvcj5QaXJtb2hhbWVkLCBNLjwvYXV0aG9yPjxhdXRob3I+UnVqZXNjdSwgRC48L2F1
dGhvcj48YXV0aG9yPldlcmdlLCBULjwvYXV0aG9yPjxhdXRob3I+TGV2eSwgRC4gTC48L2F1dGhv
cj48YXV0aG9yPkpvc2lhc3NlbiwgUi4gQy48L2F1dGhvcj48YXV0aG9yPktlbm5lZHksIEouIEwu
PC9hdXRob3I+PGF1dGhvcj5MaWViZXJtYW4sIEouIEEuPC9hdXRob3I+PGF1dGhvcj5EYWx5LCBN
LiBKLjwvYXV0aG9yPjxhdXRob3I+U3VsbGl2YW4sIFAuIEYuPC9hdXRob3I+PC9hdXRob3JzPjwv
Y29udHJpYnV0b3JzPjxhdXRoLWFkZHJlc3M+MV0gQW5hbHl0aWMgYW5kIFRyYW5zbGF0aW9uYWwg
R2VuZXRpY3MgVW5pdCwgTWFzc2FjaHVzZXR0cyBHZW5lcmFsIEhvc3BpdGFsLCBCb3N0b24sIE1h
c3NhY2h1c2V0dHMgMDIxMTQsIFVTQSBbMl0gTWVkaWNhbCBhbmQgUG9wdWxhdGlvbiBHZW5ldGlj
cyBQcm9ncmFtLCBCcm9hZCBJbnN0aXR1dGUgb2YgTUlUIGFuZCBIYXJ2YXJkLCBDYW1icmlkZ2Us
IE1hc3NhY2h1c2V0dHMgMDIxNDIsIFVTQS4mI3hEO0RlcGFydG1lbnQgb2YgUHN5Y2hpYXRyeSwg
VW5pdmVyc2l0eSBvZiBOb3J0aCBDYXJvbGluYSwgQ2hhcGVsIEhpbGwsIE5vcnRoIENhcm9saW5h
IDI3NTk5LCBVU0EuJiN4RDtEZXBhcnRtZW50IG9mIE1vbGVjdWxhciBhbmQgQ2xpbmljYWwgUGhh
cm1hY29sb2d5LCBVbml2ZXJzaXR5IG9mIExpdmVycG9vbCwgTGl2ZXJwb29sIEw2OSAzQlgsIFVL
LiYjeEQ7TGFib3JhdG9yeSBmb3IgTW9sZWN1bGFyIE1vZGVsaW5nLCBEaXZpc2lvbiBvZiBDaGVt
aWNhbCBCaW9sb2d5IGFuZCBNZWRpY2luYWwgQ2hlbWlzdHJ5LCBFc2hlbG1hbiBTY2hvb2wgb2Yg
UGhhcm1hY3ksIFVuaXZlcnNpdHkgb2YgTm9ydGggQ2Fyb2xpbmEsIENoYXBlbCBIaWxsLCBOb3J0
aCBDYXJvbGluYSAyNzU5OSwgVVNBLiYjeEQ7QW5hbHl0aWMgYW5kIFRyYW5zbGF0aW9uYWwgR2Vu
ZXRpY3MgVW5pdCwgTWFzc2FjaHVzZXR0cyBHZW5lcmFsIEhvc3BpdGFsLCBCb3N0b24sIE1hc3Nh
Y2h1c2V0dHMgMDIxMTQsIFVTQS4mI3hEOzFdIEFuYWx5dGljIGFuZCBUcmFuc2xhdGlvbmFsIEdl
bmV0aWNzIFVuaXQsIE1hc3NhY2h1c2V0dHMgR2VuZXJhbCBIb3NwaXRhbCwgQm9zdG9uLCBNYXNz
YWNodXNldHRzIDAyMTE0LCBVU0EgWzJdIE1lZGljYWwgYW5kIFBvcHVsYXRpb24gR2VuZXRpY3Mg
UHJvZ3JhbSwgQnJvYWQgSW5zdGl0dXRlIG9mIE1JVCBhbmQgSGFydmFyZCwgQ2FtYnJpZGdlLCBN
YXNzYWNodXNldHRzIDAyMTQyLCBVU0EgWzNdIFBzeWNoaWF0cmljIGFuZCBOZXVyb2RldmVsb3Bt
ZW50YWwgR2VuZXRpY3MgVW5pdCwgTWFzc2FjaHVzZXR0cyBHZW5lcmFsIEhvc3BpdGFsLCBCb3N0
b24sIE1hc3NhY2h1c2V0dHMgMDIxMTQsIFVTQSBbNF0gU3RhbmxleSBDZW50ZXIgZm9yIFBzeWNo
aWF0cmljIFJlc2VhcmNoLCBCcm9hZCBJbnN0aXR1dGUgb2YgTUlUIGFuZCBIYXJ2YXJkLCBDYW1i
cmlkZ2UsIE1hc3NhY2h1c2V0dHMgMDIxNDIsIFVTQS4mI3hEOzFdIEFuYWx5dGljIGFuZCBUcmFu
c2xhdGlvbmFsIEdlbmV0aWNzIFVuaXQsIE1hc3NhY2h1c2V0dHMgR2VuZXJhbCBIb3NwaXRhbCwg
Qm9zdG9uLCBNYXNzYWNodXNldHRzIDAyMTE0LCBVU0EgWzJdIFN0YW5sZXkgQ2VudGVyIGZvciBQ
c3ljaGlhdHJpYyBSZXNlYXJjaCwgQnJvYWQgSW5zdGl0dXRlIG9mIE1JVCBhbmQgSGFydmFyZCwg
Q2FtYnJpZGdlLCBNYXNzYWNodXNldHRzIDAyMTQyLCBVU0EuJiN4RDtOZXcgWW9yayBHZW5vbWUg
Q2VudGVyLCBOZXcgWW9yaywgTmV3IFlvcmsgMTAwMTMsIFVTQS4mI3hEO0RlcGFydG1lbnQgb2Yg
R2VuZXRpY3MsIFVuaXZlcnNpdHkgb2YgTm9ydGggQ2Fyb2xpbmEsIENoYXBlbCBIaWxsLCBOb3J0
aCBDYXJvbGluYSAyNzU5OSwgVVNBLiYjeEQ7Q2VudGVyIGZvciBCaW9tYXJrZXIgUmVzZWFyY2gg
YW5kIFBlcnNvbmFsaXplZCBNZWRpY2luZSwgVmlyZ2luaWEgQ29tbW9ud2VhbHRoIFVuaXZlcnNp
dHksIFJpY2htb25kLCBWaXJnaW5pYSAyMzI5OCwgVVNBLiYjeEQ7SW5zdGl0dXRlIG9mIEV4cGVy
aW1lbnRhbCBhbmQgQ2xpbmljYWwgUGhhcm1hY29sb2d5LCBVbml2ZXJzaXR5IEhvc3BpdGFsIFNj
aGxlc3dpZy1Ib2xzdGVpbiwgMjQxMDUgS2llbCwgR2VybWFueS4mI3hEO0RlcGFydG1lbnQgb2Yg
UHN5Y2hpYXRyeSBhbmQgUHN5Y2hvdGhlcmFweSwgQ2hhcml0ZS1Vbml2ZXJzaXR5IE1lZGljaW5l
LCAxNDA1MCBCZXJsaW4sIEdlcm1hbnkuJiN4RDtUZWwgQXZpdiBVbml2ZXJzaXR5LCBSYW1hdCBB
dml2LCBUaXNzdWUgVHlwaW5nIExhYiwgU2hlYmEgTWVkaWNhbCBDZW50ZXIgNjk5NzgwMSwgSXNy
YWVsLiYjeEQ7RGVwYXJ0bWVudCBvZiBQc3ljaGlhdHJ5LCBOZXcgWW9yayBVbml2ZXJzaXR5LCBO
ZXcgWW9yayBOZXcgWW9yayAxMDAxNiwgVVNBLiYjeEQ7SW50ZXJuYXRpb25hbCBTQUUgQ29uc29y
dGl1bSwgTHRkLiwgQ2hpY2FnbywgSWxsaW5vaXMgNjA2MzEsIFVTQS4mI3hEO01hcnlsYW5kIFBz
eWNoaWF0cmljIFJlc2VhcmNoIENlbnRlciwgVW5pdmVyc2l0eSBvZiBNYXJ5bGFuZCwgQmFsdGlt
b3JlLCBNYXJ5bGFuZCAyMTIyOCwgVVNBLiYjeEQ7MV0gVGhlIEZlaW5zdGVpbiBJbnN0aXR1dGUg
Zm9yIE1lZGljYWwgUmVzZWFyY2gsIE1hbmhhc3NldCwgTmV3IFlvcmsgMTEwMzAsIFVTQSBbMl0g
VGhlIEhvZnN0cmEgTlMtTElKIFNjaG9vbCBvZiBNZWRpY2luZSwgSGVtcHN0ZWFkLCBOZXcgWW9y
ayAxMTU0OSwgVVNBIFszXSBUaGUgWnVja2VyIEhpbGxzaWRlIEhvc3BpdGFsLCBHbGVuIE9ha3Ms
IE5ldyBZb3JrIDExMDA0LCBVU0EuJiN4RDsxXSBBYWxib3JnIFVuaXZlcnNpdHkgSG9zcGl0YWws
IFBzeWNoaWF0cnksIEFhbGJvcmcgOTAwMCwgRGVubWFyayBbMl0gRGVwYXJ0bWVudCBvZiBDbGlu
aWNhbCBNZWRpY2luZSwgQWFsYm9yZyBVbml2ZXJzaXR5LCBBYWxib3JnIDkwMDAsIERlbm1hcmsu
JiN4RDsxXSBEZXBhcnRtZW50IG9mIFBzeWNoaWF0cnksIFVuaXZlcnNpdHkgb2YgSGFsbGUsIEhh
bGxlIDA2MTEyLCBHZXJtYW55IFsyXSBEZXBhcnRtZW50IG9mIFBzeWNoaWF0cnksIFVuaXZlcnNp
dHkgb2YgTXVuaWNoLCA4MDMzNiBNdW5pY2gsIEdlcm1hbnkuJiN4RDsxXSBEZXBhcnRtZW50IG9m
IENsaW5pY2FsIE1lZGljaW5lLCBVbml2ZXJzaXR5IG9mIENvcGVuaGFnZW4sIENvcGVuaGFnZW4g
MTE2NSwgRGVubWFyayBbMl0gSW5zdGl0dXRlIG9mIEJpb2xvZ2ljYWwgUHN5Y2hpYXRyeSwgTUhD
IFNjdC4gSGFucywgTWVudGFsIEhlYWx0aCBTZXJ2aWNlcyBDb3BlbmhhZ2VuLCBDb3BlbmhhZ2Vu
IDQwMDAsIERlbm1hcmsgWzNdIFRoZSBMdW5kYmVjayBGb3VuZGF0aW9uIEluaXRpYXRpdmUgZm9y
IEludGVncmF0aXZlIFBzeWNoaWF0cmljIFJlc2VhcmNoLCBpUFNZQ0gsIDgwMDAgUm9za2lsZGUs
IERlbm1hcmsuJiN4RDsxXSBEZXBhcnRtZW50IG9mIFBzeWNoaWF0cnksIEhhcnZhcmQgTWVkaWNh
bCBTY2hvb2wsIEJvc3RvbiwgTWFzc2FjaHVzZXR0cyAwMjExNSwgVVNBIFsyXSBQc3ljaG9sb2d5
IFJlc2VhcmNoIExhYm9yYXRvcnksIE1jTGVhbiBIb3NwaXRhbCwgQmVsbW9udCwgTWFzc2FjaHVz
ZXR0cyAwMjQ3OCwgVVNBLiYjeEQ7RGVwYXJ0bWVudCBvZiBQc3ljaGlhdHJ5LCBEcmV4ZWwgVW5p
dmVyc2l0eSwgUGhpbGFkZWxwaGlhLCBQZW5uc3lsdmFuaWEgMTkxMDQsIFVTQS4mI3hEO0NlbnRl
ciBmb3IgQWRkaWN0aW9uIGFuZCBNZW50YWwgSGVhbHRoLCBUb3JvbnRvLCBDYW5hZGEgTTVUIDFS
OC4mI3hEO0RlcGFydG1lbnQgb2YgUHN5Y2hpYXRyeSwgQ29sdW1iaWEgVW5pdmVyc2l0eSBhbmQg
dGhlIE5ldyBZb3JrIFN0YXRlIFBzeWNoaWF0cmljIEluc3RpdHV0ZSwgTmV3IFlvcmssIE5ldyBZ
b3JrIDEwMDMyLCBVU0EuJiN4RDsxXSBBbmFseXRpYyBhbmQgVHJhbnNsYXRpb25hbCBHZW5ldGlj
cyBVbml0LCBNYXNzYWNodXNldHRzIEdlbmVyYWwgSG9zcGl0YWwsIEJvc3RvbiwgTWFzc2FjaHVz
ZXR0cyAwMjExNCwgVVNBIFsyXSBNZWRpY2FsIGFuZCBQb3B1bGF0aW9uIEdlbmV0aWNzIFByb2dy
YW0sIEJyb2FkIEluc3RpdHV0ZSBvZiBNSVQgYW5kIEhhcnZhcmQsIENhbWJyaWRnZSwgTWFzc2Fj
aHVzZXR0cyAwMjE0MiwgVVNBIFszXS4mI3hEOzFdIERlcGFydG1lbnQgb2YgUHN5Y2hpYXRyeSwg
VW5pdmVyc2l0eSBvZiBOb3J0aCBDYXJvbGluYSwgQ2hhcGVsIEhpbGwsIE5vcnRoIENhcm9saW5h
IDI3NTk5LCBVU0EgWzJdIERlcGFydG1lbnQgb2YgR2VuZXRpY3MsIFVuaXZlcnNpdHkgb2YgTm9y
dGggQ2Fyb2xpbmEsIENoYXBlbCBIaWxsLCBOb3J0aCBDYXJvbGluYSAyNzU5OSwgVVNBIFszXSBE
ZXBhcnRtZW50IG9mIE1lZGljYWwgRXBpZGVtaW9sb2d5IGFuZCBCaW9zdGF0aXN0aWNzLCBLYXJv
bGluc2thIEluc3RpdHV0ZXQsIFNFLTE3MSA3NyBTdG9ja2hvbG0sIFN3ZWRlbiBbNF0uPC9hdXRo
LWFkZHJlc3M+PHRpdGxlcz48dGl0bGU+Q2xvemFwaW5lLWluZHVjZWQgYWdyYW51bG9jeXRvc2lz
IGlzIGFzc29jaWF0ZWQgd2l0aCByYXJlIEhMQS1EUUIxIGFuZCBITEEtQiBhbGxlbGVzPC90aXRs
ZT48c2Vjb25kYXJ5LXRpdGxlPk5hdCBDb21tdW48L3NlY29uZGFyeS10aXRsZT48YWx0LXRpdGxl
Pk5hdHVyZSBjb21tdW5pY2F0aW9uczwvYWx0LXRpdGxlPjwvdGl0bGVzPjxwZXJpb2RpY2FsPjxm
dWxsLXRpdGxlPk5hdCBDb21tdW48L2Z1bGwtdGl0bGU+PC9wZXJpb2RpY2FsPjxwYWdlcz40NzU3
PC9wYWdlcz48dm9sdW1lPjU8L3ZvbHVtZT48ZWRpdGlvbj4yMDE0LzA5LzA1PC9lZGl0aW9uPjxk
YXRlcz48eWVhcj4yMDE0PC95ZWFyPjwvZGF0ZXM+PGlzYm4+MjA0MS0xNzIzIChFbGVjdHJvbmlj
KSYjeEQ7MjA0MS0xNzIzIChMaW5raW5nKTwvaXNibj48YWNjZXNzaW9uLW51bT4yNTE4NzM1Mzwv
YWNjZXNzaW9uLW51bT48d29yay10eXBlPlJlc2VhcmNoIFN1cHBvcnQsIEFtZXJpY2FuIFJlY292
ZXJ5IGFuZCBSZWludmVzdG1lbnQgQWN0JiN4RDtSZXNlYXJjaCBTdXBwb3J0LCBOLkkuSC4sIEV4
dHJhbXVyYWwmI3hEO1Jlc2VhcmNoIFN1cHBvcnQsIFUuUy4gR292JmFwb3M7dCwgTm9uLVAuSC5T
Ljwvd29yay10eXBlPjx1cmxzPjxyZWxhdGVkLXVybHM+PHVybD5odHRwOi8vd3d3Lm5jYmkubmxt
Lm5paC5nb3YvcHVibWVkLzI1MTg3MzUzPC91cmw+PC9yZWxhdGVkLXVybHM+PC91cmxzPjxjdXN0
b20yPjQxNTU1MDg8L2N1c3RvbTI+PGVsZWN0cm9uaWMtcmVzb3VyY2UtbnVtPjEwLjEwMzgvbmNv
bW1zNTc1NzwvZWxlY3Ryb25pYy1yZXNvdXJjZS1udW0+PGxhbmd1YWdlPmVuZzwvbGFuZ3VhZ2U+
PC9yZWNvcmQ+PC9DaXRlPjxDaXRlPjxBdXRob3I+TGVnZ2U8L0F1dGhvcj48WWVhcj4yMDE3PC9Z
ZWFyPjxSZWNOdW0+OTA3NjwvUmVjTnVtPjxyZWNvcmQ+PHJlYy1udW1iZXI+OTA3NjwvcmVjLW51
bWJlcj48Zm9yZWlnbi1rZXlzPjxrZXkgYXBwPSJFTiIgZGItaWQ9ImEwdHh2engwZnN4eDkzZXJl
cm92dDJ3amF6enp6enhkdHJhYSIgdGltZXN0YW1wPSIxNTg1NTczNzU1Ij45MDc2PC9rZXk+PC9m
b3JlaWduLWtleXM+PHJlZi10eXBlIG5hbWU9IkpvdXJuYWwgQXJ0aWNsZSI+MTc8L3JlZi10eXBl
Pjxjb250cmlidXRvcnM+PGF1dGhvcnM+PGF1dGhvcj5MZWdnZSwgUy4gRS48L2F1dGhvcj48YXV0
aG9yPkhhbXNoZXJlLCBNLiBMLjwvYXV0aG9yPjxhdXRob3I+Umlwa2UsIFMuPC9hdXRob3I+PGF1
dGhvcj5QYXJkaW5hcywgQS4gRi48L2F1dGhvcj48YXV0aG9yPkdvbGRzdGVpbiwgSi4gSS48L2F1
dGhvcj48YXV0aG9yPlJlZXMsIEUuPC9hdXRob3I+PGF1dGhvcj5SaWNoYXJkcywgQS4gTC48L2F1
dGhvcj48YXV0aG9yPkxlb25lbmtvLCBHLjwvYXV0aG9yPjxhdXRob3I+Sm9yc2tvZywgTC4gRi48
L2F1dGhvcj48YXV0aG9yPkNsb3phcGluZS1JbmR1Y2VkIEFncmFudWxvY3l0b3NpcywgQ29uc29y
dGl1bTwvYXV0aG9yPjxhdXRob3I+Q2hhbWJlcnQsIEsuIEQuPC9hdXRob3I+PGF1dGhvcj5Db2xs
aWVyLCBELiBBLjwvYXV0aG9yPjxhdXRob3I+R2Vub3Zlc2UsIEcuPC9hdXRob3I+PGF1dGhvcj5H
aWVnbGluZywgSS48L2F1dGhvcj48YXV0aG9yPkhvbG1hbnMsIFAuPC9hdXRob3I+PGF1dGhvcj5K
b25hc2RvdHRpciwgQS48L2F1dGhvcj48YXV0aG9yPktpcm92LCBHLjwvYXV0aG9yPjxhdXRob3I+
TWNDYXJyb2xsLCBTLiBBLjwvYXV0aG9yPjxhdXRob3I+TWFjQ2FiZSwgSi4gSC48L2F1dGhvcj48
YXV0aG9yPk1hbnRyaXByYWdhZGEsIEsuPC9hdXRob3I+PGF1dGhvcj5Nb3JhbiwgSi4gTC48L2F1
dGhvcj48YXV0aG9yPk5lYWxlLCBCLiBNLjwvYXV0aG9yPjxhdXRob3I+U3RlZmFuc3NvbiwgSC48
L2F1dGhvcj48YXV0aG9yPlJ1amVzY3UsIEQuPC9hdXRob3I+PGF1dGhvcj5EYWx5LCBNLiBKLjwv
YXV0aG9yPjxhdXRob3I+U3VsbGl2YW4sIFAuIEYuPC9hdXRob3I+PGF1dGhvcj5Pd2VuLCBNLiBK
LjwvYXV0aG9yPjxhdXRob3I+TyZhcG9zO0Rvbm92YW4sIE0uIEMuPC9hdXRob3I+PGF1dGhvcj5X
YWx0ZXJzLCBKLiBULiBSLjwvYXV0aG9yPjwvYXV0aG9ycz48L2NvbnRyaWJ1dG9ycz48YXV0aC1h
ZGRyZXNzPk1SQyBDZW50cmUgZm9yIE5ldXJvcHN5Y2hpYXRyaWMgR2VuZXRpY3MgYW5kIEdlbm9t
aWNzLCBEaXZpc2lvbiBvZiBQc3ljaG9sb2dpY2FsIE1lZGljaW5lIGFuZCBDbGluaWNhbCBOZXVy
b3NjaWVuY2VzLCBTY2hvb2wgb2YgTWVkaWNpbmUsIENhcmRpZmYgVW5pdmVyc2l0eSwgQ2FyZGlm
ZiwgVUsuJiN4RDtBbmFseXRpYyBhbmQgVHJhbnNsYXRpb25hbCBHZW5ldGljcyBVbml0LCBNYXNz
YWNodXNldHRzIEdlbmVyYWwgSG9zcGl0YWwsIEJvc3RvbiwgTUEsIFVTQS4mI3hEO1N0YW5sZXkg
Q2VudGVyIGZvciBQc3ljaGlhdHJpYyBSZXNlYXJjaCwgQnJvYWQgSW5zdGl0dXRlIG9mIE1JVCBh
bmQgSGFydmFyZCwgQ2FtYnJpZGdlLCBNQSwgVVNBLiYjeEQ7RGVwYXJ0bWVudCBvZiBQc3ljaGlh
dHJ5IGFuZCBQc3ljaG90aGVyYXB5LCBDaGFyaXRlIC0gVW5pdmVyc2l0YXRzbWVkaXppbiBCZXJs
aW4sIENhbXB1cyBNaXR0ZSwgQmVybGluLCBHZXJtYW55LiYjeEQ7TWVkaWNhbCBhbmQgUG9wdWxh
dGlvbiBHZW5ldGljcyBQcm9ncmFtLCBCcm9hZCBJbnN0aXR1dGUgb2YgTUlUIGFuZCBIYXJ2YXJk
LCBDYW1icmlkZ2UsIE1BLCBVU0EuJiN4RDtEZXBhcnRtZW50IG9mIFBzeWNoaWF0cnksIFVuaXZl
cnNpdHkgb2YgTm9ydGggQ2Fyb2xpbmEsIENoYXBlbCBIaWxsLCBOQywgVVNBLiYjeEQ7UHN5Y2hp
YXRyaWMgYW5kIE5ldXJvZGV2ZWxvcG1lbnRhbCBHZW5ldGljcyBVbml0LCBNYXNzYWNodXNldHRz
IEdlbmVyYWwgSG9zcGl0YWwsIEJvc3RvbiwgTUEsIFVTQS4mI3hEO0tpbmcmYXBvcztzIENvbGxl
Z2UgTG9uZG9uLCBTR0RQIENlbnRyZSwgSW5zdGl0dXRlIG9mIFBzeWNoaWF0cnksIFBzeWNob2xv
Z3kgYW5kIE5ldXJvc2NpZW5jZSwgRGUgQ3Jlc3BpZ255IFBhcmssIERlbm1hcmsgSGlsbCwgTG9u
ZG9uLCBVSy4mI3hEO0Rpc2NvdmVyeSBOZXVyb3NjaWVuY2UgUmVzZWFyY2gsIEVsaSBMaWxseSBh
bmQgQ29tcGFueSBMdGQsIExpbGx5IFJlc2VhcmNoIExhYm9yYXRvcmllcywgRXJsIFdvb2QgTWFu
b3IsIFN1cnJleSwgVUsuJiN4RDtEZXBhcnRtZW50IG9mIFBzeWNoaWF0cnksIFVuaXZlcnNpdHkg
b2YgSGFsbGUsIEhhbGxlLCBHZXJtYW55LiYjeEQ7ZGVDT0RFIGdlbmV0aWNzLCBTdHVybHVnYXRh
IDgsIFJleWtqYXZpaywgSWNlbGFuZC4mI3hEO0RlcGFydG1lbnQgb2YgR2VuZXRpY3MsIEhhcnZh
cmQgTWVkaWNhbCBTY2hvb2wsIEJvc3RvbiwgTUEsIFVTQS4mI3hEO0tpbmcmYXBvcztzIENvbGxl
Z2UgTG9uZG9uLCBEZXBhcnRtZW50IG9mIFBzeWNob3NpcyBTdHVkaWVzLCBJbnN0aXR1dGUgb2Yg
UHN5Y2hpYXRyeSBQc3ljaG9sb2d5IGFuZCBOZXVyb3NjaWVuY2UsIExvbmRvbiwgVVNBLiYjeEQ7
RGVwYXJ0bWVudCBvZiBQc3ljaGlhdHJ5LCBVbml2ZXJzaXR5IG9mIE11bmljaCwgTXVuaWNoLCBH
ZXJtYW55LiYjeEQ7RGVwYXJ0bWVudCBvZiBHZW5ldGljcywgVW5pdmVyc2l0eSBvZiBOb3J0aCBD
YXJvbGluYSwgQ2hhcGVsIEhpbGwsIE5DLCBVU0EuJiN4RDtEZXBhcnRtZW50IG9mIE1lZGljYWwg
RXBpZGVtaW9sb2d5IGFuZCBCaW9zdGF0aXN0aWNzLCBLYXJvbGluc2thIEluc3RpdHV0ZXQsIFN0
b2NraG9sbSwgU3dlZGVuLjwvYXV0aC1hZGRyZXNzPjx0aXRsZXM+PHRpdGxlPkdlbm9tZS13aWRl
IGNvbW1vbiBhbmQgcmFyZSB2YXJpYW50IGFuYWx5c2lzIHByb3ZpZGVzIG5vdmVsIGluc2lnaHRz
IGludG8gY2xvemFwaW5lLWFzc29jaWF0ZWQgbmV1dHJvcGVuaWE8L3RpdGxlPjxzZWNvbmRhcnkt
dGl0bGU+TW9sIFBzeWNoaWF0cnk8L3NlY29uZGFyeS10aXRsZT48L3RpdGxlcz48cGVyaW9kaWNh
bD48ZnVsbC10aXRsZT5Nb2wgUHN5Y2hpYXRyeTwvZnVsbC10aXRsZT48L3BlcmlvZGljYWw+PHBh
Z2VzPjE1MDItMTUwODwvcGFnZXM+PHZvbHVtZT4yMjwvdm9sdW1lPjxudW1iZXI+MTA8L251bWJl
cj48ZWRpdGlvbj4yMDE2LzA3LzEzPC9lZGl0aW9uPjxrZXl3b3Jkcz48a2V5d29yZD5DYXJyaWVy
IFByb3RlaW5zL2dlbmV0aWNzPC9rZXl3b3JkPjxrZXl3b3JkPkNhc2UtQ29udHJvbCBTdHVkaWVz
PC9rZXl3b3JkPjxrZXl3b3JkPkNsb3phcGluZS8qYWR2ZXJzZSBlZmZlY3RzL3RoZXJhcGV1dGlj
IHVzZTwva2V5d29yZD48a2V5d29yZD5FeG9tZTwva2V5d29yZD48a2V5d29yZD5GZW1hbGU8L2tl
eXdvcmQ+PGtleXdvcmQ+R2Vub21lLVdpZGUgQXNzb2NpYXRpb24gU3R1ZHk8L2tleXdvcmQ+PGtl
eXdvcmQ+SExBLURRIGJldGEtQ2hhaW5zL2dlbmV0aWNzPC9rZXl3b3JkPjxrZXl3b3JkPkh1bWFu
czwva2V5d29yZD48a2V5d29yZD5NYWxlPC9rZXl3b3JkPjxrZXl3b3JkPk5ldXRyb3BlbmlhLypj
aGVtaWNhbGx5IGluZHVjZWQvKmdlbmV0aWNzL21ldGFib2xpc208L2tleXdvcmQ+PGtleXdvcmQ+
T2RkcyBSYXRpbzwva2V5d29yZD48a2V5d29yZD5TY2hpem9waHJlbmlhL2RydWcgdGhlcmFweS9n
ZW5ldGljczwva2V5d29yZD48a2V5d29yZD5Tb2x1dGUgQ2FycmllciBPcmdhbmljIEFuaW9uIFRy
YW5zcG9ydGVyIEZhbWlseSBNZW1iZXIgMUIzL2dlbmV0aWNzPC9rZXl3b3JkPjwva2V5d29yZHM+
PGRhdGVzPjx5ZWFyPjIwMTc8L3llYXI+PHB1Yi1kYXRlcz48ZGF0ZT5PY3Q8L2RhdGU+PC9wdWIt
ZGF0ZXM+PC9kYXRlcz48aXNibj4xNDc2LTU1NzggKEVsZWN0cm9uaWMpJiN4RDsxMzU5LTQxODQg
KExpbmtpbmcpPC9pc2JuPjxhY2Nlc3Npb24tbnVtPjI3NDAwODU2PC9hY2Nlc3Npb24tbnVtPjx1
cmxzPjxyZWxhdGVkLXVybHM+PHVybD5odHRwczovL3d3dy5uY2JpLm5sbS5uaWguZ292L3B1Ym1l
ZC8yNzQwMDg1NjwvdXJsPjwvcmVsYXRlZC11cmxzPjwvdXJscz48Y3VzdG9tMj5QTUM1MDY1MDkw
PC9jdXN0b20yPjxlbGVjdHJvbmljLXJlc291cmNlLW51bT4xMC4xMDM4L21wLjIwMTYuOTc8L2Vs
ZWN0cm9uaWMtcmVzb3VyY2UtbnVtPjwvcmVjb3JkPjwvQ2l0ZT48Q2l0ZT48QXV0aG9yPkxlZ2dl
PC9BdXRob3I+PFllYXI+MjAxOTwvWWVhcj48UmVjTnVtPjkwNzE8L1JlY051bT48cmVjb3JkPjxy
ZWMtbnVtYmVyPjkwNzE8L3JlYy1udW1iZXI+PGZvcmVpZ24ta2V5cz48a2V5IGFwcD0iRU4iIGRi
LWlkPSJhMHR4dnp4MGZzeHg5M2VyZXJvdnQyd2phenp6enp4ZHRyYWEiIHRpbWVzdGFtcD0iMTU4
NTU3Mzc1NSI+OTA3MTwva2V5PjwvZm9yZWlnbi1rZXlzPjxyZWYtdHlwZSBuYW1lPSJKb3VybmFs
IEFydGljbGUiPjE3PC9yZWYtdHlwZT48Y29udHJpYnV0b3JzPjxhdXRob3JzPjxhdXRob3I+TGVn
Z2UsIFMuIEUuPC9hdXRob3I+PGF1dGhvcj5XYWx0ZXJzLCBKLiBULjwvYXV0aG9yPjwvYXV0aG9y
cz48L2NvbnRyaWJ1dG9ycz48YXV0aC1hZGRyZXNzPk1SQyBDZW50cmUgZm9yIE5ldXJvcHN5Y2hp
YXRyaWMgR2VuZXRpY3MgJmFtcDsgR2Vub21pY3MsIERpdmlzaW9uIG9mIFBzeWNob2xvZ2ljYWwg
TWVkaWNpbmUgJmFtcDsgQ2xpbmljYWwgTmV1cm9zY2llbmNlcywgU2Nob29sIG9mIE1lZGljaW5l
LCBDYXJkaWZmIFVuaXZlcnNpdHksIENhcmRpZmYsIENGMjQgNEhRLCBVSy48L2F1dGgtYWRkcmVz
cz48dGl0bGVzPjx0aXRsZT5HZW5ldGljcyBvZiBjbG96YXBpbmUtYXNzb2NpYXRlZCBuZXV0cm9w
ZW5pYTogcmVjZW50IGFkdmFuY2VzLCBjaGFsbGVuZ2VzIGFuZCBmdXR1cmUgcGVyc3BlY3RpdmU8
L3RpdGxlPjxzZWNvbmRhcnktdGl0bGU+UGhhcm1hY29nZW5vbWljczwvc2Vjb25kYXJ5LXRpdGxl
PjwvdGl0bGVzPjxwZXJpb2RpY2FsPjxmdWxsLXRpdGxlPlBoYXJtYWNvZ2Vub21pY3M8L2Z1bGwt
dGl0bGU+PC9wZXJpb2RpY2FsPjxwYWdlcz4yNzktMjkwPC9wYWdlcz48dm9sdW1lPjIwPC92b2x1
bWU+PG51bWJlcj40PC9udW1iZXI+PGVkaXRpb24+MjAxOS8wMi8xNjwvZWRpdGlvbj48a2V5d29y
ZHM+PGtleXdvcmQ+QWdyYW51bG9jeXRvc2lzL2NoZW1pY2FsbHkgaW5kdWNlZC9lcGlkZW1pb2xv
Z3kvKmdlbmV0aWNzL3BhdGhvbG9neTwva2V5d29yZD48a2V5d29yZD5BbnRpcHN5Y2hvdGljIEFn
ZW50cy9hZHZlcnNlIGVmZmVjdHMvdGhlcmFwZXV0aWMgdXNlPC9rZXl3b3JkPjxrZXl3b3JkPkNs
b3phcGluZS8qYWR2ZXJzZSBlZmZlY3RzL3RoZXJhcGV1dGljIHVzZTwva2V5d29yZD48a2V5d29y
ZD5HZW5ldGljIEFzc29jaWF0aW9uIFN0dWRpZXM8L2tleXdvcmQ+PGtleXdvcmQ+R2Vub3R5cGU8
L2tleXdvcmQ+PGtleXdvcmQ+SExBLUIgQW50aWdlbnMvZ2VuZXRpY3M8L2tleXdvcmQ+PGtleXdv
cmQ+SExBLURRIGJldGEtQ2hhaW5zL2dlbmV0aWNzPC9rZXl3b3JkPjxrZXl3b3JkPkh1bWFuczwv
a2V5d29yZD48a2V5d29yZD5OZXV0cm9wZW5pYS9jaGVtaWNhbGx5IGluZHVjZWQvZXBpZGVtaW9s
b2d5LypnZW5ldGljcy9wYXRob2xvZ3k8L2tleXdvcmQ+PGtleXdvcmQ+U2NoaXpvcGhyZW5pYS9j
b21wbGljYXRpb25zLypkcnVnIHRoZXJhcHkvZXBpZGVtaW9sb2d5L2dlbmV0aWNzPC9rZXl3b3Jk
PjxrZXl3b3JkPlNvbHV0ZSBDYXJyaWVyIE9yZ2FuaWMgQW5pb24gVHJhbnNwb3J0ZXIgRmFtaWx5
IE1lbWJlciAxQjMvZ2VuZXRpY3M8L2tleXdvcmQ+PGtleXdvcmQ+KmFncmFudWxvY3l0b3Npczwv
a2V5d29yZD48a2V5d29yZD4qY2xvemFwaW5lPC9rZXl3b3JkPjxrZXl3b3JkPipuZXV0cm9wZW5p
YTwva2V5d29yZD48a2V5d29yZD4qcGhhcm1hY29nZW5ldGljczwva2V5d29yZD48a2V5d29yZD4q
c2NoaXpvcGhyZW5pYTwva2V5d29yZD48L2tleXdvcmRzPjxkYXRlcz48eWVhcj4yMDE5PC95ZWFy
PjxwdWItZGF0ZXM+PGRhdGU+TWFyPC9kYXRlPjwvcHViLWRhdGVzPjwvZGF0ZXM+PGlzYm4+MTc0
NC04MDQyIChFbGVjdHJvbmljKSYjeEQ7MTQ2Mi0yNDE2IChMaW5raW5nKTwvaXNibj48YWNjZXNz
aW9uLW51bT4zMDc2NzcxMDwvYWNjZXNzaW9uLW51bT48dXJscz48cmVsYXRlZC11cmxzPjx1cmw+
aHR0cHM6Ly93d3cubmNiaS5ubG0ubmloLmdvdi9wdWJtZWQvMzA3Njc3MTA8L3VybD48L3JlbGF0
ZWQtdXJscz48L3VybHM+PGN1c3RvbTI+UE1DNjU2MzExNjwvY3VzdG9tMj48ZWxlY3Ryb25pYy1y
ZXNvdXJjZS1udW0+MTAuMjIxNy9wZ3MtMjAxOC0wMTg4PC9lbGVjdHJvbmljLXJlc291cmNlLW51
bT48L3JlY29yZD48L0NpdGU+PENpdGU+PEF1dGhvcj5ZdW5pczwvQXV0aG9yPjxZZWFyPjE5OTU8
L1llYXI+PFJlY051bT4xMDwvUmVjTnVtPjxyZWNvcmQ+PHJlYy1udW1iZXI+MTA8L3JlYy1udW1i
ZXI+PGZvcmVpZ24ta2V5cz48a2V5IGFwcD0iRU4iIGRiLWlkPSIwdGEwNXRhOWV3dGZma2VkdGRt
NWV6ZWNheHA5dzJlYWZhdzUiIHRpbWVzdGFtcD0iMTU4NTU3MzE1NCI+MTA8L2tleT48L2ZvcmVp
Z24ta2V5cz48cmVmLXR5cGUgbmFtZT0iSm91cm5hbCBBcnRpY2xlIj4xNzwvcmVmLXR5cGU+PGNv
bnRyaWJ1dG9ycz48YXV0aG9ycz48YXV0aG9yPll1bmlzLCBKLiBKLjwvYXV0aG9yPjxhdXRob3I+
Q29yem8sIEQuPC9hdXRob3I+PGF1dGhvcj5TYWxhemFyLCBNLjwvYXV0aG9yPjxhdXRob3I+TGll
YmVybWFuLCBKLiBBLjwvYXV0aG9yPjxhdXRob3I+SG93YXJkLCBBLjwvYXV0aG9yPjxhdXRob3I+
WXVuaXMsIEUuIEouPC9hdXRob3I+PC9hdXRob3JzPjwvY29udHJpYnV0b3JzPjxhdXRoLWFkZHJl
c3M+RGl2aXNpb24gb2YgSW1tdW5vZ2VuZXRpY3MsIERhbmEtRmFyYmVyIENhbmNlciBJbnN0aXR1
dGUsIEJvc3RvbiwgTUEgMDIxMTUsIFVTQS48L2F1dGgtYWRkcmVzcz48dGl0bGVzPjx0aXRsZT5I
TEEgYXNzb2NpYXRpb25zIGluIGNsb3phcGluZS1pbmR1Y2VkIGFncmFudWxvY3l0b3NpczwvdGl0
bGU+PHNlY29uZGFyeS10aXRsZT5CbG9vZDwvc2Vjb25kYXJ5LXRpdGxlPjxhbHQtdGl0bGU+Qmxv
b2Q8L2FsdC10aXRsZT48L3RpdGxlcz48cGFnZXM+MTE3Ny04MzwvcGFnZXM+PHZvbHVtZT44Njwv
dm9sdW1lPjxudW1iZXI+MzwvbnVtYmVyPjxlZGl0aW9uPjE5OTUvMDgvMDE8L2VkaXRpb24+PGtl
eXdvcmRzPjxrZXl3b3JkPkFkdWx0PC9rZXl3b3JkPjxrZXl3b3JkPkFncmFudWxvY3l0b3Npcy8q
Y2hlbWljYWxseSBpbmR1Y2VkLypnZW5ldGljczwva2V5d29yZD48a2V5d29yZD5BbGxlbGVzPC9r
ZXl3b3JkPjxrZXl3b3JkPkJhc2UgU2VxdWVuY2U8L2tleXdvcmQ+PGtleXdvcmQ+Q2xvemFwaW5l
LyphZHZlcnNlIGVmZmVjdHM8L2tleXdvcmQ+PGtleXdvcmQ+RE5BIFByaW1lcnMvY2hlbWlzdHJ5
PC9rZXl3b3JkPjxrZXl3b3JkPkZlbWFsZTwva2V5d29yZD48a2V5d29yZD5HZW5lIEZyZXF1ZW5j
eTwva2V5d29yZD48a2V5d29yZD4qR2VuZXMsIE1IQyBDbGFzcyBJPC9rZXl3b3JkPjxrZXl3b3Jk
PipHZW5lcywgTUhDIENsYXNzIElJPC9rZXl3b3JkPjxrZXl3b3JkPkhMQS1CIEFudGlnZW5zL2dl
bmV0aWNzPC9rZXl3b3JkPjxrZXl3b3JkPkhMQS1CMzggQW50aWdlbjwva2V5d29yZD48a2V5d29y
ZD5ITEEtRFEgQW50aWdlbnMvZ2VuZXRpY3M8L2tleXdvcmQ+PGtleXdvcmQ+SExBLURSMiBBbnRp
Z2VuL2dlbmV0aWNzPC9rZXl3b3JkPjxrZXl3b3JkPkhMQS1EUjQgQW50aWdlbi9nZW5ldGljczwv
a2V5d29yZD48a2V5d29yZD5IYXBsb3R5cGVzPC9rZXl3b3JkPjxrZXl3b3JkPkh1bWFuczwva2V5
d29yZD48a2V5d29yZD5KZXdzPC9rZXl3b3JkPjxrZXl3b3JkPk1hbGU8L2tleXdvcmQ+PGtleXdv
cmQ+TW9sZWN1bGFyIFNlcXVlbmNlIERhdGE8L2tleXdvcmQ+PC9rZXl3b3Jkcz48ZGF0ZXM+PHll
YXI+MTk5NTwveWVhcj48cHViLWRhdGVzPjxkYXRlPkF1ZyAxPC9kYXRlPjwvcHViLWRhdGVzPjwv
ZGF0ZXM+PGlzYm4+MDAwNi00OTcxIChQcmludCkmI3hEOzAwMDYtNDk3MTwvaXNibj48YWNjZXNz
aW9uLW51bT43NjIwMTcxPC9hY2Nlc3Npb24tbnVtPjx1cmxzPjwvdXJscz48cmVtb3RlLWRhdGFi
YXNlLXByb3ZpZGVyPk5MTTwvcmVtb3RlLWRhdGFiYXNlLXByb3ZpZGVyPjxsYW5ndWFnZT5lbmc8
L2xhbmd1YWdlPjwvcmVjb3JkPjwvQ2l0ZT48Q2l0ZT48QXV0aG9yPkF0aGFuYXNpb3U8L0F1dGhv
cj48WWVhcj4yMDExPC9ZZWFyPjxSZWNOdW0+OTA2MDwvUmVjTnVtPjxyZWNvcmQ+PHJlYy1udW1i
ZXI+OTA2MDwvcmVjLW51bWJlcj48Zm9yZWlnbi1rZXlzPjxrZXkgYXBwPSJFTiIgZGItaWQ9ImEw
dHh2engwZnN4eDkzZXJlcm92dDJ3amF6enp6enhkdHJhYSIgdGltZXN0YW1wPSIxNTg1NTczMTg1
Ij45MDYwPC9rZXk+PC9mb3JlaWduLWtleXM+PHJlZi10eXBlIG5hbWU9IkpvdXJuYWwgQXJ0aWNs
ZSI+MTc8L3JlZi10eXBlPjxjb250cmlidXRvcnM+PGF1dGhvcnM+PGF1dGhvcj5BdGhhbmFzaW91
LCBNLiBDLjwvYXV0aG9yPjxhdXRob3I+RGV0dGxpbmcsIE0uPC9hdXRob3I+PGF1dGhvcj5DYXNj
b3JiaSwgSS48L2F1dGhvcj48YXV0aG9yPk1vc3lhZ2luLCBJLjwvYXV0aG9yPjxhdXRob3I+U2Fs
aXNidXJ5LCBCLiBBLjwvYXV0aG9yPjxhdXRob3I+UGllcnosIEsuIEEuPC9hdXRob3I+PGF1dGhv
cj5ab3UsIFcuPC9hdXRob3I+PGF1dGhvcj5XaGFsZW4sIEguPC9hdXRob3I+PGF1dGhvcj5NYWxo
b3RyYSwgQS4gSy48L2F1dGhvcj48YXV0aG9yPkxlbmN6LCBULjwvYXV0aG9yPjxhdXRob3I+R2Vy
c29uLCBTLiBMLjwvYXV0aG9yPjxhdXRob3I+S2FuZSwgSi4gTS48L2F1dGhvcj48YXV0aG9yPlJl
ZWQsIEMuIFIuPC9hdXRob3I+PC9hdXRob3JzPjwvY29udHJpYnV0b3JzPjxhdXRoLWFkZHJlc3M+
UEd4SGVhbHRoLCA1IFNjaWVuY2UgUGFyaywgTmV3IEhhdmVuLCBDVCAwNjUxMSwgVVNBLiBtYXRo
YW5hc2lvdUBwZ3hoZWFsdGguY29tPC9hdXRoLWFkZHJlc3M+PHRpdGxlcz48dGl0bGU+Q2FuZGlk
YXRlIGdlbmUgYW5hbHlzaXMgaWRlbnRpZmllcyBhIHBvbHltb3JwaGlzbSBpbiBITEEtRFFCMSBh
c3NvY2lhdGVkIHdpdGggY2xvemFwaW5lLWluZHVjZWQgYWdyYW51bG9jeXRvc2lzPC90aXRsZT48
c2Vjb25kYXJ5LXRpdGxlPkogQ2xpbiBQc3ljaGlhdHJ5PC9zZWNvbmRhcnktdGl0bGU+PC90aXRs
ZXM+PHBlcmlvZGljYWw+PGZ1bGwtdGl0bGU+SiBDbGluIFBzeWNoaWF0cnk8L2Z1bGwtdGl0bGU+
PC9wZXJpb2RpY2FsPjxwYWdlcz40NTgtNjM8L3BhZ2VzPjx2b2x1bWU+NzI8L3ZvbHVtZT48bnVt
YmVyPjQ8L251bWJlcj48ZWRpdGlvbj4yMDEwLzA5LzI4PC9lZGl0aW9uPjxrZXl3b3Jkcz48a2V5
d29yZD5BZHVsdDwva2V5d29yZD48a2V5d29yZD5BZ3JhbnVsb2N5dG9zaXMvKmNoZW1pY2FsbHkg
aW5kdWNlZC9nZW5ldGljczwva2V5d29yZD48a2V5d29yZD5BbnRpcHN5Y2hvdGljIEFnZW50cy8q
YWR2ZXJzZSBlZmZlY3RzPC9rZXl3b3JkPjxrZXl3b3JkPkNhc2UtQ29udHJvbCBTdHVkaWVzPC9r
ZXl3b3JkPjxrZXl3b3JkPkNsb3phcGluZS8qYWR2ZXJzZSBlZmZlY3RzPC9rZXl3b3JkPjxrZXl3
b3JkPkZlbWFsZTwva2V5d29yZD48a2V5d29yZD5HZW5ldGljIEFzc29jaWF0aW9uIFN0dWRpZXM8
L2tleXdvcmQ+PGtleXdvcmQ+R2VuZXRpYyBQcmVkaXNwb3NpdGlvbiB0byBEaXNlYXNlL2dlbmV0
aWNzPC9rZXl3b3JkPjxrZXl3b3JkPkdlbm90eXBlPC9rZXl3b3JkPjxrZXl3b3JkPkhMQS1EUSBB
bnRpZ2Vucy8qZ2VuZXRpY3M8L2tleXdvcmQ+PGtleXdvcmQ+SExBLURRIGJldGEtQ2hhaW5zPC9r
ZXl3b3JkPjxrZXl3b3JkPkh1bWFuczwva2V5d29yZD48a2V5d29yZD5NYWxlPC9rZXl3b3JkPjxr
ZXl3b3JkPk1pZGRsZSBBZ2VkPC9rZXl3b3JkPjxrZXl3b3JkPlBvbHltb3JwaGlzbSwgU2luZ2xl
IE51Y2xlb3RpZGUvKmdlbmV0aWNzPC9rZXl3b3JkPjxrZXl3b3JkPllvdW5nIEFkdWx0PC9rZXl3
b3JkPjwva2V5d29yZHM+PGRhdGVzPjx5ZWFyPjIwMTE8L3llYXI+PHB1Yi1kYXRlcz48ZGF0ZT5B
cHI8L2RhdGU+PC9wdWItZGF0ZXM+PC9kYXRlcz48aXNibj4xNTU1LTIxMDEgKEVsZWN0cm9uaWMp
JiN4RDswMTYwLTY2ODkgKExpbmtpbmcpPC9pc2JuPjxhY2Nlc3Npb24tbnVtPjIwODY4NjM1PC9h
Y2Nlc3Npb24tbnVtPjx1cmxzPjxyZWxhdGVkLXVybHM+PHVybD5odHRwczovL3d3dy5uY2JpLm5s
bS5uaWguZ292L3B1Ym1lZC8yMDg2ODYzNTwvdXJsPjwvcmVsYXRlZC11cmxzPjwvdXJscz48ZWxl
Y3Ryb25pYy1yZXNvdXJjZS1udW0+MTAuNDA4OC9KQ1AuMDltMDU1Mjd5ZWw8L2VsZWN0cm9uaWMt
cmVzb3VyY2UtbnVtPjwvcmVjb3JkPjwvQ2l0ZT48L0VuZE5vdGU+
</w:fldData>
        </w:fldChar>
      </w:r>
      <w:r w:rsidR="006B1D1C">
        <w:rPr>
          <w:rFonts w:ascii="Times New Roman" w:hAnsi="Times New Roman" w:cs="Times New Roman"/>
          <w:sz w:val="24"/>
          <w:szCs w:val="24"/>
          <w:lang w:val="en"/>
        </w:rPr>
        <w:instrText xml:space="preserve"> ADDIN EN.CITE </w:instrText>
      </w:r>
      <w:r w:rsidR="006B1D1C">
        <w:rPr>
          <w:rFonts w:ascii="Times New Roman" w:hAnsi="Times New Roman" w:cs="Times New Roman"/>
          <w:sz w:val="24"/>
          <w:szCs w:val="24"/>
          <w:lang w:val="en"/>
        </w:rPr>
        <w:fldChar w:fldCharType="begin">
          <w:fldData xml:space="preserve">PEVuZE5vdGU+PENpdGU+PEF1dGhvcj5Hb2xkc3RlaW48L0F1dGhvcj48WWVhcj4yMDE0PC9ZZWFy
PjxSZWNOdW0+NzU2NDwvUmVjTnVtPjxEaXNwbGF5VGV4dD4oOC0xMik8L0Rpc3BsYXlUZXh0Pjxy
ZWNvcmQ+PHJlYy1udW1iZXI+NzU2NDwvcmVjLW51bWJlcj48Zm9yZWlnbi1rZXlzPjxrZXkgYXBw
PSJFTiIgZGItaWQ9ImEwdHh2engwZnN4eDkzZXJlcm92dDJ3amF6enp6enhkdHJhYSIgdGltZXN0
YW1wPSIwIj43NTY0PC9rZXk+PC9mb3JlaWduLWtleXM+PHJlZi10eXBlIG5hbWU9IkpvdXJuYWwg
QXJ0aWNsZSI+MTc8L3JlZi10eXBlPjxjb250cmlidXRvcnM+PGF1dGhvcnM+PGF1dGhvcj5Hb2xk
c3RlaW4sIEouIEkuPC9hdXRob3I+PGF1dGhvcj5KYXJza29nLCBMLiBGLjwvYXV0aG9yPjxhdXRo
b3I+SGlsbGlhcmQsIEMuPC9hdXRob3I+PGF1dGhvcj5BbGZpcmV2aWMsIEEuPC9hdXRob3I+PGF1
dGhvcj5EdW5jYW4sIEwuPC9hdXRob3I+PGF1dGhvcj5Gb3VyY2hlcywgRC48L2F1dGhvcj48YXV0
aG9yPkh1YW5nLCBILjwvYXV0aG9yPjxhdXRob3I+TGVrLCBNLjwvYXV0aG9yPjxhdXRob3I+TmVh
bGUsIEIuIE0uPC9hdXRob3I+PGF1dGhvcj5SaXBrZSwgUy48L2F1dGhvcj48YXV0aG9yPlNoaWFu
bmEsIEsuPC9hdXRob3I+PGF1dGhvcj5TemF0a2lld2ljeiwgSi4gUC48L2F1dGhvcj48YXV0aG9y
PlRyb3BzaGEsIEEuPC9hdXRob3I+PGF1dGhvcj52YW4gZGVuIE9vcmQsIEUuIEouPC9hdXRob3I+
PGF1dGhvcj5DYXNjb3JiaSwgSS48L2F1dGhvcj48YXV0aG9yPkRldHRsaW5nLCBNLjwvYXV0aG9y
PjxhdXRob3I+R2F6aXQsIEUuPC9hdXRob3I+PGF1dGhvcj5Hb2ZmLCBELiBDLjwvYXV0aG9yPjxh
dXRob3I+SG9sZGVuLCBBLiBMLjwvYXV0aG9yPjxhdXRob3I+S2VsbHksIEQuIEwuPC9hdXRob3I+
PGF1dGhvcj5NYWxob3RyYSwgQS4gSy48L2F1dGhvcj48YXV0aG9yPk5pZWxzZW4sIEouPC9hdXRo
b3I+PGF1dGhvcj5QaXJtb2hhbWVkLCBNLjwvYXV0aG9yPjxhdXRob3I+UnVqZXNjdSwgRC48L2F1
dGhvcj48YXV0aG9yPldlcmdlLCBULjwvYXV0aG9yPjxhdXRob3I+TGV2eSwgRC4gTC48L2F1dGhv
cj48YXV0aG9yPkpvc2lhc3NlbiwgUi4gQy48L2F1dGhvcj48YXV0aG9yPktlbm5lZHksIEouIEwu
PC9hdXRob3I+PGF1dGhvcj5MaWViZXJtYW4sIEouIEEuPC9hdXRob3I+PGF1dGhvcj5EYWx5LCBN
LiBKLjwvYXV0aG9yPjxhdXRob3I+U3VsbGl2YW4sIFAuIEYuPC9hdXRob3I+PC9hdXRob3JzPjwv
Y29udHJpYnV0b3JzPjxhdXRoLWFkZHJlc3M+MV0gQW5hbHl0aWMgYW5kIFRyYW5zbGF0aW9uYWwg
R2VuZXRpY3MgVW5pdCwgTWFzc2FjaHVzZXR0cyBHZW5lcmFsIEhvc3BpdGFsLCBCb3N0b24sIE1h
c3NhY2h1c2V0dHMgMDIxMTQsIFVTQSBbMl0gTWVkaWNhbCBhbmQgUG9wdWxhdGlvbiBHZW5ldGlj
cyBQcm9ncmFtLCBCcm9hZCBJbnN0aXR1dGUgb2YgTUlUIGFuZCBIYXJ2YXJkLCBDYW1icmlkZ2Us
IE1hc3NhY2h1c2V0dHMgMDIxNDIsIFVTQS4mI3hEO0RlcGFydG1lbnQgb2YgUHN5Y2hpYXRyeSwg
VW5pdmVyc2l0eSBvZiBOb3J0aCBDYXJvbGluYSwgQ2hhcGVsIEhpbGwsIE5vcnRoIENhcm9saW5h
IDI3NTk5LCBVU0EuJiN4RDtEZXBhcnRtZW50IG9mIE1vbGVjdWxhciBhbmQgQ2xpbmljYWwgUGhh
cm1hY29sb2d5LCBVbml2ZXJzaXR5IG9mIExpdmVycG9vbCwgTGl2ZXJwb29sIEw2OSAzQlgsIFVL
LiYjeEQ7TGFib3JhdG9yeSBmb3IgTW9sZWN1bGFyIE1vZGVsaW5nLCBEaXZpc2lvbiBvZiBDaGVt
aWNhbCBCaW9sb2d5IGFuZCBNZWRpY2luYWwgQ2hlbWlzdHJ5LCBFc2hlbG1hbiBTY2hvb2wgb2Yg
UGhhcm1hY3ksIFVuaXZlcnNpdHkgb2YgTm9ydGggQ2Fyb2xpbmEsIENoYXBlbCBIaWxsLCBOb3J0
aCBDYXJvbGluYSAyNzU5OSwgVVNBLiYjeEQ7QW5hbHl0aWMgYW5kIFRyYW5zbGF0aW9uYWwgR2Vu
ZXRpY3MgVW5pdCwgTWFzc2FjaHVzZXR0cyBHZW5lcmFsIEhvc3BpdGFsLCBCb3N0b24sIE1hc3Nh
Y2h1c2V0dHMgMDIxMTQsIFVTQS4mI3hEOzFdIEFuYWx5dGljIGFuZCBUcmFuc2xhdGlvbmFsIEdl
bmV0aWNzIFVuaXQsIE1hc3NhY2h1c2V0dHMgR2VuZXJhbCBIb3NwaXRhbCwgQm9zdG9uLCBNYXNz
YWNodXNldHRzIDAyMTE0LCBVU0EgWzJdIE1lZGljYWwgYW5kIFBvcHVsYXRpb24gR2VuZXRpY3Mg
UHJvZ3JhbSwgQnJvYWQgSW5zdGl0dXRlIG9mIE1JVCBhbmQgSGFydmFyZCwgQ2FtYnJpZGdlLCBN
YXNzYWNodXNldHRzIDAyMTQyLCBVU0EgWzNdIFBzeWNoaWF0cmljIGFuZCBOZXVyb2RldmVsb3Bt
ZW50YWwgR2VuZXRpY3MgVW5pdCwgTWFzc2FjaHVzZXR0cyBHZW5lcmFsIEhvc3BpdGFsLCBCb3N0
b24sIE1hc3NhY2h1c2V0dHMgMDIxMTQsIFVTQSBbNF0gU3RhbmxleSBDZW50ZXIgZm9yIFBzeWNo
aWF0cmljIFJlc2VhcmNoLCBCcm9hZCBJbnN0aXR1dGUgb2YgTUlUIGFuZCBIYXJ2YXJkLCBDYW1i
cmlkZ2UsIE1hc3NhY2h1c2V0dHMgMDIxNDIsIFVTQS4mI3hEOzFdIEFuYWx5dGljIGFuZCBUcmFu
c2xhdGlvbmFsIEdlbmV0aWNzIFVuaXQsIE1hc3NhY2h1c2V0dHMgR2VuZXJhbCBIb3NwaXRhbCwg
Qm9zdG9uLCBNYXNzYWNodXNldHRzIDAyMTE0LCBVU0EgWzJdIFN0YW5sZXkgQ2VudGVyIGZvciBQ
c3ljaGlhdHJpYyBSZXNlYXJjaCwgQnJvYWQgSW5zdGl0dXRlIG9mIE1JVCBhbmQgSGFydmFyZCwg
Q2FtYnJpZGdlLCBNYXNzYWNodXNldHRzIDAyMTQyLCBVU0EuJiN4RDtOZXcgWW9yayBHZW5vbWUg
Q2VudGVyLCBOZXcgWW9yaywgTmV3IFlvcmsgMTAwMTMsIFVTQS4mI3hEO0RlcGFydG1lbnQgb2Yg
R2VuZXRpY3MsIFVuaXZlcnNpdHkgb2YgTm9ydGggQ2Fyb2xpbmEsIENoYXBlbCBIaWxsLCBOb3J0
aCBDYXJvbGluYSAyNzU5OSwgVVNBLiYjeEQ7Q2VudGVyIGZvciBCaW9tYXJrZXIgUmVzZWFyY2gg
YW5kIFBlcnNvbmFsaXplZCBNZWRpY2luZSwgVmlyZ2luaWEgQ29tbW9ud2VhbHRoIFVuaXZlcnNp
dHksIFJpY2htb25kLCBWaXJnaW5pYSAyMzI5OCwgVVNBLiYjeEQ7SW5zdGl0dXRlIG9mIEV4cGVy
aW1lbnRhbCBhbmQgQ2xpbmljYWwgUGhhcm1hY29sb2d5LCBVbml2ZXJzaXR5IEhvc3BpdGFsIFNj
aGxlc3dpZy1Ib2xzdGVpbiwgMjQxMDUgS2llbCwgR2VybWFueS4mI3hEO0RlcGFydG1lbnQgb2Yg
UHN5Y2hpYXRyeSBhbmQgUHN5Y2hvdGhlcmFweSwgQ2hhcml0ZS1Vbml2ZXJzaXR5IE1lZGljaW5l
LCAxNDA1MCBCZXJsaW4sIEdlcm1hbnkuJiN4RDtUZWwgQXZpdiBVbml2ZXJzaXR5LCBSYW1hdCBB
dml2LCBUaXNzdWUgVHlwaW5nIExhYiwgU2hlYmEgTWVkaWNhbCBDZW50ZXIgNjk5NzgwMSwgSXNy
YWVsLiYjeEQ7RGVwYXJ0bWVudCBvZiBQc3ljaGlhdHJ5LCBOZXcgWW9yayBVbml2ZXJzaXR5LCBO
ZXcgWW9yayBOZXcgWW9yayAxMDAxNiwgVVNBLiYjeEQ7SW50ZXJuYXRpb25hbCBTQUUgQ29uc29y
dGl1bSwgTHRkLiwgQ2hpY2FnbywgSWxsaW5vaXMgNjA2MzEsIFVTQS4mI3hEO01hcnlsYW5kIFBz
eWNoaWF0cmljIFJlc2VhcmNoIENlbnRlciwgVW5pdmVyc2l0eSBvZiBNYXJ5bGFuZCwgQmFsdGlt
b3JlLCBNYXJ5bGFuZCAyMTIyOCwgVVNBLiYjeEQ7MV0gVGhlIEZlaW5zdGVpbiBJbnN0aXR1dGUg
Zm9yIE1lZGljYWwgUmVzZWFyY2gsIE1hbmhhc3NldCwgTmV3IFlvcmsgMTEwMzAsIFVTQSBbMl0g
VGhlIEhvZnN0cmEgTlMtTElKIFNjaG9vbCBvZiBNZWRpY2luZSwgSGVtcHN0ZWFkLCBOZXcgWW9y
ayAxMTU0OSwgVVNBIFszXSBUaGUgWnVja2VyIEhpbGxzaWRlIEhvc3BpdGFsLCBHbGVuIE9ha3Ms
IE5ldyBZb3JrIDExMDA0LCBVU0EuJiN4RDsxXSBBYWxib3JnIFVuaXZlcnNpdHkgSG9zcGl0YWws
IFBzeWNoaWF0cnksIEFhbGJvcmcgOTAwMCwgRGVubWFyayBbMl0gRGVwYXJ0bWVudCBvZiBDbGlu
aWNhbCBNZWRpY2luZSwgQWFsYm9yZyBVbml2ZXJzaXR5LCBBYWxib3JnIDkwMDAsIERlbm1hcmsu
JiN4RDsxXSBEZXBhcnRtZW50IG9mIFBzeWNoaWF0cnksIFVuaXZlcnNpdHkgb2YgSGFsbGUsIEhh
bGxlIDA2MTEyLCBHZXJtYW55IFsyXSBEZXBhcnRtZW50IG9mIFBzeWNoaWF0cnksIFVuaXZlcnNp
dHkgb2YgTXVuaWNoLCA4MDMzNiBNdW5pY2gsIEdlcm1hbnkuJiN4RDsxXSBEZXBhcnRtZW50IG9m
IENsaW5pY2FsIE1lZGljaW5lLCBVbml2ZXJzaXR5IG9mIENvcGVuaGFnZW4sIENvcGVuaGFnZW4g
MTE2NSwgRGVubWFyayBbMl0gSW5zdGl0dXRlIG9mIEJpb2xvZ2ljYWwgUHN5Y2hpYXRyeSwgTUhD
IFNjdC4gSGFucywgTWVudGFsIEhlYWx0aCBTZXJ2aWNlcyBDb3BlbmhhZ2VuLCBDb3BlbmhhZ2Vu
IDQwMDAsIERlbm1hcmsgWzNdIFRoZSBMdW5kYmVjayBGb3VuZGF0aW9uIEluaXRpYXRpdmUgZm9y
IEludGVncmF0aXZlIFBzeWNoaWF0cmljIFJlc2VhcmNoLCBpUFNZQ0gsIDgwMDAgUm9za2lsZGUs
IERlbm1hcmsuJiN4RDsxXSBEZXBhcnRtZW50IG9mIFBzeWNoaWF0cnksIEhhcnZhcmQgTWVkaWNh
bCBTY2hvb2wsIEJvc3RvbiwgTWFzc2FjaHVzZXR0cyAwMjExNSwgVVNBIFsyXSBQc3ljaG9sb2d5
IFJlc2VhcmNoIExhYm9yYXRvcnksIE1jTGVhbiBIb3NwaXRhbCwgQmVsbW9udCwgTWFzc2FjaHVz
ZXR0cyAwMjQ3OCwgVVNBLiYjeEQ7RGVwYXJ0bWVudCBvZiBQc3ljaGlhdHJ5LCBEcmV4ZWwgVW5p
dmVyc2l0eSwgUGhpbGFkZWxwaGlhLCBQZW5uc3lsdmFuaWEgMTkxMDQsIFVTQS4mI3hEO0NlbnRl
ciBmb3IgQWRkaWN0aW9uIGFuZCBNZW50YWwgSGVhbHRoLCBUb3JvbnRvLCBDYW5hZGEgTTVUIDFS
OC4mI3hEO0RlcGFydG1lbnQgb2YgUHN5Y2hpYXRyeSwgQ29sdW1iaWEgVW5pdmVyc2l0eSBhbmQg
dGhlIE5ldyBZb3JrIFN0YXRlIFBzeWNoaWF0cmljIEluc3RpdHV0ZSwgTmV3IFlvcmssIE5ldyBZ
b3JrIDEwMDMyLCBVU0EuJiN4RDsxXSBBbmFseXRpYyBhbmQgVHJhbnNsYXRpb25hbCBHZW5ldGlj
cyBVbml0LCBNYXNzYWNodXNldHRzIEdlbmVyYWwgSG9zcGl0YWwsIEJvc3RvbiwgTWFzc2FjaHVz
ZXR0cyAwMjExNCwgVVNBIFsyXSBNZWRpY2FsIGFuZCBQb3B1bGF0aW9uIEdlbmV0aWNzIFByb2dy
YW0sIEJyb2FkIEluc3RpdHV0ZSBvZiBNSVQgYW5kIEhhcnZhcmQsIENhbWJyaWRnZSwgTWFzc2Fj
aHVzZXR0cyAwMjE0MiwgVVNBIFszXS4mI3hEOzFdIERlcGFydG1lbnQgb2YgUHN5Y2hpYXRyeSwg
VW5pdmVyc2l0eSBvZiBOb3J0aCBDYXJvbGluYSwgQ2hhcGVsIEhpbGwsIE5vcnRoIENhcm9saW5h
IDI3NTk5LCBVU0EgWzJdIERlcGFydG1lbnQgb2YgR2VuZXRpY3MsIFVuaXZlcnNpdHkgb2YgTm9y
dGggQ2Fyb2xpbmEsIENoYXBlbCBIaWxsLCBOb3J0aCBDYXJvbGluYSAyNzU5OSwgVVNBIFszXSBE
ZXBhcnRtZW50IG9mIE1lZGljYWwgRXBpZGVtaW9sb2d5IGFuZCBCaW9zdGF0aXN0aWNzLCBLYXJv
bGluc2thIEluc3RpdHV0ZXQsIFNFLTE3MSA3NyBTdG9ja2hvbG0sIFN3ZWRlbiBbNF0uPC9hdXRo
LWFkZHJlc3M+PHRpdGxlcz48dGl0bGU+Q2xvemFwaW5lLWluZHVjZWQgYWdyYW51bG9jeXRvc2lz
IGlzIGFzc29jaWF0ZWQgd2l0aCByYXJlIEhMQS1EUUIxIGFuZCBITEEtQiBhbGxlbGVzPC90aXRs
ZT48c2Vjb25kYXJ5LXRpdGxlPk5hdCBDb21tdW48L3NlY29uZGFyeS10aXRsZT48YWx0LXRpdGxl
Pk5hdHVyZSBjb21tdW5pY2F0aW9uczwvYWx0LXRpdGxlPjwvdGl0bGVzPjxwZXJpb2RpY2FsPjxm
dWxsLXRpdGxlPk5hdCBDb21tdW48L2Z1bGwtdGl0bGU+PC9wZXJpb2RpY2FsPjxwYWdlcz40NzU3
PC9wYWdlcz48dm9sdW1lPjU8L3ZvbHVtZT48ZWRpdGlvbj4yMDE0LzA5LzA1PC9lZGl0aW9uPjxk
YXRlcz48eWVhcj4yMDE0PC95ZWFyPjwvZGF0ZXM+PGlzYm4+MjA0MS0xNzIzIChFbGVjdHJvbmlj
KSYjeEQ7MjA0MS0xNzIzIChMaW5raW5nKTwvaXNibj48YWNjZXNzaW9uLW51bT4yNTE4NzM1Mzwv
YWNjZXNzaW9uLW51bT48d29yay10eXBlPlJlc2VhcmNoIFN1cHBvcnQsIEFtZXJpY2FuIFJlY292
ZXJ5IGFuZCBSZWludmVzdG1lbnQgQWN0JiN4RDtSZXNlYXJjaCBTdXBwb3J0LCBOLkkuSC4sIEV4
dHJhbXVyYWwmI3hEO1Jlc2VhcmNoIFN1cHBvcnQsIFUuUy4gR292JmFwb3M7dCwgTm9uLVAuSC5T
Ljwvd29yay10eXBlPjx1cmxzPjxyZWxhdGVkLXVybHM+PHVybD5odHRwOi8vd3d3Lm5jYmkubmxt
Lm5paC5nb3YvcHVibWVkLzI1MTg3MzUzPC91cmw+PC9yZWxhdGVkLXVybHM+PC91cmxzPjxjdXN0
b20yPjQxNTU1MDg8L2N1c3RvbTI+PGVsZWN0cm9uaWMtcmVzb3VyY2UtbnVtPjEwLjEwMzgvbmNv
bW1zNTc1NzwvZWxlY3Ryb25pYy1yZXNvdXJjZS1udW0+PGxhbmd1YWdlPmVuZzwvbGFuZ3VhZ2U+
PC9yZWNvcmQ+PC9DaXRlPjxDaXRlPjxBdXRob3I+TGVnZ2U8L0F1dGhvcj48WWVhcj4yMDE3PC9Z
ZWFyPjxSZWNOdW0+OTA3NjwvUmVjTnVtPjxyZWNvcmQ+PHJlYy1udW1iZXI+OTA3NjwvcmVjLW51
bWJlcj48Zm9yZWlnbi1rZXlzPjxrZXkgYXBwPSJFTiIgZGItaWQ9ImEwdHh2engwZnN4eDkzZXJl
cm92dDJ3amF6enp6enhkdHJhYSIgdGltZXN0YW1wPSIxNTg1NTczNzU1Ij45MDc2PC9rZXk+PC9m
b3JlaWduLWtleXM+PHJlZi10eXBlIG5hbWU9IkpvdXJuYWwgQXJ0aWNsZSI+MTc8L3JlZi10eXBl
Pjxjb250cmlidXRvcnM+PGF1dGhvcnM+PGF1dGhvcj5MZWdnZSwgUy4gRS48L2F1dGhvcj48YXV0
aG9yPkhhbXNoZXJlLCBNLiBMLjwvYXV0aG9yPjxhdXRob3I+Umlwa2UsIFMuPC9hdXRob3I+PGF1
dGhvcj5QYXJkaW5hcywgQS4gRi48L2F1dGhvcj48YXV0aG9yPkdvbGRzdGVpbiwgSi4gSS48L2F1
dGhvcj48YXV0aG9yPlJlZXMsIEUuPC9hdXRob3I+PGF1dGhvcj5SaWNoYXJkcywgQS4gTC48L2F1
dGhvcj48YXV0aG9yPkxlb25lbmtvLCBHLjwvYXV0aG9yPjxhdXRob3I+Sm9yc2tvZywgTC4gRi48
L2F1dGhvcj48YXV0aG9yPkNsb3phcGluZS1JbmR1Y2VkIEFncmFudWxvY3l0b3NpcywgQ29uc29y
dGl1bTwvYXV0aG9yPjxhdXRob3I+Q2hhbWJlcnQsIEsuIEQuPC9hdXRob3I+PGF1dGhvcj5Db2xs
aWVyLCBELiBBLjwvYXV0aG9yPjxhdXRob3I+R2Vub3Zlc2UsIEcuPC9hdXRob3I+PGF1dGhvcj5H
aWVnbGluZywgSS48L2F1dGhvcj48YXV0aG9yPkhvbG1hbnMsIFAuPC9hdXRob3I+PGF1dGhvcj5K
b25hc2RvdHRpciwgQS48L2F1dGhvcj48YXV0aG9yPktpcm92LCBHLjwvYXV0aG9yPjxhdXRob3I+
TWNDYXJyb2xsLCBTLiBBLjwvYXV0aG9yPjxhdXRob3I+TWFjQ2FiZSwgSi4gSC48L2F1dGhvcj48
YXV0aG9yPk1hbnRyaXByYWdhZGEsIEsuPC9hdXRob3I+PGF1dGhvcj5Nb3JhbiwgSi4gTC48L2F1
dGhvcj48YXV0aG9yPk5lYWxlLCBCLiBNLjwvYXV0aG9yPjxhdXRob3I+U3RlZmFuc3NvbiwgSC48
L2F1dGhvcj48YXV0aG9yPlJ1amVzY3UsIEQuPC9hdXRob3I+PGF1dGhvcj5EYWx5LCBNLiBKLjwv
YXV0aG9yPjxhdXRob3I+U3VsbGl2YW4sIFAuIEYuPC9hdXRob3I+PGF1dGhvcj5Pd2VuLCBNLiBK
LjwvYXV0aG9yPjxhdXRob3I+TyZhcG9zO0Rvbm92YW4sIE0uIEMuPC9hdXRob3I+PGF1dGhvcj5X
YWx0ZXJzLCBKLiBULiBSLjwvYXV0aG9yPjwvYXV0aG9ycz48L2NvbnRyaWJ1dG9ycz48YXV0aC1h
ZGRyZXNzPk1SQyBDZW50cmUgZm9yIE5ldXJvcHN5Y2hpYXRyaWMgR2VuZXRpY3MgYW5kIEdlbm9t
aWNzLCBEaXZpc2lvbiBvZiBQc3ljaG9sb2dpY2FsIE1lZGljaW5lIGFuZCBDbGluaWNhbCBOZXVy
b3NjaWVuY2VzLCBTY2hvb2wgb2YgTWVkaWNpbmUsIENhcmRpZmYgVW5pdmVyc2l0eSwgQ2FyZGlm
ZiwgVUsuJiN4RDtBbmFseXRpYyBhbmQgVHJhbnNsYXRpb25hbCBHZW5ldGljcyBVbml0LCBNYXNz
YWNodXNldHRzIEdlbmVyYWwgSG9zcGl0YWwsIEJvc3RvbiwgTUEsIFVTQS4mI3hEO1N0YW5sZXkg
Q2VudGVyIGZvciBQc3ljaGlhdHJpYyBSZXNlYXJjaCwgQnJvYWQgSW5zdGl0dXRlIG9mIE1JVCBh
bmQgSGFydmFyZCwgQ2FtYnJpZGdlLCBNQSwgVVNBLiYjeEQ7RGVwYXJ0bWVudCBvZiBQc3ljaGlh
dHJ5IGFuZCBQc3ljaG90aGVyYXB5LCBDaGFyaXRlIC0gVW5pdmVyc2l0YXRzbWVkaXppbiBCZXJs
aW4sIENhbXB1cyBNaXR0ZSwgQmVybGluLCBHZXJtYW55LiYjeEQ7TWVkaWNhbCBhbmQgUG9wdWxh
dGlvbiBHZW5ldGljcyBQcm9ncmFtLCBCcm9hZCBJbnN0aXR1dGUgb2YgTUlUIGFuZCBIYXJ2YXJk
LCBDYW1icmlkZ2UsIE1BLCBVU0EuJiN4RDtEZXBhcnRtZW50IG9mIFBzeWNoaWF0cnksIFVuaXZl
cnNpdHkgb2YgTm9ydGggQ2Fyb2xpbmEsIENoYXBlbCBIaWxsLCBOQywgVVNBLiYjeEQ7UHN5Y2hp
YXRyaWMgYW5kIE5ldXJvZGV2ZWxvcG1lbnRhbCBHZW5ldGljcyBVbml0LCBNYXNzYWNodXNldHRz
IEdlbmVyYWwgSG9zcGl0YWwsIEJvc3RvbiwgTUEsIFVTQS4mI3hEO0tpbmcmYXBvcztzIENvbGxl
Z2UgTG9uZG9uLCBTR0RQIENlbnRyZSwgSW5zdGl0dXRlIG9mIFBzeWNoaWF0cnksIFBzeWNob2xv
Z3kgYW5kIE5ldXJvc2NpZW5jZSwgRGUgQ3Jlc3BpZ255IFBhcmssIERlbm1hcmsgSGlsbCwgTG9u
ZG9uLCBVSy4mI3hEO0Rpc2NvdmVyeSBOZXVyb3NjaWVuY2UgUmVzZWFyY2gsIEVsaSBMaWxseSBh
bmQgQ29tcGFueSBMdGQsIExpbGx5IFJlc2VhcmNoIExhYm9yYXRvcmllcywgRXJsIFdvb2QgTWFu
b3IsIFN1cnJleSwgVUsuJiN4RDtEZXBhcnRtZW50IG9mIFBzeWNoaWF0cnksIFVuaXZlcnNpdHkg
b2YgSGFsbGUsIEhhbGxlLCBHZXJtYW55LiYjeEQ7ZGVDT0RFIGdlbmV0aWNzLCBTdHVybHVnYXRh
IDgsIFJleWtqYXZpaywgSWNlbGFuZC4mI3hEO0RlcGFydG1lbnQgb2YgR2VuZXRpY3MsIEhhcnZh
cmQgTWVkaWNhbCBTY2hvb2wsIEJvc3RvbiwgTUEsIFVTQS4mI3hEO0tpbmcmYXBvcztzIENvbGxl
Z2UgTG9uZG9uLCBEZXBhcnRtZW50IG9mIFBzeWNob3NpcyBTdHVkaWVzLCBJbnN0aXR1dGUgb2Yg
UHN5Y2hpYXRyeSBQc3ljaG9sb2d5IGFuZCBOZXVyb3NjaWVuY2UsIExvbmRvbiwgVVNBLiYjeEQ7
RGVwYXJ0bWVudCBvZiBQc3ljaGlhdHJ5LCBVbml2ZXJzaXR5IG9mIE11bmljaCwgTXVuaWNoLCBH
ZXJtYW55LiYjeEQ7RGVwYXJ0bWVudCBvZiBHZW5ldGljcywgVW5pdmVyc2l0eSBvZiBOb3J0aCBD
YXJvbGluYSwgQ2hhcGVsIEhpbGwsIE5DLCBVU0EuJiN4RDtEZXBhcnRtZW50IG9mIE1lZGljYWwg
RXBpZGVtaW9sb2d5IGFuZCBCaW9zdGF0aXN0aWNzLCBLYXJvbGluc2thIEluc3RpdHV0ZXQsIFN0
b2NraG9sbSwgU3dlZGVuLjwvYXV0aC1hZGRyZXNzPjx0aXRsZXM+PHRpdGxlPkdlbm9tZS13aWRl
IGNvbW1vbiBhbmQgcmFyZSB2YXJpYW50IGFuYWx5c2lzIHByb3ZpZGVzIG5vdmVsIGluc2lnaHRz
IGludG8gY2xvemFwaW5lLWFzc29jaWF0ZWQgbmV1dHJvcGVuaWE8L3RpdGxlPjxzZWNvbmRhcnkt
dGl0bGU+TW9sIFBzeWNoaWF0cnk8L3NlY29uZGFyeS10aXRsZT48L3RpdGxlcz48cGVyaW9kaWNh
bD48ZnVsbC10aXRsZT5Nb2wgUHN5Y2hpYXRyeTwvZnVsbC10aXRsZT48L3BlcmlvZGljYWw+PHBh
Z2VzPjE1MDItMTUwODwvcGFnZXM+PHZvbHVtZT4yMjwvdm9sdW1lPjxudW1iZXI+MTA8L251bWJl
cj48ZWRpdGlvbj4yMDE2LzA3LzEzPC9lZGl0aW9uPjxrZXl3b3Jkcz48a2V5d29yZD5DYXJyaWVy
IFByb3RlaW5zL2dlbmV0aWNzPC9rZXl3b3JkPjxrZXl3b3JkPkNhc2UtQ29udHJvbCBTdHVkaWVz
PC9rZXl3b3JkPjxrZXl3b3JkPkNsb3phcGluZS8qYWR2ZXJzZSBlZmZlY3RzL3RoZXJhcGV1dGlj
IHVzZTwva2V5d29yZD48a2V5d29yZD5FeG9tZTwva2V5d29yZD48a2V5d29yZD5GZW1hbGU8L2tl
eXdvcmQ+PGtleXdvcmQ+R2Vub21lLVdpZGUgQXNzb2NpYXRpb24gU3R1ZHk8L2tleXdvcmQ+PGtl
eXdvcmQ+SExBLURRIGJldGEtQ2hhaW5zL2dlbmV0aWNzPC9rZXl3b3JkPjxrZXl3b3JkPkh1bWFu
czwva2V5d29yZD48a2V5d29yZD5NYWxlPC9rZXl3b3JkPjxrZXl3b3JkPk5ldXRyb3BlbmlhLypj
aGVtaWNhbGx5IGluZHVjZWQvKmdlbmV0aWNzL21ldGFib2xpc208L2tleXdvcmQ+PGtleXdvcmQ+
T2RkcyBSYXRpbzwva2V5d29yZD48a2V5d29yZD5TY2hpem9waHJlbmlhL2RydWcgdGhlcmFweS9n
ZW5ldGljczwva2V5d29yZD48a2V5d29yZD5Tb2x1dGUgQ2FycmllciBPcmdhbmljIEFuaW9uIFRy
YW5zcG9ydGVyIEZhbWlseSBNZW1iZXIgMUIzL2dlbmV0aWNzPC9rZXl3b3JkPjwva2V5d29yZHM+
PGRhdGVzPjx5ZWFyPjIwMTc8L3llYXI+PHB1Yi1kYXRlcz48ZGF0ZT5PY3Q8L2RhdGU+PC9wdWIt
ZGF0ZXM+PC9kYXRlcz48aXNibj4xNDc2LTU1NzggKEVsZWN0cm9uaWMpJiN4RDsxMzU5LTQxODQg
KExpbmtpbmcpPC9pc2JuPjxhY2Nlc3Npb24tbnVtPjI3NDAwODU2PC9hY2Nlc3Npb24tbnVtPjx1
cmxzPjxyZWxhdGVkLXVybHM+PHVybD5odHRwczovL3d3dy5uY2JpLm5sbS5uaWguZ292L3B1Ym1l
ZC8yNzQwMDg1NjwvdXJsPjwvcmVsYXRlZC11cmxzPjwvdXJscz48Y3VzdG9tMj5QTUM1MDY1MDkw
PC9jdXN0b20yPjxlbGVjdHJvbmljLXJlc291cmNlLW51bT4xMC4xMDM4L21wLjIwMTYuOTc8L2Vs
ZWN0cm9uaWMtcmVzb3VyY2UtbnVtPjwvcmVjb3JkPjwvQ2l0ZT48Q2l0ZT48QXV0aG9yPkxlZ2dl
PC9BdXRob3I+PFllYXI+MjAxOTwvWWVhcj48UmVjTnVtPjkwNzE8L1JlY051bT48cmVjb3JkPjxy
ZWMtbnVtYmVyPjkwNzE8L3JlYy1udW1iZXI+PGZvcmVpZ24ta2V5cz48a2V5IGFwcD0iRU4iIGRi
LWlkPSJhMHR4dnp4MGZzeHg5M2VyZXJvdnQyd2phenp6enp4ZHRyYWEiIHRpbWVzdGFtcD0iMTU4
NTU3Mzc1NSI+OTA3MTwva2V5PjwvZm9yZWlnbi1rZXlzPjxyZWYtdHlwZSBuYW1lPSJKb3VybmFs
IEFydGljbGUiPjE3PC9yZWYtdHlwZT48Y29udHJpYnV0b3JzPjxhdXRob3JzPjxhdXRob3I+TGVn
Z2UsIFMuIEUuPC9hdXRob3I+PGF1dGhvcj5XYWx0ZXJzLCBKLiBULjwvYXV0aG9yPjwvYXV0aG9y
cz48L2NvbnRyaWJ1dG9ycz48YXV0aC1hZGRyZXNzPk1SQyBDZW50cmUgZm9yIE5ldXJvcHN5Y2hp
YXRyaWMgR2VuZXRpY3MgJmFtcDsgR2Vub21pY3MsIERpdmlzaW9uIG9mIFBzeWNob2xvZ2ljYWwg
TWVkaWNpbmUgJmFtcDsgQ2xpbmljYWwgTmV1cm9zY2llbmNlcywgU2Nob29sIG9mIE1lZGljaW5l
LCBDYXJkaWZmIFVuaXZlcnNpdHksIENhcmRpZmYsIENGMjQgNEhRLCBVSy48L2F1dGgtYWRkcmVz
cz48dGl0bGVzPjx0aXRsZT5HZW5ldGljcyBvZiBjbG96YXBpbmUtYXNzb2NpYXRlZCBuZXV0cm9w
ZW5pYTogcmVjZW50IGFkdmFuY2VzLCBjaGFsbGVuZ2VzIGFuZCBmdXR1cmUgcGVyc3BlY3RpdmU8
L3RpdGxlPjxzZWNvbmRhcnktdGl0bGU+UGhhcm1hY29nZW5vbWljczwvc2Vjb25kYXJ5LXRpdGxl
PjwvdGl0bGVzPjxwZXJpb2RpY2FsPjxmdWxsLXRpdGxlPlBoYXJtYWNvZ2Vub21pY3M8L2Z1bGwt
dGl0bGU+PC9wZXJpb2RpY2FsPjxwYWdlcz4yNzktMjkwPC9wYWdlcz48dm9sdW1lPjIwPC92b2x1
bWU+PG51bWJlcj40PC9udW1iZXI+PGVkaXRpb24+MjAxOS8wMi8xNjwvZWRpdGlvbj48a2V5d29y
ZHM+PGtleXdvcmQ+QWdyYW51bG9jeXRvc2lzL2NoZW1pY2FsbHkgaW5kdWNlZC9lcGlkZW1pb2xv
Z3kvKmdlbmV0aWNzL3BhdGhvbG9neTwva2V5d29yZD48a2V5d29yZD5BbnRpcHN5Y2hvdGljIEFn
ZW50cy9hZHZlcnNlIGVmZmVjdHMvdGhlcmFwZXV0aWMgdXNlPC9rZXl3b3JkPjxrZXl3b3JkPkNs
b3phcGluZS8qYWR2ZXJzZSBlZmZlY3RzL3RoZXJhcGV1dGljIHVzZTwva2V5d29yZD48a2V5d29y
ZD5HZW5ldGljIEFzc29jaWF0aW9uIFN0dWRpZXM8L2tleXdvcmQ+PGtleXdvcmQ+R2Vub3R5cGU8
L2tleXdvcmQ+PGtleXdvcmQ+SExBLUIgQW50aWdlbnMvZ2VuZXRpY3M8L2tleXdvcmQ+PGtleXdv
cmQ+SExBLURRIGJldGEtQ2hhaW5zL2dlbmV0aWNzPC9rZXl3b3JkPjxrZXl3b3JkPkh1bWFuczwv
a2V5d29yZD48a2V5d29yZD5OZXV0cm9wZW5pYS9jaGVtaWNhbGx5IGluZHVjZWQvZXBpZGVtaW9s
b2d5LypnZW5ldGljcy9wYXRob2xvZ3k8L2tleXdvcmQ+PGtleXdvcmQ+U2NoaXpvcGhyZW5pYS9j
b21wbGljYXRpb25zLypkcnVnIHRoZXJhcHkvZXBpZGVtaW9sb2d5L2dlbmV0aWNzPC9rZXl3b3Jk
PjxrZXl3b3JkPlNvbHV0ZSBDYXJyaWVyIE9yZ2FuaWMgQW5pb24gVHJhbnNwb3J0ZXIgRmFtaWx5
IE1lbWJlciAxQjMvZ2VuZXRpY3M8L2tleXdvcmQ+PGtleXdvcmQ+KmFncmFudWxvY3l0b3Npczwv
a2V5d29yZD48a2V5d29yZD4qY2xvemFwaW5lPC9rZXl3b3JkPjxrZXl3b3JkPipuZXV0cm9wZW5p
YTwva2V5d29yZD48a2V5d29yZD4qcGhhcm1hY29nZW5ldGljczwva2V5d29yZD48a2V5d29yZD4q
c2NoaXpvcGhyZW5pYTwva2V5d29yZD48L2tleXdvcmRzPjxkYXRlcz48eWVhcj4yMDE5PC95ZWFy
PjxwdWItZGF0ZXM+PGRhdGU+TWFyPC9kYXRlPjwvcHViLWRhdGVzPjwvZGF0ZXM+PGlzYm4+MTc0
NC04MDQyIChFbGVjdHJvbmljKSYjeEQ7MTQ2Mi0yNDE2IChMaW5raW5nKTwvaXNibj48YWNjZXNz
aW9uLW51bT4zMDc2NzcxMDwvYWNjZXNzaW9uLW51bT48dXJscz48cmVsYXRlZC11cmxzPjx1cmw+
aHR0cHM6Ly93d3cubmNiaS5ubG0ubmloLmdvdi9wdWJtZWQvMzA3Njc3MTA8L3VybD48L3JlbGF0
ZWQtdXJscz48L3VybHM+PGN1c3RvbTI+UE1DNjU2MzExNjwvY3VzdG9tMj48ZWxlY3Ryb25pYy1y
ZXNvdXJjZS1udW0+MTAuMjIxNy9wZ3MtMjAxOC0wMTg4PC9lbGVjdHJvbmljLXJlc291cmNlLW51
bT48L3JlY29yZD48L0NpdGU+PENpdGU+PEF1dGhvcj5ZdW5pczwvQXV0aG9yPjxZZWFyPjE5OTU8
L1llYXI+PFJlY051bT4xMDwvUmVjTnVtPjxyZWNvcmQ+PHJlYy1udW1iZXI+MTA8L3JlYy1udW1i
ZXI+PGZvcmVpZ24ta2V5cz48a2V5IGFwcD0iRU4iIGRiLWlkPSIwdGEwNXRhOWV3dGZma2VkdGRt
NWV6ZWNheHA5dzJlYWZhdzUiIHRpbWVzdGFtcD0iMTU4NTU3MzE1NCI+MTA8L2tleT48L2ZvcmVp
Z24ta2V5cz48cmVmLXR5cGUgbmFtZT0iSm91cm5hbCBBcnRpY2xlIj4xNzwvcmVmLXR5cGU+PGNv
bnRyaWJ1dG9ycz48YXV0aG9ycz48YXV0aG9yPll1bmlzLCBKLiBKLjwvYXV0aG9yPjxhdXRob3I+
Q29yem8sIEQuPC9hdXRob3I+PGF1dGhvcj5TYWxhemFyLCBNLjwvYXV0aG9yPjxhdXRob3I+TGll
YmVybWFuLCBKLiBBLjwvYXV0aG9yPjxhdXRob3I+SG93YXJkLCBBLjwvYXV0aG9yPjxhdXRob3I+
WXVuaXMsIEUuIEouPC9hdXRob3I+PC9hdXRob3JzPjwvY29udHJpYnV0b3JzPjxhdXRoLWFkZHJl
c3M+RGl2aXNpb24gb2YgSW1tdW5vZ2VuZXRpY3MsIERhbmEtRmFyYmVyIENhbmNlciBJbnN0aXR1
dGUsIEJvc3RvbiwgTUEgMDIxMTUsIFVTQS48L2F1dGgtYWRkcmVzcz48dGl0bGVzPjx0aXRsZT5I
TEEgYXNzb2NpYXRpb25zIGluIGNsb3phcGluZS1pbmR1Y2VkIGFncmFudWxvY3l0b3NpczwvdGl0
bGU+PHNlY29uZGFyeS10aXRsZT5CbG9vZDwvc2Vjb25kYXJ5LXRpdGxlPjxhbHQtdGl0bGU+Qmxv
b2Q8L2FsdC10aXRsZT48L3RpdGxlcz48cGFnZXM+MTE3Ny04MzwvcGFnZXM+PHZvbHVtZT44Njwv
dm9sdW1lPjxudW1iZXI+MzwvbnVtYmVyPjxlZGl0aW9uPjE5OTUvMDgvMDE8L2VkaXRpb24+PGtl
eXdvcmRzPjxrZXl3b3JkPkFkdWx0PC9rZXl3b3JkPjxrZXl3b3JkPkFncmFudWxvY3l0b3Npcy8q
Y2hlbWljYWxseSBpbmR1Y2VkLypnZW5ldGljczwva2V5d29yZD48a2V5d29yZD5BbGxlbGVzPC9r
ZXl3b3JkPjxrZXl3b3JkPkJhc2UgU2VxdWVuY2U8L2tleXdvcmQ+PGtleXdvcmQ+Q2xvemFwaW5l
LyphZHZlcnNlIGVmZmVjdHM8L2tleXdvcmQ+PGtleXdvcmQ+RE5BIFByaW1lcnMvY2hlbWlzdHJ5
PC9rZXl3b3JkPjxrZXl3b3JkPkZlbWFsZTwva2V5d29yZD48a2V5d29yZD5HZW5lIEZyZXF1ZW5j
eTwva2V5d29yZD48a2V5d29yZD4qR2VuZXMsIE1IQyBDbGFzcyBJPC9rZXl3b3JkPjxrZXl3b3Jk
PipHZW5lcywgTUhDIENsYXNzIElJPC9rZXl3b3JkPjxrZXl3b3JkPkhMQS1CIEFudGlnZW5zL2dl
bmV0aWNzPC9rZXl3b3JkPjxrZXl3b3JkPkhMQS1CMzggQW50aWdlbjwva2V5d29yZD48a2V5d29y
ZD5ITEEtRFEgQW50aWdlbnMvZ2VuZXRpY3M8L2tleXdvcmQ+PGtleXdvcmQ+SExBLURSMiBBbnRp
Z2VuL2dlbmV0aWNzPC9rZXl3b3JkPjxrZXl3b3JkPkhMQS1EUjQgQW50aWdlbi9nZW5ldGljczwv
a2V5d29yZD48a2V5d29yZD5IYXBsb3R5cGVzPC9rZXl3b3JkPjxrZXl3b3JkPkh1bWFuczwva2V5
d29yZD48a2V5d29yZD5KZXdzPC9rZXl3b3JkPjxrZXl3b3JkPk1hbGU8L2tleXdvcmQ+PGtleXdv
cmQ+TW9sZWN1bGFyIFNlcXVlbmNlIERhdGE8L2tleXdvcmQ+PC9rZXl3b3Jkcz48ZGF0ZXM+PHll
YXI+MTk5NTwveWVhcj48cHViLWRhdGVzPjxkYXRlPkF1ZyAxPC9kYXRlPjwvcHViLWRhdGVzPjwv
ZGF0ZXM+PGlzYm4+MDAwNi00OTcxIChQcmludCkmI3hEOzAwMDYtNDk3MTwvaXNibj48YWNjZXNz
aW9uLW51bT43NjIwMTcxPC9hY2Nlc3Npb24tbnVtPjx1cmxzPjwvdXJscz48cmVtb3RlLWRhdGFi
YXNlLXByb3ZpZGVyPk5MTTwvcmVtb3RlLWRhdGFiYXNlLXByb3ZpZGVyPjxsYW5ndWFnZT5lbmc8
L2xhbmd1YWdlPjwvcmVjb3JkPjwvQ2l0ZT48Q2l0ZT48QXV0aG9yPkF0aGFuYXNpb3U8L0F1dGhv
cj48WWVhcj4yMDExPC9ZZWFyPjxSZWNOdW0+OTA2MDwvUmVjTnVtPjxyZWNvcmQ+PHJlYy1udW1i
ZXI+OTA2MDwvcmVjLW51bWJlcj48Zm9yZWlnbi1rZXlzPjxrZXkgYXBwPSJFTiIgZGItaWQ9ImEw
dHh2engwZnN4eDkzZXJlcm92dDJ3amF6enp6enhkdHJhYSIgdGltZXN0YW1wPSIxNTg1NTczMTg1
Ij45MDYwPC9rZXk+PC9mb3JlaWduLWtleXM+PHJlZi10eXBlIG5hbWU9IkpvdXJuYWwgQXJ0aWNs
ZSI+MTc8L3JlZi10eXBlPjxjb250cmlidXRvcnM+PGF1dGhvcnM+PGF1dGhvcj5BdGhhbmFzaW91
LCBNLiBDLjwvYXV0aG9yPjxhdXRob3I+RGV0dGxpbmcsIE0uPC9hdXRob3I+PGF1dGhvcj5DYXNj
b3JiaSwgSS48L2F1dGhvcj48YXV0aG9yPk1vc3lhZ2luLCBJLjwvYXV0aG9yPjxhdXRob3I+U2Fs
aXNidXJ5LCBCLiBBLjwvYXV0aG9yPjxhdXRob3I+UGllcnosIEsuIEEuPC9hdXRob3I+PGF1dGhv
cj5ab3UsIFcuPC9hdXRob3I+PGF1dGhvcj5XaGFsZW4sIEguPC9hdXRob3I+PGF1dGhvcj5NYWxo
b3RyYSwgQS4gSy48L2F1dGhvcj48YXV0aG9yPkxlbmN6LCBULjwvYXV0aG9yPjxhdXRob3I+R2Vy
c29uLCBTLiBMLjwvYXV0aG9yPjxhdXRob3I+S2FuZSwgSi4gTS48L2F1dGhvcj48YXV0aG9yPlJl
ZWQsIEMuIFIuPC9hdXRob3I+PC9hdXRob3JzPjwvY29udHJpYnV0b3JzPjxhdXRoLWFkZHJlc3M+
UEd4SGVhbHRoLCA1IFNjaWVuY2UgUGFyaywgTmV3IEhhdmVuLCBDVCAwNjUxMSwgVVNBLiBtYXRo
YW5hc2lvdUBwZ3hoZWFsdGguY29tPC9hdXRoLWFkZHJlc3M+PHRpdGxlcz48dGl0bGU+Q2FuZGlk
YXRlIGdlbmUgYW5hbHlzaXMgaWRlbnRpZmllcyBhIHBvbHltb3JwaGlzbSBpbiBITEEtRFFCMSBh
c3NvY2lhdGVkIHdpdGggY2xvemFwaW5lLWluZHVjZWQgYWdyYW51bG9jeXRvc2lzPC90aXRsZT48
c2Vjb25kYXJ5LXRpdGxlPkogQ2xpbiBQc3ljaGlhdHJ5PC9zZWNvbmRhcnktdGl0bGU+PC90aXRs
ZXM+PHBlcmlvZGljYWw+PGZ1bGwtdGl0bGU+SiBDbGluIFBzeWNoaWF0cnk8L2Z1bGwtdGl0bGU+
PC9wZXJpb2RpY2FsPjxwYWdlcz40NTgtNjM8L3BhZ2VzPjx2b2x1bWU+NzI8L3ZvbHVtZT48bnVt
YmVyPjQ8L251bWJlcj48ZWRpdGlvbj4yMDEwLzA5LzI4PC9lZGl0aW9uPjxrZXl3b3Jkcz48a2V5
d29yZD5BZHVsdDwva2V5d29yZD48a2V5d29yZD5BZ3JhbnVsb2N5dG9zaXMvKmNoZW1pY2FsbHkg
aW5kdWNlZC9nZW5ldGljczwva2V5d29yZD48a2V5d29yZD5BbnRpcHN5Y2hvdGljIEFnZW50cy8q
YWR2ZXJzZSBlZmZlY3RzPC9rZXl3b3JkPjxrZXl3b3JkPkNhc2UtQ29udHJvbCBTdHVkaWVzPC9r
ZXl3b3JkPjxrZXl3b3JkPkNsb3phcGluZS8qYWR2ZXJzZSBlZmZlY3RzPC9rZXl3b3JkPjxrZXl3
b3JkPkZlbWFsZTwva2V5d29yZD48a2V5d29yZD5HZW5ldGljIEFzc29jaWF0aW9uIFN0dWRpZXM8
L2tleXdvcmQ+PGtleXdvcmQ+R2VuZXRpYyBQcmVkaXNwb3NpdGlvbiB0byBEaXNlYXNlL2dlbmV0
aWNzPC9rZXl3b3JkPjxrZXl3b3JkPkdlbm90eXBlPC9rZXl3b3JkPjxrZXl3b3JkPkhMQS1EUSBB
bnRpZ2Vucy8qZ2VuZXRpY3M8L2tleXdvcmQ+PGtleXdvcmQ+SExBLURRIGJldGEtQ2hhaW5zPC9r
ZXl3b3JkPjxrZXl3b3JkPkh1bWFuczwva2V5d29yZD48a2V5d29yZD5NYWxlPC9rZXl3b3JkPjxr
ZXl3b3JkPk1pZGRsZSBBZ2VkPC9rZXl3b3JkPjxrZXl3b3JkPlBvbHltb3JwaGlzbSwgU2luZ2xl
IE51Y2xlb3RpZGUvKmdlbmV0aWNzPC9rZXl3b3JkPjxrZXl3b3JkPllvdW5nIEFkdWx0PC9rZXl3
b3JkPjwva2V5d29yZHM+PGRhdGVzPjx5ZWFyPjIwMTE8L3llYXI+PHB1Yi1kYXRlcz48ZGF0ZT5B
cHI8L2RhdGU+PC9wdWItZGF0ZXM+PC9kYXRlcz48aXNibj4xNTU1LTIxMDEgKEVsZWN0cm9uaWMp
JiN4RDswMTYwLTY2ODkgKExpbmtpbmcpPC9pc2JuPjxhY2Nlc3Npb24tbnVtPjIwODY4NjM1PC9h
Y2Nlc3Npb24tbnVtPjx1cmxzPjxyZWxhdGVkLXVybHM+PHVybD5odHRwczovL3d3dy5uY2JpLm5s
bS5uaWguZ292L3B1Ym1lZC8yMDg2ODYzNTwvdXJsPjwvcmVsYXRlZC11cmxzPjwvdXJscz48ZWxl
Y3Ryb25pYy1yZXNvdXJjZS1udW0+MTAuNDA4OC9KQ1AuMDltMDU1Mjd5ZWw8L2VsZWN0cm9uaWMt
cmVzb3VyY2UtbnVtPjwvcmVjb3JkPjwvQ2l0ZT48L0VuZE5vdGU+
</w:fldData>
        </w:fldChar>
      </w:r>
      <w:r w:rsidR="006B1D1C">
        <w:rPr>
          <w:rFonts w:ascii="Times New Roman" w:hAnsi="Times New Roman" w:cs="Times New Roman"/>
          <w:sz w:val="24"/>
          <w:szCs w:val="24"/>
          <w:lang w:val="en"/>
        </w:rPr>
        <w:instrText xml:space="preserve"> ADDIN EN.CITE.DATA </w:instrText>
      </w:r>
      <w:r w:rsidR="006B1D1C">
        <w:rPr>
          <w:rFonts w:ascii="Times New Roman" w:hAnsi="Times New Roman" w:cs="Times New Roman"/>
          <w:sz w:val="24"/>
          <w:szCs w:val="24"/>
          <w:lang w:val="en"/>
        </w:rPr>
      </w:r>
      <w:r w:rsidR="006B1D1C">
        <w:rPr>
          <w:rFonts w:ascii="Times New Roman" w:hAnsi="Times New Roman" w:cs="Times New Roman"/>
          <w:sz w:val="24"/>
          <w:szCs w:val="24"/>
          <w:lang w:val="en"/>
        </w:rPr>
        <w:fldChar w:fldCharType="end"/>
      </w:r>
      <w:r w:rsidR="00DE469C">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8-12)</w:t>
      </w:r>
      <w:r w:rsidR="00DE469C">
        <w:rPr>
          <w:rFonts w:ascii="Times New Roman" w:hAnsi="Times New Roman" w:cs="Times New Roman"/>
          <w:sz w:val="24"/>
          <w:szCs w:val="24"/>
          <w:lang w:val="en"/>
        </w:rPr>
        <w:fldChar w:fldCharType="end"/>
      </w:r>
      <w:r w:rsidR="00096ABF">
        <w:rPr>
          <w:rFonts w:ascii="Times New Roman" w:hAnsi="Times New Roman" w:cs="Times New Roman"/>
          <w:sz w:val="24"/>
          <w:szCs w:val="24"/>
          <w:lang w:val="en"/>
        </w:rPr>
        <w:t xml:space="preserve">, </w:t>
      </w:r>
      <w:r w:rsidR="00B13A6B">
        <w:rPr>
          <w:rFonts w:ascii="Times New Roman" w:hAnsi="Times New Roman" w:cs="Times New Roman"/>
          <w:sz w:val="24"/>
          <w:szCs w:val="24"/>
          <w:lang w:val="en"/>
        </w:rPr>
        <w:t>2</w:t>
      </w:r>
      <w:r w:rsidR="00096ABF">
        <w:rPr>
          <w:rFonts w:ascii="Times New Roman" w:hAnsi="Times New Roman" w:cs="Times New Roman"/>
          <w:sz w:val="24"/>
          <w:szCs w:val="24"/>
          <w:lang w:val="en"/>
        </w:rPr>
        <w:t xml:space="preserve"> out of the 3</w:t>
      </w:r>
      <w:r w:rsidR="001E14B6">
        <w:rPr>
          <w:rFonts w:ascii="Times New Roman" w:hAnsi="Times New Roman" w:cs="Times New Roman"/>
          <w:sz w:val="24"/>
          <w:szCs w:val="24"/>
          <w:lang w:val="en"/>
        </w:rPr>
        <w:t xml:space="preserve"> patients </w:t>
      </w:r>
      <w:r w:rsidR="00096ABF">
        <w:rPr>
          <w:rFonts w:ascii="Times New Roman" w:hAnsi="Times New Roman" w:cs="Times New Roman"/>
          <w:sz w:val="24"/>
          <w:szCs w:val="24"/>
          <w:lang w:val="en"/>
        </w:rPr>
        <w:t xml:space="preserve">expressed this allele. </w:t>
      </w:r>
      <w:r>
        <w:rPr>
          <w:rFonts w:ascii="Times New Roman" w:hAnsi="Times New Roman" w:cs="Times New Roman"/>
          <w:sz w:val="24"/>
          <w:szCs w:val="24"/>
          <w:lang w:val="en"/>
        </w:rPr>
        <w:t xml:space="preserve">Negative results were obtained with both assays using PBMC from </w:t>
      </w:r>
      <w:r w:rsidR="00DE469C">
        <w:rPr>
          <w:rFonts w:ascii="Times New Roman" w:hAnsi="Times New Roman" w:cs="Times New Roman"/>
          <w:sz w:val="24"/>
          <w:szCs w:val="24"/>
          <w:lang w:val="en"/>
        </w:rPr>
        <w:t xml:space="preserve">all </w:t>
      </w:r>
      <w:r>
        <w:rPr>
          <w:rFonts w:ascii="Times New Roman" w:hAnsi="Times New Roman" w:cs="Times New Roman"/>
          <w:sz w:val="24"/>
          <w:szCs w:val="24"/>
          <w:lang w:val="en"/>
        </w:rPr>
        <w:t xml:space="preserve">3 patients. Similar findings have been reported previously </w:t>
      </w:r>
      <w:r w:rsidR="00DE469C">
        <w:rPr>
          <w:rFonts w:ascii="Times New Roman" w:hAnsi="Times New Roman" w:cs="Times New Roman"/>
          <w:sz w:val="24"/>
          <w:szCs w:val="24"/>
          <w:lang w:val="en"/>
        </w:rPr>
        <w:t xml:space="preserve">with PBMC from patients with </w:t>
      </w:r>
      <w:r w:rsidR="001E14B6">
        <w:rPr>
          <w:rFonts w:ascii="Times New Roman" w:hAnsi="Times New Roman" w:cs="Times New Roman"/>
          <w:sz w:val="24"/>
          <w:szCs w:val="24"/>
          <w:lang w:val="en"/>
        </w:rPr>
        <w:t>flucloxacillin-</w:t>
      </w:r>
      <w:r w:rsidR="00DE469C">
        <w:rPr>
          <w:rFonts w:ascii="Times New Roman" w:hAnsi="Times New Roman" w:cs="Times New Roman"/>
          <w:sz w:val="24"/>
          <w:szCs w:val="24"/>
          <w:lang w:val="en"/>
        </w:rPr>
        <w:t xml:space="preserve">induced liver injury in patients </w:t>
      </w:r>
      <w:r w:rsidR="00862584">
        <w:rPr>
          <w:rFonts w:ascii="Times New Roman" w:hAnsi="Times New Roman" w:cs="Times New Roman"/>
          <w:sz w:val="24"/>
          <w:szCs w:val="24"/>
          <w:lang w:val="en"/>
        </w:rPr>
        <w:t xml:space="preserve">expressing HLA-B*57:01+ </w:t>
      </w:r>
      <w:r w:rsidR="00DE469C">
        <w:rPr>
          <w:rFonts w:ascii="Times New Roman" w:hAnsi="Times New Roman" w:cs="Times New Roman"/>
          <w:sz w:val="24"/>
          <w:szCs w:val="24"/>
          <w:lang w:val="en"/>
        </w:rPr>
        <w:fldChar w:fldCharType="begin">
          <w:fldData xml:space="preserve">PEVuZE5vdGU+PENpdGU+PEF1dGhvcj5Nb25zaGk8L0F1dGhvcj48WWVhcj4yMDEzPC9ZZWFyPjxS
ZWNOdW0+NjUxNjwvUmVjTnVtPjxEaXNwbGF5VGV4dD4oMzApPC9EaXNwbGF5VGV4dD48cmVjb3Jk
PjxyZWMtbnVtYmVyPjY1MTY8L3JlYy1udW1iZXI+PGZvcmVpZ24ta2V5cz48a2V5IGFwcD0iRU4i
IGRiLWlkPSJhMHR4dnp4MGZzeHg5M2VyZXJvdnQyd2phenp6enp4ZHRyYWEiIHRpbWVzdGFtcD0i
MCI+NjUxNjwva2V5PjwvZm9yZWlnbi1rZXlzPjxyZWYtdHlwZSBuYW1lPSJKb3VybmFsIEFydGlj
bGUiPjE3PC9yZWYtdHlwZT48Y29udHJpYnV0b3JzPjxhdXRob3JzPjxhdXRob3I+TW9uc2hpLCBN
LiBNLjwvYXV0aG9yPjxhdXRob3I+RmF1bGtuZXIsIEwuPC9hdXRob3I+PGF1dGhvcj5HaWJzb24s
IEEuPC9hdXRob3I+PGF1dGhvcj5KZW5raW5zLCBSLiBFLjwvYXV0aG9yPjxhdXRob3I+RmFycmVs
bCwgSi48L2F1dGhvcj48YXV0aG9yPkVhcm5zaGF3LCBDLiBKLjwvYXV0aG9yPjxhdXRob3I+QWxm
aXJldmljLCBBLjwvYXV0aG9yPjxhdXRob3I+Q2VkZXJicmFudCwgSy48L2F1dGhvcj48YXV0aG9y
PkRhbHksIEEuIEsuPC9hdXRob3I+PGF1dGhvcj5GcmVuY2gsIE4uPC9hdXRob3I+PGF1dGhvcj5Q
aXJtb2hhbWVkLCBNLjwvYXV0aG9yPjxhdXRob3I+UGFyaywgQi4gSy48L2F1dGhvcj48YXV0aG9y
Pk5haXNiaXR0LCBELiBKLjwvYXV0aG9yPjwvYXV0aG9ycz48L2NvbnRyaWJ1dG9ycz48YXV0aC1h
ZGRyZXNzPk1SQyBDZW50cmUgZm9yIERydWcgU2FmZXR5IFNjaWVuY2UsIERlcGFydG1lbnQgb2Yg
UGhhcm1hY29sb2d5LCBVbml2ZXJzaXR5IG9mIExpdmVycG9vbCwgTGl2ZXJwb29sLCBVSy48L2F1
dGgtYWRkcmVzcz48dGl0bGVzPjx0aXRsZT5IdW1hbiBsZXVrb2N5dGUgYW50aWdlbiAoSExBKS1C
KjU3OjAxLXJlc3RyaWN0ZWQgYWN0aXZhdGlvbiBvZiBkcnVnLXNwZWNpZmljIFQgY2VsbHMgcHJv
dmlkZXMgdGhlIGltbXVub2xvZ2ljYWwgYmFzaXMgZm9yIGZsdWNsb3hhY2lsbGluLWluZHVjZWQg
bGl2ZXIgaW5qdXJ5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3MjctMzk8L3BhZ2VzPjx2b2x1bWU+NTc8L3ZvbHVtZT48bnVtYmVyPjI8
L251bWJlcj48ZWRpdGlvbj4yMDEyLzA5LzE5PC9lZGl0aW9uPjxrZXl3b3Jkcz48a2V5d29yZD5B
Z2VkPC9rZXl3b3JkPjxrZXl3b3JkPkFnZWQsIDgwIGFuZCBvdmVyPC9rZXl3b3JkPjxrZXl3b3Jk
PkNENC1Qb3NpdGl2ZSBULUx5bXBob2N5dGVzL2ltbXVub2xvZ3k8L2tleXdvcmQ+PGtleXdvcmQ+
Q0Q4LVBvc2l0aXZlIFQtTHltcGhvY3l0ZXMvaW1tdW5vbG9neTwva2V5d29yZD48a2V5d29yZD5D
ZWxsIE1vdmVtZW50L2RydWcgZWZmZWN0czwva2V5d29yZD48a2V5d29yZD5DbG9uZSBDZWxscy9p
bW11bm9sb2d5PC9rZXl3b3JkPjxrZXl3b3JkPkRydWctSW5kdWNlZCBMaXZlciBJbmp1cnkvKmV0
aW9sb2d5L2ltbXVub2xvZ3k8L2tleXdvcmQ+PGtleXdvcmQ+RmVtYWxlPC9rZXl3b3JkPjxrZXl3
b3JkPkZsb3hhY2lsbGluLyphZHZlcnNlIGVmZmVjdHMvbWV0YWJvbGlzbTwva2V5d29yZD48a2V5
d29yZD5ITEEtQiBBbnRpZ2Vucy9pbW11bm9sb2d5LypwaHlzaW9sb2d5PC9rZXl3b3JkPjxrZXl3
b3JkPkh1bWFuczwva2V5d29yZD48a2V5d29yZD5JbnRlcmZlcm9uLWdhbW1hL3NlY3JldGlvbjwv
a2V5d29yZD48a2V5d29yZD5MZXVrb2N5dGVzLCBNb25vbnVjbGVhci9kcnVnIGVmZmVjdHMvaW1t
dW5vbG9neTwva2V5d29yZD48a2V5d29yZD5MeW1waG9jeXRlIEFjdGl2YXRpb24vZHJ1ZyBlZmZl
Y3RzLyppbW11bm9sb2d5PC9rZXl3b3JkPjxrZXl3b3JkPkx5c2luZS9tZXRhYm9saXNtPC9rZXl3
b3JkPjxrZXl3b3JkPk1hbGU8L2tleXdvcmQ+PGtleXdvcmQ+TWlkZGxlIEFnZWQ8L2tleXdvcmQ+
PGtleXdvcmQ+UmVjZXB0b3JzLCBDQ1IvYmlvc3ludGhlc2lzPC9rZXl3b3JkPjxrZXl3b3JkPlJl
Y2VwdG9ycywgQ0NSNC9iaW9zeW50aGVzaXM8L2tleXdvcmQ+PGtleXdvcmQ+U2VydW0gQWxidW1p
bi9tZXRhYm9saXNtPC9rZXl3b3JkPjwva2V5d29yZHM+PGRhdGVzPjx5ZWFyPjIwMTM8L3llYXI+
PHB1Yi1kYXRlcz48ZGF0ZT5GZWI8L2RhdGU+PC9wdWItZGF0ZXM+PC9kYXRlcz48aXNibj4xNTI3
LTMzNTAgKEVsZWN0cm9uaWMpJiN4RDswMjcwLTkxMzkgKExpbmtpbmcpPC9pc2JuPjxhY2Nlc3Np
b24tbnVtPjIyOTg3Mjg0PC9hY2Nlc3Npb24tbnVtPjx1cmxzPjxyZWxhdGVkLXVybHM+PHVybD5o
dHRwOi8vd3d3Lm5jYmkubmxtLm5paC5nb3YvcHVibWVkLzIyOTg3Mjg0PC91cmw+PC9yZWxhdGVk
LXVybHM+PC91cmxzPjxlbGVjdHJvbmljLXJlc291cmNlLW51bT4xMC4xMDAyL2hlcC4yNjA3Nzwv
ZWxlY3Ryb25pYy1yZXNvdXJjZS1udW0+PGxhbmd1YWdlPmVuZzwvbGFuZ3VhZ2U+PC9yZWNvcmQ+
PC9DaXRlPjwvRW5kTm90ZT4A
</w:fldData>
        </w:fldChar>
      </w:r>
      <w:r w:rsidR="006B1D1C">
        <w:rPr>
          <w:rFonts w:ascii="Times New Roman" w:hAnsi="Times New Roman" w:cs="Times New Roman"/>
          <w:sz w:val="24"/>
          <w:szCs w:val="24"/>
          <w:lang w:val="en"/>
        </w:rPr>
        <w:instrText xml:space="preserve"> ADDIN EN.CITE </w:instrText>
      </w:r>
      <w:r w:rsidR="006B1D1C">
        <w:rPr>
          <w:rFonts w:ascii="Times New Roman" w:hAnsi="Times New Roman" w:cs="Times New Roman"/>
          <w:sz w:val="24"/>
          <w:szCs w:val="24"/>
          <w:lang w:val="en"/>
        </w:rPr>
        <w:fldChar w:fldCharType="begin">
          <w:fldData xml:space="preserve">PEVuZE5vdGU+PENpdGU+PEF1dGhvcj5Nb25zaGk8L0F1dGhvcj48WWVhcj4yMDEzPC9ZZWFyPjxS
ZWNOdW0+NjUxNjwvUmVjTnVtPjxEaXNwbGF5VGV4dD4oMzApPC9EaXNwbGF5VGV4dD48cmVjb3Jk
PjxyZWMtbnVtYmVyPjY1MTY8L3JlYy1udW1iZXI+PGZvcmVpZ24ta2V5cz48a2V5IGFwcD0iRU4i
IGRiLWlkPSJhMHR4dnp4MGZzeHg5M2VyZXJvdnQyd2phenp6enp4ZHRyYWEiIHRpbWVzdGFtcD0i
MCI+NjUxNjwva2V5PjwvZm9yZWlnbi1rZXlzPjxyZWYtdHlwZSBuYW1lPSJKb3VybmFsIEFydGlj
bGUiPjE3PC9yZWYtdHlwZT48Y29udHJpYnV0b3JzPjxhdXRob3JzPjxhdXRob3I+TW9uc2hpLCBN
LiBNLjwvYXV0aG9yPjxhdXRob3I+RmF1bGtuZXIsIEwuPC9hdXRob3I+PGF1dGhvcj5HaWJzb24s
IEEuPC9hdXRob3I+PGF1dGhvcj5KZW5raW5zLCBSLiBFLjwvYXV0aG9yPjxhdXRob3I+RmFycmVs
bCwgSi48L2F1dGhvcj48YXV0aG9yPkVhcm5zaGF3LCBDLiBKLjwvYXV0aG9yPjxhdXRob3I+QWxm
aXJldmljLCBBLjwvYXV0aG9yPjxhdXRob3I+Q2VkZXJicmFudCwgSy48L2F1dGhvcj48YXV0aG9y
PkRhbHksIEEuIEsuPC9hdXRob3I+PGF1dGhvcj5GcmVuY2gsIE4uPC9hdXRob3I+PGF1dGhvcj5Q
aXJtb2hhbWVkLCBNLjwvYXV0aG9yPjxhdXRob3I+UGFyaywgQi4gSy48L2F1dGhvcj48YXV0aG9y
Pk5haXNiaXR0LCBELiBKLjwvYXV0aG9yPjwvYXV0aG9ycz48L2NvbnRyaWJ1dG9ycz48YXV0aC1h
ZGRyZXNzPk1SQyBDZW50cmUgZm9yIERydWcgU2FmZXR5IFNjaWVuY2UsIERlcGFydG1lbnQgb2Yg
UGhhcm1hY29sb2d5LCBVbml2ZXJzaXR5IG9mIExpdmVycG9vbCwgTGl2ZXJwb29sLCBVSy48L2F1
dGgtYWRkcmVzcz48dGl0bGVzPjx0aXRsZT5IdW1hbiBsZXVrb2N5dGUgYW50aWdlbiAoSExBKS1C
KjU3OjAxLXJlc3RyaWN0ZWQgYWN0aXZhdGlvbiBvZiBkcnVnLXNwZWNpZmljIFQgY2VsbHMgcHJv
dmlkZXMgdGhlIGltbXVub2xvZ2ljYWwgYmFzaXMgZm9yIGZsdWNsb3hhY2lsbGluLWluZHVjZWQg
bGl2ZXIgaW5qdXJ5PC90aXRsZT48c2Vjb25kYXJ5LXRpdGxlPkhlcGF0b2xvZ3k8L3NlY29uZGFy
eS10aXRsZT48YWx0LXRpdGxlPkhlcGF0b2xvZ3k8L2FsdC10aXRsZT48L3RpdGxlcz48cGVyaW9k
aWNhbD48ZnVsbC10aXRsZT5IZXBhdG9sb2d5PC9mdWxsLXRpdGxlPjwvcGVyaW9kaWNhbD48YWx0
LXBlcmlvZGljYWw+PGZ1bGwtdGl0bGU+SGVwYXRvbG9neTwvZnVsbC10aXRsZT48L2FsdC1wZXJp
b2RpY2FsPjxwYWdlcz43MjctMzk8L3BhZ2VzPjx2b2x1bWU+NTc8L3ZvbHVtZT48bnVtYmVyPjI8
L251bWJlcj48ZWRpdGlvbj4yMDEyLzA5LzE5PC9lZGl0aW9uPjxrZXl3b3Jkcz48a2V5d29yZD5B
Z2VkPC9rZXl3b3JkPjxrZXl3b3JkPkFnZWQsIDgwIGFuZCBvdmVyPC9rZXl3b3JkPjxrZXl3b3Jk
PkNENC1Qb3NpdGl2ZSBULUx5bXBob2N5dGVzL2ltbXVub2xvZ3k8L2tleXdvcmQ+PGtleXdvcmQ+
Q0Q4LVBvc2l0aXZlIFQtTHltcGhvY3l0ZXMvaW1tdW5vbG9neTwva2V5d29yZD48a2V5d29yZD5D
ZWxsIE1vdmVtZW50L2RydWcgZWZmZWN0czwva2V5d29yZD48a2V5d29yZD5DbG9uZSBDZWxscy9p
bW11bm9sb2d5PC9rZXl3b3JkPjxrZXl3b3JkPkRydWctSW5kdWNlZCBMaXZlciBJbmp1cnkvKmV0
aW9sb2d5L2ltbXVub2xvZ3k8L2tleXdvcmQ+PGtleXdvcmQ+RmVtYWxlPC9rZXl3b3JkPjxrZXl3
b3JkPkZsb3hhY2lsbGluLyphZHZlcnNlIGVmZmVjdHMvbWV0YWJvbGlzbTwva2V5d29yZD48a2V5
d29yZD5ITEEtQiBBbnRpZ2Vucy9pbW11bm9sb2d5LypwaHlzaW9sb2d5PC9rZXl3b3JkPjxrZXl3
b3JkPkh1bWFuczwva2V5d29yZD48a2V5d29yZD5JbnRlcmZlcm9uLWdhbW1hL3NlY3JldGlvbjwv
a2V5d29yZD48a2V5d29yZD5MZXVrb2N5dGVzLCBNb25vbnVjbGVhci9kcnVnIGVmZmVjdHMvaW1t
dW5vbG9neTwva2V5d29yZD48a2V5d29yZD5MeW1waG9jeXRlIEFjdGl2YXRpb24vZHJ1ZyBlZmZl
Y3RzLyppbW11bm9sb2d5PC9rZXl3b3JkPjxrZXl3b3JkPkx5c2luZS9tZXRhYm9saXNtPC9rZXl3
b3JkPjxrZXl3b3JkPk1hbGU8L2tleXdvcmQ+PGtleXdvcmQ+TWlkZGxlIEFnZWQ8L2tleXdvcmQ+
PGtleXdvcmQ+UmVjZXB0b3JzLCBDQ1IvYmlvc3ludGhlc2lzPC9rZXl3b3JkPjxrZXl3b3JkPlJl
Y2VwdG9ycywgQ0NSNC9iaW9zeW50aGVzaXM8L2tleXdvcmQ+PGtleXdvcmQ+U2VydW0gQWxidW1p
bi9tZXRhYm9saXNtPC9rZXl3b3JkPjwva2V5d29yZHM+PGRhdGVzPjx5ZWFyPjIwMTM8L3llYXI+
PHB1Yi1kYXRlcz48ZGF0ZT5GZWI8L2RhdGU+PC9wdWItZGF0ZXM+PC9kYXRlcz48aXNibj4xNTI3
LTMzNTAgKEVsZWN0cm9uaWMpJiN4RDswMjcwLTkxMzkgKExpbmtpbmcpPC9pc2JuPjxhY2Nlc3Np
b24tbnVtPjIyOTg3Mjg0PC9hY2Nlc3Npb24tbnVtPjx1cmxzPjxyZWxhdGVkLXVybHM+PHVybD5o
dHRwOi8vd3d3Lm5jYmkubmxtLm5paC5nb3YvcHVibWVkLzIyOTg3Mjg0PC91cmw+PC9yZWxhdGVk
LXVybHM+PC91cmxzPjxlbGVjdHJvbmljLXJlc291cmNlLW51bT4xMC4xMDAyL2hlcC4yNjA3Nzwv
ZWxlY3Ryb25pYy1yZXNvdXJjZS1udW0+PGxhbmd1YWdlPmVuZzwvbGFuZ3VhZ2U+PC9yZWNvcmQ+
PC9DaXRlPjwvRW5kTm90ZT4A
</w:fldData>
        </w:fldChar>
      </w:r>
      <w:r w:rsidR="006B1D1C">
        <w:rPr>
          <w:rFonts w:ascii="Times New Roman" w:hAnsi="Times New Roman" w:cs="Times New Roman"/>
          <w:sz w:val="24"/>
          <w:szCs w:val="24"/>
          <w:lang w:val="en"/>
        </w:rPr>
        <w:instrText xml:space="preserve"> ADDIN EN.CITE.DATA </w:instrText>
      </w:r>
      <w:r w:rsidR="006B1D1C">
        <w:rPr>
          <w:rFonts w:ascii="Times New Roman" w:hAnsi="Times New Roman" w:cs="Times New Roman"/>
          <w:sz w:val="24"/>
          <w:szCs w:val="24"/>
          <w:lang w:val="en"/>
        </w:rPr>
      </w:r>
      <w:r w:rsidR="006B1D1C">
        <w:rPr>
          <w:rFonts w:ascii="Times New Roman" w:hAnsi="Times New Roman" w:cs="Times New Roman"/>
          <w:sz w:val="24"/>
          <w:szCs w:val="24"/>
          <w:lang w:val="en"/>
        </w:rPr>
        <w:fldChar w:fldCharType="end"/>
      </w:r>
      <w:r w:rsidR="00DE469C">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30)</w:t>
      </w:r>
      <w:r w:rsidR="00DE469C">
        <w:rPr>
          <w:rFonts w:ascii="Times New Roman" w:hAnsi="Times New Roman" w:cs="Times New Roman"/>
          <w:sz w:val="24"/>
          <w:szCs w:val="24"/>
          <w:lang w:val="en"/>
        </w:rPr>
        <w:fldChar w:fldCharType="end"/>
      </w:r>
      <w:r w:rsidR="00DE469C">
        <w:rPr>
          <w:rFonts w:ascii="Times New Roman" w:hAnsi="Times New Roman" w:cs="Times New Roman"/>
          <w:sz w:val="24"/>
          <w:szCs w:val="24"/>
          <w:lang w:val="en"/>
        </w:rPr>
        <w:t>. Furthermore, PBMC diagnostic assays</w:t>
      </w:r>
      <w:r w:rsidR="001A335D">
        <w:rPr>
          <w:rFonts w:ascii="Times New Roman" w:hAnsi="Times New Roman" w:cs="Times New Roman"/>
          <w:sz w:val="24"/>
          <w:szCs w:val="24"/>
          <w:lang w:val="en"/>
        </w:rPr>
        <w:t xml:space="preserve"> such as the</w:t>
      </w:r>
      <w:r w:rsidR="001E14B6">
        <w:rPr>
          <w:rFonts w:ascii="Times New Roman" w:hAnsi="Times New Roman" w:cs="Times New Roman"/>
          <w:sz w:val="24"/>
          <w:szCs w:val="24"/>
          <w:lang w:val="en"/>
        </w:rPr>
        <w:t xml:space="preserve"> lymphocyte transformation test</w:t>
      </w:r>
      <w:r w:rsidR="001A335D">
        <w:rPr>
          <w:rFonts w:ascii="Times New Roman" w:hAnsi="Times New Roman" w:cs="Times New Roman"/>
          <w:sz w:val="24"/>
          <w:szCs w:val="24"/>
          <w:lang w:val="en"/>
        </w:rPr>
        <w:t xml:space="preserve"> </w:t>
      </w:r>
      <w:r w:rsidR="00A311C8">
        <w:rPr>
          <w:rFonts w:ascii="Times New Roman" w:hAnsi="Times New Roman" w:cs="Times New Roman"/>
          <w:sz w:val="24"/>
          <w:szCs w:val="24"/>
          <w:lang w:val="en"/>
        </w:rPr>
        <w:t xml:space="preserve">are known to have a </w:t>
      </w:r>
      <w:r w:rsidR="00DE469C">
        <w:rPr>
          <w:rFonts w:ascii="Times New Roman" w:hAnsi="Times New Roman" w:cs="Times New Roman"/>
          <w:sz w:val="24"/>
          <w:szCs w:val="24"/>
          <w:lang w:val="en"/>
        </w:rPr>
        <w:t xml:space="preserve">low sensitivity in patients with Stevens Johnson syndrome and </w:t>
      </w:r>
      <w:r w:rsidR="001E14B6">
        <w:rPr>
          <w:rFonts w:ascii="Times New Roman" w:hAnsi="Times New Roman" w:cs="Times New Roman"/>
          <w:sz w:val="24"/>
          <w:szCs w:val="24"/>
          <w:lang w:val="en"/>
        </w:rPr>
        <w:t>toxic epidermal necrolysis</w:t>
      </w:r>
      <w:r w:rsidR="00DE469C">
        <w:rPr>
          <w:rFonts w:ascii="Times New Roman" w:hAnsi="Times New Roman" w:cs="Times New Roman"/>
          <w:sz w:val="24"/>
          <w:szCs w:val="24"/>
          <w:lang w:val="en"/>
        </w:rPr>
        <w:t xml:space="preserve"> the most severe forms of cutaneous drug-induced event</w:t>
      </w:r>
      <w:r w:rsidR="001A335D">
        <w:rPr>
          <w:rFonts w:ascii="Times New Roman" w:hAnsi="Times New Roman" w:cs="Times New Roman"/>
          <w:sz w:val="24"/>
          <w:szCs w:val="24"/>
          <w:lang w:val="en"/>
        </w:rPr>
        <w:t xml:space="preserve"> </w:t>
      </w:r>
      <w:r w:rsidR="001A335D">
        <w:rPr>
          <w:rFonts w:ascii="Times New Roman" w:hAnsi="Times New Roman" w:cs="Times New Roman"/>
          <w:sz w:val="24"/>
          <w:szCs w:val="24"/>
          <w:lang w:val="en"/>
        </w:rPr>
        <w:fldChar w:fldCharType="begin"/>
      </w:r>
      <w:r w:rsidR="006B1D1C">
        <w:rPr>
          <w:rFonts w:ascii="Times New Roman" w:hAnsi="Times New Roman" w:cs="Times New Roman"/>
          <w:sz w:val="24"/>
          <w:szCs w:val="24"/>
          <w:lang w:val="en"/>
        </w:rPr>
        <w:instrText xml:space="preserve"> ADDIN EN.CITE &lt;EndNote&gt;&lt;Cite&gt;&lt;Author&gt;Porebski&lt;/Author&gt;&lt;Year&gt;2013&lt;/Year&gt;&lt;RecNum&gt;6449&lt;/RecNum&gt;&lt;DisplayText&gt;(31)&lt;/DisplayText&gt;&lt;record&gt;&lt;rec-number&gt;6449&lt;/rec-number&gt;&lt;foreign-keys&gt;&lt;key app="EN" db-id="a0txvzx0fsxx93ererovt2wjazzzzzxdtraa" timestamp="0"&gt;6449&lt;/key&gt;&lt;/foreign-keys&gt;&lt;ref-type name="Journal Article"&gt;17&lt;/ref-type&gt;&lt;contributors&gt;&lt;authors&gt;&lt;author&gt;Porebski, G.&lt;/author&gt;&lt;author&gt;Pecaric-Petkovic, T.&lt;/author&gt;&lt;author&gt;Groux-Keller, M.&lt;/author&gt;&lt;author&gt;Bosak, M.&lt;/author&gt;&lt;author&gt;Kawabata, T. T.&lt;/author&gt;&lt;author&gt;Pichler, W. J.&lt;/author&gt;&lt;/authors&gt;&lt;/contributors&gt;&lt;auth-address&gt;ADR-AC GmbH, Bern, Switzerland.&lt;/auth-address&gt;&lt;titles&gt;&lt;title&gt;In vitro drug causality assessment in Stevens-Johnson syndrome - alternatives for lymphocyte transformation test&lt;/title&gt;&lt;secondary-title&gt;Clin Exp Allergy&lt;/secondary-title&gt;&lt;alt-title&gt;Clinical and experimental allergy : journal of the British Society for Allergy and Clinical Immunology&lt;/alt-title&gt;&lt;/titles&gt;&lt;periodical&gt;&lt;full-title&gt;Clin Exp Allergy&lt;/full-title&gt;&lt;/periodical&gt;&lt;pages&gt;1027-37&lt;/pages&gt;&lt;volume&gt;43&lt;/volume&gt;&lt;number&gt;9&lt;/number&gt;&lt;edition&gt;2013/08/21&lt;/edition&gt;&lt;dates&gt;&lt;year&gt;2013&lt;/year&gt;&lt;pub-dates&gt;&lt;date&gt;Sep&lt;/date&gt;&lt;/pub-dates&gt;&lt;/dates&gt;&lt;isbn&gt;1365-2222 (Electronic)&amp;#xD;0954-7894 (Linking)&lt;/isbn&gt;&lt;accession-num&gt;23957338&lt;/accession-num&gt;&lt;work-type&gt;Research Support, Non-U.S. Gov&amp;apos;t&lt;/work-type&gt;&lt;urls&gt;&lt;related-urls&gt;&lt;url&gt;http://www.ncbi.nlm.nih.gov/pubmed/23957338&lt;/url&gt;&lt;/related-urls&gt;&lt;/urls&gt;&lt;electronic-resource-num&gt;10.1111/cea.12145&lt;/electronic-resource-num&gt;&lt;language&gt;eng&lt;/language&gt;&lt;/record&gt;&lt;/Cite&gt;&lt;/EndNote&gt;</w:instrText>
      </w:r>
      <w:r w:rsidR="001A335D">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31)</w:t>
      </w:r>
      <w:r w:rsidR="001A335D">
        <w:rPr>
          <w:rFonts w:ascii="Times New Roman" w:hAnsi="Times New Roman" w:cs="Times New Roman"/>
          <w:sz w:val="24"/>
          <w:szCs w:val="24"/>
          <w:lang w:val="en"/>
        </w:rPr>
        <w:fldChar w:fldCharType="end"/>
      </w:r>
      <w:r w:rsidR="00DE469C">
        <w:rPr>
          <w:rFonts w:ascii="Times New Roman" w:hAnsi="Times New Roman" w:cs="Times New Roman"/>
          <w:sz w:val="24"/>
          <w:szCs w:val="24"/>
          <w:lang w:val="en"/>
        </w:rPr>
        <w:t xml:space="preserve">. In both </w:t>
      </w:r>
      <w:r w:rsidR="001A335D">
        <w:rPr>
          <w:rFonts w:ascii="Times New Roman" w:hAnsi="Times New Roman" w:cs="Times New Roman"/>
          <w:sz w:val="24"/>
          <w:szCs w:val="24"/>
          <w:lang w:val="en"/>
        </w:rPr>
        <w:t>examples</w:t>
      </w:r>
      <w:r w:rsidR="00DE469C">
        <w:rPr>
          <w:rFonts w:ascii="Times New Roman" w:hAnsi="Times New Roman" w:cs="Times New Roman"/>
          <w:sz w:val="24"/>
          <w:szCs w:val="24"/>
          <w:lang w:val="en"/>
        </w:rPr>
        <w:t xml:space="preserve">, </w:t>
      </w:r>
      <w:r w:rsidR="001A335D">
        <w:rPr>
          <w:rFonts w:ascii="Times New Roman" w:hAnsi="Times New Roman" w:cs="Times New Roman"/>
          <w:sz w:val="24"/>
          <w:szCs w:val="24"/>
          <w:lang w:val="en"/>
        </w:rPr>
        <w:t xml:space="preserve">the negative results </w:t>
      </w:r>
      <w:r w:rsidR="00862584">
        <w:rPr>
          <w:rFonts w:ascii="Times New Roman" w:hAnsi="Times New Roman" w:cs="Times New Roman"/>
          <w:sz w:val="24"/>
          <w:szCs w:val="24"/>
          <w:lang w:val="en"/>
        </w:rPr>
        <w:t>were</w:t>
      </w:r>
      <w:r w:rsidR="001A335D">
        <w:rPr>
          <w:rFonts w:ascii="Times New Roman" w:hAnsi="Times New Roman" w:cs="Times New Roman"/>
          <w:sz w:val="24"/>
          <w:szCs w:val="24"/>
          <w:lang w:val="en"/>
        </w:rPr>
        <w:t xml:space="preserve"> </w:t>
      </w:r>
      <w:r w:rsidR="001E14B6">
        <w:rPr>
          <w:rFonts w:ascii="Times New Roman" w:hAnsi="Times New Roman" w:cs="Times New Roman"/>
          <w:sz w:val="24"/>
          <w:szCs w:val="24"/>
          <w:lang w:val="en"/>
        </w:rPr>
        <w:t xml:space="preserve">associated with </w:t>
      </w:r>
      <w:r w:rsidR="001A335D">
        <w:rPr>
          <w:rFonts w:ascii="Times New Roman" w:hAnsi="Times New Roman" w:cs="Times New Roman"/>
          <w:sz w:val="24"/>
          <w:szCs w:val="24"/>
          <w:lang w:val="en"/>
        </w:rPr>
        <w:t xml:space="preserve">a low frequency of drug-responsive T-cells circulating in the periphery when the assays were conducted, often years after the adverse event. </w:t>
      </w:r>
      <w:r w:rsidR="00CB01DA">
        <w:rPr>
          <w:rFonts w:ascii="Times New Roman" w:hAnsi="Times New Roman" w:cs="Times New Roman"/>
          <w:sz w:val="24"/>
          <w:szCs w:val="24"/>
          <w:lang w:val="en"/>
        </w:rPr>
        <w:t>Consequently</w:t>
      </w:r>
      <w:r w:rsidR="001A335D">
        <w:rPr>
          <w:rFonts w:ascii="Times New Roman" w:hAnsi="Times New Roman" w:cs="Times New Roman"/>
          <w:sz w:val="24"/>
          <w:szCs w:val="24"/>
          <w:lang w:val="en"/>
        </w:rPr>
        <w:t xml:space="preserve">, </w:t>
      </w:r>
      <w:r w:rsidR="00CB01DA">
        <w:rPr>
          <w:rFonts w:ascii="Times New Roman" w:hAnsi="Times New Roman" w:cs="Times New Roman"/>
          <w:sz w:val="24"/>
          <w:szCs w:val="24"/>
          <w:lang w:val="en"/>
        </w:rPr>
        <w:t xml:space="preserve">almost 600 TCC were generated </w:t>
      </w:r>
      <w:r w:rsidR="00CB01DA">
        <w:rPr>
          <w:rFonts w:ascii="Times New Roman" w:hAnsi="Times New Roman" w:cs="Times New Roman"/>
          <w:sz w:val="24"/>
          <w:szCs w:val="24"/>
          <w:lang w:val="en"/>
        </w:rPr>
        <w:lastRenderedPageBreak/>
        <w:t>from clozapine-exposed patient T-cell lines</w:t>
      </w:r>
      <w:r w:rsidR="004D2FDF" w:rsidRPr="009B1DD2">
        <w:rPr>
          <w:rFonts w:ascii="Times New Roman" w:hAnsi="Times New Roman" w:cs="Times New Roman"/>
          <w:sz w:val="24"/>
          <w:szCs w:val="24"/>
          <w:lang w:val="en"/>
        </w:rPr>
        <w:t xml:space="preserve"> </w:t>
      </w:r>
      <w:r w:rsidR="00CB01DA">
        <w:rPr>
          <w:rFonts w:ascii="Times New Roman" w:hAnsi="Times New Roman" w:cs="Times New Roman"/>
          <w:sz w:val="24"/>
          <w:szCs w:val="24"/>
          <w:lang w:val="en"/>
        </w:rPr>
        <w:t xml:space="preserve">and assessed for clozapine-specific T-cell responses. </w:t>
      </w:r>
      <w:r w:rsidR="00862584">
        <w:rPr>
          <w:rFonts w:ascii="Times New Roman" w:hAnsi="Times New Roman" w:cs="Times New Roman"/>
          <w:sz w:val="24"/>
          <w:szCs w:val="24"/>
          <w:lang w:val="en"/>
        </w:rPr>
        <w:t>As a comparator,</w:t>
      </w:r>
      <w:r w:rsidR="00CB01DA">
        <w:rPr>
          <w:rFonts w:ascii="Times New Roman" w:hAnsi="Times New Roman" w:cs="Times New Roman"/>
          <w:sz w:val="24"/>
          <w:szCs w:val="24"/>
          <w:lang w:val="en"/>
        </w:rPr>
        <w:t xml:space="preserve"> in excess of 900 TCC were expanded from PBMC of </w:t>
      </w:r>
      <w:r w:rsidR="001E14B6">
        <w:rPr>
          <w:rFonts w:ascii="Times New Roman" w:hAnsi="Times New Roman" w:cs="Times New Roman"/>
          <w:sz w:val="24"/>
          <w:szCs w:val="24"/>
          <w:lang w:val="en"/>
        </w:rPr>
        <w:t xml:space="preserve">3 </w:t>
      </w:r>
      <w:r w:rsidR="00CB01DA">
        <w:rPr>
          <w:rFonts w:ascii="Times New Roman" w:hAnsi="Times New Roman" w:cs="Times New Roman"/>
          <w:sz w:val="24"/>
          <w:szCs w:val="24"/>
          <w:lang w:val="en"/>
        </w:rPr>
        <w:t>healthy donors expressing HLA-DQB1*02:01. Low numbers of</w:t>
      </w:r>
      <w:r w:rsidR="004D2FDF" w:rsidRPr="009B1DD2">
        <w:rPr>
          <w:rFonts w:ascii="Times New Roman" w:hAnsi="Times New Roman" w:cs="Times New Roman"/>
          <w:sz w:val="24"/>
          <w:szCs w:val="24"/>
          <w:lang w:val="en"/>
        </w:rPr>
        <w:t xml:space="preserve"> clozapine-</w:t>
      </w:r>
      <w:r w:rsidR="00CB01DA">
        <w:rPr>
          <w:rFonts w:ascii="Times New Roman" w:hAnsi="Times New Roman" w:cs="Times New Roman"/>
          <w:sz w:val="24"/>
          <w:szCs w:val="24"/>
          <w:lang w:val="en"/>
        </w:rPr>
        <w:t>responsive</w:t>
      </w:r>
      <w:r w:rsidR="008712AE">
        <w:rPr>
          <w:rFonts w:ascii="Times New Roman" w:hAnsi="Times New Roman" w:cs="Times New Roman"/>
          <w:sz w:val="24"/>
          <w:szCs w:val="24"/>
          <w:lang w:val="en"/>
        </w:rPr>
        <w:t xml:space="preserve"> </w:t>
      </w:r>
      <w:r w:rsidR="00A311C8">
        <w:rPr>
          <w:rFonts w:ascii="Times New Roman" w:hAnsi="Times New Roman" w:cs="Times New Roman"/>
          <w:sz w:val="24"/>
          <w:szCs w:val="24"/>
          <w:lang w:val="en"/>
        </w:rPr>
        <w:t xml:space="preserve">TCC </w:t>
      </w:r>
      <w:r w:rsidR="008712AE">
        <w:rPr>
          <w:rFonts w:ascii="Times New Roman" w:hAnsi="Times New Roman" w:cs="Times New Roman"/>
          <w:sz w:val="24"/>
          <w:szCs w:val="24"/>
          <w:lang w:val="en"/>
        </w:rPr>
        <w:t xml:space="preserve">were generated from one patient with agranulocytosis and one </w:t>
      </w:r>
      <w:r w:rsidR="008712AE" w:rsidRPr="00084F89">
        <w:rPr>
          <w:rFonts w:ascii="Times New Roman" w:hAnsi="Times New Roman" w:cs="Times New Roman"/>
          <w:sz w:val="24"/>
          <w:szCs w:val="24"/>
          <w:lang w:val="en"/>
        </w:rPr>
        <w:t xml:space="preserve">healthy donor and these clones were then characterized in terms of </w:t>
      </w:r>
      <w:r w:rsidR="001E14B6" w:rsidRPr="00084F89">
        <w:rPr>
          <w:rFonts w:ascii="Times New Roman" w:hAnsi="Times New Roman" w:cs="Times New Roman"/>
          <w:sz w:val="24"/>
          <w:szCs w:val="24"/>
          <w:lang w:val="en"/>
        </w:rPr>
        <w:t>phenotype</w:t>
      </w:r>
      <w:r w:rsidR="008712AE" w:rsidRPr="00084F89">
        <w:rPr>
          <w:rFonts w:ascii="Times New Roman" w:hAnsi="Times New Roman" w:cs="Times New Roman"/>
          <w:sz w:val="24"/>
          <w:szCs w:val="24"/>
          <w:lang w:val="en"/>
        </w:rPr>
        <w:t xml:space="preserve"> and function. </w:t>
      </w:r>
      <w:r w:rsidR="00862584">
        <w:rPr>
          <w:rFonts w:ascii="Times New Roman" w:hAnsi="Times New Roman" w:cs="Times New Roman"/>
          <w:sz w:val="24"/>
          <w:szCs w:val="24"/>
          <w:lang w:val="en"/>
        </w:rPr>
        <w:t>At this point, i</w:t>
      </w:r>
      <w:r w:rsidR="00C46D9C" w:rsidRPr="00084F89">
        <w:rPr>
          <w:rFonts w:ascii="Times New Roman" w:hAnsi="Times New Roman" w:cs="Times New Roman"/>
          <w:sz w:val="24"/>
          <w:szCs w:val="24"/>
        </w:rPr>
        <w:t>t is interesting</w:t>
      </w:r>
      <w:r w:rsidR="00A311C8" w:rsidRPr="00084F89">
        <w:rPr>
          <w:rFonts w:ascii="Times New Roman" w:hAnsi="Times New Roman" w:cs="Times New Roman"/>
          <w:sz w:val="24"/>
          <w:szCs w:val="24"/>
        </w:rPr>
        <w:t xml:space="preserve"> to speculate why the TCC were not detected in all</w:t>
      </w:r>
      <w:r w:rsidR="00C46D9C" w:rsidRPr="00084F89">
        <w:rPr>
          <w:rFonts w:ascii="Times New Roman" w:hAnsi="Times New Roman" w:cs="Times New Roman"/>
          <w:sz w:val="24"/>
          <w:szCs w:val="24"/>
        </w:rPr>
        <w:t xml:space="preserve"> patients and healthy donors. </w:t>
      </w:r>
      <w:r w:rsidR="00562AF7" w:rsidRPr="00084F89">
        <w:rPr>
          <w:rFonts w:ascii="Times New Roman" w:hAnsi="Times New Roman" w:cs="Times New Roman"/>
          <w:sz w:val="24"/>
          <w:szCs w:val="24"/>
        </w:rPr>
        <w:t>TCC</w:t>
      </w:r>
      <w:r w:rsidR="00C46D9C" w:rsidRPr="00084F89">
        <w:rPr>
          <w:rFonts w:ascii="Times New Roman" w:hAnsi="Times New Roman" w:cs="Times New Roman"/>
          <w:sz w:val="24"/>
          <w:szCs w:val="24"/>
        </w:rPr>
        <w:t xml:space="preserve"> may exist in all </w:t>
      </w:r>
      <w:r w:rsidR="006D711C" w:rsidRPr="00084F89">
        <w:rPr>
          <w:rFonts w:ascii="Times New Roman" w:hAnsi="Times New Roman" w:cs="Times New Roman"/>
          <w:sz w:val="24"/>
          <w:szCs w:val="24"/>
        </w:rPr>
        <w:t>individuals</w:t>
      </w:r>
      <w:r w:rsidR="00C46D9C" w:rsidRPr="00084F89">
        <w:rPr>
          <w:rFonts w:ascii="Times New Roman" w:hAnsi="Times New Roman" w:cs="Times New Roman"/>
          <w:sz w:val="24"/>
          <w:szCs w:val="24"/>
        </w:rPr>
        <w:t xml:space="preserve"> expressing the relevant HLA molecules for antigen presentation</w:t>
      </w:r>
      <w:r w:rsidR="00862584">
        <w:rPr>
          <w:rFonts w:ascii="Times New Roman" w:hAnsi="Times New Roman" w:cs="Times New Roman"/>
          <w:sz w:val="24"/>
          <w:szCs w:val="24"/>
        </w:rPr>
        <w:t>; however,</w:t>
      </w:r>
      <w:r w:rsidR="00C46D9C" w:rsidRPr="00084F89">
        <w:rPr>
          <w:rFonts w:ascii="Times New Roman" w:hAnsi="Times New Roman" w:cs="Times New Roman"/>
          <w:sz w:val="24"/>
          <w:szCs w:val="24"/>
        </w:rPr>
        <w:t xml:space="preserve"> the</w:t>
      </w:r>
      <w:r w:rsidR="00862584">
        <w:rPr>
          <w:rFonts w:ascii="Times New Roman" w:hAnsi="Times New Roman" w:cs="Times New Roman"/>
          <w:sz w:val="24"/>
          <w:szCs w:val="24"/>
        </w:rPr>
        <w:t>ir</w:t>
      </w:r>
      <w:r w:rsidR="00C46D9C" w:rsidRPr="00084F89">
        <w:rPr>
          <w:rFonts w:ascii="Times New Roman" w:hAnsi="Times New Roman" w:cs="Times New Roman"/>
          <w:sz w:val="24"/>
          <w:szCs w:val="24"/>
        </w:rPr>
        <w:t xml:space="preserve"> low frequency in certain individuals thwart detection. Alternatively, immune regulatory pathways (e.g., immune checkpoints, Tregs) might restrict the expansion of clozapine-responsive T-cells </w:t>
      </w:r>
      <w:r w:rsidR="00562AF7" w:rsidRPr="00084F89">
        <w:rPr>
          <w:rFonts w:ascii="Times New Roman" w:hAnsi="Times New Roman" w:cs="Times New Roman"/>
          <w:sz w:val="24"/>
          <w:szCs w:val="24"/>
        </w:rPr>
        <w:t>in certain individuals</w:t>
      </w:r>
      <w:r w:rsidR="00C46D9C" w:rsidRPr="00084F89">
        <w:rPr>
          <w:rFonts w:ascii="Times New Roman" w:hAnsi="Times New Roman" w:cs="Times New Roman"/>
          <w:sz w:val="24"/>
          <w:szCs w:val="24"/>
        </w:rPr>
        <w:t xml:space="preserve">. Finally, it is feasible that only a </w:t>
      </w:r>
      <w:r w:rsidR="00862584">
        <w:rPr>
          <w:rFonts w:ascii="Times New Roman" w:hAnsi="Times New Roman" w:cs="Times New Roman"/>
          <w:sz w:val="24"/>
          <w:szCs w:val="24"/>
        </w:rPr>
        <w:t>small percentage</w:t>
      </w:r>
      <w:r w:rsidR="00C46D9C" w:rsidRPr="00084F89">
        <w:rPr>
          <w:rFonts w:ascii="Times New Roman" w:hAnsi="Times New Roman" w:cs="Times New Roman"/>
          <w:sz w:val="24"/>
          <w:szCs w:val="24"/>
        </w:rPr>
        <w:t xml:space="preserve"> of the population express clozapine T-cell receptor clonotypes. In this respect, a preferential T-cell receptor usage has recently been described in </w:t>
      </w:r>
      <w:r w:rsidR="00862584">
        <w:rPr>
          <w:rFonts w:ascii="Times New Roman" w:hAnsi="Times New Roman" w:cs="Times New Roman"/>
          <w:sz w:val="24"/>
          <w:szCs w:val="24"/>
        </w:rPr>
        <w:t xml:space="preserve">HLA-B*15:02+ </w:t>
      </w:r>
      <w:r w:rsidR="00C46D9C" w:rsidRPr="00084F89">
        <w:rPr>
          <w:rFonts w:ascii="Times New Roman" w:hAnsi="Times New Roman" w:cs="Times New Roman"/>
          <w:sz w:val="24"/>
          <w:szCs w:val="24"/>
        </w:rPr>
        <w:t xml:space="preserve">patients </w:t>
      </w:r>
      <w:r w:rsidR="006D711C" w:rsidRPr="00084F89">
        <w:rPr>
          <w:rFonts w:ascii="Times New Roman" w:hAnsi="Times New Roman" w:cs="Times New Roman"/>
          <w:sz w:val="24"/>
          <w:szCs w:val="24"/>
        </w:rPr>
        <w:t xml:space="preserve">that develop </w:t>
      </w:r>
      <w:r w:rsidR="00C46D9C" w:rsidRPr="00084F89">
        <w:rPr>
          <w:rFonts w:ascii="Times New Roman" w:hAnsi="Times New Roman" w:cs="Times New Roman"/>
          <w:sz w:val="24"/>
          <w:szCs w:val="24"/>
        </w:rPr>
        <w:t xml:space="preserve">carbamazepine-induced severe cutaneous adverse reactions </w:t>
      </w:r>
      <w:r w:rsidR="00C46D9C" w:rsidRPr="00084F89">
        <w:rPr>
          <w:rFonts w:ascii="Times New Roman" w:hAnsi="Times New Roman" w:cs="Times New Roman"/>
          <w:sz w:val="24"/>
          <w:szCs w:val="24"/>
        </w:rPr>
        <w:fldChar w:fldCharType="begin">
          <w:fldData xml:space="preserve">PEVuZE5vdGU+PENpdGU+PEF1dGhvcj5QYW48L0F1dGhvcj48WWVhcj4yMDE5PC9ZZWFyPjxSZWNO
dW0+ODU0ODwvUmVjTnVtPjxEaXNwbGF5VGV4dD4oMzIpPC9EaXNwbGF5VGV4dD48cmVjb3JkPjxy
ZWMtbnVtYmVyPjg1NDg8L3JlYy1udW1iZXI+PGZvcmVpZ24ta2V5cz48a2V5IGFwcD0iRU4iIGRi
LWlkPSJhMHR4dnp4MGZzeHg5M2VyZXJvdnQyd2phenp6enp4ZHRyYWEiIHRpbWVzdGFtcD0iMTU2
OTI0MDA5OCI+ODU0ODwva2V5PjwvZm9yZWlnbi1rZXlzPjxyZWYtdHlwZSBuYW1lPSJKb3VybmFs
IEFydGljbGUiPjE3PC9yZWYtdHlwZT48Y29udHJpYnV0b3JzPjxhdXRob3JzPjxhdXRob3I+UGFu
LCBSLiBZLjwvYXV0aG9yPjxhdXRob3I+Q2h1LCBNLiBULjwvYXV0aG9yPjxhdXRob3I+V2FuZywg
Qy4gVy48L2F1dGhvcj48YXV0aG9yPkxlZSwgWS4gUy48L2F1dGhvcj48YXV0aG9yPkxlbW9ubmll
ciwgRi48L2F1dGhvcj48YXV0aG9yPk1pY2hlbHMsIEEuIFcuPC9hdXRob3I+PGF1dGhvcj5TY2h1
dHRlLCBSLjwvYXV0aG9yPjxhdXRob3I+T3N0cm92LCBELiBBLjwvYXV0aG9yPjxhdXRob3I+Q2hl
biwgQy4gQi48L2F1dGhvcj48YXV0aG9yPlBoaWxsaXBzLCBFLiBKLjwvYXV0aG9yPjxhdXRob3I+
TWFsbGFsLCBTLiBBLjwvYXV0aG9yPjxhdXRob3I+TW9ja2VuaGF1cHQsIE0uPC9hdXRob3I+PGF1
dGhvcj5CZWxsb24sIFQuPC9hdXRob3I+PGF1dGhvcj5UYXNzYW5lZXlha3VsLCBXLjwvYXV0aG9y
PjxhdXRob3I+V2hpdGUsIEsuIEQuPC9hdXRob3I+PGF1dGhvcj5Sb3VqZWF1LCBKLiBDLjwvYXV0
aG9yPjxhdXRob3I+Q2h1bmcsIFcuIEguPC9hdXRob3I+PGF1dGhvcj5IdW5nLCBTLiBJLjwvYXV0
aG9yPjwvYXV0aG9ycz48L2NvbnRyaWJ1dG9ycz48YXV0aC1hZGRyZXNzPkRlcGFydG1lbnQgb2Yg
RGVybWF0b2xvZ3ksIERydWcgSHlwZXJzZW5zaXRpdml0eSBDbGluaWNhbCBhbmQgUmVzZWFyY2gg
Q2VudGVyLCBDaGFuZyBHdW5nIE1lbW9yaWFsIEhvc3BpdGFsLCBMaW5rb3UsIFRhaXBlaSwgS2Vl
bHVuZywgVGFveXVhbiwgMzMzLCBUYWl3YW4uJiN4RDtDYW5jZXIgVmFjY2luZSBhbmQgSW1tdW5l
IENlbGwgVGhlcmFweSBDb3JlIExhYm9yYXRvcnksIENoYW5nIEd1bmcgSW1tdW5vbG9neSBDb25z
b3J0aXVtLCBDaGFuZyBHdW5nIE1lbW9yaWFsIEhvc3BpdGFsLCBMaW5rb3UsIFRhb3l1YW4sIDMz
MywgVGFpd2FuLiYjeEQ7SW5zdGl0dXRlIG9mIFBoYXJtYWNvbG9neSwgTmF0aW9uYWwgWWFuZy1N
aW5nIFVuaXZlcnNpdHksIFRhaXBlaSwgMTEyLCBUYWl3YW4uJiN4RDtEZXBhcnRtZW50IG9mIEJp
b3RlY2hub2xvZ3ksIE1pbmcgQ2h1YW4gVW5pdmVyc2l0eSwgVGFveXVhbiwgMzMzLCBUYWl3YW4u
JiN4RDtJTlNFUk0gVTEwMTYsIEluc3RpdHV0IENvY2hpbiwgRXF1aXBlIEltbXVub2xvZ2llIGR1
IERpYWJldGUsIEhvcGl0YWwgU2FpbnQtVmluY2VudC1kZS1QYXVsLCA3NTY3NCwgUGFyaXMsIENl
ZGV4IDE0LCBGcmFuY2UuJiN4RDtCYXJiYXJhIERhdmlzIENlbnRlciBmb3IgQ2hpbGRob29kIERp
YWJldGVzLCBVbml2ZXJzaXR5IG9mIENvbG9yYWRvIERlbnZlciwgQXVyb3JhLCBDTywgODAyMDQs
IFVTQS4mI3hEO0RlcGFydG1lbnQgb2YgUGF0aG9sb2d5LCBJbW11bm9sb2d5IGFuZCBMYWJvcmF0
b3J5IE1lZGljaW5lLCBVbml2ZXJzaXR5IG9mIEZsb3JpZGEgQ29sbGVnZSBvZiBNZWRpY2luZSwg
R2FpbmVzdmlsbGUsIEZMLCAzMjYxMSwgVVNBLiYjeEQ7Q29sbGVnZSBvZiBNZWRpY2luZSwgQ2hh
bmcgR3VuZyBVbml2ZXJzaXR5LCBUYW95dWFuLCAzMzMsIFRhaXdhbi4mI3hEO0RlcGFydG1lbnRz
IG9mIE1lZGljaW5lIGFuZCBQYXRob2xvZ3ksIE1pY3JvYmlvbG9neSBhbmQgSW1tdW5vbG9neSwg
U2Nob29sIG9mIE1lZGljaW5lLCBWYW5kZXJiaWx0IFVuaXZlcnNpdHksIE5hc2h2aWxsZSwgVE4s
IDM3MjM1LCBVU0EuJiN4RDtJbnN0aXR1dGUgZm9yIEltbXVub2xvZ3kgYW5kIEluZmVjdGlvdXMg
RGlzZWFzZXMsIE11cmRvY2ggVW5pdmVyc2l0eSwgUGVydGgsIDYxNTAsIFdBLCBBdXN0cmFsaWEu
JiN4RDtEb2t1bWVudGF0aW9uc3plbnRydW0gc2Nod2VyZXIgSGF1dHJlYWt0aW9uZW4gKGRaaCks
IERlcGFydG1lbnQgb2YgRGVybWF0b2xvZ3ksIE1lZGljYWwgQ2VudGVyIGFuZCBNZWRpY2FsIEZh
Y3VsdHksIFVuaXZlcnNpdHkgb2YgRnJlaWJ1cmcsIEZyZWlidXJnLCA3OTA4NSwgR2VybWFueS4m
I3hEO1Jlc2VhcmNoIFVuaXQsIEhvc3BpdGFsIFVuaXZlcnNpdGFyaW8gTGEgUGF6LUlkaSBQQVos
IE1hZHJpZCwgMjgwNDYsIFNwYWluLiYjeEQ7RGVwYXJ0bWVudCBvZiBQaGFybWFjb2xvZ3ksIEZh
Y3VsdHkgb2YgTWVkaWNpbmUsIEtob24gS2FlbiBVbml2ZXJzaXR5LCBLaG9uIEthZW4sIDQwMDAy
LCBUaGFpbGFuZC4mI3hEO0VtZXJpdHVzIFByb2Zlc3NvciBvZiBEZXJtYXRvbG9neSwgVW5pdmVy
c2l0ZSBQYXJpcy1Fc3QgQ3JldGVpbCAoVVBFQyksIENyZXRlaWwsIDk0MDAwLCBGcmFuY2UuJiN4
RDtEZXBhcnRtZW50IG9mIERlcm1hdG9sb2d5LCBEcnVnIEh5cGVyc2Vuc2l0aXZpdHkgQ2xpbmlj
YWwgYW5kIFJlc2VhcmNoIENlbnRlciwgQ2hhbmcgR3VuZyBNZW1vcmlhbCBIb3NwaXRhbCwgTGlu
a291LCBUYWlwZWksIEtlZWx1bmcsIFRhb3l1YW4sIDMzMywgVGFpd2FuLiBjaHVuZzFAY2dtaC5v
cmcudHcuJiN4RDtDYW5jZXIgVmFjY2luZSBhbmQgSW1tdW5lIENlbGwgVGhlcmFweSBDb3JlIExh
Ym9yYXRvcnksIENoYW5nIEd1bmcgSW1tdW5vbG9neSBDb25zb3J0aXVtLCBDaGFuZyBHdW5nIE1l
bW9yaWFsIEhvc3BpdGFsLCBMaW5rb3UsIFRhb3l1YW4sIDMzMywgVGFpd2FuLiBjaHVuZzFAY2dt
aC5vcmcudHcuJiN4RDtDb2xsZWdlIG9mIE1lZGljaW5lLCBDaGFuZyBHdW5nIFVuaXZlcnNpdHks
IFRhb3l1YW4sIDMzMywgVGFpd2FuLiBjaHVuZzFAY2dtaC5vcmcudHcuJiN4RDtEZXBhcnRtZW50
IG9mIERlcm1hdG9sb2d5LCBYaWFtZW4gQ2hhbmcgR3VuZyBIb3NwaXRhbCwgWGlhbWVuLCAzNjEw
MjgsIENoaW5hLiBjaHVuZzFAY2dtaC5vcmcudHcuJiN4RDtXaG9sZS1HZW5vbWUgUmVzZWFyY2gg
Q29yZSBMYWJvcmF0b3J5IG9mIEh1bWFuIERpc2Vhc2VzLCBDaGFuZyBHdW5nIE1lbW9yaWFsIEhv
c3BpdGFsLCBLZWVsdW5nLCAyMDQsIFRhaXdhbi4gY2h1bmcxQGNnbWgub3JnLnR3LiYjeEQ7Q2Fu
Y2VyIFZhY2NpbmUgYW5kIEltbXVuZSBDZWxsIFRoZXJhcHkgQ29yZSBMYWJvcmF0b3J5LCBDaGFu
ZyBHdW5nIEltbXVub2xvZ3kgQ29uc29ydGl1bSwgQ2hhbmcgR3VuZyBNZW1vcmlhbCBIb3NwaXRh
bCwgTGlua291LCBUYW95dWFuLCAzMzMsIFRhaXdhbi4gc2lodW5nQGNnbWgub3JnLnR3LiYjeEQ7
SW5zdGl0dXRlIG9mIFBoYXJtYWNvbG9neSwgTmF0aW9uYWwgWWFuZy1NaW5nIFVuaXZlcnNpdHks
IFRhaXBlaSwgMTEyLCBUYWl3YW4uIHNpaHVuZ0BjZ21oLm9yZy50dy48L2F1dGgtYWRkcmVzcz48
dGl0bGVzPjx0aXRsZT5JZGVudGlmaWNhdGlvbiBvZiBkcnVnLXNwZWNpZmljIHB1YmxpYyBUQ1Ig
ZHJpdmluZyBzZXZlcmUgY3V0YW5lb3VzIGFkdmVyc2UgcmVhY3Rpb25zPC90aXRsZT48c2Vjb25k
YXJ5LXRpdGxlPk5hdCBDb21tdW48L3NlY29uZGFyeS10aXRsZT48L3RpdGxlcz48cGVyaW9kaWNh
bD48ZnVsbC10aXRsZT5OYXQgQ29tbXVuPC9mdWxsLXRpdGxlPjwvcGVyaW9kaWNhbD48cGFnZXM+
MzU2OTwvcGFnZXM+PHZvbHVtZT4xMDwvdm9sdW1lPjxudW1iZXI+MTwvbnVtYmVyPjxlZGl0aW9u
PjIwMTkvMDgvMTA8L2VkaXRpb24+PGRhdGVzPjx5ZWFyPjIwMTk8L3llYXI+PHB1Yi1kYXRlcz48
ZGF0ZT5BdWcgODwvZGF0ZT48L3B1Yi1kYXRlcz48L2RhdGVzPjxpc2JuPjIwNDEtMTcyMyAoRWxl
Y3Ryb25pYykmI3hEOzIwNDEtMTcyMyAoTGlua2luZyk8L2lzYm4+PGFjY2Vzc2lvbi1udW0+MzEz
OTU4NzU8L2FjY2Vzc2lvbi1udW0+PHVybHM+PHJlbGF0ZWQtdXJscz48dXJsPmh0dHBzOi8vd3d3
Lm5jYmkubmxtLm5paC5nb3YvcHVibWVkLzMxMzk1ODc1PC91cmw+PC9yZWxhdGVkLXVybHM+PC91
cmxzPjxjdXN0b20yPlBNQzY2ODc3MTc8L2N1c3RvbTI+PGVsZWN0cm9uaWMtcmVzb3VyY2UtbnVt
PjEwLjEwMzgvczQxNDY3LTAxOS0xMTM5Ni0yPC9lbGVjdHJvbmljLXJlc291cmNlLW51bT48L3Jl
Y29yZD48L0NpdGU+PC9FbmROb3RlPgB=
</w:fldData>
        </w:fldChar>
      </w:r>
      <w:r w:rsidR="006B1D1C">
        <w:rPr>
          <w:rFonts w:ascii="Times New Roman" w:hAnsi="Times New Roman" w:cs="Times New Roman"/>
          <w:sz w:val="24"/>
          <w:szCs w:val="24"/>
        </w:rPr>
        <w:instrText xml:space="preserve"> ADDIN EN.CITE </w:instrText>
      </w:r>
      <w:r w:rsidR="006B1D1C">
        <w:rPr>
          <w:rFonts w:ascii="Times New Roman" w:hAnsi="Times New Roman" w:cs="Times New Roman"/>
          <w:sz w:val="24"/>
          <w:szCs w:val="24"/>
        </w:rPr>
        <w:fldChar w:fldCharType="begin">
          <w:fldData xml:space="preserve">PEVuZE5vdGU+PENpdGU+PEF1dGhvcj5QYW48L0F1dGhvcj48WWVhcj4yMDE5PC9ZZWFyPjxSZWNO
dW0+ODU0ODwvUmVjTnVtPjxEaXNwbGF5VGV4dD4oMzIpPC9EaXNwbGF5VGV4dD48cmVjb3JkPjxy
ZWMtbnVtYmVyPjg1NDg8L3JlYy1udW1iZXI+PGZvcmVpZ24ta2V5cz48a2V5IGFwcD0iRU4iIGRi
LWlkPSJhMHR4dnp4MGZzeHg5M2VyZXJvdnQyd2phenp6enp4ZHRyYWEiIHRpbWVzdGFtcD0iMTU2
OTI0MDA5OCI+ODU0ODwva2V5PjwvZm9yZWlnbi1rZXlzPjxyZWYtdHlwZSBuYW1lPSJKb3VybmFs
IEFydGljbGUiPjE3PC9yZWYtdHlwZT48Y29udHJpYnV0b3JzPjxhdXRob3JzPjxhdXRob3I+UGFu
LCBSLiBZLjwvYXV0aG9yPjxhdXRob3I+Q2h1LCBNLiBULjwvYXV0aG9yPjxhdXRob3I+V2FuZywg
Qy4gVy48L2F1dGhvcj48YXV0aG9yPkxlZSwgWS4gUy48L2F1dGhvcj48YXV0aG9yPkxlbW9ubmll
ciwgRi48L2F1dGhvcj48YXV0aG9yPk1pY2hlbHMsIEEuIFcuPC9hdXRob3I+PGF1dGhvcj5TY2h1
dHRlLCBSLjwvYXV0aG9yPjxhdXRob3I+T3N0cm92LCBELiBBLjwvYXV0aG9yPjxhdXRob3I+Q2hl
biwgQy4gQi48L2F1dGhvcj48YXV0aG9yPlBoaWxsaXBzLCBFLiBKLjwvYXV0aG9yPjxhdXRob3I+
TWFsbGFsLCBTLiBBLjwvYXV0aG9yPjxhdXRob3I+TW9ja2VuaGF1cHQsIE0uPC9hdXRob3I+PGF1
dGhvcj5CZWxsb24sIFQuPC9hdXRob3I+PGF1dGhvcj5UYXNzYW5lZXlha3VsLCBXLjwvYXV0aG9y
PjxhdXRob3I+V2hpdGUsIEsuIEQuPC9hdXRob3I+PGF1dGhvcj5Sb3VqZWF1LCBKLiBDLjwvYXV0
aG9yPjxhdXRob3I+Q2h1bmcsIFcuIEguPC9hdXRob3I+PGF1dGhvcj5IdW5nLCBTLiBJLjwvYXV0
aG9yPjwvYXV0aG9ycz48L2NvbnRyaWJ1dG9ycz48YXV0aC1hZGRyZXNzPkRlcGFydG1lbnQgb2Yg
RGVybWF0b2xvZ3ksIERydWcgSHlwZXJzZW5zaXRpdml0eSBDbGluaWNhbCBhbmQgUmVzZWFyY2gg
Q2VudGVyLCBDaGFuZyBHdW5nIE1lbW9yaWFsIEhvc3BpdGFsLCBMaW5rb3UsIFRhaXBlaSwgS2Vl
bHVuZywgVGFveXVhbiwgMzMzLCBUYWl3YW4uJiN4RDtDYW5jZXIgVmFjY2luZSBhbmQgSW1tdW5l
IENlbGwgVGhlcmFweSBDb3JlIExhYm9yYXRvcnksIENoYW5nIEd1bmcgSW1tdW5vbG9neSBDb25z
b3J0aXVtLCBDaGFuZyBHdW5nIE1lbW9yaWFsIEhvc3BpdGFsLCBMaW5rb3UsIFRhb3l1YW4sIDMz
MywgVGFpd2FuLiYjeEQ7SW5zdGl0dXRlIG9mIFBoYXJtYWNvbG9neSwgTmF0aW9uYWwgWWFuZy1N
aW5nIFVuaXZlcnNpdHksIFRhaXBlaSwgMTEyLCBUYWl3YW4uJiN4RDtEZXBhcnRtZW50IG9mIEJp
b3RlY2hub2xvZ3ksIE1pbmcgQ2h1YW4gVW5pdmVyc2l0eSwgVGFveXVhbiwgMzMzLCBUYWl3YW4u
JiN4RDtJTlNFUk0gVTEwMTYsIEluc3RpdHV0IENvY2hpbiwgRXF1aXBlIEltbXVub2xvZ2llIGR1
IERpYWJldGUsIEhvcGl0YWwgU2FpbnQtVmluY2VudC1kZS1QYXVsLCA3NTY3NCwgUGFyaXMsIENl
ZGV4IDE0LCBGcmFuY2UuJiN4RDtCYXJiYXJhIERhdmlzIENlbnRlciBmb3IgQ2hpbGRob29kIERp
YWJldGVzLCBVbml2ZXJzaXR5IG9mIENvbG9yYWRvIERlbnZlciwgQXVyb3JhLCBDTywgODAyMDQs
IFVTQS4mI3hEO0RlcGFydG1lbnQgb2YgUGF0aG9sb2d5LCBJbW11bm9sb2d5IGFuZCBMYWJvcmF0
b3J5IE1lZGljaW5lLCBVbml2ZXJzaXR5IG9mIEZsb3JpZGEgQ29sbGVnZSBvZiBNZWRpY2luZSwg
R2FpbmVzdmlsbGUsIEZMLCAzMjYxMSwgVVNBLiYjeEQ7Q29sbGVnZSBvZiBNZWRpY2luZSwgQ2hh
bmcgR3VuZyBVbml2ZXJzaXR5LCBUYW95dWFuLCAzMzMsIFRhaXdhbi4mI3hEO0RlcGFydG1lbnRz
IG9mIE1lZGljaW5lIGFuZCBQYXRob2xvZ3ksIE1pY3JvYmlvbG9neSBhbmQgSW1tdW5vbG9neSwg
U2Nob29sIG9mIE1lZGljaW5lLCBWYW5kZXJiaWx0IFVuaXZlcnNpdHksIE5hc2h2aWxsZSwgVE4s
IDM3MjM1LCBVU0EuJiN4RDtJbnN0aXR1dGUgZm9yIEltbXVub2xvZ3kgYW5kIEluZmVjdGlvdXMg
RGlzZWFzZXMsIE11cmRvY2ggVW5pdmVyc2l0eSwgUGVydGgsIDYxNTAsIFdBLCBBdXN0cmFsaWEu
JiN4RDtEb2t1bWVudGF0aW9uc3plbnRydW0gc2Nod2VyZXIgSGF1dHJlYWt0aW9uZW4gKGRaaCks
IERlcGFydG1lbnQgb2YgRGVybWF0b2xvZ3ksIE1lZGljYWwgQ2VudGVyIGFuZCBNZWRpY2FsIEZh
Y3VsdHksIFVuaXZlcnNpdHkgb2YgRnJlaWJ1cmcsIEZyZWlidXJnLCA3OTA4NSwgR2VybWFueS4m
I3hEO1Jlc2VhcmNoIFVuaXQsIEhvc3BpdGFsIFVuaXZlcnNpdGFyaW8gTGEgUGF6LUlkaSBQQVos
IE1hZHJpZCwgMjgwNDYsIFNwYWluLiYjeEQ7RGVwYXJ0bWVudCBvZiBQaGFybWFjb2xvZ3ksIEZh
Y3VsdHkgb2YgTWVkaWNpbmUsIEtob24gS2FlbiBVbml2ZXJzaXR5LCBLaG9uIEthZW4sIDQwMDAy
LCBUaGFpbGFuZC4mI3hEO0VtZXJpdHVzIFByb2Zlc3NvciBvZiBEZXJtYXRvbG9neSwgVW5pdmVy
c2l0ZSBQYXJpcy1Fc3QgQ3JldGVpbCAoVVBFQyksIENyZXRlaWwsIDk0MDAwLCBGcmFuY2UuJiN4
RDtEZXBhcnRtZW50IG9mIERlcm1hdG9sb2d5LCBEcnVnIEh5cGVyc2Vuc2l0aXZpdHkgQ2xpbmlj
YWwgYW5kIFJlc2VhcmNoIENlbnRlciwgQ2hhbmcgR3VuZyBNZW1vcmlhbCBIb3NwaXRhbCwgTGlu
a291LCBUYWlwZWksIEtlZWx1bmcsIFRhb3l1YW4sIDMzMywgVGFpd2FuLiBjaHVuZzFAY2dtaC5v
cmcudHcuJiN4RDtDYW5jZXIgVmFjY2luZSBhbmQgSW1tdW5lIENlbGwgVGhlcmFweSBDb3JlIExh
Ym9yYXRvcnksIENoYW5nIEd1bmcgSW1tdW5vbG9neSBDb25zb3J0aXVtLCBDaGFuZyBHdW5nIE1l
bW9yaWFsIEhvc3BpdGFsLCBMaW5rb3UsIFRhb3l1YW4sIDMzMywgVGFpd2FuLiBjaHVuZzFAY2dt
aC5vcmcudHcuJiN4RDtDb2xsZWdlIG9mIE1lZGljaW5lLCBDaGFuZyBHdW5nIFVuaXZlcnNpdHks
IFRhb3l1YW4sIDMzMywgVGFpd2FuLiBjaHVuZzFAY2dtaC5vcmcudHcuJiN4RDtEZXBhcnRtZW50
IG9mIERlcm1hdG9sb2d5LCBYaWFtZW4gQ2hhbmcgR3VuZyBIb3NwaXRhbCwgWGlhbWVuLCAzNjEw
MjgsIENoaW5hLiBjaHVuZzFAY2dtaC5vcmcudHcuJiN4RDtXaG9sZS1HZW5vbWUgUmVzZWFyY2gg
Q29yZSBMYWJvcmF0b3J5IG9mIEh1bWFuIERpc2Vhc2VzLCBDaGFuZyBHdW5nIE1lbW9yaWFsIEhv
c3BpdGFsLCBLZWVsdW5nLCAyMDQsIFRhaXdhbi4gY2h1bmcxQGNnbWgub3JnLnR3LiYjeEQ7Q2Fu
Y2VyIFZhY2NpbmUgYW5kIEltbXVuZSBDZWxsIFRoZXJhcHkgQ29yZSBMYWJvcmF0b3J5LCBDaGFu
ZyBHdW5nIEltbXVub2xvZ3kgQ29uc29ydGl1bSwgQ2hhbmcgR3VuZyBNZW1vcmlhbCBIb3NwaXRh
bCwgTGlua291LCBUYW95dWFuLCAzMzMsIFRhaXdhbi4gc2lodW5nQGNnbWgub3JnLnR3LiYjeEQ7
SW5zdGl0dXRlIG9mIFBoYXJtYWNvbG9neSwgTmF0aW9uYWwgWWFuZy1NaW5nIFVuaXZlcnNpdHks
IFRhaXBlaSwgMTEyLCBUYWl3YW4uIHNpaHVuZ0BjZ21oLm9yZy50dy48L2F1dGgtYWRkcmVzcz48
dGl0bGVzPjx0aXRsZT5JZGVudGlmaWNhdGlvbiBvZiBkcnVnLXNwZWNpZmljIHB1YmxpYyBUQ1Ig
ZHJpdmluZyBzZXZlcmUgY3V0YW5lb3VzIGFkdmVyc2UgcmVhY3Rpb25zPC90aXRsZT48c2Vjb25k
YXJ5LXRpdGxlPk5hdCBDb21tdW48L3NlY29uZGFyeS10aXRsZT48L3RpdGxlcz48cGVyaW9kaWNh
bD48ZnVsbC10aXRsZT5OYXQgQ29tbXVuPC9mdWxsLXRpdGxlPjwvcGVyaW9kaWNhbD48cGFnZXM+
MzU2OTwvcGFnZXM+PHZvbHVtZT4xMDwvdm9sdW1lPjxudW1iZXI+MTwvbnVtYmVyPjxlZGl0aW9u
PjIwMTkvMDgvMTA8L2VkaXRpb24+PGRhdGVzPjx5ZWFyPjIwMTk8L3llYXI+PHB1Yi1kYXRlcz48
ZGF0ZT5BdWcgODwvZGF0ZT48L3B1Yi1kYXRlcz48L2RhdGVzPjxpc2JuPjIwNDEtMTcyMyAoRWxl
Y3Ryb25pYykmI3hEOzIwNDEtMTcyMyAoTGlua2luZyk8L2lzYm4+PGFjY2Vzc2lvbi1udW0+MzEz
OTU4NzU8L2FjY2Vzc2lvbi1udW0+PHVybHM+PHJlbGF0ZWQtdXJscz48dXJsPmh0dHBzOi8vd3d3
Lm5jYmkubmxtLm5paC5nb3YvcHVibWVkLzMxMzk1ODc1PC91cmw+PC9yZWxhdGVkLXVybHM+PC91
cmxzPjxjdXN0b20yPlBNQzY2ODc3MTc8L2N1c3RvbTI+PGVsZWN0cm9uaWMtcmVzb3VyY2UtbnVt
PjEwLjEwMzgvczQxNDY3LTAxOS0xMTM5Ni0yPC9lbGVjdHJvbmljLXJlc291cmNlLW51bT48L3Jl
Y29yZD48L0NpdGU+PC9FbmROb3RlPgB=
</w:fldData>
        </w:fldChar>
      </w:r>
      <w:r w:rsidR="006B1D1C">
        <w:rPr>
          <w:rFonts w:ascii="Times New Roman" w:hAnsi="Times New Roman" w:cs="Times New Roman"/>
          <w:sz w:val="24"/>
          <w:szCs w:val="24"/>
        </w:rPr>
        <w:instrText xml:space="preserve"> ADDIN EN.CITE.DATA </w:instrText>
      </w:r>
      <w:r w:rsidR="006B1D1C">
        <w:rPr>
          <w:rFonts w:ascii="Times New Roman" w:hAnsi="Times New Roman" w:cs="Times New Roman"/>
          <w:sz w:val="24"/>
          <w:szCs w:val="24"/>
        </w:rPr>
      </w:r>
      <w:r w:rsidR="006B1D1C">
        <w:rPr>
          <w:rFonts w:ascii="Times New Roman" w:hAnsi="Times New Roman" w:cs="Times New Roman"/>
          <w:sz w:val="24"/>
          <w:szCs w:val="24"/>
        </w:rPr>
        <w:fldChar w:fldCharType="end"/>
      </w:r>
      <w:r w:rsidR="00C46D9C" w:rsidRPr="00084F89">
        <w:rPr>
          <w:rFonts w:ascii="Times New Roman" w:hAnsi="Times New Roman" w:cs="Times New Roman"/>
          <w:sz w:val="24"/>
          <w:szCs w:val="24"/>
        </w:rPr>
        <w:fldChar w:fldCharType="separate"/>
      </w:r>
      <w:r w:rsidR="006B1D1C">
        <w:rPr>
          <w:rFonts w:ascii="Times New Roman" w:hAnsi="Times New Roman" w:cs="Times New Roman"/>
          <w:noProof/>
          <w:sz w:val="24"/>
          <w:szCs w:val="24"/>
        </w:rPr>
        <w:t>(32)</w:t>
      </w:r>
      <w:r w:rsidR="00C46D9C" w:rsidRPr="00084F89">
        <w:rPr>
          <w:rFonts w:ascii="Times New Roman" w:hAnsi="Times New Roman" w:cs="Times New Roman"/>
          <w:sz w:val="24"/>
          <w:szCs w:val="24"/>
        </w:rPr>
        <w:fldChar w:fldCharType="end"/>
      </w:r>
      <w:r w:rsidR="00C46D9C" w:rsidRPr="00084F89">
        <w:rPr>
          <w:rFonts w:ascii="Times New Roman" w:hAnsi="Times New Roman" w:cs="Times New Roman"/>
          <w:sz w:val="24"/>
          <w:szCs w:val="24"/>
        </w:rPr>
        <w:t>.</w:t>
      </w:r>
      <w:r w:rsidR="006D711C" w:rsidRPr="00084F89">
        <w:rPr>
          <w:rFonts w:ascii="Times New Roman" w:hAnsi="Times New Roman" w:cs="Times New Roman"/>
          <w:sz w:val="24"/>
          <w:szCs w:val="24"/>
        </w:rPr>
        <w:t xml:space="preserve"> </w:t>
      </w:r>
      <w:r w:rsidR="00C46D9C" w:rsidRPr="00084F89">
        <w:rPr>
          <w:rFonts w:ascii="Times New Roman" w:hAnsi="Times New Roman" w:cs="Times New Roman"/>
          <w:sz w:val="24"/>
          <w:szCs w:val="24"/>
        </w:rPr>
        <w:t xml:space="preserve"> </w:t>
      </w:r>
    </w:p>
    <w:p w14:paraId="088601D5" w14:textId="77777777" w:rsidR="00C46D9C" w:rsidRPr="00AB6E72" w:rsidRDefault="00A311C8" w:rsidP="00C46D9C">
      <w:pPr>
        <w:spacing w:after="120" w:line="480" w:lineRule="auto"/>
        <w:jc w:val="both"/>
        <w:rPr>
          <w:rFonts w:ascii="Times New Roman" w:hAnsi="Times New Roman" w:cs="Times New Roman"/>
          <w:sz w:val="24"/>
          <w:szCs w:val="24"/>
          <w:highlight w:val="yellow"/>
        </w:rPr>
      </w:pPr>
      <w:r>
        <w:rPr>
          <w:rFonts w:ascii="Times New Roman" w:hAnsi="Times New Roman" w:cs="Times New Roman"/>
          <w:sz w:val="24"/>
          <w:szCs w:val="24"/>
          <w:lang w:val="en"/>
        </w:rPr>
        <w:t xml:space="preserve">All but one of the </w:t>
      </w:r>
      <w:r w:rsidR="00862584">
        <w:rPr>
          <w:rFonts w:ascii="Times New Roman" w:hAnsi="Times New Roman" w:cs="Times New Roman"/>
          <w:sz w:val="24"/>
          <w:szCs w:val="24"/>
          <w:lang w:val="en"/>
        </w:rPr>
        <w:t xml:space="preserve">clozapine-responsive </w:t>
      </w:r>
      <w:r>
        <w:rPr>
          <w:rFonts w:ascii="Times New Roman" w:hAnsi="Times New Roman" w:cs="Times New Roman"/>
          <w:sz w:val="24"/>
          <w:szCs w:val="24"/>
          <w:lang w:val="en"/>
        </w:rPr>
        <w:t>TCC were</w:t>
      </w:r>
      <w:r w:rsidRPr="009B1DD2">
        <w:rPr>
          <w:rFonts w:ascii="Times New Roman" w:hAnsi="Times New Roman" w:cs="Times New Roman"/>
          <w:sz w:val="24"/>
          <w:szCs w:val="24"/>
          <w:lang w:val="en"/>
        </w:rPr>
        <w:t xml:space="preserve"> CD4</w:t>
      </w:r>
      <w:r w:rsidR="00562AF7">
        <w:rPr>
          <w:rFonts w:ascii="Times New Roman" w:hAnsi="Times New Roman" w:cs="Times New Roman"/>
          <w:sz w:val="24"/>
          <w:szCs w:val="24"/>
          <w:lang w:val="en"/>
        </w:rPr>
        <w:t>+. Clozapine exposure resulted in a</w:t>
      </w:r>
      <w:r>
        <w:rPr>
          <w:rFonts w:ascii="Times New Roman" w:hAnsi="Times New Roman" w:cs="Times New Roman"/>
          <w:sz w:val="24"/>
          <w:szCs w:val="24"/>
          <w:lang w:val="en"/>
        </w:rPr>
        <w:t xml:space="preserve"> dose-dependent </w:t>
      </w:r>
      <w:r w:rsidR="00562AF7">
        <w:rPr>
          <w:rFonts w:ascii="Times New Roman" w:hAnsi="Times New Roman" w:cs="Times New Roman"/>
          <w:sz w:val="24"/>
          <w:szCs w:val="24"/>
          <w:lang w:val="en"/>
        </w:rPr>
        <w:t>proliferative response and the secretion</w:t>
      </w:r>
      <w:r w:rsidR="001E14B6">
        <w:rPr>
          <w:rFonts w:ascii="Times New Roman" w:hAnsi="Times New Roman" w:cs="Times New Roman"/>
          <w:sz w:val="24"/>
          <w:szCs w:val="24"/>
          <w:lang w:val="en"/>
        </w:rPr>
        <w:t xml:space="preserve"> of Th1 and Th2 cytokines, IL22</w:t>
      </w:r>
      <w:r w:rsidR="00A1099F" w:rsidRPr="009B1DD2">
        <w:rPr>
          <w:rFonts w:ascii="Times New Roman" w:hAnsi="Times New Roman" w:cs="Times New Roman"/>
          <w:sz w:val="24"/>
          <w:szCs w:val="24"/>
          <w:lang w:val="en"/>
        </w:rPr>
        <w:t xml:space="preserve"> and cytolytic molecules</w:t>
      </w:r>
      <w:r w:rsidR="001E14B6">
        <w:rPr>
          <w:rFonts w:ascii="Times New Roman" w:hAnsi="Times New Roman" w:cs="Times New Roman"/>
          <w:sz w:val="24"/>
          <w:szCs w:val="24"/>
          <w:lang w:val="en"/>
        </w:rPr>
        <w:t>.</w:t>
      </w:r>
      <w:r w:rsidR="00D27535" w:rsidRPr="009B1DD2">
        <w:rPr>
          <w:rFonts w:ascii="Times New Roman" w:hAnsi="Times New Roman" w:cs="Times New Roman"/>
          <w:sz w:val="24"/>
          <w:szCs w:val="24"/>
          <w:lang w:val="en"/>
        </w:rPr>
        <w:t xml:space="preserve"> </w:t>
      </w:r>
      <w:r w:rsidR="00562AF7">
        <w:rPr>
          <w:rFonts w:ascii="Times New Roman" w:hAnsi="Times New Roman" w:cs="Times New Roman"/>
          <w:sz w:val="24"/>
          <w:szCs w:val="24"/>
          <w:lang w:val="en"/>
        </w:rPr>
        <w:t xml:space="preserve">The clones expressed chemokine receptors CCR4 and CXCR3, which are associated with Th2 and Th1 cytokine secretion, respectively </w:t>
      </w:r>
      <w:r w:rsidR="00562AF7">
        <w:rPr>
          <w:rFonts w:ascii="Times New Roman" w:hAnsi="Times New Roman" w:cs="Times New Roman"/>
          <w:sz w:val="24"/>
          <w:szCs w:val="24"/>
          <w:lang w:val="en"/>
        </w:rPr>
        <w:fldChar w:fldCharType="begin">
          <w:fldData xml:space="preserve">PEVuZE5vdGU+PENpdGU+PEF1dGhvcj5Zb3NoaWU8L0F1dGhvcj48WWVhcj4yMDE1PC9ZZWFyPjxS
ZWNOdW0+OTA5NTwvUmVjTnVtPjxEaXNwbGF5VGV4dD4oMzMpPC9EaXNwbGF5VGV4dD48cmVjb3Jk
PjxyZWMtbnVtYmVyPjkwOTU8L3JlYy1udW1iZXI+PGZvcmVpZ24ta2V5cz48a2V5IGFwcD0iRU4i
IGRiLWlkPSJhMHR4dnp4MGZzeHg5M2VyZXJvdnQyd2phenp6enp4ZHRyYWEiIHRpbWVzdGFtcD0i
MTU4NTY1NDQyNSI+OTA5NTwva2V5PjwvZm9yZWlnbi1rZXlzPjxyZWYtdHlwZSBuYW1lPSJKb3Vy
bmFsIEFydGljbGUiPjE3PC9yZWYtdHlwZT48Y29udHJpYnV0b3JzPjxhdXRob3JzPjxhdXRob3I+
WW9zaGllLCBPLjwvYXV0aG9yPjxhdXRob3I+TWF0c3VzaGltYSwgSy48L2F1dGhvcj48L2F1dGhv
cnM+PC9jb250cmlidXRvcnM+PGF1dGgtYWRkcmVzcz5EZXBhcnRtZW50IG9mIE1pY3JvYmlvbG9n
eSwgS2lua2kgVW5pdmVyc2l0eSBGYWN1bHR5IG9mIE1lZGljaW5lLCBPc2FrYS1TYXlhbWEsIE9z
YWthIDU4OS04NTExLCBKYXBhbiBvLnlvc2hpZUBtZWQua2luZGFpLmFjLmpwLiYjeEQ7RGVwYXJ0
bWVudCBvZiBNb2xlY3VsYXIgUHJldmVudGl2ZSBNZWRpY2luZSwgR3JhZHVhdGUgU2Nob29sIG9m
IE1lZGljaW5lLCBVbml2ZXJzaXR5IG9mIFRva3lvLCBCdW5reW8ta3UsIFRva3lvIDExMy0wMDMz
LCBKYXBhbi48L2F1dGgtYWRkcmVzcz48dGl0bGVzPjx0aXRsZT5DQ1I0IGFuZCBpdHMgbGlnYW5k
czogZnJvbSBiZW5jaCB0byBiZWRzaWRlPC90aXRsZT48c2Vjb25kYXJ5LXRpdGxlPkludCBJbW11
bm9sPC9zZWNvbmRhcnktdGl0bGU+PC90aXRsZXM+PHBlcmlvZGljYWw+PGZ1bGwtdGl0bGU+SW50
IEltbXVub2w8L2Z1bGwtdGl0bGU+PC9wZXJpb2RpY2FsPjxwYWdlcz4xMS0yMDwvcGFnZXM+PHZv
bHVtZT4yNzwvdm9sdW1lPjxudW1iZXI+MTwvbnVtYmVyPjxlZGl0aW9uPjIwMTQvMDgvMDU8L2Vk
aXRpb24+PGtleXdvcmRzPjxrZXl3b3JkPkFuaW1hbHM8L2tleXdvcmQ+PGtleXdvcmQ+QW50aWJv
ZGllcywgTW9ub2Nsb25hbCwgSHVtYW5pemVkLyp0aGVyYXBldXRpYyB1c2U8L2tleXdvcmQ+PGtl
eXdvcmQ+Q2VsbCBNb3ZlbWVudDwva2V5d29yZD48a2V5d29yZD5DaGVtb2tpbmUgQ0NMMTcvYWdv
bmlzdHM8L2tleXdvcmQ+PGtleXdvcmQ+Q2hlbW9raW5lIENDTDIyL2Fnb25pc3RzPC9rZXl3b3Jk
PjxrZXl3b3JkPkh1bWFuczwva2V5d29yZD48a2V5d29yZD5JbW11bm90aGVyYXB5LyptZXRob2Rz
PC9rZXl3b3JkPjxrZXl3b3JkPkxldWtlbWlhLUx5bXBob21hLCBBZHVsdCBULUNlbGwvaW1tdW5v
bG9neS8qdGhlcmFweTwva2V5d29yZD48a2V5d29yZD5MaWdhbmRzPC9rZXl3b3JkPjxrZXl3b3Jk
Pkx5bXBob21hLCBULUNlbGwsIEN1dGFuZW91cy9pbW11bm9sb2d5Lyp0aGVyYXB5PC9rZXl3b3Jk
PjxrZXl3b3JkPlJlY2VwdG9ycywgQ0NSNC8qYWdvbmlzdHMvaW1tdW5vbG9neTwva2V5d29yZD48
a2V5d29yZD5ULUx5bXBob2N5dGVzLCBSZWd1bGF0b3J5LyppbW11bm9sb2d5PC9rZXl3b3JkPjxr
ZXl3b3JkPlRoMiBDZWxscy8qaW1tdW5vbG9neTwva2V5d29yZD48a2V5d29yZD5UcmFuc2xhdGlv
bmFsIE1lZGljYWwgUmVzZWFyY2g8L2tleXdvcmQ+PGtleXdvcmQ+QXRsPC9rZXl3b3JkPjxrZXl3
b3JkPkNjcjQ8L2tleXdvcmQ+PGtleXdvcmQ+VGgyPC9rZXl3b3JkPjxrZXl3b3JkPmFsbGVyZ3k8
L2tleXdvcmQ+PGtleXdvcmQ+cmVndWxhdG9yeSBUIGNlbGw8L2tleXdvcmQ+PC9rZXl3b3Jkcz48
ZGF0ZXM+PHllYXI+MjAxNTwveWVhcj48cHViLWRhdGVzPjxkYXRlPkphbjwvZGF0ZT48L3B1Yi1k
YXRlcz48L2RhdGVzPjxpc2JuPjE0NjAtMjM3NyAoRWxlY3Ryb25pYykmI3hEOzA5NTMtODE3OCAo
TGlua2luZyk8L2lzYm4+PGFjY2Vzc2lvbi1udW0+MjUwODcyMzI8L2FjY2Vzc2lvbi1udW0+PHVy
bHM+PHJlbGF0ZWQtdXJscz48dXJsPmh0dHBzOi8vd3d3Lm5jYmkubmxtLm5paC5nb3YvcHVibWVk
LzI1MDg3MjMyPC91cmw+PC9yZWxhdGVkLXVybHM+PC91cmxzPjxlbGVjdHJvbmljLXJlc291cmNl
LW51bT4xMC4xMDkzL2ludGltbS9keHUwNzk8L2VsZWN0cm9uaWMtcmVzb3VyY2UtbnVtPjwvcmVj
b3JkPjwvQ2l0ZT48Q2l0ZT48QXV0aG9yPllvc2hpZTwvQXV0aG9yPjxZZWFyPjIwMTU8L1llYXI+
PFJlY051bT45MDk1PC9SZWNOdW0+PHJlY29yZD48cmVjLW51bWJlcj45MDk1PC9yZWMtbnVtYmVy
Pjxmb3JlaWduLWtleXM+PGtleSBhcHA9IkVOIiBkYi1pZD0iYTB0eHZ6eDBmc3h4OTNlcmVyb3Z0
MndqYXp6enp6eGR0cmFhIiB0aW1lc3RhbXA9IjE1ODU2NTQ0MjUiPjkwOTU8L2tleT48L2ZvcmVp
Z24ta2V5cz48cmVmLXR5cGUgbmFtZT0iSm91cm5hbCBBcnRpY2xlIj4xNzwvcmVmLXR5cGU+PGNv
bnRyaWJ1dG9ycz48YXV0aG9ycz48YXV0aG9yPllvc2hpZSwgTy48L2F1dGhvcj48YXV0aG9yPk1h
dHN1c2hpbWEsIEsuPC9hdXRob3I+PC9hdXRob3JzPjwvY29udHJpYnV0b3JzPjxhdXRoLWFkZHJl
c3M+RGVwYXJ0bWVudCBvZiBNaWNyb2Jpb2xvZ3ksIEtpbmtpIFVuaXZlcnNpdHkgRmFjdWx0eSBv
ZiBNZWRpY2luZSwgT3Nha2EtU2F5YW1hLCBPc2FrYSA1ODktODUxMSwgSmFwYW4gby55b3NoaWVA
bWVkLmtpbmRhaS5hYy5qcC4mI3hEO0RlcGFydG1lbnQgb2YgTW9sZWN1bGFyIFByZXZlbnRpdmUg
TWVkaWNpbmUsIEdyYWR1YXRlIFNjaG9vbCBvZiBNZWRpY2luZSwgVW5pdmVyc2l0eSBvZiBUb2t5
bywgQnVua3lvLWt1LCBUb2t5byAxMTMtMDAzMywgSmFwYW4uPC9hdXRoLWFkZHJlc3M+PHRpdGxl
cz48dGl0bGU+Q0NSNCBhbmQgaXRzIGxpZ2FuZHM6IGZyb20gYmVuY2ggdG8gYmVkc2lkZTwvdGl0
bGU+PHNlY29uZGFyeS10aXRsZT5JbnQgSW1tdW5vbDwvc2Vjb25kYXJ5LXRpdGxlPjwvdGl0bGVz
PjxwZXJpb2RpY2FsPjxmdWxsLXRpdGxlPkludCBJbW11bm9sPC9mdWxsLXRpdGxlPjwvcGVyaW9k
aWNhbD48cGFnZXM+MTEtMjA8L3BhZ2VzPjx2b2x1bWU+Mjc8L3ZvbHVtZT48bnVtYmVyPjE8L251
bWJlcj48ZWRpdGlvbj4yMDE0LzA4LzA1PC9lZGl0aW9uPjxrZXl3b3Jkcz48a2V5d29yZD5Bbmlt
YWxzPC9rZXl3b3JkPjxrZXl3b3JkPkFudGlib2RpZXMsIE1vbm9jbG9uYWwsIEh1bWFuaXplZC8q
dGhlcmFwZXV0aWMgdXNlPC9rZXl3b3JkPjxrZXl3b3JkPkNlbGwgTW92ZW1lbnQ8L2tleXdvcmQ+
PGtleXdvcmQ+Q2hlbW9raW5lIENDTDE3L2Fnb25pc3RzPC9rZXl3b3JkPjxrZXl3b3JkPkNoZW1v
a2luZSBDQ0wyMi9hZ29uaXN0czwva2V5d29yZD48a2V5d29yZD5IdW1hbnM8L2tleXdvcmQ+PGtl
eXdvcmQ+SW1tdW5vdGhlcmFweS8qbWV0aG9kczwva2V5d29yZD48a2V5d29yZD5MZXVrZW1pYS1M
eW1waG9tYSwgQWR1bHQgVC1DZWxsL2ltbXVub2xvZ3kvKnRoZXJhcHk8L2tleXdvcmQ+PGtleXdv
cmQ+TGlnYW5kczwva2V5d29yZD48a2V5d29yZD5MeW1waG9tYSwgVC1DZWxsLCBDdXRhbmVvdXMv
aW1tdW5vbG9neS8qdGhlcmFweTwva2V5d29yZD48a2V5d29yZD5SZWNlcHRvcnMsIENDUjQvKmFn
b25pc3RzL2ltbXVub2xvZ3k8L2tleXdvcmQ+PGtleXdvcmQ+VC1MeW1waG9jeXRlcywgUmVndWxh
dG9yeS8qaW1tdW5vbG9neTwva2V5d29yZD48a2V5d29yZD5UaDIgQ2VsbHMvKmltbXVub2xvZ3k8
L2tleXdvcmQ+PGtleXdvcmQ+VHJhbnNsYXRpb25hbCBNZWRpY2FsIFJlc2VhcmNoPC9rZXl3b3Jk
PjxrZXl3b3JkPkF0bDwva2V5d29yZD48a2V5d29yZD5DY3I0PC9rZXl3b3JkPjxrZXl3b3JkPlRo
Mjwva2V5d29yZD48a2V5d29yZD5hbGxlcmd5PC9rZXl3b3JkPjxrZXl3b3JkPnJlZ3VsYXRvcnkg
VCBjZWxsPC9rZXl3b3JkPjwva2V5d29yZHM+PGRhdGVzPjx5ZWFyPjIwMTU8L3llYXI+PHB1Yi1k
YXRlcz48ZGF0ZT5KYW48L2RhdGU+PC9wdWItZGF0ZXM+PC9kYXRlcz48aXNibj4xNDYwLTIzNzcg
KEVsZWN0cm9uaWMpJiN4RDswOTUzLTgxNzggKExpbmtpbmcpPC9pc2JuPjxhY2Nlc3Npb24tbnVt
PjI1MDg3MjMyPC9hY2Nlc3Npb24tbnVtPjx1cmxzPjxyZWxhdGVkLXVybHM+PHVybD5odHRwczov
L3d3dy5uY2JpLm5sbS5uaWguZ292L3B1Ym1lZC8yNTA4NzIzMjwvdXJsPjwvcmVsYXRlZC11cmxz
PjwvdXJscz48ZWxlY3Ryb25pYy1yZXNvdXJjZS1udW0+MTAuMTA5My9pbnRpbW0vZHh1MDc5PC9l
bGVjdHJvbmljLXJlc291cmNlLW51bT48L3JlY29yZD48L0NpdGU+PC9FbmROb3RlPn==
</w:fldData>
        </w:fldChar>
      </w:r>
      <w:r w:rsidR="006B1D1C">
        <w:rPr>
          <w:rFonts w:ascii="Times New Roman" w:hAnsi="Times New Roman" w:cs="Times New Roman"/>
          <w:sz w:val="24"/>
          <w:szCs w:val="24"/>
          <w:lang w:val="en"/>
        </w:rPr>
        <w:instrText xml:space="preserve"> ADDIN EN.CITE </w:instrText>
      </w:r>
      <w:r w:rsidR="006B1D1C">
        <w:rPr>
          <w:rFonts w:ascii="Times New Roman" w:hAnsi="Times New Roman" w:cs="Times New Roman"/>
          <w:sz w:val="24"/>
          <w:szCs w:val="24"/>
          <w:lang w:val="en"/>
        </w:rPr>
        <w:fldChar w:fldCharType="begin">
          <w:fldData xml:space="preserve">PEVuZE5vdGU+PENpdGU+PEF1dGhvcj5Zb3NoaWU8L0F1dGhvcj48WWVhcj4yMDE1PC9ZZWFyPjxS
ZWNOdW0+OTA5NTwvUmVjTnVtPjxEaXNwbGF5VGV4dD4oMzMpPC9EaXNwbGF5VGV4dD48cmVjb3Jk
PjxyZWMtbnVtYmVyPjkwOTU8L3JlYy1udW1iZXI+PGZvcmVpZ24ta2V5cz48a2V5IGFwcD0iRU4i
IGRiLWlkPSJhMHR4dnp4MGZzeHg5M2VyZXJvdnQyd2phenp6enp4ZHRyYWEiIHRpbWVzdGFtcD0i
MTU4NTY1NDQyNSI+OTA5NTwva2V5PjwvZm9yZWlnbi1rZXlzPjxyZWYtdHlwZSBuYW1lPSJKb3Vy
bmFsIEFydGljbGUiPjE3PC9yZWYtdHlwZT48Y29udHJpYnV0b3JzPjxhdXRob3JzPjxhdXRob3I+
WW9zaGllLCBPLjwvYXV0aG9yPjxhdXRob3I+TWF0c3VzaGltYSwgSy48L2F1dGhvcj48L2F1dGhv
cnM+PC9jb250cmlidXRvcnM+PGF1dGgtYWRkcmVzcz5EZXBhcnRtZW50IG9mIE1pY3JvYmlvbG9n
eSwgS2lua2kgVW5pdmVyc2l0eSBGYWN1bHR5IG9mIE1lZGljaW5lLCBPc2FrYS1TYXlhbWEsIE9z
YWthIDU4OS04NTExLCBKYXBhbiBvLnlvc2hpZUBtZWQua2luZGFpLmFjLmpwLiYjeEQ7RGVwYXJ0
bWVudCBvZiBNb2xlY3VsYXIgUHJldmVudGl2ZSBNZWRpY2luZSwgR3JhZHVhdGUgU2Nob29sIG9m
IE1lZGljaW5lLCBVbml2ZXJzaXR5IG9mIFRva3lvLCBCdW5reW8ta3UsIFRva3lvIDExMy0wMDMz
LCBKYXBhbi48L2F1dGgtYWRkcmVzcz48dGl0bGVzPjx0aXRsZT5DQ1I0IGFuZCBpdHMgbGlnYW5k
czogZnJvbSBiZW5jaCB0byBiZWRzaWRlPC90aXRsZT48c2Vjb25kYXJ5LXRpdGxlPkludCBJbW11
bm9sPC9zZWNvbmRhcnktdGl0bGU+PC90aXRsZXM+PHBlcmlvZGljYWw+PGZ1bGwtdGl0bGU+SW50
IEltbXVub2w8L2Z1bGwtdGl0bGU+PC9wZXJpb2RpY2FsPjxwYWdlcz4xMS0yMDwvcGFnZXM+PHZv
bHVtZT4yNzwvdm9sdW1lPjxudW1iZXI+MTwvbnVtYmVyPjxlZGl0aW9uPjIwMTQvMDgvMDU8L2Vk
aXRpb24+PGtleXdvcmRzPjxrZXl3b3JkPkFuaW1hbHM8L2tleXdvcmQ+PGtleXdvcmQ+QW50aWJv
ZGllcywgTW9ub2Nsb25hbCwgSHVtYW5pemVkLyp0aGVyYXBldXRpYyB1c2U8L2tleXdvcmQ+PGtl
eXdvcmQ+Q2VsbCBNb3ZlbWVudDwva2V5d29yZD48a2V5d29yZD5DaGVtb2tpbmUgQ0NMMTcvYWdv
bmlzdHM8L2tleXdvcmQ+PGtleXdvcmQ+Q2hlbW9raW5lIENDTDIyL2Fnb25pc3RzPC9rZXl3b3Jk
PjxrZXl3b3JkPkh1bWFuczwva2V5d29yZD48a2V5d29yZD5JbW11bm90aGVyYXB5LyptZXRob2Rz
PC9rZXl3b3JkPjxrZXl3b3JkPkxldWtlbWlhLUx5bXBob21hLCBBZHVsdCBULUNlbGwvaW1tdW5v
bG9neS8qdGhlcmFweTwva2V5d29yZD48a2V5d29yZD5MaWdhbmRzPC9rZXl3b3JkPjxrZXl3b3Jk
Pkx5bXBob21hLCBULUNlbGwsIEN1dGFuZW91cy9pbW11bm9sb2d5Lyp0aGVyYXB5PC9rZXl3b3Jk
PjxrZXl3b3JkPlJlY2VwdG9ycywgQ0NSNC8qYWdvbmlzdHMvaW1tdW5vbG9neTwva2V5d29yZD48
a2V5d29yZD5ULUx5bXBob2N5dGVzLCBSZWd1bGF0b3J5LyppbW11bm9sb2d5PC9rZXl3b3JkPjxr
ZXl3b3JkPlRoMiBDZWxscy8qaW1tdW5vbG9neTwva2V5d29yZD48a2V5d29yZD5UcmFuc2xhdGlv
bmFsIE1lZGljYWwgUmVzZWFyY2g8L2tleXdvcmQ+PGtleXdvcmQ+QXRsPC9rZXl3b3JkPjxrZXl3
b3JkPkNjcjQ8L2tleXdvcmQ+PGtleXdvcmQ+VGgyPC9rZXl3b3JkPjxrZXl3b3JkPmFsbGVyZ3k8
L2tleXdvcmQ+PGtleXdvcmQ+cmVndWxhdG9yeSBUIGNlbGw8L2tleXdvcmQ+PC9rZXl3b3Jkcz48
ZGF0ZXM+PHllYXI+MjAxNTwveWVhcj48cHViLWRhdGVzPjxkYXRlPkphbjwvZGF0ZT48L3B1Yi1k
YXRlcz48L2RhdGVzPjxpc2JuPjE0NjAtMjM3NyAoRWxlY3Ryb25pYykmI3hEOzA5NTMtODE3OCAo
TGlua2luZyk8L2lzYm4+PGFjY2Vzc2lvbi1udW0+MjUwODcyMzI8L2FjY2Vzc2lvbi1udW0+PHVy
bHM+PHJlbGF0ZWQtdXJscz48dXJsPmh0dHBzOi8vd3d3Lm5jYmkubmxtLm5paC5nb3YvcHVibWVk
LzI1MDg3MjMyPC91cmw+PC9yZWxhdGVkLXVybHM+PC91cmxzPjxlbGVjdHJvbmljLXJlc291cmNl
LW51bT4xMC4xMDkzL2ludGltbS9keHUwNzk8L2VsZWN0cm9uaWMtcmVzb3VyY2UtbnVtPjwvcmVj
b3JkPjwvQ2l0ZT48Q2l0ZT48QXV0aG9yPllvc2hpZTwvQXV0aG9yPjxZZWFyPjIwMTU8L1llYXI+
PFJlY051bT45MDk1PC9SZWNOdW0+PHJlY29yZD48cmVjLW51bWJlcj45MDk1PC9yZWMtbnVtYmVy
Pjxmb3JlaWduLWtleXM+PGtleSBhcHA9IkVOIiBkYi1pZD0iYTB0eHZ6eDBmc3h4OTNlcmVyb3Z0
MndqYXp6enp6eGR0cmFhIiB0aW1lc3RhbXA9IjE1ODU2NTQ0MjUiPjkwOTU8L2tleT48L2ZvcmVp
Z24ta2V5cz48cmVmLXR5cGUgbmFtZT0iSm91cm5hbCBBcnRpY2xlIj4xNzwvcmVmLXR5cGU+PGNv
bnRyaWJ1dG9ycz48YXV0aG9ycz48YXV0aG9yPllvc2hpZSwgTy48L2F1dGhvcj48YXV0aG9yPk1h
dHN1c2hpbWEsIEsuPC9hdXRob3I+PC9hdXRob3JzPjwvY29udHJpYnV0b3JzPjxhdXRoLWFkZHJl
c3M+RGVwYXJ0bWVudCBvZiBNaWNyb2Jpb2xvZ3ksIEtpbmtpIFVuaXZlcnNpdHkgRmFjdWx0eSBv
ZiBNZWRpY2luZSwgT3Nha2EtU2F5YW1hLCBPc2FrYSA1ODktODUxMSwgSmFwYW4gby55b3NoaWVA
bWVkLmtpbmRhaS5hYy5qcC4mI3hEO0RlcGFydG1lbnQgb2YgTW9sZWN1bGFyIFByZXZlbnRpdmUg
TWVkaWNpbmUsIEdyYWR1YXRlIFNjaG9vbCBvZiBNZWRpY2luZSwgVW5pdmVyc2l0eSBvZiBUb2t5
bywgQnVua3lvLWt1LCBUb2t5byAxMTMtMDAzMywgSmFwYW4uPC9hdXRoLWFkZHJlc3M+PHRpdGxl
cz48dGl0bGU+Q0NSNCBhbmQgaXRzIGxpZ2FuZHM6IGZyb20gYmVuY2ggdG8gYmVkc2lkZTwvdGl0
bGU+PHNlY29uZGFyeS10aXRsZT5JbnQgSW1tdW5vbDwvc2Vjb25kYXJ5LXRpdGxlPjwvdGl0bGVz
PjxwZXJpb2RpY2FsPjxmdWxsLXRpdGxlPkludCBJbW11bm9sPC9mdWxsLXRpdGxlPjwvcGVyaW9k
aWNhbD48cGFnZXM+MTEtMjA8L3BhZ2VzPjx2b2x1bWU+Mjc8L3ZvbHVtZT48bnVtYmVyPjE8L251
bWJlcj48ZWRpdGlvbj4yMDE0LzA4LzA1PC9lZGl0aW9uPjxrZXl3b3Jkcz48a2V5d29yZD5Bbmlt
YWxzPC9rZXl3b3JkPjxrZXl3b3JkPkFudGlib2RpZXMsIE1vbm9jbG9uYWwsIEh1bWFuaXplZC8q
dGhlcmFwZXV0aWMgdXNlPC9rZXl3b3JkPjxrZXl3b3JkPkNlbGwgTW92ZW1lbnQ8L2tleXdvcmQ+
PGtleXdvcmQ+Q2hlbW9raW5lIENDTDE3L2Fnb25pc3RzPC9rZXl3b3JkPjxrZXl3b3JkPkNoZW1v
a2luZSBDQ0wyMi9hZ29uaXN0czwva2V5d29yZD48a2V5d29yZD5IdW1hbnM8L2tleXdvcmQ+PGtl
eXdvcmQ+SW1tdW5vdGhlcmFweS8qbWV0aG9kczwva2V5d29yZD48a2V5d29yZD5MZXVrZW1pYS1M
eW1waG9tYSwgQWR1bHQgVC1DZWxsL2ltbXVub2xvZ3kvKnRoZXJhcHk8L2tleXdvcmQ+PGtleXdv
cmQ+TGlnYW5kczwva2V5d29yZD48a2V5d29yZD5MeW1waG9tYSwgVC1DZWxsLCBDdXRhbmVvdXMv
aW1tdW5vbG9neS8qdGhlcmFweTwva2V5d29yZD48a2V5d29yZD5SZWNlcHRvcnMsIENDUjQvKmFn
b25pc3RzL2ltbXVub2xvZ3k8L2tleXdvcmQ+PGtleXdvcmQ+VC1MeW1waG9jeXRlcywgUmVndWxh
dG9yeS8qaW1tdW5vbG9neTwva2V5d29yZD48a2V5d29yZD5UaDIgQ2VsbHMvKmltbXVub2xvZ3k8
L2tleXdvcmQ+PGtleXdvcmQ+VHJhbnNsYXRpb25hbCBNZWRpY2FsIFJlc2VhcmNoPC9rZXl3b3Jk
PjxrZXl3b3JkPkF0bDwva2V5d29yZD48a2V5d29yZD5DY3I0PC9rZXl3b3JkPjxrZXl3b3JkPlRo
Mjwva2V5d29yZD48a2V5d29yZD5hbGxlcmd5PC9rZXl3b3JkPjxrZXl3b3JkPnJlZ3VsYXRvcnkg
VCBjZWxsPC9rZXl3b3JkPjwva2V5d29yZHM+PGRhdGVzPjx5ZWFyPjIwMTU8L3llYXI+PHB1Yi1k
YXRlcz48ZGF0ZT5KYW48L2RhdGU+PC9wdWItZGF0ZXM+PC9kYXRlcz48aXNibj4xNDYwLTIzNzcg
KEVsZWN0cm9uaWMpJiN4RDswOTUzLTgxNzggKExpbmtpbmcpPC9pc2JuPjxhY2Nlc3Npb24tbnVt
PjI1MDg3MjMyPC9hY2Nlc3Npb24tbnVtPjx1cmxzPjxyZWxhdGVkLXVybHM+PHVybD5odHRwczov
L3d3dy5uY2JpLm5sbS5uaWguZ292L3B1Ym1lZC8yNTA4NzIzMjwvdXJsPjwvcmVsYXRlZC11cmxz
PjwvdXJscz48ZWxlY3Ryb25pYy1yZXNvdXJjZS1udW0+MTAuMTA5My9pbnRpbW0vZHh1MDc5PC9l
bGVjdHJvbmljLXJlc291cmNlLW51bT48L3JlY29yZD48L0NpdGU+PC9FbmROb3RlPn==
</w:fldData>
        </w:fldChar>
      </w:r>
      <w:r w:rsidR="006B1D1C">
        <w:rPr>
          <w:rFonts w:ascii="Times New Roman" w:hAnsi="Times New Roman" w:cs="Times New Roman"/>
          <w:sz w:val="24"/>
          <w:szCs w:val="24"/>
          <w:lang w:val="en"/>
        </w:rPr>
        <w:instrText xml:space="preserve"> ADDIN EN.CITE.DATA </w:instrText>
      </w:r>
      <w:r w:rsidR="006B1D1C">
        <w:rPr>
          <w:rFonts w:ascii="Times New Roman" w:hAnsi="Times New Roman" w:cs="Times New Roman"/>
          <w:sz w:val="24"/>
          <w:szCs w:val="24"/>
          <w:lang w:val="en"/>
        </w:rPr>
      </w:r>
      <w:r w:rsidR="006B1D1C">
        <w:rPr>
          <w:rFonts w:ascii="Times New Roman" w:hAnsi="Times New Roman" w:cs="Times New Roman"/>
          <w:sz w:val="24"/>
          <w:szCs w:val="24"/>
          <w:lang w:val="en"/>
        </w:rPr>
        <w:fldChar w:fldCharType="end"/>
      </w:r>
      <w:r w:rsidR="00562AF7">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33)</w:t>
      </w:r>
      <w:r w:rsidR="00562AF7">
        <w:rPr>
          <w:rFonts w:ascii="Times New Roman" w:hAnsi="Times New Roman" w:cs="Times New Roman"/>
          <w:sz w:val="24"/>
          <w:szCs w:val="24"/>
          <w:lang w:val="en"/>
        </w:rPr>
        <w:fldChar w:fldCharType="end"/>
      </w:r>
      <w:r w:rsidR="00562AF7">
        <w:rPr>
          <w:rFonts w:ascii="Times New Roman" w:hAnsi="Times New Roman" w:cs="Times New Roman"/>
          <w:sz w:val="24"/>
          <w:szCs w:val="24"/>
          <w:lang w:val="en"/>
        </w:rPr>
        <w:t xml:space="preserve">.  </w:t>
      </w:r>
      <w:r w:rsidR="00D27535" w:rsidRPr="009B1DD2">
        <w:rPr>
          <w:rFonts w:ascii="Times New Roman" w:hAnsi="Times New Roman" w:cs="Times New Roman"/>
          <w:sz w:val="24"/>
          <w:szCs w:val="24"/>
          <w:lang w:val="en"/>
        </w:rPr>
        <w:t xml:space="preserve">It is plausible that activation of clozapine-specific TCC alters the cytokine microenvironment and </w:t>
      </w:r>
      <w:r w:rsidR="001E14B6">
        <w:rPr>
          <w:rFonts w:ascii="Times New Roman" w:hAnsi="Times New Roman" w:cs="Times New Roman"/>
          <w:sz w:val="24"/>
          <w:szCs w:val="24"/>
          <w:lang w:val="en"/>
        </w:rPr>
        <w:t>enhance</w:t>
      </w:r>
      <w:r w:rsidR="006D711C">
        <w:rPr>
          <w:rFonts w:ascii="Times New Roman" w:hAnsi="Times New Roman" w:cs="Times New Roman"/>
          <w:sz w:val="24"/>
          <w:szCs w:val="24"/>
          <w:lang w:val="en"/>
        </w:rPr>
        <w:t>s</w:t>
      </w:r>
      <w:r w:rsidR="001E14B6">
        <w:rPr>
          <w:rFonts w:ascii="Times New Roman" w:hAnsi="Times New Roman" w:cs="Times New Roman"/>
          <w:sz w:val="24"/>
          <w:szCs w:val="24"/>
          <w:lang w:val="en"/>
        </w:rPr>
        <w:t xml:space="preserve"> the rate of spontaneous</w:t>
      </w:r>
      <w:r w:rsidR="00D27535" w:rsidRPr="009B1DD2">
        <w:rPr>
          <w:rFonts w:ascii="Times New Roman" w:hAnsi="Times New Roman" w:cs="Times New Roman"/>
          <w:sz w:val="24"/>
          <w:szCs w:val="24"/>
          <w:lang w:val="en"/>
        </w:rPr>
        <w:t xml:space="preserve"> neutrophil apoptosis</w:t>
      </w:r>
      <w:r w:rsidR="001E14B6">
        <w:rPr>
          <w:rFonts w:ascii="Times New Roman" w:hAnsi="Times New Roman" w:cs="Times New Roman"/>
          <w:sz w:val="24"/>
          <w:szCs w:val="24"/>
          <w:lang w:val="en"/>
        </w:rPr>
        <w:t xml:space="preserve"> or the apoptosis induced by the nitrenium ion of clozapine when formed locally within neutrophils and neutrophils precursors </w:t>
      </w:r>
      <w:r w:rsidR="001E14B6">
        <w:rPr>
          <w:rFonts w:ascii="Times New Roman" w:hAnsi="Times New Roman" w:cs="Times New Roman"/>
          <w:sz w:val="24"/>
          <w:szCs w:val="24"/>
          <w:lang w:val="en"/>
        </w:rPr>
        <w:fldChar w:fldCharType="begin">
          <w:fldData xml:space="preserve">PEVuZE5vdGU+PENpdGU+PEF1dGhvcj5XaWxsaWFtczwvQXV0aG9yPjxZZWFyPjIwMDA8L1llYXI+
PFJlY051bT42Mzk1PC9SZWNOdW0+PERpc3BsYXlUZXh0PigyMSk8L0Rpc3BsYXlUZXh0PjxyZWNv
cmQ+PHJlYy1udW1iZXI+NjM5NTwvcmVjLW51bWJlcj48Zm9yZWlnbi1rZXlzPjxrZXkgYXBwPSJF
TiIgZGItaWQ9ImEwdHh2engwZnN4eDkzZXJlcm92dDJ3amF6enp6enhkdHJhYSIgdGltZXN0YW1w
PSIwIj42Mzk1PC9rZXk+PC9mb3JlaWduLWtleXM+PHJlZi10eXBlIG5hbWU9IkpvdXJuYWwgQXJ0
aWNsZSI+MTc8L3JlZi10eXBlPjxjb250cmlidXRvcnM+PGF1dGhvcnM+PGF1dGhvcj5XaWxsaWFt
cywgRC4gUC48L2F1dGhvcj48YXV0aG9yPlBpcm1vaGFtZWQsIE0uPC9hdXRob3I+PGF1dGhvcj5O
YWlzYml0dCwgRC4gSi48L2F1dGhvcj48YXV0aG9yPlVldHJlY2h0LCBKLiBQLjwvYXV0aG9yPjxh
dXRob3I+UGFyaywgQi4gSy48L2F1dGhvcj48L2F1dGhvcnM+PC9jb250cmlidXRvcnM+PGF1dGgt
YWRkcmVzcz5EZXBhcnRtZW50IG9mIFBoYXJtYWNvbG9neSBhbmQgVGhlcmFwZXV0aWNzLCBUaGUg
VW5pdmVyc2l0eSBvZiBMaXZlcnBvb2wsIFVuaXRlZCBLaW5nZG9tLiBkb21AbGl2ZXJwb29sLmFj
LnVrPC9hdXRoLWFkZHJlc3M+PHRpdGxlcz48dGl0bGU+SW5kdWN0aW9uIG9mIG1ldGFib2xpc20t
ZGVwZW5kZW50IGFuZCAtaW5kZXBlbmRlbnQgbmV1dHJvcGhpbCBhcG9wdG9zaXMgYnkgY2xvemFw
aW5lPC90aXRsZT48c2Vjb25kYXJ5LXRpdGxlPk1vbCBQaGFybWFjb2w8L3NlY29uZGFyeS10aXRs
ZT48YWx0LXRpdGxlPk1vbGVjdWxhciBwaGFybWFjb2xvZ3k8L2FsdC10aXRsZT48L3RpdGxlcz48
cGVyaW9kaWNhbD48ZnVsbC10aXRsZT5Nb2wgUGhhcm1hY29sPC9mdWxsLXRpdGxlPjwvcGVyaW9k
aWNhbD48cGFnZXM+MjA3LTE2PC9wYWdlcz48dm9sdW1lPjU4PC92b2x1bWU+PG51bWJlcj4xPC9u
dW1iZXI+PGVkaXRpb24+MjAwMC8wNi8yMjwvZWRpdGlvbj48a2V5d29yZHM+PGtleXdvcmQ+QWR1
bHQ8L2tleXdvcmQ+PGtleXdvcmQ+QW50aW94aWRhbnRzL3BoYXJtYWNvbG9neTwva2V5d29yZD48
a2V5d29yZD4qQXBvcHRvc2lzPC9rZXl3b3JkPjxrZXl3b3JkPkFwb3B0b3NpcyBJbmR1Y2luZyBG
YWN0b3I8L2tleXdvcmQ+PGtleXdvcmQ+Q2xvemFwaW5lL2FuYWxvZ3MgJmFtcDsgZGVyaXZhdGl2
ZXMvbWV0YWJvbGlzbS8qcGhhcm1hY29sb2d5PC9rZXl3b3JkPjxrZXl3b3JkPkRydWcgSW50ZXJh
Y3Rpb25zPC9rZXl3b3JkPjxrZXl3b3JkPkZsYXZvcHJvdGVpbnMvcGhhcm1hY29sb2d5PC9rZXl3
b3JkPjxrZXl3b3JkPkdsdXRhdGhpb25lL21ldGFib2xpc208L2tleXdvcmQ+PGtleXdvcmQ+SGFw
dGVucy9tZXRhYm9saXNtPC9rZXl3b3JkPjxrZXl3b3JkPkh1bWFuczwva2V5d29yZD48a2V5d29y
ZD5IeWRyb2dlbiBQZXJveGlkZS9waGFybWFjb2xvZ3k8L2tleXdvcmQ+PGtleXdvcmQ+TGV1a29j
eXRlcywgTW9ub251Y2xlYXIvY3l0b2xvZ3kvZHJ1ZyBlZmZlY3RzPC9rZXl3b3JkPjxrZXl3b3Jk
Pk1hbGU8L2tleXdvcmQ+PGtleXdvcmQ+TWFsZWF0ZXMvcGhhcm1hY29sb2d5PC9rZXl3b3JkPjxr
ZXl3b3JkPk1lbWJyYW5lIFByb3RlaW5zL3BoYXJtYWNvbG9neTwva2V5d29yZD48a2V5d29yZD5O
ZXV0cm9waGlscy9jeXRvbG9neS8qZHJ1ZyBlZmZlY3RzPC9rZXl3b3JkPjxrZXl3b3JkPlNlcm90
b25pbiBBbnRhZ29uaXN0cy9tZXRhYm9saXNtL3BoYXJtYWNvbG9neTwva2V5d29yZD48L2tleXdv
cmRzPjxkYXRlcz48eWVhcj4yMDAwPC95ZWFyPjxwdWItZGF0ZXM+PGRhdGU+SnVsPC9kYXRlPjwv
cHViLWRhdGVzPjwvZGF0ZXM+PGlzYm4+MDAyNi04OTVYIChQcmludCkmI3hEOzAwMjYtODk1WCAo
TGlua2luZyk8L2lzYm4+PGFjY2Vzc2lvbi1udW0+MTA4NjA5NDM8L2FjY2Vzc2lvbi1udW0+PHdv
cmstdHlwZT5JbiBWaXRybyYjeEQ7UmVzZWFyY2ggU3VwcG9ydCwgTm9uLVUuUy4gR292JmFwb3M7
dDwvd29yay10eXBlPjx1cmxzPjxyZWxhdGVkLXVybHM+PHVybD5odHRwOi8vd3d3Lm5jYmkubmxt
Lm5paC5nb3YvcHVibWVkLzEwODYwOTQzPC91cmw+PC9yZWxhdGVkLXVybHM+PC91cmxzPjxsYW5n
dWFnZT5lbmc8L2xhbmd1YWdlPjwvcmVjb3JkPjwvQ2l0ZT48L0VuZE5vdGU+
</w:fldData>
        </w:fldChar>
      </w:r>
      <w:r w:rsidR="006B1D1C">
        <w:rPr>
          <w:rFonts w:ascii="Times New Roman" w:hAnsi="Times New Roman" w:cs="Times New Roman"/>
          <w:sz w:val="24"/>
          <w:szCs w:val="24"/>
          <w:lang w:val="en"/>
        </w:rPr>
        <w:instrText xml:space="preserve"> ADDIN EN.CITE </w:instrText>
      </w:r>
      <w:r w:rsidR="006B1D1C">
        <w:rPr>
          <w:rFonts w:ascii="Times New Roman" w:hAnsi="Times New Roman" w:cs="Times New Roman"/>
          <w:sz w:val="24"/>
          <w:szCs w:val="24"/>
          <w:lang w:val="en"/>
        </w:rPr>
        <w:fldChar w:fldCharType="begin">
          <w:fldData xml:space="preserve">PEVuZE5vdGU+PENpdGU+PEF1dGhvcj5XaWxsaWFtczwvQXV0aG9yPjxZZWFyPjIwMDA8L1llYXI+
PFJlY051bT42Mzk1PC9SZWNOdW0+PERpc3BsYXlUZXh0PigyMSk8L0Rpc3BsYXlUZXh0PjxyZWNv
cmQ+PHJlYy1udW1iZXI+NjM5NTwvcmVjLW51bWJlcj48Zm9yZWlnbi1rZXlzPjxrZXkgYXBwPSJF
TiIgZGItaWQ9ImEwdHh2engwZnN4eDkzZXJlcm92dDJ3amF6enp6enhkdHJhYSIgdGltZXN0YW1w
PSIwIj42Mzk1PC9rZXk+PC9mb3JlaWduLWtleXM+PHJlZi10eXBlIG5hbWU9IkpvdXJuYWwgQXJ0
aWNsZSI+MTc8L3JlZi10eXBlPjxjb250cmlidXRvcnM+PGF1dGhvcnM+PGF1dGhvcj5XaWxsaWFt
cywgRC4gUC48L2F1dGhvcj48YXV0aG9yPlBpcm1vaGFtZWQsIE0uPC9hdXRob3I+PGF1dGhvcj5O
YWlzYml0dCwgRC4gSi48L2F1dGhvcj48YXV0aG9yPlVldHJlY2h0LCBKLiBQLjwvYXV0aG9yPjxh
dXRob3I+UGFyaywgQi4gSy48L2F1dGhvcj48L2F1dGhvcnM+PC9jb250cmlidXRvcnM+PGF1dGgt
YWRkcmVzcz5EZXBhcnRtZW50IG9mIFBoYXJtYWNvbG9neSBhbmQgVGhlcmFwZXV0aWNzLCBUaGUg
VW5pdmVyc2l0eSBvZiBMaXZlcnBvb2wsIFVuaXRlZCBLaW5nZG9tLiBkb21AbGl2ZXJwb29sLmFj
LnVrPC9hdXRoLWFkZHJlc3M+PHRpdGxlcz48dGl0bGU+SW5kdWN0aW9uIG9mIG1ldGFib2xpc20t
ZGVwZW5kZW50IGFuZCAtaW5kZXBlbmRlbnQgbmV1dHJvcGhpbCBhcG9wdG9zaXMgYnkgY2xvemFw
aW5lPC90aXRsZT48c2Vjb25kYXJ5LXRpdGxlPk1vbCBQaGFybWFjb2w8L3NlY29uZGFyeS10aXRs
ZT48YWx0LXRpdGxlPk1vbGVjdWxhciBwaGFybWFjb2xvZ3k8L2FsdC10aXRsZT48L3RpdGxlcz48
cGVyaW9kaWNhbD48ZnVsbC10aXRsZT5Nb2wgUGhhcm1hY29sPC9mdWxsLXRpdGxlPjwvcGVyaW9k
aWNhbD48cGFnZXM+MjA3LTE2PC9wYWdlcz48dm9sdW1lPjU4PC92b2x1bWU+PG51bWJlcj4xPC9u
dW1iZXI+PGVkaXRpb24+MjAwMC8wNi8yMjwvZWRpdGlvbj48a2V5d29yZHM+PGtleXdvcmQ+QWR1
bHQ8L2tleXdvcmQ+PGtleXdvcmQ+QW50aW94aWRhbnRzL3BoYXJtYWNvbG9neTwva2V5d29yZD48
a2V5d29yZD4qQXBvcHRvc2lzPC9rZXl3b3JkPjxrZXl3b3JkPkFwb3B0b3NpcyBJbmR1Y2luZyBG
YWN0b3I8L2tleXdvcmQ+PGtleXdvcmQ+Q2xvemFwaW5lL2FuYWxvZ3MgJmFtcDsgZGVyaXZhdGl2
ZXMvbWV0YWJvbGlzbS8qcGhhcm1hY29sb2d5PC9rZXl3b3JkPjxrZXl3b3JkPkRydWcgSW50ZXJh
Y3Rpb25zPC9rZXl3b3JkPjxrZXl3b3JkPkZsYXZvcHJvdGVpbnMvcGhhcm1hY29sb2d5PC9rZXl3
b3JkPjxrZXl3b3JkPkdsdXRhdGhpb25lL21ldGFib2xpc208L2tleXdvcmQ+PGtleXdvcmQ+SGFw
dGVucy9tZXRhYm9saXNtPC9rZXl3b3JkPjxrZXl3b3JkPkh1bWFuczwva2V5d29yZD48a2V5d29y
ZD5IeWRyb2dlbiBQZXJveGlkZS9waGFybWFjb2xvZ3k8L2tleXdvcmQ+PGtleXdvcmQ+TGV1a29j
eXRlcywgTW9ub251Y2xlYXIvY3l0b2xvZ3kvZHJ1ZyBlZmZlY3RzPC9rZXl3b3JkPjxrZXl3b3Jk
Pk1hbGU8L2tleXdvcmQ+PGtleXdvcmQ+TWFsZWF0ZXMvcGhhcm1hY29sb2d5PC9rZXl3b3JkPjxr
ZXl3b3JkPk1lbWJyYW5lIFByb3RlaW5zL3BoYXJtYWNvbG9neTwva2V5d29yZD48a2V5d29yZD5O
ZXV0cm9waGlscy9jeXRvbG9neS8qZHJ1ZyBlZmZlY3RzPC9rZXl3b3JkPjxrZXl3b3JkPlNlcm90
b25pbiBBbnRhZ29uaXN0cy9tZXRhYm9saXNtL3BoYXJtYWNvbG9neTwva2V5d29yZD48L2tleXdv
cmRzPjxkYXRlcz48eWVhcj4yMDAwPC95ZWFyPjxwdWItZGF0ZXM+PGRhdGU+SnVsPC9kYXRlPjwv
cHViLWRhdGVzPjwvZGF0ZXM+PGlzYm4+MDAyNi04OTVYIChQcmludCkmI3hEOzAwMjYtODk1WCAo
TGlua2luZyk8L2lzYm4+PGFjY2Vzc2lvbi1udW0+MTA4NjA5NDM8L2FjY2Vzc2lvbi1udW0+PHdv
cmstdHlwZT5JbiBWaXRybyYjeEQ7UmVzZWFyY2ggU3VwcG9ydCwgTm9uLVUuUy4gR292JmFwb3M7
dDwvd29yay10eXBlPjx1cmxzPjxyZWxhdGVkLXVybHM+PHVybD5odHRwOi8vd3d3Lm5jYmkubmxt
Lm5paC5nb3YvcHVibWVkLzEwODYwOTQzPC91cmw+PC9yZWxhdGVkLXVybHM+PC91cmxzPjxsYW5n
dWFnZT5lbmc8L2xhbmd1YWdlPjwvcmVjb3JkPjwvQ2l0ZT48L0VuZE5vdGU+
</w:fldData>
        </w:fldChar>
      </w:r>
      <w:r w:rsidR="006B1D1C">
        <w:rPr>
          <w:rFonts w:ascii="Times New Roman" w:hAnsi="Times New Roman" w:cs="Times New Roman"/>
          <w:sz w:val="24"/>
          <w:szCs w:val="24"/>
          <w:lang w:val="en"/>
        </w:rPr>
        <w:instrText xml:space="preserve"> ADDIN EN.CITE.DATA </w:instrText>
      </w:r>
      <w:r w:rsidR="006B1D1C">
        <w:rPr>
          <w:rFonts w:ascii="Times New Roman" w:hAnsi="Times New Roman" w:cs="Times New Roman"/>
          <w:sz w:val="24"/>
          <w:szCs w:val="24"/>
          <w:lang w:val="en"/>
        </w:rPr>
      </w:r>
      <w:r w:rsidR="006B1D1C">
        <w:rPr>
          <w:rFonts w:ascii="Times New Roman" w:hAnsi="Times New Roman" w:cs="Times New Roman"/>
          <w:sz w:val="24"/>
          <w:szCs w:val="24"/>
          <w:lang w:val="en"/>
        </w:rPr>
        <w:fldChar w:fldCharType="end"/>
      </w:r>
      <w:r w:rsidR="001E14B6">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21)</w:t>
      </w:r>
      <w:r w:rsidR="001E14B6">
        <w:rPr>
          <w:rFonts w:ascii="Times New Roman" w:hAnsi="Times New Roman" w:cs="Times New Roman"/>
          <w:sz w:val="24"/>
          <w:szCs w:val="24"/>
          <w:lang w:val="en"/>
        </w:rPr>
        <w:fldChar w:fldCharType="end"/>
      </w:r>
      <w:r w:rsidR="00D27535" w:rsidRPr="009B1DD2">
        <w:rPr>
          <w:rFonts w:ascii="Times New Roman" w:hAnsi="Times New Roman" w:cs="Times New Roman"/>
          <w:sz w:val="24"/>
          <w:szCs w:val="24"/>
          <w:lang w:val="en"/>
        </w:rPr>
        <w:t xml:space="preserve">. </w:t>
      </w:r>
      <w:r w:rsidR="00DB4A56" w:rsidRPr="009B1DD2">
        <w:rPr>
          <w:rFonts w:ascii="Times New Roman" w:hAnsi="Times New Roman" w:cs="Times New Roman"/>
          <w:sz w:val="24"/>
          <w:szCs w:val="24"/>
          <w:lang w:val="en"/>
        </w:rPr>
        <w:t>A previous study suggest</w:t>
      </w:r>
      <w:r w:rsidR="005D09CA" w:rsidRPr="009B1DD2">
        <w:rPr>
          <w:rFonts w:ascii="Times New Roman" w:hAnsi="Times New Roman" w:cs="Times New Roman"/>
          <w:sz w:val="24"/>
          <w:szCs w:val="24"/>
          <w:lang w:val="en"/>
        </w:rPr>
        <w:t>ing</w:t>
      </w:r>
      <w:r w:rsidR="00DB4A56" w:rsidRPr="009B1DD2">
        <w:rPr>
          <w:rFonts w:ascii="Times New Roman" w:hAnsi="Times New Roman" w:cs="Times New Roman"/>
          <w:sz w:val="24"/>
          <w:szCs w:val="24"/>
          <w:lang w:val="en"/>
        </w:rPr>
        <w:t xml:space="preserve"> that Fas ligand expression regulated by Foxo3a</w:t>
      </w:r>
      <w:r w:rsidR="005D09CA" w:rsidRPr="009B1DD2">
        <w:rPr>
          <w:rFonts w:ascii="Times New Roman" w:hAnsi="Times New Roman" w:cs="Times New Roman"/>
          <w:sz w:val="24"/>
          <w:szCs w:val="24"/>
          <w:lang w:val="en"/>
        </w:rPr>
        <w:t xml:space="preserve"> on neutrophils</w:t>
      </w:r>
      <w:r w:rsidR="00DB4A56" w:rsidRPr="009B1DD2">
        <w:rPr>
          <w:rFonts w:ascii="Times New Roman" w:hAnsi="Times New Roman" w:cs="Times New Roman"/>
          <w:sz w:val="24"/>
          <w:szCs w:val="24"/>
          <w:lang w:val="en"/>
        </w:rPr>
        <w:t xml:space="preserve"> is implicated in neutrophil apoptosis</w:t>
      </w:r>
      <w:r w:rsidR="005D09CA" w:rsidRPr="009B1DD2">
        <w:rPr>
          <w:rFonts w:ascii="Times New Roman" w:hAnsi="Times New Roman" w:cs="Times New Roman"/>
          <w:sz w:val="24"/>
          <w:szCs w:val="24"/>
          <w:lang w:val="en"/>
        </w:rPr>
        <w:t xml:space="preserve"> highlights the </w:t>
      </w:r>
      <w:r w:rsidR="006D711C">
        <w:rPr>
          <w:rFonts w:ascii="Times New Roman" w:hAnsi="Times New Roman" w:cs="Times New Roman"/>
          <w:sz w:val="24"/>
          <w:szCs w:val="24"/>
          <w:lang w:val="en"/>
        </w:rPr>
        <w:t xml:space="preserve">potential </w:t>
      </w:r>
      <w:r w:rsidR="005D09CA" w:rsidRPr="009B1DD2">
        <w:rPr>
          <w:rFonts w:ascii="Times New Roman" w:hAnsi="Times New Roman" w:cs="Times New Roman"/>
          <w:sz w:val="24"/>
          <w:szCs w:val="24"/>
          <w:lang w:val="en"/>
        </w:rPr>
        <w:t xml:space="preserve">importance </w:t>
      </w:r>
      <w:r w:rsidR="008A70D7" w:rsidRPr="009B1DD2">
        <w:rPr>
          <w:rFonts w:ascii="Times New Roman" w:hAnsi="Times New Roman" w:cs="Times New Roman"/>
          <w:sz w:val="24"/>
          <w:szCs w:val="24"/>
          <w:lang w:val="en"/>
        </w:rPr>
        <w:t>of the</w:t>
      </w:r>
      <w:r w:rsidR="005D09CA" w:rsidRPr="009B1DD2">
        <w:rPr>
          <w:rFonts w:ascii="Times New Roman" w:hAnsi="Times New Roman" w:cs="Times New Roman"/>
          <w:sz w:val="24"/>
          <w:szCs w:val="24"/>
          <w:lang w:val="en"/>
        </w:rPr>
        <w:t xml:space="preserve"> cytolytic molecules secreted by clozapine-</w:t>
      </w:r>
      <w:r w:rsidR="00C35224">
        <w:rPr>
          <w:rFonts w:ascii="Times New Roman" w:hAnsi="Times New Roman" w:cs="Times New Roman"/>
          <w:sz w:val="24"/>
          <w:szCs w:val="24"/>
          <w:lang w:val="en"/>
        </w:rPr>
        <w:t>responsive</w:t>
      </w:r>
      <w:r w:rsidR="005D09CA" w:rsidRPr="009B1DD2">
        <w:rPr>
          <w:rFonts w:ascii="Times New Roman" w:hAnsi="Times New Roman" w:cs="Times New Roman"/>
          <w:sz w:val="24"/>
          <w:szCs w:val="24"/>
          <w:lang w:val="en"/>
        </w:rPr>
        <w:t xml:space="preserve"> TCC</w:t>
      </w:r>
      <w:r w:rsidR="00DB4A56" w:rsidRPr="009B1DD2">
        <w:rPr>
          <w:rFonts w:ascii="Times New Roman" w:hAnsi="Times New Roman" w:cs="Times New Roman"/>
          <w:sz w:val="24"/>
          <w:szCs w:val="24"/>
          <w:lang w:val="en"/>
        </w:rPr>
        <w:t xml:space="preserve"> </w:t>
      </w:r>
      <w:r w:rsidR="006D711C">
        <w:rPr>
          <w:rFonts w:ascii="Times New Roman" w:hAnsi="Times New Roman" w:cs="Times New Roman"/>
          <w:sz w:val="24"/>
          <w:szCs w:val="24"/>
          <w:lang w:val="en"/>
        </w:rPr>
        <w:t xml:space="preserve">in the adverse event </w:t>
      </w:r>
      <w:r w:rsidR="00DB4A56" w:rsidRPr="009B1DD2">
        <w:rPr>
          <w:rFonts w:ascii="Times New Roman" w:hAnsi="Times New Roman" w:cs="Times New Roman"/>
          <w:sz w:val="24"/>
          <w:szCs w:val="24"/>
          <w:lang w:val="en"/>
        </w:rPr>
        <w:fldChar w:fldCharType="begin"/>
      </w:r>
      <w:r w:rsidR="006B1D1C">
        <w:rPr>
          <w:rFonts w:ascii="Times New Roman" w:hAnsi="Times New Roman" w:cs="Times New Roman"/>
          <w:sz w:val="24"/>
          <w:szCs w:val="24"/>
          <w:lang w:val="en"/>
        </w:rPr>
        <w:instrText xml:space="preserve"> ADDIN EN.CITE &lt;EndNote&gt;&lt;Cite&gt;&lt;Author&gt;Jonsson&lt;/Author&gt;&lt;Year&gt;2005&lt;/Year&gt;&lt;RecNum&gt;23&lt;/RecNum&gt;&lt;DisplayText&gt;(34)&lt;/DisplayText&gt;&lt;record&gt;&lt;rec-number&gt;23&lt;/rec-number&gt;&lt;foreign-keys&gt;&lt;key app="EN" db-id="2dww225pxpws0gez2dmp0tacwxftvst9z5pf" timestamp="1578840474"&gt;23&lt;/key&gt;&lt;/foreign-keys&gt;&lt;ref-type name="Journal Article"&gt;17&lt;/ref-type&gt;&lt;contributors&gt;&lt;authors&gt;&lt;author&gt;Jonsson, H.&lt;/author&gt;&lt;author&gt;Allen, P.&lt;/author&gt;&lt;author&gt;Peng, S. L.&lt;/author&gt;&lt;/authors&gt;&lt;/contributors&gt;&lt;auth-address&gt;Division of Rheumatology, Department of Internal Medicine, Washington University School of Medicine, 660 South Euclid Avenue, St. Louis, MO 63110, USA.&lt;/auth-address&gt;&lt;titles&gt;&lt;title&gt;Inflammatory arthritis requires Foxo3a to prevent Fas ligand-induced neutrophil apoptosi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666-71&lt;/pages&gt;&lt;volume&gt;11&lt;/volume&gt;&lt;number&gt;6&lt;/number&gt;&lt;edition&gt;2005/05/17&lt;/edition&gt;&lt;keywords&gt;&lt;keyword&gt;Animals&lt;/keyword&gt;&lt;keyword&gt;Apoptosis/*physiology&lt;/keyword&gt;&lt;keyword&gt;Arthritis/*immunology&lt;/keyword&gt;&lt;keyword&gt;Fas Ligand Protein&lt;/keyword&gt;&lt;keyword&gt;Forkhead Box Protein O3&lt;/keyword&gt;&lt;keyword&gt;Forkhead Transcription Factors&lt;/keyword&gt;&lt;keyword&gt;Inflammation/immunology&lt;/keyword&gt;&lt;keyword&gt;Membrane Glycoproteins/*physiology&lt;/keyword&gt;&lt;keyword&gt;Mice&lt;/keyword&gt;&lt;keyword&gt;Mice, Knockout&lt;/keyword&gt;&lt;keyword&gt;Neutrophils/*physiology&lt;/keyword&gt;&lt;keyword&gt;Time Factors&lt;/keyword&gt;&lt;keyword&gt;Transcription Factors/genetics/*physiology&lt;/keyword&gt;&lt;/keywords&gt;&lt;dates&gt;&lt;year&gt;2005&lt;/year&gt;&lt;pub-dates&gt;&lt;date&gt;Jun&lt;/date&gt;&lt;/pub-dates&gt;&lt;/dates&gt;&lt;isbn&gt;1078-8956 (Print)&amp;#xD;1078-8956&lt;/isbn&gt;&lt;accession-num&gt;15895074&lt;/accession-num&gt;&lt;urls&gt;&lt;/urls&gt;&lt;electronic-resource-num&gt;10.1038/nm1248&lt;/electronic-resource-num&gt;&lt;remote-database-provider&gt;NLM&lt;/remote-database-provider&gt;&lt;language&gt;eng&lt;/language&gt;&lt;/record&gt;&lt;/Cite&gt;&lt;/EndNote&gt;</w:instrText>
      </w:r>
      <w:r w:rsidR="00DB4A56" w:rsidRPr="009B1DD2">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34)</w:t>
      </w:r>
      <w:r w:rsidR="00DB4A56" w:rsidRPr="009B1DD2">
        <w:rPr>
          <w:rFonts w:ascii="Times New Roman" w:hAnsi="Times New Roman" w:cs="Times New Roman"/>
          <w:sz w:val="24"/>
          <w:szCs w:val="24"/>
          <w:lang w:val="en"/>
        </w:rPr>
        <w:fldChar w:fldCharType="end"/>
      </w:r>
      <w:r w:rsidR="006D711C">
        <w:rPr>
          <w:rFonts w:ascii="Times New Roman" w:hAnsi="Times New Roman" w:cs="Times New Roman"/>
          <w:sz w:val="24"/>
          <w:szCs w:val="24"/>
          <w:lang w:val="en"/>
        </w:rPr>
        <w:t xml:space="preserve">. </w:t>
      </w:r>
      <w:r w:rsidR="0068350B">
        <w:rPr>
          <w:rFonts w:ascii="Times New Roman" w:hAnsi="Times New Roman" w:cs="Times New Roman"/>
          <w:sz w:val="24"/>
          <w:szCs w:val="24"/>
          <w:lang w:val="en"/>
        </w:rPr>
        <w:t>Thus, in</w:t>
      </w:r>
      <w:r w:rsidR="00F97054">
        <w:rPr>
          <w:rFonts w:ascii="Times New Roman" w:hAnsi="Times New Roman" w:cs="Times New Roman"/>
          <w:sz w:val="24"/>
          <w:szCs w:val="24"/>
          <w:lang w:val="en"/>
        </w:rPr>
        <w:t xml:space="preserve">-going experiments we are developing </w:t>
      </w:r>
      <w:r w:rsidR="006D711C">
        <w:rPr>
          <w:rFonts w:ascii="Times New Roman" w:hAnsi="Times New Roman" w:cs="Times New Roman"/>
          <w:sz w:val="24"/>
          <w:szCs w:val="24"/>
          <w:lang w:val="en"/>
        </w:rPr>
        <w:t xml:space="preserve">an </w:t>
      </w:r>
      <w:r w:rsidR="00F97054">
        <w:rPr>
          <w:rFonts w:ascii="Times New Roman" w:hAnsi="Times New Roman" w:cs="Times New Roman"/>
          <w:sz w:val="24"/>
          <w:szCs w:val="24"/>
          <w:lang w:val="en"/>
        </w:rPr>
        <w:t>autologous neutrophil TCC</w:t>
      </w:r>
      <w:r w:rsidR="006D711C">
        <w:rPr>
          <w:rFonts w:ascii="Times New Roman" w:hAnsi="Times New Roman" w:cs="Times New Roman"/>
          <w:sz w:val="24"/>
          <w:szCs w:val="24"/>
          <w:lang w:val="en"/>
        </w:rPr>
        <w:t xml:space="preserve"> culture system</w:t>
      </w:r>
      <w:r w:rsidR="00BD2813">
        <w:rPr>
          <w:rFonts w:ascii="Times New Roman" w:hAnsi="Times New Roman" w:cs="Times New Roman"/>
          <w:sz w:val="24"/>
          <w:szCs w:val="24"/>
          <w:lang w:val="en"/>
        </w:rPr>
        <w:t xml:space="preserve"> to study neutrophil antigen presentation and the killing of neutrophils by </w:t>
      </w:r>
      <w:r w:rsidR="006D711C">
        <w:rPr>
          <w:rFonts w:ascii="Times New Roman" w:hAnsi="Times New Roman" w:cs="Times New Roman"/>
          <w:sz w:val="24"/>
          <w:szCs w:val="24"/>
          <w:lang w:val="en"/>
        </w:rPr>
        <w:t xml:space="preserve">the clozapine-responsive </w:t>
      </w:r>
      <w:r w:rsidR="00BD2813">
        <w:rPr>
          <w:rFonts w:ascii="Times New Roman" w:hAnsi="Times New Roman" w:cs="Times New Roman"/>
          <w:sz w:val="24"/>
          <w:szCs w:val="24"/>
          <w:lang w:val="en"/>
        </w:rPr>
        <w:t>TCC.</w:t>
      </w:r>
      <w:r w:rsidR="00C46D9C" w:rsidRPr="00C46D9C">
        <w:rPr>
          <w:rFonts w:ascii="Times New Roman" w:hAnsi="Times New Roman" w:cs="Times New Roman"/>
          <w:sz w:val="24"/>
          <w:szCs w:val="24"/>
          <w:highlight w:val="yellow"/>
        </w:rPr>
        <w:t xml:space="preserve"> </w:t>
      </w:r>
    </w:p>
    <w:p w14:paraId="1800F3C4" w14:textId="77777777" w:rsidR="00E9265C" w:rsidRPr="009B1DD2" w:rsidRDefault="00E9265C" w:rsidP="00851D96">
      <w:pPr>
        <w:spacing w:after="120" w:line="480" w:lineRule="auto"/>
        <w:jc w:val="both"/>
        <w:rPr>
          <w:rFonts w:ascii="Times New Roman" w:hAnsi="Times New Roman" w:cs="Times New Roman"/>
          <w:sz w:val="24"/>
          <w:szCs w:val="24"/>
          <w:lang w:val="en"/>
        </w:rPr>
      </w:pPr>
    </w:p>
    <w:p w14:paraId="77946032" w14:textId="77777777" w:rsidR="001A7B1D" w:rsidRDefault="006D711C" w:rsidP="007D05DC">
      <w:pPr>
        <w:spacing w:after="120" w:line="48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The association of clozapine-induced </w:t>
      </w:r>
      <w:r w:rsidR="0068350B">
        <w:rPr>
          <w:rFonts w:ascii="Times New Roman" w:hAnsi="Times New Roman" w:cs="Times New Roman"/>
          <w:sz w:val="24"/>
          <w:szCs w:val="24"/>
          <w:lang w:val="en"/>
        </w:rPr>
        <w:t>neutropenia/</w:t>
      </w:r>
      <w:r>
        <w:rPr>
          <w:rFonts w:ascii="Times New Roman" w:hAnsi="Times New Roman" w:cs="Times New Roman"/>
          <w:sz w:val="24"/>
          <w:szCs w:val="24"/>
          <w:lang w:val="en"/>
        </w:rPr>
        <w:t xml:space="preserve">agranulocytosis with the expression of HLA class II variants </w:t>
      </w:r>
      <w:r w:rsidR="00C35224">
        <w:rPr>
          <w:rFonts w:ascii="Times New Roman" w:hAnsi="Times New Roman" w:cs="Times New Roman"/>
          <w:sz w:val="24"/>
          <w:szCs w:val="24"/>
          <w:lang w:val="en"/>
        </w:rPr>
        <w:t>prompted</w:t>
      </w:r>
      <w:r>
        <w:rPr>
          <w:rFonts w:ascii="Times New Roman" w:hAnsi="Times New Roman" w:cs="Times New Roman"/>
          <w:sz w:val="24"/>
          <w:szCs w:val="24"/>
          <w:lang w:val="en"/>
        </w:rPr>
        <w:t xml:space="preserve"> us to explore pathways of clozapine-specific </w:t>
      </w:r>
      <w:r w:rsidR="007D05DC">
        <w:rPr>
          <w:rFonts w:ascii="Times New Roman" w:hAnsi="Times New Roman" w:cs="Times New Roman"/>
          <w:sz w:val="24"/>
          <w:szCs w:val="24"/>
          <w:lang w:val="en"/>
        </w:rPr>
        <w:t xml:space="preserve">T-cell activation. </w:t>
      </w:r>
      <w:r w:rsidR="001A7B1D">
        <w:rPr>
          <w:rFonts w:ascii="Times New Roman" w:hAnsi="Times New Roman" w:cs="Times New Roman"/>
          <w:sz w:val="24"/>
          <w:szCs w:val="24"/>
          <w:lang w:val="en"/>
        </w:rPr>
        <w:t xml:space="preserve">Clozapine </w:t>
      </w:r>
      <w:r w:rsidR="00C35224">
        <w:rPr>
          <w:rFonts w:ascii="Times New Roman" w:hAnsi="Times New Roman" w:cs="Times New Roman"/>
          <w:sz w:val="24"/>
          <w:szCs w:val="24"/>
          <w:lang w:val="en"/>
        </w:rPr>
        <w:t xml:space="preserve">was found to </w:t>
      </w:r>
      <w:r w:rsidR="001A7B1D">
        <w:rPr>
          <w:rFonts w:ascii="Times New Roman" w:hAnsi="Times New Roman" w:cs="Times New Roman"/>
          <w:sz w:val="24"/>
          <w:szCs w:val="24"/>
          <w:lang w:val="en"/>
        </w:rPr>
        <w:t>interact</w:t>
      </w:r>
      <w:r w:rsidR="00C35224">
        <w:rPr>
          <w:rFonts w:ascii="Times New Roman" w:hAnsi="Times New Roman" w:cs="Times New Roman"/>
          <w:sz w:val="24"/>
          <w:szCs w:val="24"/>
          <w:lang w:val="en"/>
        </w:rPr>
        <w:t xml:space="preserve"> </w:t>
      </w:r>
      <w:r w:rsidR="001A7B1D">
        <w:rPr>
          <w:rFonts w:ascii="Times New Roman" w:hAnsi="Times New Roman" w:cs="Times New Roman"/>
          <w:sz w:val="24"/>
          <w:szCs w:val="24"/>
          <w:lang w:val="en"/>
        </w:rPr>
        <w:t>directly with HLA molecules expressed on the surface of the antigen presenting cells t</w:t>
      </w:r>
      <w:r w:rsidR="007D05DC">
        <w:rPr>
          <w:rFonts w:ascii="Times New Roman" w:hAnsi="Times New Roman" w:cs="Times New Roman"/>
          <w:sz w:val="24"/>
          <w:szCs w:val="24"/>
          <w:lang w:val="en"/>
        </w:rPr>
        <w:t xml:space="preserve">o activate the </w:t>
      </w:r>
      <w:r w:rsidR="001A7B1D">
        <w:rPr>
          <w:rFonts w:ascii="Times New Roman" w:hAnsi="Times New Roman" w:cs="Times New Roman"/>
          <w:sz w:val="24"/>
          <w:szCs w:val="24"/>
          <w:lang w:val="en"/>
        </w:rPr>
        <w:t xml:space="preserve">CD4+ </w:t>
      </w:r>
      <w:r w:rsidR="007D05DC">
        <w:rPr>
          <w:rFonts w:ascii="Times New Roman" w:hAnsi="Times New Roman" w:cs="Times New Roman"/>
          <w:sz w:val="24"/>
          <w:szCs w:val="24"/>
          <w:lang w:val="en"/>
        </w:rPr>
        <w:t>TCC. Evidence for this was several-fold. First, TCC proliferation and cytokine release with clozapine</w:t>
      </w:r>
      <w:r w:rsidR="007D05DC" w:rsidRPr="009B1DD2">
        <w:rPr>
          <w:rFonts w:ascii="Times New Roman" w:hAnsi="Times New Roman" w:cs="Times New Roman"/>
          <w:sz w:val="24"/>
          <w:szCs w:val="24"/>
          <w:lang w:val="en"/>
        </w:rPr>
        <w:t xml:space="preserve"> </w:t>
      </w:r>
      <w:r w:rsidR="007D05DC">
        <w:rPr>
          <w:rFonts w:ascii="Times New Roman" w:hAnsi="Times New Roman" w:cs="Times New Roman"/>
          <w:sz w:val="24"/>
          <w:szCs w:val="24"/>
          <w:lang w:val="en"/>
        </w:rPr>
        <w:t xml:space="preserve">was dependent on the presence of antigen presenting cells (EBV-transformed B-cells). Second, fixation of antigen presenting cells with glutaraldehyde, which blocks protein processing </w:t>
      </w:r>
      <w:r w:rsidR="007D05DC">
        <w:rPr>
          <w:rFonts w:ascii="Times New Roman" w:hAnsi="Times New Roman" w:cs="Times New Roman"/>
          <w:sz w:val="24"/>
          <w:szCs w:val="24"/>
          <w:lang w:val="en"/>
        </w:rPr>
        <w:fldChar w:fldCharType="begin"/>
      </w:r>
      <w:r w:rsidR="006B1D1C">
        <w:rPr>
          <w:rFonts w:ascii="Times New Roman" w:hAnsi="Times New Roman" w:cs="Times New Roman"/>
          <w:sz w:val="24"/>
          <w:szCs w:val="24"/>
          <w:lang w:val="en"/>
        </w:rPr>
        <w:instrText xml:space="preserve"> ADDIN EN.CITE &lt;EndNote&gt;&lt;Cite&gt;&lt;Author&gt;Zanni&lt;/Author&gt;&lt;Year&gt;1998&lt;/Year&gt;&lt;RecNum&gt;2586&lt;/RecNum&gt;&lt;DisplayText&gt;(35)&lt;/DisplayText&gt;&lt;record&gt;&lt;rec-number&gt;2586&lt;/rec-number&gt;&lt;foreign-keys&gt;&lt;key app="EN" db-id="a0txvzx0fsxx93ererovt2wjazzzzzxdtraa" timestamp="0"&gt;2586&lt;/key&gt;&lt;/foreign-keys&gt;&lt;ref-type name="Journal Article"&gt;17&lt;/ref-type&gt;&lt;contributors&gt;&lt;authors&gt;&lt;author&gt;Zanni, M. P.&lt;/author&gt;&lt;author&gt;von Greyerz, S.&lt;/author&gt;&lt;author&gt;Schnyder, B.&lt;/author&gt;&lt;author&gt;Brander, K. A.&lt;/author&gt;&lt;author&gt;Frutig, K.&lt;/author&gt;&lt;author&gt;Hari, Y.&lt;/author&gt;&lt;author&gt;Valitutti, S.&lt;/author&gt;&lt;author&gt;Pichler, W. J.&lt;/author&gt;&lt;/authors&gt;&lt;/contributors&gt;&lt;titles&gt;&lt;title&gt;HLA-restricted, processing- and metabolism-independent pathway of drug recognition by human alpha beta T lymphocytes&lt;/title&gt;&lt;secondary-title&gt;J Clin Invest&lt;/secondary-title&gt;&lt;/titles&gt;&lt;periodical&gt;&lt;full-title&gt;J Clin Invest&lt;/full-title&gt;&lt;/periodical&gt;&lt;pages&gt;1591-8&lt;/pages&gt;&lt;volume&gt;102&lt;/volume&gt;&lt;number&gt;8&lt;/number&gt;&lt;keywords&gt;&lt;keyword&gt;Antigen Presentation&lt;/keyword&gt;&lt;keyword&gt;Antigen-Presenting Cells/immunology&lt;/keyword&gt;&lt;keyword&gt;Calcium Signaling&lt;/keyword&gt;&lt;keyword&gt;Ceftriaxone/immunology&lt;/keyword&gt;&lt;keyword&gt;Dose-Response Relationship, Drug&lt;/keyword&gt;&lt;keyword&gt;Down-Regulation (Physiology)&lt;/keyword&gt;&lt;keyword&gt;Haptens/immunology&lt;/keyword&gt;&lt;keyword&gt;Human&lt;/keyword&gt;&lt;keyword&gt;HLA Antigens/*immunology&lt;/keyword&gt;&lt;keyword&gt;Lidocaine/immunology&lt;/keyword&gt;&lt;keyword&gt;Mepivacaine/immunology&lt;/keyword&gt;&lt;keyword&gt;Models, Immunological&lt;/keyword&gt;&lt;keyword&gt;*Receptors, Antigen, T-Cell, alpha-beta&lt;/keyword&gt;&lt;keyword&gt;Sulfamethoxazole/*immunology&lt;/keyword&gt;&lt;keyword&gt;Superantigens/immunology&lt;/keyword&gt;&lt;keyword&gt;Support, Non-U.S. Gov&amp;apos;t&lt;/keyword&gt;&lt;keyword&gt;T-Lymphocytes/*immunology&lt;/keyword&gt;&lt;keyword&gt;CETTRIAXONE DIRECT MHC-DEPENDENT PRESENTATION HLA B12 LIDOCAINE SUL...&lt;/keyword&gt;&lt;keyword&gt;DN paper&lt;/keyword&gt;&lt;keyword&gt;sulphamethoxazole&lt;/keyword&gt;&lt;keyword&gt;T-cells&lt;/keyword&gt;&lt;/keywords&gt;&lt;dates&gt;&lt;year&gt;1998&lt;/year&gt;&lt;/dates&gt;&lt;label&gt;99007397&lt;/label&gt;&lt;urls&gt;&lt;/urls&gt;&lt;/record&gt;&lt;/Cite&gt;&lt;/EndNote&gt;</w:instrText>
      </w:r>
      <w:r w:rsidR="007D05DC">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35)</w:t>
      </w:r>
      <w:r w:rsidR="007D05DC">
        <w:rPr>
          <w:rFonts w:ascii="Times New Roman" w:hAnsi="Times New Roman" w:cs="Times New Roman"/>
          <w:sz w:val="24"/>
          <w:szCs w:val="24"/>
          <w:lang w:val="en"/>
        </w:rPr>
        <w:fldChar w:fldCharType="end"/>
      </w:r>
      <w:r w:rsidR="00F95085">
        <w:rPr>
          <w:rFonts w:ascii="Times New Roman" w:hAnsi="Times New Roman" w:cs="Times New Roman"/>
          <w:sz w:val="24"/>
          <w:szCs w:val="24"/>
          <w:lang w:val="en"/>
        </w:rPr>
        <w:t xml:space="preserve">, did not prevent the activation of TCC. Third, TCC were not activated with clozapine-pulsed </w:t>
      </w:r>
      <w:r w:rsidR="007D05DC">
        <w:rPr>
          <w:rFonts w:ascii="Times New Roman" w:hAnsi="Times New Roman" w:cs="Times New Roman"/>
          <w:sz w:val="24"/>
          <w:szCs w:val="24"/>
          <w:lang w:val="en"/>
        </w:rPr>
        <w:t>antigen presenting cells</w:t>
      </w:r>
      <w:r w:rsidR="00F95085">
        <w:rPr>
          <w:rFonts w:ascii="Times New Roman" w:hAnsi="Times New Roman" w:cs="Times New Roman"/>
          <w:sz w:val="24"/>
          <w:szCs w:val="24"/>
          <w:lang w:val="en"/>
        </w:rPr>
        <w:t>. Fourth, glutathione, which blocks clozapine metabolite modification of proteins</w:t>
      </w:r>
      <w:r w:rsidR="00C35224">
        <w:rPr>
          <w:rFonts w:ascii="Times New Roman" w:hAnsi="Times New Roman" w:cs="Times New Roman"/>
          <w:sz w:val="24"/>
          <w:szCs w:val="24"/>
          <w:lang w:val="en"/>
        </w:rPr>
        <w:t xml:space="preserve"> </w:t>
      </w:r>
      <w:r w:rsidR="00C35224">
        <w:rPr>
          <w:rFonts w:ascii="Times New Roman" w:hAnsi="Times New Roman" w:cs="Times New Roman"/>
          <w:sz w:val="24"/>
          <w:szCs w:val="24"/>
          <w:lang w:val="en"/>
        </w:rPr>
        <w:fldChar w:fldCharType="begin">
          <w:fldData xml:space="preserve">PEVuZE5vdGU+PENpdGU+PEF1dGhvcj5QaXJtb2hhbWVkPC9BdXRob3I+PFllYXI+MTk5NTwvWWVh
cj48UmVjTnVtPjE1NzM8L1JlY051bT48RGlzcGxheVRleHQ+KDIwLCAyOSk8L0Rpc3BsYXlUZXh0
PjxyZWNvcmQ+PHJlYy1udW1iZXI+MTU3MzwvcmVjLW51bWJlcj48Zm9yZWlnbi1rZXlzPjxrZXkg
YXBwPSJFTiIgZGItaWQ9ImEwdHh2engwZnN4eDkzZXJlcm92dDJ3amF6enp6enhkdHJhYSIgdGlt
ZXN0YW1wPSIwIj4xNTczPC9rZXk+PC9mb3JlaWduLWtleXM+PHJlZi10eXBlIG5hbWU9IkpvdXJu
YWwgQXJ0aWNsZSI+MTc8L3JlZi10eXBlPjxjb250cmlidXRvcnM+PGF1dGhvcnM+PGF1dGhvcj5Q
aXJtb2hhbWVkLE0uPC9hdXRob3I+PGF1dGhvcj5XaWxsaWFtcyxELjwvYXV0aG9yPjxhdXRob3I+
TWFkZGVuLFMuPC9hdXRob3I+PGF1dGhvcj5UZW1wbGV0b24sRS48L2F1dGhvcj48YXV0aG9yPlBh
cmssQi4gSy48L2F1dGhvcj48L2F1dGhvcnM+PC9jb250cmlidXRvcnM+PHRpdGxlcz48dGl0bGU+
TWV0YWJvbGlzbSBhbmQgYmlvYWN0aXZhdGlvbiBvZiBjbG96YXBpbmUgYnkgaHVtYW4gbGl2ZXIg
aW4tdml0cm88L3RpdGxlPjxzZWNvbmRhcnktdGl0bGU+SiBQaGFybWFjb2wgRXhwIFRoZXI8L3Nl
Y29uZGFyeS10aXRsZT48YWx0LXRpdGxlPkpvdXJuYWwgb2YgUGhhcm1hY29sb2d5IGFuZCBFeHBl
cmltZW50YWwgVGhlcmFwZXV0aWNzLiYjeEQ7Sm91cm5hbCBvZiBQaGFybWFjb2xvZ3kgYW5kIEV4
cGVyaW1lbnRhbCBUaGVyYXBldXRpY3M8L2FsdC10aXRsZT48L3RpdGxlcz48cGVyaW9kaWNhbD48
ZnVsbC10aXRsZT5KIFBoYXJtYWNvbCBFeHAgVGhlcjwvZnVsbC10aXRsZT48L3BlcmlvZGljYWw+
PHBhZ2VzPjk4NC05MDwvcGFnZXM+PHZvbHVtZT4yNzI8L3ZvbHVtZT48a2V5d29yZHM+PGtleXdv
cmQ+I0FHRU5UICNBR1JBTlVMT0NZVE9TSVMgQktQQ1YgI0NZUDJENiAjRUZGSUNBQ1kgI0lOLVZJ
VFJPICNNSUNST1NPTS4uLjwva2V5d29yZD48L2tleXdvcmRzPjxkYXRlcz48eWVhcj4xOTk1PC95
ZWFyPjwvZGF0ZXM+PHVybHM+PC91cmxzPjwvcmVjb3JkPjwvQ2l0ZT48Q2l0ZT48QXV0aG9yPkxp
dTwvQXV0aG9yPjxZZWFyPjE5OTU8L1llYXI+PFJlY051bT45MDQzPC9SZWNOdW0+PHJlY29yZD48
cmVjLW51bWJlcj45MDQzPC9yZWMtbnVtYmVyPjxmb3JlaWduLWtleXM+PGtleSBhcHA9IkVOIiBk
Yi1pZD0iYTB0eHZ6eDBmc3h4OTNlcmVyb3Z0MndqYXp6enp6eGR0cmFhIiB0aW1lc3RhbXA9IjE1
ODM1MDU3MzQiPjkwNDM8L2tleT48L2ZvcmVpZ24ta2V5cz48cmVmLXR5cGUgbmFtZT0iSm91cm5h
bCBBcnRpY2xlIj4xNzwvcmVmLXR5cGU+PGNvbnRyaWJ1dG9ycz48YXV0aG9ycz48YXV0aG9yPkxp
dSwgWi4gQy48L2F1dGhvcj48YXV0aG9yPlVldHJlY2h0LCBKLiBQLjwvYXV0aG9yPjwvYXV0aG9y
cz48L2NvbnRyaWJ1dG9ycz48YXV0aC1hZGRyZXNzPlVuaXYgVG9yb250byxGYWMgUGhhcm0sVG9y
b250byxvbiBNNXMgMnMyLENhbmFkYSYjeEQ7VW5pdiBUb3JvbnRvLEZhYyBNZWQsVG9yb250byxv
biBNNXMgMnMyLENhbmFkYSYjeEQ7VW5pdiBUb3JvbnRvLFN1bm55YnJvb2sgSGx0aCBTY2kgQ3Ry
LERydWcgU2FmZXR5IFJlcyBHcnAsVG9yb250byxvbixDYW5hZGE8L2F1dGgtYWRkcmVzcz48dGl0
bGVzPjx0aXRsZT5DbG96YXBpbmUgaXMgb3hpZGl6ZWQgYnkgYWN0aXZhdGVkIGh1bWFuIG5ldXRy
b3BoaWxzIHRvIGEgcmVhY3RpdmUgbml0cmVuaXVtIGlvbiB0aGF0IGlycmV2ZXJzaWJseSBiaW5k
cyB0byB0aGUgY2VsbHM8L3RpdGxlPjxzZWNvbmRhcnktdGl0bGU+Sm91cm5hbCBvZiBQaGFybWFj
b2xvZ3kgYW5kIEV4cGVyaW1lbnRhbCBUaGVyYXBldXRpY3M8L3NlY29uZGFyeS10aXRsZT48YWx0
LXRpdGxlPkogUGhhcm1hY29sIEV4cCBUaGVyPC9hbHQtdGl0bGU+PC90aXRsZXM+PGFsdC1wZXJp
b2RpY2FsPjxmdWxsLXRpdGxlPkogUGhhcm1hY29sIEV4cCBUaGVyPC9mdWxsLXRpdGxlPjwvYWx0
LXBlcmlvZGljYWw+PHBhZ2VzPjE0NzYtMTQ4MzwvcGFnZXM+PHZvbHVtZT4yNzU8L3ZvbHVtZT48
bnVtYmVyPjM8L251bWJlcj48a2V5d29yZHM+PGtleXdvcmQ+aW5kdWNlZCBhZ3JhbnVsb2N5dG9z
aXM8L2tleXdvcmQ+PC9rZXl3b3Jkcz48ZGF0ZXM+PHllYXI+MTk5NTwveWVhcj48cHViLWRhdGVz
PjxkYXRlPkRlYzwvZGF0ZT48L3B1Yi1kYXRlcz48L2RhdGVzPjxpc2JuPjAwMjItMzU2NTwvaXNi
bj48YWNjZXNzaW9uLW51bT5XT1M6QTE5OTVUTDc1NzAwMDUzPC9hY2Nlc3Npb24tbnVtPjx1cmxz
PjxyZWxhdGVkLXVybHM+PHVybD4mbHQ7R28gdG8gSVNJJmd0OzovL1dPUzpBMTk5NVRMNzU3MDAw
NTM8L3VybD48L3JlbGF0ZWQtdXJscz48L3VybHM+PGxhbmd1YWdlPkVuZ2xpc2g8L2xhbmd1YWdl
PjwvcmVjb3JkPjwvQ2l0ZT48L0VuZE5vdGU+AG==
</w:fldData>
        </w:fldChar>
      </w:r>
      <w:r w:rsidR="006B1D1C">
        <w:rPr>
          <w:rFonts w:ascii="Times New Roman" w:hAnsi="Times New Roman" w:cs="Times New Roman"/>
          <w:sz w:val="24"/>
          <w:szCs w:val="24"/>
          <w:lang w:val="en"/>
        </w:rPr>
        <w:instrText xml:space="preserve"> ADDIN EN.CITE </w:instrText>
      </w:r>
      <w:r w:rsidR="006B1D1C">
        <w:rPr>
          <w:rFonts w:ascii="Times New Roman" w:hAnsi="Times New Roman" w:cs="Times New Roman"/>
          <w:sz w:val="24"/>
          <w:szCs w:val="24"/>
          <w:lang w:val="en"/>
        </w:rPr>
        <w:fldChar w:fldCharType="begin">
          <w:fldData xml:space="preserve">PEVuZE5vdGU+PENpdGU+PEF1dGhvcj5QaXJtb2hhbWVkPC9BdXRob3I+PFllYXI+MTk5NTwvWWVh
cj48UmVjTnVtPjE1NzM8L1JlY051bT48RGlzcGxheVRleHQ+KDIwLCAyOSk8L0Rpc3BsYXlUZXh0
PjxyZWNvcmQ+PHJlYy1udW1iZXI+MTU3MzwvcmVjLW51bWJlcj48Zm9yZWlnbi1rZXlzPjxrZXkg
YXBwPSJFTiIgZGItaWQ9ImEwdHh2engwZnN4eDkzZXJlcm92dDJ3amF6enp6enhkdHJhYSIgdGlt
ZXN0YW1wPSIwIj4xNTczPC9rZXk+PC9mb3JlaWduLWtleXM+PHJlZi10eXBlIG5hbWU9IkpvdXJu
YWwgQXJ0aWNsZSI+MTc8L3JlZi10eXBlPjxjb250cmlidXRvcnM+PGF1dGhvcnM+PGF1dGhvcj5Q
aXJtb2hhbWVkLE0uPC9hdXRob3I+PGF1dGhvcj5XaWxsaWFtcyxELjwvYXV0aG9yPjxhdXRob3I+
TWFkZGVuLFMuPC9hdXRob3I+PGF1dGhvcj5UZW1wbGV0b24sRS48L2F1dGhvcj48YXV0aG9yPlBh
cmssQi4gSy48L2F1dGhvcj48L2F1dGhvcnM+PC9jb250cmlidXRvcnM+PHRpdGxlcz48dGl0bGU+
TWV0YWJvbGlzbSBhbmQgYmlvYWN0aXZhdGlvbiBvZiBjbG96YXBpbmUgYnkgaHVtYW4gbGl2ZXIg
aW4tdml0cm88L3RpdGxlPjxzZWNvbmRhcnktdGl0bGU+SiBQaGFybWFjb2wgRXhwIFRoZXI8L3Nl
Y29uZGFyeS10aXRsZT48YWx0LXRpdGxlPkpvdXJuYWwgb2YgUGhhcm1hY29sb2d5IGFuZCBFeHBl
cmltZW50YWwgVGhlcmFwZXV0aWNzLiYjeEQ7Sm91cm5hbCBvZiBQaGFybWFjb2xvZ3kgYW5kIEV4
cGVyaW1lbnRhbCBUaGVyYXBldXRpY3M8L2FsdC10aXRsZT48L3RpdGxlcz48cGVyaW9kaWNhbD48
ZnVsbC10aXRsZT5KIFBoYXJtYWNvbCBFeHAgVGhlcjwvZnVsbC10aXRsZT48L3BlcmlvZGljYWw+
PHBhZ2VzPjk4NC05MDwvcGFnZXM+PHZvbHVtZT4yNzI8L3ZvbHVtZT48a2V5d29yZHM+PGtleXdv
cmQ+I0FHRU5UICNBR1JBTlVMT0NZVE9TSVMgQktQQ1YgI0NZUDJENiAjRUZGSUNBQ1kgI0lOLVZJ
VFJPICNNSUNST1NPTS4uLjwva2V5d29yZD48L2tleXdvcmRzPjxkYXRlcz48eWVhcj4xOTk1PC95
ZWFyPjwvZGF0ZXM+PHVybHM+PC91cmxzPjwvcmVjb3JkPjwvQ2l0ZT48Q2l0ZT48QXV0aG9yPkxp
dTwvQXV0aG9yPjxZZWFyPjE5OTU8L1llYXI+PFJlY051bT45MDQzPC9SZWNOdW0+PHJlY29yZD48
cmVjLW51bWJlcj45MDQzPC9yZWMtbnVtYmVyPjxmb3JlaWduLWtleXM+PGtleSBhcHA9IkVOIiBk
Yi1pZD0iYTB0eHZ6eDBmc3h4OTNlcmVyb3Z0MndqYXp6enp6eGR0cmFhIiB0aW1lc3RhbXA9IjE1
ODM1MDU3MzQiPjkwNDM8L2tleT48L2ZvcmVpZ24ta2V5cz48cmVmLXR5cGUgbmFtZT0iSm91cm5h
bCBBcnRpY2xlIj4xNzwvcmVmLXR5cGU+PGNvbnRyaWJ1dG9ycz48YXV0aG9ycz48YXV0aG9yPkxp
dSwgWi4gQy48L2F1dGhvcj48YXV0aG9yPlVldHJlY2h0LCBKLiBQLjwvYXV0aG9yPjwvYXV0aG9y
cz48L2NvbnRyaWJ1dG9ycz48YXV0aC1hZGRyZXNzPlVuaXYgVG9yb250byxGYWMgUGhhcm0sVG9y
b250byxvbiBNNXMgMnMyLENhbmFkYSYjeEQ7VW5pdiBUb3JvbnRvLEZhYyBNZWQsVG9yb250byxv
biBNNXMgMnMyLENhbmFkYSYjeEQ7VW5pdiBUb3JvbnRvLFN1bm55YnJvb2sgSGx0aCBTY2kgQ3Ry
LERydWcgU2FmZXR5IFJlcyBHcnAsVG9yb250byxvbixDYW5hZGE8L2F1dGgtYWRkcmVzcz48dGl0
bGVzPjx0aXRsZT5DbG96YXBpbmUgaXMgb3hpZGl6ZWQgYnkgYWN0aXZhdGVkIGh1bWFuIG5ldXRy
b3BoaWxzIHRvIGEgcmVhY3RpdmUgbml0cmVuaXVtIGlvbiB0aGF0IGlycmV2ZXJzaWJseSBiaW5k
cyB0byB0aGUgY2VsbHM8L3RpdGxlPjxzZWNvbmRhcnktdGl0bGU+Sm91cm5hbCBvZiBQaGFybWFj
b2xvZ3kgYW5kIEV4cGVyaW1lbnRhbCBUaGVyYXBldXRpY3M8L3NlY29uZGFyeS10aXRsZT48YWx0
LXRpdGxlPkogUGhhcm1hY29sIEV4cCBUaGVyPC9hbHQtdGl0bGU+PC90aXRsZXM+PGFsdC1wZXJp
b2RpY2FsPjxmdWxsLXRpdGxlPkogUGhhcm1hY29sIEV4cCBUaGVyPC9mdWxsLXRpdGxlPjwvYWx0
LXBlcmlvZGljYWw+PHBhZ2VzPjE0NzYtMTQ4MzwvcGFnZXM+PHZvbHVtZT4yNzU8L3ZvbHVtZT48
bnVtYmVyPjM8L251bWJlcj48a2V5d29yZHM+PGtleXdvcmQ+aW5kdWNlZCBhZ3JhbnVsb2N5dG9z
aXM8L2tleXdvcmQ+PC9rZXl3b3Jkcz48ZGF0ZXM+PHllYXI+MTk5NTwveWVhcj48cHViLWRhdGVz
PjxkYXRlPkRlYzwvZGF0ZT48L3B1Yi1kYXRlcz48L2RhdGVzPjxpc2JuPjAwMjItMzU2NTwvaXNi
bj48YWNjZXNzaW9uLW51bT5XT1M6QTE5OTVUTDc1NzAwMDUzPC9hY2Nlc3Npb24tbnVtPjx1cmxz
PjxyZWxhdGVkLXVybHM+PHVybD4mbHQ7R28gdG8gSVNJJmd0OzovL1dPUzpBMTk5NVRMNzU3MDAw
NTM8L3VybD48L3JlbGF0ZWQtdXJscz48L3VybHM+PGxhbmd1YWdlPkVuZ2xpc2g8L2xhbmd1YWdl
PjwvcmVjb3JkPjwvQ2l0ZT48L0VuZE5vdGU+AG==
</w:fldData>
        </w:fldChar>
      </w:r>
      <w:r w:rsidR="006B1D1C">
        <w:rPr>
          <w:rFonts w:ascii="Times New Roman" w:hAnsi="Times New Roman" w:cs="Times New Roman"/>
          <w:sz w:val="24"/>
          <w:szCs w:val="24"/>
          <w:lang w:val="en"/>
        </w:rPr>
        <w:instrText xml:space="preserve"> ADDIN EN.CITE.DATA </w:instrText>
      </w:r>
      <w:r w:rsidR="006B1D1C">
        <w:rPr>
          <w:rFonts w:ascii="Times New Roman" w:hAnsi="Times New Roman" w:cs="Times New Roman"/>
          <w:sz w:val="24"/>
          <w:szCs w:val="24"/>
          <w:lang w:val="en"/>
        </w:rPr>
      </w:r>
      <w:r w:rsidR="006B1D1C">
        <w:rPr>
          <w:rFonts w:ascii="Times New Roman" w:hAnsi="Times New Roman" w:cs="Times New Roman"/>
          <w:sz w:val="24"/>
          <w:szCs w:val="24"/>
          <w:lang w:val="en"/>
        </w:rPr>
        <w:fldChar w:fldCharType="end"/>
      </w:r>
      <w:r w:rsidR="00C35224">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20, 29)</w:t>
      </w:r>
      <w:r w:rsidR="00C35224">
        <w:rPr>
          <w:rFonts w:ascii="Times New Roman" w:hAnsi="Times New Roman" w:cs="Times New Roman"/>
          <w:sz w:val="24"/>
          <w:szCs w:val="24"/>
          <w:lang w:val="en"/>
        </w:rPr>
        <w:fldChar w:fldCharType="end"/>
      </w:r>
      <w:r w:rsidR="00F95085">
        <w:rPr>
          <w:rFonts w:ascii="Times New Roman" w:hAnsi="Times New Roman" w:cs="Times New Roman"/>
          <w:sz w:val="24"/>
          <w:szCs w:val="24"/>
          <w:lang w:val="en"/>
        </w:rPr>
        <w:t>, did not inhibit the activation of the clones</w:t>
      </w:r>
      <w:r w:rsidR="007D05DC">
        <w:rPr>
          <w:rFonts w:ascii="Times New Roman" w:hAnsi="Times New Roman" w:cs="Times New Roman"/>
          <w:sz w:val="24"/>
          <w:szCs w:val="24"/>
          <w:lang w:val="en"/>
        </w:rPr>
        <w:t xml:space="preserve">. </w:t>
      </w:r>
      <w:r w:rsidR="00F95085">
        <w:rPr>
          <w:rFonts w:ascii="Times New Roman" w:hAnsi="Times New Roman" w:cs="Times New Roman"/>
          <w:sz w:val="24"/>
          <w:szCs w:val="24"/>
          <w:lang w:val="en"/>
        </w:rPr>
        <w:t xml:space="preserve">Finally, anti-HLA blocking antibodies inhibited T-cell activation. </w:t>
      </w:r>
      <w:r w:rsidR="007D05DC" w:rsidRPr="009B1DD2">
        <w:rPr>
          <w:rFonts w:ascii="Times New Roman" w:hAnsi="Times New Roman" w:cs="Times New Roman"/>
          <w:sz w:val="24"/>
          <w:szCs w:val="24"/>
          <w:lang w:val="en"/>
        </w:rPr>
        <w:t xml:space="preserve">A panel of </w:t>
      </w:r>
      <w:r w:rsidR="007D05DC">
        <w:rPr>
          <w:rFonts w:ascii="Times New Roman" w:hAnsi="Times New Roman" w:cs="Times New Roman"/>
          <w:sz w:val="24"/>
          <w:szCs w:val="24"/>
          <w:shd w:val="clear" w:color="auto" w:fill="FFFFFF"/>
        </w:rPr>
        <w:t>antigen presenting cells</w:t>
      </w:r>
      <w:r w:rsidR="007D05DC" w:rsidRPr="009B1DD2">
        <w:rPr>
          <w:rFonts w:ascii="Times New Roman" w:hAnsi="Times New Roman" w:cs="Times New Roman"/>
          <w:sz w:val="24"/>
          <w:szCs w:val="24"/>
          <w:shd w:val="clear" w:color="auto" w:fill="FFFFFF"/>
        </w:rPr>
        <w:t xml:space="preserve"> </w:t>
      </w:r>
      <w:r w:rsidR="007D05DC" w:rsidRPr="009B1DD2">
        <w:rPr>
          <w:rFonts w:ascii="Times New Roman" w:hAnsi="Times New Roman" w:cs="Times New Roman"/>
          <w:sz w:val="24"/>
          <w:szCs w:val="24"/>
          <w:lang w:val="en"/>
        </w:rPr>
        <w:t xml:space="preserve">generated from 14 healthy donors expressing different HLA-DRB1 and HLA-DQB1 alleles </w:t>
      </w:r>
      <w:r w:rsidR="001A7B1D">
        <w:rPr>
          <w:rFonts w:ascii="Times New Roman" w:hAnsi="Times New Roman" w:cs="Times New Roman"/>
          <w:sz w:val="24"/>
          <w:szCs w:val="24"/>
          <w:lang w:val="en"/>
        </w:rPr>
        <w:t xml:space="preserve">were used to explore the HLA molecules involved in the presentation of clozapine to TCC. These studies </w:t>
      </w:r>
      <w:r w:rsidR="007D05DC" w:rsidRPr="009B1DD2">
        <w:rPr>
          <w:rFonts w:ascii="Times New Roman" w:hAnsi="Times New Roman" w:cs="Times New Roman"/>
          <w:sz w:val="24"/>
          <w:szCs w:val="24"/>
          <w:lang w:val="en"/>
        </w:rPr>
        <w:t xml:space="preserve">revealed that activation of TCC mapped to </w:t>
      </w:r>
      <w:r w:rsidR="001A7B1D">
        <w:rPr>
          <w:rFonts w:ascii="Times New Roman" w:hAnsi="Times New Roman" w:cs="Times New Roman"/>
          <w:sz w:val="24"/>
          <w:szCs w:val="24"/>
          <w:lang w:val="en"/>
        </w:rPr>
        <w:t>HLA-DR molecules: HLA-DRB1*11:01 and</w:t>
      </w:r>
      <w:r w:rsidR="007D05DC" w:rsidRPr="009B1DD2">
        <w:rPr>
          <w:rFonts w:ascii="Times New Roman" w:hAnsi="Times New Roman" w:cs="Times New Roman"/>
          <w:sz w:val="24"/>
          <w:szCs w:val="24"/>
          <w:lang w:val="en"/>
        </w:rPr>
        <w:t xml:space="preserve"> 11:04 </w:t>
      </w:r>
      <w:r w:rsidR="001A7B1D">
        <w:rPr>
          <w:rFonts w:ascii="Times New Roman" w:hAnsi="Times New Roman" w:cs="Times New Roman"/>
          <w:sz w:val="24"/>
          <w:szCs w:val="24"/>
          <w:lang w:val="en"/>
        </w:rPr>
        <w:t xml:space="preserve">for the patient TCC </w:t>
      </w:r>
      <w:r w:rsidR="007D05DC" w:rsidRPr="009B1DD2">
        <w:rPr>
          <w:rFonts w:ascii="Times New Roman" w:hAnsi="Times New Roman" w:cs="Times New Roman"/>
          <w:sz w:val="24"/>
          <w:szCs w:val="24"/>
          <w:lang w:val="en"/>
        </w:rPr>
        <w:t xml:space="preserve">and </w:t>
      </w:r>
      <w:r w:rsidR="001A7B1D">
        <w:rPr>
          <w:rFonts w:ascii="Times New Roman" w:hAnsi="Times New Roman" w:cs="Times New Roman"/>
          <w:sz w:val="24"/>
          <w:szCs w:val="24"/>
          <w:lang w:val="en"/>
        </w:rPr>
        <w:t xml:space="preserve">HLA-DRB1*07:01 and </w:t>
      </w:r>
      <w:r w:rsidR="007D05DC" w:rsidRPr="009B1DD2">
        <w:rPr>
          <w:rFonts w:ascii="Times New Roman" w:hAnsi="Times New Roman" w:cs="Times New Roman"/>
          <w:sz w:val="24"/>
          <w:szCs w:val="24"/>
          <w:lang w:val="en"/>
        </w:rPr>
        <w:t xml:space="preserve">15:01 </w:t>
      </w:r>
      <w:r w:rsidR="001A7B1D">
        <w:rPr>
          <w:rFonts w:ascii="Times New Roman" w:hAnsi="Times New Roman" w:cs="Times New Roman"/>
          <w:sz w:val="24"/>
          <w:szCs w:val="24"/>
          <w:lang w:val="en"/>
        </w:rPr>
        <w:t xml:space="preserve">for the </w:t>
      </w:r>
      <w:r w:rsidR="001A7B1D" w:rsidRPr="001A7B1D">
        <w:rPr>
          <w:rFonts w:ascii="Times New Roman" w:hAnsi="Times New Roman" w:cs="Times New Roman"/>
          <w:sz w:val="24"/>
          <w:szCs w:val="24"/>
          <w:lang w:val="en"/>
        </w:rPr>
        <w:t>healthy donor TCC. Interestingly, all 4 HLA</w:t>
      </w:r>
      <w:r w:rsidR="001A7B1D">
        <w:rPr>
          <w:rFonts w:ascii="Times New Roman" w:hAnsi="Times New Roman" w:cs="Times New Roman"/>
          <w:sz w:val="24"/>
          <w:szCs w:val="24"/>
          <w:lang w:val="en"/>
        </w:rPr>
        <w:t>-DR</w:t>
      </w:r>
      <w:r w:rsidR="001A7B1D" w:rsidRPr="001A7B1D">
        <w:rPr>
          <w:rFonts w:ascii="Times New Roman" w:hAnsi="Times New Roman" w:cs="Times New Roman"/>
          <w:sz w:val="24"/>
          <w:szCs w:val="24"/>
          <w:lang w:val="en"/>
        </w:rPr>
        <w:t xml:space="preserve"> molecules have a sequence homology of 90% </w:t>
      </w:r>
      <w:r w:rsidR="00C35224">
        <w:rPr>
          <w:rFonts w:ascii="Times New Roman" w:hAnsi="Times New Roman" w:cs="Times New Roman"/>
          <w:sz w:val="24"/>
          <w:szCs w:val="24"/>
          <w:lang w:val="en"/>
        </w:rPr>
        <w:t xml:space="preserve">or more </w:t>
      </w:r>
      <w:r w:rsidR="001A7B1D" w:rsidRPr="001A7B1D">
        <w:rPr>
          <w:rFonts w:ascii="Times New Roman" w:hAnsi="Times New Roman" w:cs="Times New Roman"/>
          <w:sz w:val="24"/>
          <w:szCs w:val="24"/>
          <w:lang w:val="en"/>
        </w:rPr>
        <w:t>(</w:t>
      </w:r>
      <w:hyperlink r:id="rId10" w:history="1">
        <w:r w:rsidR="001A7B1D" w:rsidRPr="001A7B1D">
          <w:rPr>
            <w:rStyle w:val="Hyperlink"/>
            <w:rFonts w:ascii="Times New Roman" w:hAnsi="Times New Roman" w:cs="Times New Roman"/>
            <w:sz w:val="24"/>
            <w:szCs w:val="24"/>
          </w:rPr>
          <w:t>https://www.ebi.ac.uk/ipd/imgt/hla/align.html</w:t>
        </w:r>
      </w:hyperlink>
      <w:r w:rsidR="001A7B1D" w:rsidRPr="001A7B1D">
        <w:rPr>
          <w:rFonts w:ascii="Times New Roman" w:hAnsi="Times New Roman" w:cs="Times New Roman"/>
          <w:sz w:val="24"/>
          <w:szCs w:val="24"/>
        </w:rPr>
        <w:t>)</w:t>
      </w:r>
      <w:r w:rsidR="007D05DC" w:rsidRPr="001A7B1D">
        <w:rPr>
          <w:rFonts w:ascii="Times New Roman" w:hAnsi="Times New Roman" w:cs="Times New Roman"/>
          <w:sz w:val="24"/>
          <w:szCs w:val="24"/>
          <w:lang w:val="en"/>
        </w:rPr>
        <w:t xml:space="preserve">. </w:t>
      </w:r>
      <w:r w:rsidR="00C9254C">
        <w:rPr>
          <w:rFonts w:ascii="Times New Roman" w:hAnsi="Times New Roman" w:cs="Times New Roman"/>
          <w:sz w:val="24"/>
          <w:szCs w:val="24"/>
          <w:lang w:val="en"/>
        </w:rPr>
        <w:t xml:space="preserve">Thus, activation of </w:t>
      </w:r>
      <w:r w:rsidR="00C35224">
        <w:rPr>
          <w:rFonts w:ascii="Times New Roman" w:hAnsi="Times New Roman" w:cs="Times New Roman"/>
          <w:sz w:val="24"/>
          <w:szCs w:val="24"/>
          <w:lang w:val="en"/>
        </w:rPr>
        <w:t xml:space="preserve">the </w:t>
      </w:r>
      <w:r w:rsidR="00C9254C">
        <w:rPr>
          <w:rFonts w:ascii="Times New Roman" w:hAnsi="Times New Roman" w:cs="Times New Roman"/>
          <w:sz w:val="24"/>
          <w:szCs w:val="24"/>
          <w:lang w:val="en"/>
        </w:rPr>
        <w:t xml:space="preserve">TCC </w:t>
      </w:r>
      <w:r w:rsidR="00C35224">
        <w:rPr>
          <w:rFonts w:ascii="Times New Roman" w:hAnsi="Times New Roman" w:cs="Times New Roman"/>
          <w:sz w:val="24"/>
          <w:szCs w:val="24"/>
          <w:lang w:val="en"/>
        </w:rPr>
        <w:t>occurs as a consequence of a clozapine HLA-DR binding interaction, with</w:t>
      </w:r>
      <w:r w:rsidR="00C9254C">
        <w:rPr>
          <w:rFonts w:ascii="Times New Roman" w:hAnsi="Times New Roman" w:cs="Times New Roman"/>
          <w:sz w:val="24"/>
          <w:szCs w:val="24"/>
          <w:lang w:val="en"/>
        </w:rPr>
        <w:t xml:space="preserve"> HLA-DQ molecules play</w:t>
      </w:r>
      <w:r w:rsidR="00C35224">
        <w:rPr>
          <w:rFonts w:ascii="Times New Roman" w:hAnsi="Times New Roman" w:cs="Times New Roman"/>
          <w:sz w:val="24"/>
          <w:szCs w:val="24"/>
          <w:lang w:val="en"/>
        </w:rPr>
        <w:t xml:space="preserve">ing no apparent </w:t>
      </w:r>
      <w:r w:rsidR="00C9254C">
        <w:rPr>
          <w:rFonts w:ascii="Times New Roman" w:hAnsi="Times New Roman" w:cs="Times New Roman"/>
          <w:sz w:val="24"/>
          <w:szCs w:val="24"/>
          <w:lang w:val="en"/>
        </w:rPr>
        <w:t>role.</w:t>
      </w:r>
    </w:p>
    <w:p w14:paraId="123B4EA2" w14:textId="77777777" w:rsidR="007D05DC" w:rsidRPr="009B1DD2" w:rsidRDefault="00C9254C" w:rsidP="007D05DC">
      <w:pPr>
        <w:spacing w:after="120" w:line="480" w:lineRule="auto"/>
        <w:jc w:val="both"/>
        <w:rPr>
          <w:rFonts w:ascii="Times New Roman" w:hAnsi="Times New Roman" w:cs="Times New Roman"/>
          <w:sz w:val="24"/>
          <w:szCs w:val="24"/>
          <w:lang w:val="en"/>
        </w:rPr>
      </w:pPr>
      <w:r>
        <w:rPr>
          <w:rFonts w:ascii="Times New Roman" w:hAnsi="Times New Roman" w:cs="Times New Roman"/>
          <w:sz w:val="24"/>
          <w:szCs w:val="24"/>
          <w:lang w:val="en"/>
        </w:rPr>
        <w:t>Major metabolites of clozapine (</w:t>
      </w:r>
      <w:r>
        <w:rPr>
          <w:rFonts w:ascii="Times New Roman" w:hAnsi="Times New Roman" w:cs="Times New Roman"/>
          <w:i/>
          <w:sz w:val="24"/>
          <w:szCs w:val="24"/>
          <w:lang w:val="en"/>
        </w:rPr>
        <w:t>N-</w:t>
      </w:r>
      <w:r>
        <w:rPr>
          <w:rFonts w:ascii="Times New Roman" w:hAnsi="Times New Roman" w:cs="Times New Roman"/>
          <w:sz w:val="24"/>
          <w:szCs w:val="24"/>
          <w:lang w:val="en"/>
        </w:rPr>
        <w:t xml:space="preserve">desmethyl clozapine and clozapine </w:t>
      </w:r>
      <w:r>
        <w:rPr>
          <w:rFonts w:ascii="Times New Roman" w:hAnsi="Times New Roman" w:cs="Times New Roman"/>
          <w:i/>
          <w:sz w:val="24"/>
          <w:szCs w:val="24"/>
          <w:lang w:val="en"/>
        </w:rPr>
        <w:t>N</w:t>
      </w:r>
      <w:r w:rsidR="008D218A">
        <w:rPr>
          <w:rFonts w:ascii="Times New Roman" w:hAnsi="Times New Roman" w:cs="Times New Roman"/>
          <w:sz w:val="24"/>
          <w:szCs w:val="24"/>
          <w:lang w:val="en"/>
        </w:rPr>
        <w:t xml:space="preserve">-oxide) and </w:t>
      </w:r>
      <w:r w:rsidR="00C35224">
        <w:rPr>
          <w:rFonts w:ascii="Times New Roman" w:hAnsi="Times New Roman" w:cs="Times New Roman"/>
          <w:sz w:val="24"/>
          <w:szCs w:val="24"/>
          <w:lang w:val="en"/>
        </w:rPr>
        <w:t xml:space="preserve">the </w:t>
      </w:r>
      <w:r w:rsidR="008D218A">
        <w:rPr>
          <w:rFonts w:ascii="Times New Roman" w:hAnsi="Times New Roman" w:cs="Times New Roman"/>
          <w:sz w:val="24"/>
          <w:szCs w:val="24"/>
          <w:lang w:val="en"/>
        </w:rPr>
        <w:t xml:space="preserve">anti-psychotic medication olanzapine, which is not associated with a high incidence of agranulocytosis, have similar core structures and thus were assessed for their ability to activate the TCC. TCC were stimulated to proliferate and secreted cytokines and cytolytic molecules with </w:t>
      </w:r>
      <w:r w:rsidR="008D218A">
        <w:rPr>
          <w:rFonts w:ascii="Times New Roman" w:hAnsi="Times New Roman" w:cs="Times New Roman"/>
          <w:i/>
          <w:sz w:val="24"/>
          <w:szCs w:val="24"/>
          <w:lang w:val="en"/>
        </w:rPr>
        <w:t>N-</w:t>
      </w:r>
      <w:r w:rsidR="008D218A">
        <w:rPr>
          <w:rFonts w:ascii="Times New Roman" w:hAnsi="Times New Roman" w:cs="Times New Roman"/>
          <w:sz w:val="24"/>
          <w:szCs w:val="24"/>
          <w:lang w:val="en"/>
        </w:rPr>
        <w:t xml:space="preserve">desmethyl clozapine and/or olanzapine, but not clozapine </w:t>
      </w:r>
      <w:r w:rsidR="008D218A">
        <w:rPr>
          <w:rFonts w:ascii="Times New Roman" w:hAnsi="Times New Roman" w:cs="Times New Roman"/>
          <w:i/>
          <w:sz w:val="24"/>
          <w:szCs w:val="24"/>
          <w:lang w:val="en"/>
        </w:rPr>
        <w:t>N-</w:t>
      </w:r>
      <w:r w:rsidR="008D218A">
        <w:rPr>
          <w:rFonts w:ascii="Times New Roman" w:hAnsi="Times New Roman" w:cs="Times New Roman"/>
          <w:sz w:val="24"/>
          <w:szCs w:val="24"/>
          <w:lang w:val="en"/>
        </w:rPr>
        <w:t>oxide. The high resolution X-ray crystallographic structure of H</w:t>
      </w:r>
      <w:r w:rsidR="00084F89">
        <w:rPr>
          <w:rFonts w:ascii="Times New Roman" w:hAnsi="Times New Roman" w:cs="Times New Roman"/>
          <w:sz w:val="24"/>
          <w:szCs w:val="24"/>
          <w:lang w:val="en"/>
        </w:rPr>
        <w:t xml:space="preserve">LA-DRB1*15:01 </w:t>
      </w:r>
      <w:r w:rsidR="00C35224">
        <w:rPr>
          <w:rFonts w:ascii="Times New Roman" w:hAnsi="Times New Roman" w:cs="Times New Roman"/>
          <w:sz w:val="24"/>
          <w:szCs w:val="24"/>
          <w:lang w:val="en"/>
        </w:rPr>
        <w:t>is</w:t>
      </w:r>
      <w:r w:rsidR="00084F89">
        <w:rPr>
          <w:rFonts w:ascii="Times New Roman" w:hAnsi="Times New Roman" w:cs="Times New Roman"/>
          <w:sz w:val="24"/>
          <w:szCs w:val="24"/>
          <w:lang w:val="en"/>
        </w:rPr>
        <w:t xml:space="preserve"> available and </w:t>
      </w:r>
      <w:r w:rsidR="00C35224">
        <w:rPr>
          <w:rFonts w:ascii="Times New Roman" w:hAnsi="Times New Roman" w:cs="Times New Roman"/>
          <w:sz w:val="24"/>
          <w:szCs w:val="24"/>
          <w:lang w:val="en"/>
        </w:rPr>
        <w:t xml:space="preserve">was </w:t>
      </w:r>
      <w:r w:rsidR="00084F89">
        <w:rPr>
          <w:rFonts w:ascii="Times New Roman" w:hAnsi="Times New Roman" w:cs="Times New Roman"/>
          <w:sz w:val="24"/>
          <w:szCs w:val="24"/>
          <w:lang w:val="en"/>
        </w:rPr>
        <w:t xml:space="preserve">used to </w:t>
      </w:r>
      <w:r w:rsidR="00C35224">
        <w:rPr>
          <w:rFonts w:ascii="Times New Roman" w:hAnsi="Times New Roman" w:cs="Times New Roman"/>
          <w:sz w:val="24"/>
          <w:szCs w:val="24"/>
          <w:lang w:val="en"/>
        </w:rPr>
        <w:t xml:space="preserve">model and </w:t>
      </w:r>
      <w:r w:rsidR="00084F89">
        <w:rPr>
          <w:rFonts w:ascii="Times New Roman" w:hAnsi="Times New Roman" w:cs="Times New Roman"/>
          <w:sz w:val="24"/>
          <w:szCs w:val="24"/>
          <w:lang w:val="en"/>
        </w:rPr>
        <w:lastRenderedPageBreak/>
        <w:t xml:space="preserve">compare the theoretical docking of the clozapine, olanzapine and clozapine </w:t>
      </w:r>
      <w:r w:rsidR="00084F89">
        <w:rPr>
          <w:rFonts w:ascii="Times New Roman" w:hAnsi="Times New Roman" w:cs="Times New Roman"/>
          <w:i/>
          <w:sz w:val="24"/>
          <w:szCs w:val="24"/>
          <w:lang w:val="en"/>
        </w:rPr>
        <w:t>N-</w:t>
      </w:r>
      <w:r w:rsidR="00084F89" w:rsidRPr="00084F89">
        <w:rPr>
          <w:rFonts w:ascii="Times New Roman" w:hAnsi="Times New Roman" w:cs="Times New Roman"/>
          <w:sz w:val="24"/>
          <w:szCs w:val="24"/>
          <w:lang w:val="en"/>
        </w:rPr>
        <w:t>oxide</w:t>
      </w:r>
      <w:r w:rsidR="00084F89">
        <w:rPr>
          <w:rFonts w:ascii="Times New Roman" w:hAnsi="Times New Roman" w:cs="Times New Roman"/>
          <w:sz w:val="24"/>
          <w:szCs w:val="24"/>
          <w:lang w:val="en"/>
        </w:rPr>
        <w:t xml:space="preserve"> within the </w:t>
      </w:r>
      <w:r w:rsidR="0068350B">
        <w:rPr>
          <w:rFonts w:ascii="Times New Roman" w:hAnsi="Times New Roman" w:cs="Times New Roman"/>
          <w:sz w:val="24"/>
          <w:szCs w:val="24"/>
          <w:lang w:val="en"/>
        </w:rPr>
        <w:t xml:space="preserve">HLA </w:t>
      </w:r>
      <w:r w:rsidR="00084F89">
        <w:rPr>
          <w:rFonts w:ascii="Times New Roman" w:hAnsi="Times New Roman" w:cs="Times New Roman"/>
          <w:sz w:val="24"/>
          <w:szCs w:val="24"/>
          <w:lang w:val="en"/>
        </w:rPr>
        <w:t xml:space="preserve">peptide binding cleft. Clozapine, and olanzapine </w:t>
      </w:r>
      <w:r w:rsidR="00084F89">
        <w:rPr>
          <w:rFonts w:ascii="Times New Roman" w:hAnsi="Times New Roman" w:cs="Times New Roman"/>
          <w:sz w:val="24"/>
          <w:szCs w:val="24"/>
        </w:rPr>
        <w:t xml:space="preserve">bound to P4/P6 pockets with a similar conformation due to their structural rigidity, whereas </w:t>
      </w:r>
      <w:r w:rsidR="00084F89">
        <w:rPr>
          <w:rFonts w:ascii="Times New Roman" w:hAnsi="Times New Roman" w:cs="Times New Roman"/>
          <w:sz w:val="24"/>
          <w:szCs w:val="24"/>
          <w:lang w:val="en"/>
        </w:rPr>
        <w:t xml:space="preserve">clozapine </w:t>
      </w:r>
      <w:r w:rsidR="00084F89">
        <w:rPr>
          <w:rFonts w:ascii="Times New Roman" w:hAnsi="Times New Roman" w:cs="Times New Roman"/>
          <w:i/>
          <w:sz w:val="24"/>
          <w:szCs w:val="24"/>
          <w:lang w:val="en"/>
        </w:rPr>
        <w:t>N-</w:t>
      </w:r>
      <w:r w:rsidR="00084F89" w:rsidRPr="00084F89">
        <w:rPr>
          <w:rFonts w:ascii="Times New Roman" w:hAnsi="Times New Roman" w:cs="Times New Roman"/>
          <w:sz w:val="24"/>
          <w:szCs w:val="24"/>
          <w:lang w:val="en"/>
        </w:rPr>
        <w:t>oxide</w:t>
      </w:r>
      <w:r w:rsidR="00084F89">
        <w:rPr>
          <w:rFonts w:ascii="Times New Roman" w:hAnsi="Times New Roman" w:cs="Times New Roman"/>
          <w:sz w:val="24"/>
          <w:szCs w:val="24"/>
        </w:rPr>
        <w:t xml:space="preserve"> </w:t>
      </w:r>
      <w:r w:rsidR="00084F89" w:rsidRPr="0071103A">
        <w:rPr>
          <w:rFonts w:ascii="Times New Roman" w:hAnsi="Times New Roman" w:cs="Times New Roman"/>
          <w:sz w:val="24"/>
          <w:szCs w:val="24"/>
        </w:rPr>
        <w:t>occupie</w:t>
      </w:r>
      <w:r w:rsidR="00084F89">
        <w:rPr>
          <w:rFonts w:ascii="Times New Roman" w:hAnsi="Times New Roman" w:cs="Times New Roman"/>
          <w:sz w:val="24"/>
          <w:szCs w:val="24"/>
        </w:rPr>
        <w:t>d</w:t>
      </w:r>
      <w:r w:rsidR="00084F89" w:rsidRPr="0071103A">
        <w:rPr>
          <w:rFonts w:ascii="Times New Roman" w:hAnsi="Times New Roman" w:cs="Times New Roman"/>
          <w:sz w:val="24"/>
          <w:szCs w:val="24"/>
        </w:rPr>
        <w:t xml:space="preserve"> the P6 pocket </w:t>
      </w:r>
      <w:r w:rsidR="00084F89" w:rsidRPr="004D4BC9">
        <w:rPr>
          <w:rFonts w:ascii="Times New Roman" w:hAnsi="Times New Roman" w:cs="Times New Roman"/>
          <w:sz w:val="24"/>
          <w:szCs w:val="24"/>
        </w:rPr>
        <w:t>with a different conformation</w:t>
      </w:r>
      <w:r w:rsidR="00084F89">
        <w:rPr>
          <w:rFonts w:ascii="Times New Roman" w:hAnsi="Times New Roman" w:cs="Times New Roman"/>
          <w:sz w:val="24"/>
          <w:szCs w:val="24"/>
        </w:rPr>
        <w:t xml:space="preserve">. Although these modelling data should be interpreted with a degree of caution as they do not incorporate the peptide sequence that would complete the structure of the </w:t>
      </w:r>
      <w:r w:rsidR="00C35224">
        <w:rPr>
          <w:rFonts w:ascii="Times New Roman" w:hAnsi="Times New Roman" w:cs="Times New Roman"/>
          <w:sz w:val="24"/>
          <w:szCs w:val="24"/>
        </w:rPr>
        <w:t>T-cell binding epitope</w:t>
      </w:r>
      <w:r w:rsidR="00084F89">
        <w:rPr>
          <w:rFonts w:ascii="Times New Roman" w:hAnsi="Times New Roman" w:cs="Times New Roman"/>
          <w:sz w:val="24"/>
          <w:szCs w:val="24"/>
        </w:rPr>
        <w:t>, they do provide a</w:t>
      </w:r>
      <w:r w:rsidR="0068350B">
        <w:rPr>
          <w:rFonts w:ascii="Times New Roman" w:hAnsi="Times New Roman" w:cs="Times New Roman"/>
          <w:sz w:val="24"/>
          <w:szCs w:val="24"/>
        </w:rPr>
        <w:t xml:space="preserve"> possible</w:t>
      </w:r>
      <w:r w:rsidR="00084F89">
        <w:rPr>
          <w:rFonts w:ascii="Times New Roman" w:hAnsi="Times New Roman" w:cs="Times New Roman"/>
          <w:sz w:val="24"/>
          <w:szCs w:val="24"/>
        </w:rPr>
        <w:t xml:space="preserve"> explanation for the observed cross-reactivity profile of the TCC. </w:t>
      </w:r>
    </w:p>
    <w:p w14:paraId="0844690F" w14:textId="77777777" w:rsidR="00E64FDA" w:rsidRPr="009B1DD2" w:rsidRDefault="00C35224" w:rsidP="00851D96">
      <w:pPr>
        <w:spacing w:after="120" w:line="480" w:lineRule="auto"/>
        <w:jc w:val="both"/>
        <w:rPr>
          <w:rFonts w:ascii="Times New Roman" w:eastAsiaTheme="minorEastAsia" w:hAnsi="Times New Roman" w:cs="Times New Roman"/>
          <w:kern w:val="24"/>
          <w:sz w:val="24"/>
          <w:szCs w:val="24"/>
        </w:rPr>
      </w:pPr>
      <w:r>
        <w:rPr>
          <w:rFonts w:ascii="Times New Roman" w:hAnsi="Times New Roman" w:cs="Times New Roman"/>
          <w:sz w:val="24"/>
          <w:szCs w:val="24"/>
          <w:lang w:val="en"/>
        </w:rPr>
        <w:t>The</w:t>
      </w:r>
      <w:r w:rsidR="00A421EF" w:rsidRPr="009B1DD2">
        <w:rPr>
          <w:rFonts w:ascii="Times New Roman" w:hAnsi="Times New Roman" w:cs="Times New Roman"/>
          <w:sz w:val="24"/>
          <w:szCs w:val="24"/>
          <w:lang w:val="en"/>
        </w:rPr>
        <w:t xml:space="preserve"> TCC were </w:t>
      </w:r>
      <w:r>
        <w:rPr>
          <w:rFonts w:ascii="Times New Roman" w:hAnsi="Times New Roman" w:cs="Times New Roman"/>
          <w:sz w:val="24"/>
          <w:szCs w:val="24"/>
          <w:lang w:val="en"/>
        </w:rPr>
        <w:t xml:space="preserve">activated with clozapine </w:t>
      </w:r>
      <w:r w:rsidR="00933FDA">
        <w:rPr>
          <w:rFonts w:ascii="Times New Roman" w:hAnsi="Times New Roman" w:cs="Times New Roman"/>
          <w:sz w:val="24"/>
          <w:szCs w:val="24"/>
          <w:lang w:val="en"/>
        </w:rPr>
        <w:t>at the</w:t>
      </w:r>
      <w:r w:rsidR="0068350B">
        <w:rPr>
          <w:rFonts w:ascii="Times New Roman" w:hAnsi="Times New Roman" w:cs="Times New Roman"/>
          <w:sz w:val="24"/>
          <w:szCs w:val="24"/>
          <w:lang w:val="en"/>
        </w:rPr>
        <w:t>rapeutic plasma concentrations</w:t>
      </w:r>
      <w:r w:rsidR="00933FDA">
        <w:rPr>
          <w:rFonts w:ascii="Times New Roman" w:hAnsi="Times New Roman" w:cs="Times New Roman"/>
          <w:sz w:val="24"/>
          <w:szCs w:val="24"/>
          <w:lang w:val="en"/>
        </w:rPr>
        <w:t>. In contrast, the concentration of olanzapine required to activate the same clones exceeded the plasma concentration of 0.1</w:t>
      </w:r>
      <w:r w:rsidR="0068350B">
        <w:rPr>
          <w:rFonts w:ascii="Times New Roman" w:hAnsi="Times New Roman" w:cs="Times New Roman"/>
          <w:sz w:val="24"/>
          <w:szCs w:val="24"/>
          <w:lang w:val="en"/>
        </w:rPr>
        <w:t>6</w:t>
      </w:r>
      <w:r w:rsidR="00933FDA">
        <w:rPr>
          <w:rFonts w:ascii="Times New Roman" w:hAnsi="Times New Roman" w:cs="Times New Roman"/>
          <w:sz w:val="24"/>
          <w:szCs w:val="24"/>
          <w:lang w:val="en"/>
        </w:rPr>
        <w:t xml:space="preserve"> </w:t>
      </w:r>
      <w:r w:rsidR="00933FDA">
        <w:rPr>
          <w:rFonts w:ascii="Calibri" w:hAnsi="Calibri" w:cs="Calibri"/>
          <w:sz w:val="24"/>
          <w:szCs w:val="24"/>
          <w:lang w:val="en"/>
        </w:rPr>
        <w:t>µ</w:t>
      </w:r>
      <w:r w:rsidR="00933FDA">
        <w:rPr>
          <w:rFonts w:ascii="Times New Roman" w:hAnsi="Times New Roman" w:cs="Times New Roman"/>
          <w:sz w:val="24"/>
          <w:szCs w:val="24"/>
          <w:lang w:val="en"/>
        </w:rPr>
        <w:t>M by 30-50 fold.</w:t>
      </w:r>
      <w:r w:rsidR="0042795A" w:rsidRPr="009B1DD2">
        <w:rPr>
          <w:rFonts w:ascii="Times New Roman" w:hAnsi="Times New Roman" w:cs="Times New Roman"/>
          <w:sz w:val="24"/>
          <w:szCs w:val="24"/>
          <w:lang w:val="en"/>
        </w:rPr>
        <w:t xml:space="preserve"> This suggests that the </w:t>
      </w:r>
      <w:r w:rsidR="00933FDA">
        <w:rPr>
          <w:rFonts w:ascii="Times New Roman" w:hAnsi="Times New Roman" w:cs="Times New Roman"/>
          <w:sz w:val="24"/>
          <w:szCs w:val="24"/>
          <w:lang w:val="en"/>
        </w:rPr>
        <w:t>lower daily dose of olanzapine mig</w:t>
      </w:r>
      <w:r w:rsidR="0042795A" w:rsidRPr="009B1DD2">
        <w:rPr>
          <w:rFonts w:ascii="Times New Roman" w:hAnsi="Times New Roman" w:cs="Times New Roman"/>
          <w:sz w:val="24"/>
          <w:szCs w:val="24"/>
          <w:lang w:val="en"/>
        </w:rPr>
        <w:t xml:space="preserve">ht be </w:t>
      </w:r>
      <w:r w:rsidR="00946ADD" w:rsidRPr="009B1DD2">
        <w:rPr>
          <w:rFonts w:ascii="Times New Roman" w:hAnsi="Times New Roman" w:cs="Times New Roman"/>
          <w:sz w:val="24"/>
          <w:szCs w:val="24"/>
          <w:lang w:val="en"/>
        </w:rPr>
        <w:t xml:space="preserve">in part </w:t>
      </w:r>
      <w:r w:rsidR="0042795A" w:rsidRPr="009B1DD2">
        <w:rPr>
          <w:rFonts w:ascii="Times New Roman" w:hAnsi="Times New Roman" w:cs="Times New Roman"/>
          <w:sz w:val="24"/>
          <w:szCs w:val="24"/>
          <w:lang w:val="en"/>
        </w:rPr>
        <w:t xml:space="preserve">responsible for </w:t>
      </w:r>
      <w:r w:rsidR="00933FDA">
        <w:rPr>
          <w:rFonts w:ascii="Times New Roman" w:hAnsi="Times New Roman" w:cs="Times New Roman"/>
          <w:sz w:val="24"/>
          <w:szCs w:val="24"/>
          <w:lang w:val="en"/>
        </w:rPr>
        <w:t xml:space="preserve">the lack of T-cell activation in patients and the </w:t>
      </w:r>
      <w:r w:rsidR="001369DE" w:rsidRPr="009B1DD2">
        <w:rPr>
          <w:rFonts w:ascii="Times New Roman" w:hAnsi="Times New Roman" w:cs="Times New Roman"/>
          <w:sz w:val="24"/>
          <w:szCs w:val="24"/>
          <w:lang w:val="en"/>
        </w:rPr>
        <w:t xml:space="preserve">significantly </w:t>
      </w:r>
      <w:r w:rsidR="00933FDA">
        <w:rPr>
          <w:rFonts w:ascii="Times New Roman" w:hAnsi="Times New Roman" w:cs="Times New Roman"/>
          <w:sz w:val="24"/>
          <w:szCs w:val="24"/>
          <w:lang w:val="en"/>
        </w:rPr>
        <w:t>lower</w:t>
      </w:r>
      <w:r w:rsidR="001369DE" w:rsidRPr="009B1DD2">
        <w:rPr>
          <w:rFonts w:ascii="Times New Roman" w:hAnsi="Times New Roman" w:cs="Times New Roman"/>
          <w:sz w:val="24"/>
          <w:szCs w:val="24"/>
          <w:lang w:val="en"/>
        </w:rPr>
        <w:t xml:space="preserve"> incidence of blood dyscrasia</w:t>
      </w:r>
      <w:r w:rsidR="00933FDA">
        <w:rPr>
          <w:rFonts w:ascii="Times New Roman" w:hAnsi="Times New Roman" w:cs="Times New Roman"/>
          <w:sz w:val="24"/>
          <w:szCs w:val="24"/>
          <w:lang w:val="en"/>
        </w:rPr>
        <w:t>s, when</w:t>
      </w:r>
      <w:r w:rsidR="001369DE" w:rsidRPr="009B1DD2">
        <w:rPr>
          <w:rFonts w:ascii="Times New Roman" w:hAnsi="Times New Roman" w:cs="Times New Roman"/>
          <w:sz w:val="24"/>
          <w:szCs w:val="24"/>
          <w:lang w:val="en"/>
        </w:rPr>
        <w:t xml:space="preserve"> compared with </w:t>
      </w:r>
      <w:r w:rsidR="0042795A" w:rsidRPr="009B1DD2">
        <w:rPr>
          <w:rFonts w:ascii="Times New Roman" w:hAnsi="Times New Roman" w:cs="Times New Roman"/>
          <w:sz w:val="24"/>
          <w:szCs w:val="24"/>
          <w:lang w:val="en"/>
        </w:rPr>
        <w:t>clozapine</w:t>
      </w:r>
      <w:r w:rsidR="00963607" w:rsidRPr="009B1DD2">
        <w:rPr>
          <w:rFonts w:ascii="Times New Roman" w:hAnsi="Times New Roman" w:cs="Times New Roman"/>
          <w:sz w:val="24"/>
          <w:szCs w:val="24"/>
          <w:lang w:val="en"/>
        </w:rPr>
        <w:t xml:space="preserve"> </w:t>
      </w:r>
      <w:r w:rsidR="00963607" w:rsidRPr="009B1DD2">
        <w:rPr>
          <w:rFonts w:ascii="Times New Roman" w:hAnsi="Times New Roman" w:cs="Times New Roman"/>
          <w:sz w:val="24"/>
          <w:szCs w:val="24"/>
          <w:lang w:val="en"/>
        </w:rPr>
        <w:fldChar w:fldCharType="begin">
          <w:fldData xml:space="preserve">PEVuZE5vdGU+PENpdGU+PEF1dGhvcj5NYWxob3RyYTwvQXV0aG9yPjxZZWFyPjIwMTU8L1llYXI+
PFJlY051bT4zNzwvUmVjTnVtPjxEaXNwbGF5VGV4dD4oMzYsIDM3KTwvRGlzcGxheVRleHQ+PHJl
Y29yZD48cmVjLW51bWJlcj4zNzwvcmVjLW51bWJlcj48Zm9yZWlnbi1rZXlzPjxrZXkgYXBwPSJF
TiIgZGItaWQ9IjJkd3cyMjVweHB3czBnZXoyZG1wMHRhY3d4ZnR2c3Q5ejVwZiIgdGltZXN0YW1w
PSIxNTgwOTQyNDQ0Ij4zNzwva2V5PjwvZm9yZWlnbi1rZXlzPjxyZWYtdHlwZSBuYW1lPSJKb3Vy
bmFsIEFydGljbGUiPjE3PC9yZWYtdHlwZT48Y29udHJpYnV0b3JzPjxhdXRob3JzPjxhdXRob3I+
TWFsaG90cmEsIEsuPC9hdXRob3I+PGF1dGhvcj5WdSwgUC48L2F1dGhvcj48YXV0aG9yPldhbmcs
IEQuIEguPC9hdXRob3I+PGF1dGhvcj5MYWksIEguPC9hdXRob3I+PGF1dGhvcj5GYXppb2xhLCBM
LiBSLjwvYXV0aG9yPjwvYXV0aG9ycz48L2NvbnRyaWJ1dG9ycz48YXV0aC1hZGRyZXNzPlNjaG9v
bCBvZiBNZWRpY2luZS4mI3hEO0RlcGFydG1lbnQgb2YgUHN5Y2hpYXRyeSwgVW5pdmVyc2l0eSBv
ZiBDYWxpZm9ybmlhIElydmluZSAsIE9yYW5nZSwgQ0EsIFVTQS48L2F1dGgtYWRkcmVzcz48dGl0
bGVzPjx0aXRsZT5PbGFuemFwaW5lLUluZHVjZWQgTmV1dHJvcGVuaWE8L3RpdGxlPjxzZWNvbmRh
cnktdGl0bGU+TWVudCBJbGxuPC9zZWNvbmRhcnktdGl0bGU+PGFsdC10aXRsZT5NZW50YWwgaWxs
bmVzczwvYWx0LXRpdGxlPjwvdGl0bGVzPjxwZXJpb2RpY2FsPjxmdWxsLXRpdGxlPk1lbnQgSWxs
bjwvZnVsbC10aXRsZT48YWJici0xPk1lbnRhbCBpbGxuZXNzPC9hYmJyLTE+PC9wZXJpb2RpY2Fs
PjxhbHQtcGVyaW9kaWNhbD48ZnVsbC10aXRsZT5NZW50IElsbG48L2Z1bGwtdGl0bGU+PGFiYnIt
MT5NZW50YWwgaWxsbmVzczwvYWJici0xPjwvYWx0LXBlcmlvZGljYWw+PHBhZ2VzPjU4NzE8L3Bh
Z2VzPjx2b2x1bWU+Nzwvdm9sdW1lPjxudW1iZXI+MTwvbnVtYmVyPjxlZGl0aW9uPjIwMTUvMDgv
MTM8L2VkaXRpb24+PGtleXdvcmRzPjxrZXl3b3JkPk9sYW56YXBpbmU8L2tleXdvcmQ+PGtleXdv
cmQ+YWR2ZXJzZSBlZmZlY3RzPC9rZXl3b3JkPjxrZXl3b3JkPmFudGlwc3ljaG90aWM8L2tleXdv
cmQ+PGtleXdvcmQ+Z3JhbnVsb2N5dG9wZW5pYTwva2V5d29yZD48a2V5d29yZD5uZXV0cm9wZW5p
YTwva2V5d29yZD48L2tleXdvcmRzPjxkYXRlcz48eWVhcj4yMDE1PC95ZWFyPjxwdWItZGF0ZXM+
PGRhdGU+RmViIDI0PC9kYXRlPjwvcHViLWRhdGVzPjwvZGF0ZXM+PGlzYm4+MjAzNi03NDU3IChQ
cmludCkmI3hEOzIwMzYtNzQ1NzwvaXNibj48YWNjZXNzaW9uLW51bT4yNjI2NjAyNzwvYWNjZXNz
aW9uLW51bT48dXJscz48L3VybHM+PGN1c3RvbTI+UE1DNDUwODYzMzwvY3VzdG9tMj48ZWxlY3Ry
b25pYy1yZXNvdXJjZS1udW0+MTAuNDA4MS9taS4yMDE1LjU4NzE8L2VsZWN0cm9uaWMtcmVzb3Vy
Y2UtbnVtPjxyZW1vdGUtZGF0YWJhc2UtcHJvdmlkZXI+TkxNPC9yZW1vdGUtZGF0YWJhc2UtcHJv
dmlkZXI+PGxhbmd1YWdlPmVuZzwvbGFuZ3VhZ2U+PC9yZWNvcmQ+PC9DaXRlPjxDaXRlPjxBdXRo
b3I+S2FyYWdpYW5pczwvQXV0aG9yPjxZZWFyPjIwMDM8L1llYXI+PFJlY051bT4zODwvUmVjTnVt
PjxyZWNvcmQ+PHJlYy1udW1iZXI+Mzg8L3JlYy1udW1iZXI+PGZvcmVpZ24ta2V5cz48a2V5IGFw
cD0iRU4iIGRiLWlkPSIyZHd3MjI1cHhwd3MwZ2V6MmRtcDB0YWN3eGZ0dnN0OXo1cGYiIHRpbWVz
dGFtcD0iMTU4MDk3NzcyOCI+Mzg8L2tleT48L2ZvcmVpZ24ta2V5cz48cmVmLXR5cGUgbmFtZT0i
Sm91cm5hbCBBcnRpY2xlIj4xNzwvcmVmLXR5cGU+PGNvbnRyaWJ1dG9ycz48YXV0aG9ycz48YXV0
aG9yPkthcmFnaWFuaXMsIEouIEwuPC9hdXRob3I+PGF1dGhvcj5MZURyZXcsIEsuIEsuPC9hdXRo
b3I+PGF1dGhvcj5XYWxrZXIsIEQuIEouPC9hdXRob3I+PC9hdXRob3JzPjwvY29udHJpYnV0b3Jz
PjxhdXRoLWFkZHJlc3M+TWVtb3JpYWwgVW5pdmVyc2l0eSBvZiBOZXdmb3VuZGxhbmQsIFN0LiBK
b2huJmFwb3M7cywgTmV3Zm91bmRsYW5kLCBDYW5hZGEuIGphbWlla0Byb2FkcnVubmVyLm5mLm5l
dDwvYXV0aC1hZGRyZXNzPjx0aXRsZXM+PHRpdGxlPlN3aXRjaGluZyB0cmVhdG1lbnQtcmVzaXN0
YW50IHBhdGllbnRzIHdpdGggc2NoaXpvcGhyZW5pYSBvciBzY2hpem9hZmZlY3RpdmUgZGlzb3Jk
ZXIgdG8gb2xhbnphcGluZTogYSBvbmUteWVhciBvcGVuLWxhYmVsIHN0dWR5IHdpdGggZml2ZS15
ZWFyIGZvbGxvdy11cDwvdGl0bGU+PHNlY29uZGFyeS10aXRsZT5DdXJyIE1lZCBSZXMgT3Bpbjwv
c2Vjb25kYXJ5LXRpdGxlPjxhbHQtdGl0bGU+Q3VycmVudCBtZWRpY2FsIHJlc2VhcmNoIGFuZCBv
cGluaW9uPC9hbHQtdGl0bGU+PC90aXRsZXM+PHBlcmlvZGljYWw+PGZ1bGwtdGl0bGU+Q3VyciBN
ZWQgUmVzIE9waW48L2Z1bGwtdGl0bGU+PGFiYnItMT5DdXJyZW50IG1lZGljYWwgcmVzZWFyY2gg
YW5kIG9waW5pb248L2FiYnItMT48L3BlcmlvZGljYWw+PGFsdC1wZXJpb2RpY2FsPjxmdWxsLXRp
dGxlPkN1cnIgTWVkIFJlcyBPcGluPC9mdWxsLXRpdGxlPjxhYmJyLTE+Q3VycmVudCBtZWRpY2Fs
IHJlc2VhcmNoIGFuZCBvcGluaW9uPC9hYmJyLTE+PC9hbHQtcGVyaW9kaWNhbD48cGFnZXM+NDcz
LTgwPC9wYWdlcz48dm9sdW1lPjE5PC92b2x1bWU+PG51bWJlcj42PC9udW1iZXI+PGVkaXRpb24+
MjAwMy8xMS8wNTwvZWRpdGlvbj48a2V5d29yZHM+PGtleXdvcmQ+QWR1bHQ8L2tleXdvcmQ+PGtl
eXdvcmQ+QW50aXBzeWNob3RpYyBBZ2VudHMvYWR2ZXJzZSBlZmZlY3RzLyp0aGVyYXBldXRpYyB1
c2U8L2tleXdvcmQ+PGtleXdvcmQ+QmVuem9kaWF6ZXBpbmVzPC9rZXl3b3JkPjxrZXl3b3JkPkZl
bWFsZTwva2V5d29yZD48a2V5d29yZD5Gb2xsb3ctVXAgU3R1ZGllczwva2V5d29yZD48a2V5d29y
ZD5Ib3NwaXRhbGl6YXRpb248L2tleXdvcmQ+PGtleXdvcmQ+SHVtYW5zPC9rZXl3b3JkPjxrZXl3
b3JkPk1hbGU8L2tleXdvcmQ+PGtleXdvcmQ+T2xhbnphcGluZTwva2V5d29yZD48a2V5d29yZD5Q
aXJlbnplcGluZS9hZHZlcnNlIGVmZmVjdHMvKmFuYWxvZ3MgJmFtcDsgZGVyaXZhdGl2ZXMvKnRo
ZXJhcGV1dGljIHVzZTwva2V5d29yZD48a2V5d29yZD5Qc3ljaG90aWMgRGlzb3JkZXJzLypkcnVn
IHRoZXJhcHk8L2tleXdvcmQ+PGtleXdvcmQ+U2NoaXpvcGhyZW5pYS8qZHJ1ZyB0aGVyYXB5PC9r
ZXl3b3JkPjxrZXl3b3JkPlNldmVyaXR5IG9mIElsbG5lc3MgSW5kZXg8L2tleXdvcmQ+PGtleXdv
cmQ+VHJlYXRtZW50IE91dGNvbWU8L2tleXdvcmQ+PC9rZXl3b3Jkcz48ZGF0ZXM+PHllYXI+MjAw
MzwveWVhcj48L2RhdGVzPjxpc2JuPjAzMDAtNzk5NSAoUHJpbnQpJiN4RDswMzAwLTc5OTU8L2lz
Ym4+PGFjY2Vzc2lvbi1udW0+MTQ1OTQ1MTg8L2FjY2Vzc2lvbi1udW0+PHVybHM+PC91cmxzPjxl
bGVjdHJvbmljLXJlc291cmNlLW51bT4xMC4xMTg1LzAzMDA3OTkwMzEyNTAwMjEwODwvZWxlY3Ry
b25pYy1yZXNvdXJjZS1udW0+PHJlbW90ZS1kYXRhYmFzZS1wcm92aWRlcj5OTE08L3JlbW90ZS1k
YXRhYmFzZS1wcm92aWRlcj48bGFuZ3VhZ2U+ZW5nPC9sYW5ndWFnZT48L3JlY29yZD48L0NpdGU+
PC9FbmROb3RlPn==
</w:fldData>
        </w:fldChar>
      </w:r>
      <w:r w:rsidR="006B1D1C">
        <w:rPr>
          <w:rFonts w:ascii="Times New Roman" w:hAnsi="Times New Roman" w:cs="Times New Roman"/>
          <w:sz w:val="24"/>
          <w:szCs w:val="24"/>
          <w:lang w:val="en"/>
        </w:rPr>
        <w:instrText xml:space="preserve"> ADDIN EN.CITE </w:instrText>
      </w:r>
      <w:r w:rsidR="006B1D1C">
        <w:rPr>
          <w:rFonts w:ascii="Times New Roman" w:hAnsi="Times New Roman" w:cs="Times New Roman"/>
          <w:sz w:val="24"/>
          <w:szCs w:val="24"/>
          <w:lang w:val="en"/>
        </w:rPr>
        <w:fldChar w:fldCharType="begin">
          <w:fldData xml:space="preserve">PEVuZE5vdGU+PENpdGU+PEF1dGhvcj5NYWxob3RyYTwvQXV0aG9yPjxZZWFyPjIwMTU8L1llYXI+
PFJlY051bT4zNzwvUmVjTnVtPjxEaXNwbGF5VGV4dD4oMzYsIDM3KTwvRGlzcGxheVRleHQ+PHJl
Y29yZD48cmVjLW51bWJlcj4zNzwvcmVjLW51bWJlcj48Zm9yZWlnbi1rZXlzPjxrZXkgYXBwPSJF
TiIgZGItaWQ9IjJkd3cyMjVweHB3czBnZXoyZG1wMHRhY3d4ZnR2c3Q5ejVwZiIgdGltZXN0YW1w
PSIxNTgwOTQyNDQ0Ij4zNzwva2V5PjwvZm9yZWlnbi1rZXlzPjxyZWYtdHlwZSBuYW1lPSJKb3Vy
bmFsIEFydGljbGUiPjE3PC9yZWYtdHlwZT48Y29udHJpYnV0b3JzPjxhdXRob3JzPjxhdXRob3I+
TWFsaG90cmEsIEsuPC9hdXRob3I+PGF1dGhvcj5WdSwgUC48L2F1dGhvcj48YXV0aG9yPldhbmcs
IEQuIEguPC9hdXRob3I+PGF1dGhvcj5MYWksIEguPC9hdXRob3I+PGF1dGhvcj5GYXppb2xhLCBM
LiBSLjwvYXV0aG9yPjwvYXV0aG9ycz48L2NvbnRyaWJ1dG9ycz48YXV0aC1hZGRyZXNzPlNjaG9v
bCBvZiBNZWRpY2luZS4mI3hEO0RlcGFydG1lbnQgb2YgUHN5Y2hpYXRyeSwgVW5pdmVyc2l0eSBv
ZiBDYWxpZm9ybmlhIElydmluZSAsIE9yYW5nZSwgQ0EsIFVTQS48L2F1dGgtYWRkcmVzcz48dGl0
bGVzPjx0aXRsZT5PbGFuemFwaW5lLUluZHVjZWQgTmV1dHJvcGVuaWE8L3RpdGxlPjxzZWNvbmRh
cnktdGl0bGU+TWVudCBJbGxuPC9zZWNvbmRhcnktdGl0bGU+PGFsdC10aXRsZT5NZW50YWwgaWxs
bmVzczwvYWx0LXRpdGxlPjwvdGl0bGVzPjxwZXJpb2RpY2FsPjxmdWxsLXRpdGxlPk1lbnQgSWxs
bjwvZnVsbC10aXRsZT48YWJici0xPk1lbnRhbCBpbGxuZXNzPC9hYmJyLTE+PC9wZXJpb2RpY2Fs
PjxhbHQtcGVyaW9kaWNhbD48ZnVsbC10aXRsZT5NZW50IElsbG48L2Z1bGwtdGl0bGU+PGFiYnIt
MT5NZW50YWwgaWxsbmVzczwvYWJici0xPjwvYWx0LXBlcmlvZGljYWw+PHBhZ2VzPjU4NzE8L3Bh
Z2VzPjx2b2x1bWU+Nzwvdm9sdW1lPjxudW1iZXI+MTwvbnVtYmVyPjxlZGl0aW9uPjIwMTUvMDgv
MTM8L2VkaXRpb24+PGtleXdvcmRzPjxrZXl3b3JkPk9sYW56YXBpbmU8L2tleXdvcmQ+PGtleXdv
cmQ+YWR2ZXJzZSBlZmZlY3RzPC9rZXl3b3JkPjxrZXl3b3JkPmFudGlwc3ljaG90aWM8L2tleXdv
cmQ+PGtleXdvcmQ+Z3JhbnVsb2N5dG9wZW5pYTwva2V5d29yZD48a2V5d29yZD5uZXV0cm9wZW5p
YTwva2V5d29yZD48L2tleXdvcmRzPjxkYXRlcz48eWVhcj4yMDE1PC95ZWFyPjxwdWItZGF0ZXM+
PGRhdGU+RmViIDI0PC9kYXRlPjwvcHViLWRhdGVzPjwvZGF0ZXM+PGlzYm4+MjAzNi03NDU3IChQ
cmludCkmI3hEOzIwMzYtNzQ1NzwvaXNibj48YWNjZXNzaW9uLW51bT4yNjI2NjAyNzwvYWNjZXNz
aW9uLW51bT48dXJscz48L3VybHM+PGN1c3RvbTI+UE1DNDUwODYzMzwvY3VzdG9tMj48ZWxlY3Ry
b25pYy1yZXNvdXJjZS1udW0+MTAuNDA4MS9taS4yMDE1LjU4NzE8L2VsZWN0cm9uaWMtcmVzb3Vy
Y2UtbnVtPjxyZW1vdGUtZGF0YWJhc2UtcHJvdmlkZXI+TkxNPC9yZW1vdGUtZGF0YWJhc2UtcHJv
dmlkZXI+PGxhbmd1YWdlPmVuZzwvbGFuZ3VhZ2U+PC9yZWNvcmQ+PC9DaXRlPjxDaXRlPjxBdXRo
b3I+S2FyYWdpYW5pczwvQXV0aG9yPjxZZWFyPjIwMDM8L1llYXI+PFJlY051bT4zODwvUmVjTnVt
PjxyZWNvcmQ+PHJlYy1udW1iZXI+Mzg8L3JlYy1udW1iZXI+PGZvcmVpZ24ta2V5cz48a2V5IGFw
cD0iRU4iIGRiLWlkPSIyZHd3MjI1cHhwd3MwZ2V6MmRtcDB0YWN3eGZ0dnN0OXo1cGYiIHRpbWVz
dGFtcD0iMTU4MDk3NzcyOCI+Mzg8L2tleT48L2ZvcmVpZ24ta2V5cz48cmVmLXR5cGUgbmFtZT0i
Sm91cm5hbCBBcnRpY2xlIj4xNzwvcmVmLXR5cGU+PGNvbnRyaWJ1dG9ycz48YXV0aG9ycz48YXV0
aG9yPkthcmFnaWFuaXMsIEouIEwuPC9hdXRob3I+PGF1dGhvcj5MZURyZXcsIEsuIEsuPC9hdXRo
b3I+PGF1dGhvcj5XYWxrZXIsIEQuIEouPC9hdXRob3I+PC9hdXRob3JzPjwvY29udHJpYnV0b3Jz
PjxhdXRoLWFkZHJlc3M+TWVtb3JpYWwgVW5pdmVyc2l0eSBvZiBOZXdmb3VuZGxhbmQsIFN0LiBK
b2huJmFwb3M7cywgTmV3Zm91bmRsYW5kLCBDYW5hZGEuIGphbWlla0Byb2FkcnVubmVyLm5mLm5l
dDwvYXV0aC1hZGRyZXNzPjx0aXRsZXM+PHRpdGxlPlN3aXRjaGluZyB0cmVhdG1lbnQtcmVzaXN0
YW50IHBhdGllbnRzIHdpdGggc2NoaXpvcGhyZW5pYSBvciBzY2hpem9hZmZlY3RpdmUgZGlzb3Jk
ZXIgdG8gb2xhbnphcGluZTogYSBvbmUteWVhciBvcGVuLWxhYmVsIHN0dWR5IHdpdGggZml2ZS15
ZWFyIGZvbGxvdy11cDwvdGl0bGU+PHNlY29uZGFyeS10aXRsZT5DdXJyIE1lZCBSZXMgT3Bpbjwv
c2Vjb25kYXJ5LXRpdGxlPjxhbHQtdGl0bGU+Q3VycmVudCBtZWRpY2FsIHJlc2VhcmNoIGFuZCBv
cGluaW9uPC9hbHQtdGl0bGU+PC90aXRsZXM+PHBlcmlvZGljYWw+PGZ1bGwtdGl0bGU+Q3VyciBN
ZWQgUmVzIE9waW48L2Z1bGwtdGl0bGU+PGFiYnItMT5DdXJyZW50IG1lZGljYWwgcmVzZWFyY2gg
YW5kIG9waW5pb248L2FiYnItMT48L3BlcmlvZGljYWw+PGFsdC1wZXJpb2RpY2FsPjxmdWxsLXRp
dGxlPkN1cnIgTWVkIFJlcyBPcGluPC9mdWxsLXRpdGxlPjxhYmJyLTE+Q3VycmVudCBtZWRpY2Fs
IHJlc2VhcmNoIGFuZCBvcGluaW9uPC9hYmJyLTE+PC9hbHQtcGVyaW9kaWNhbD48cGFnZXM+NDcz
LTgwPC9wYWdlcz48dm9sdW1lPjE5PC92b2x1bWU+PG51bWJlcj42PC9udW1iZXI+PGVkaXRpb24+
MjAwMy8xMS8wNTwvZWRpdGlvbj48a2V5d29yZHM+PGtleXdvcmQ+QWR1bHQ8L2tleXdvcmQ+PGtl
eXdvcmQ+QW50aXBzeWNob3RpYyBBZ2VudHMvYWR2ZXJzZSBlZmZlY3RzLyp0aGVyYXBldXRpYyB1
c2U8L2tleXdvcmQ+PGtleXdvcmQ+QmVuem9kaWF6ZXBpbmVzPC9rZXl3b3JkPjxrZXl3b3JkPkZl
bWFsZTwva2V5d29yZD48a2V5d29yZD5Gb2xsb3ctVXAgU3R1ZGllczwva2V5d29yZD48a2V5d29y
ZD5Ib3NwaXRhbGl6YXRpb248L2tleXdvcmQ+PGtleXdvcmQ+SHVtYW5zPC9rZXl3b3JkPjxrZXl3
b3JkPk1hbGU8L2tleXdvcmQ+PGtleXdvcmQ+T2xhbnphcGluZTwva2V5d29yZD48a2V5d29yZD5Q
aXJlbnplcGluZS9hZHZlcnNlIGVmZmVjdHMvKmFuYWxvZ3MgJmFtcDsgZGVyaXZhdGl2ZXMvKnRo
ZXJhcGV1dGljIHVzZTwva2V5d29yZD48a2V5d29yZD5Qc3ljaG90aWMgRGlzb3JkZXJzLypkcnVn
IHRoZXJhcHk8L2tleXdvcmQ+PGtleXdvcmQ+U2NoaXpvcGhyZW5pYS8qZHJ1ZyB0aGVyYXB5PC9r
ZXl3b3JkPjxrZXl3b3JkPlNldmVyaXR5IG9mIElsbG5lc3MgSW5kZXg8L2tleXdvcmQ+PGtleXdv
cmQ+VHJlYXRtZW50IE91dGNvbWU8L2tleXdvcmQ+PC9rZXl3b3Jkcz48ZGF0ZXM+PHllYXI+MjAw
MzwveWVhcj48L2RhdGVzPjxpc2JuPjAzMDAtNzk5NSAoUHJpbnQpJiN4RDswMzAwLTc5OTU8L2lz
Ym4+PGFjY2Vzc2lvbi1udW0+MTQ1OTQ1MTg8L2FjY2Vzc2lvbi1udW0+PHVybHM+PC91cmxzPjxl
bGVjdHJvbmljLXJlc291cmNlLW51bT4xMC4xMTg1LzAzMDA3OTkwMzEyNTAwMjEwODwvZWxlY3Ry
b25pYy1yZXNvdXJjZS1udW0+PHJlbW90ZS1kYXRhYmFzZS1wcm92aWRlcj5OTE08L3JlbW90ZS1k
YXRhYmFzZS1wcm92aWRlcj48bGFuZ3VhZ2U+ZW5nPC9sYW5ndWFnZT48L3JlY29yZD48L0NpdGU+
PC9FbmROb3RlPn==
</w:fldData>
        </w:fldChar>
      </w:r>
      <w:r w:rsidR="006B1D1C">
        <w:rPr>
          <w:rFonts w:ascii="Times New Roman" w:hAnsi="Times New Roman" w:cs="Times New Roman"/>
          <w:sz w:val="24"/>
          <w:szCs w:val="24"/>
          <w:lang w:val="en"/>
        </w:rPr>
        <w:instrText xml:space="preserve"> ADDIN EN.CITE.DATA </w:instrText>
      </w:r>
      <w:r w:rsidR="006B1D1C">
        <w:rPr>
          <w:rFonts w:ascii="Times New Roman" w:hAnsi="Times New Roman" w:cs="Times New Roman"/>
          <w:sz w:val="24"/>
          <w:szCs w:val="24"/>
          <w:lang w:val="en"/>
        </w:rPr>
      </w:r>
      <w:r w:rsidR="006B1D1C">
        <w:rPr>
          <w:rFonts w:ascii="Times New Roman" w:hAnsi="Times New Roman" w:cs="Times New Roman"/>
          <w:sz w:val="24"/>
          <w:szCs w:val="24"/>
          <w:lang w:val="en"/>
        </w:rPr>
        <w:fldChar w:fldCharType="end"/>
      </w:r>
      <w:r w:rsidR="00963607" w:rsidRPr="009B1DD2">
        <w:rPr>
          <w:rFonts w:ascii="Times New Roman" w:hAnsi="Times New Roman" w:cs="Times New Roman"/>
          <w:sz w:val="24"/>
          <w:szCs w:val="24"/>
          <w:lang w:val="en"/>
        </w:rPr>
        <w:fldChar w:fldCharType="separate"/>
      </w:r>
      <w:r w:rsidR="006B1D1C">
        <w:rPr>
          <w:rFonts w:ascii="Times New Roman" w:hAnsi="Times New Roman" w:cs="Times New Roman"/>
          <w:noProof/>
          <w:sz w:val="24"/>
          <w:szCs w:val="24"/>
          <w:lang w:val="en"/>
        </w:rPr>
        <w:t>(36, 37)</w:t>
      </w:r>
      <w:r w:rsidR="00963607" w:rsidRPr="009B1DD2">
        <w:rPr>
          <w:rFonts w:ascii="Times New Roman" w:hAnsi="Times New Roman" w:cs="Times New Roman"/>
          <w:sz w:val="24"/>
          <w:szCs w:val="24"/>
          <w:lang w:val="en"/>
        </w:rPr>
        <w:fldChar w:fldCharType="end"/>
      </w:r>
      <w:r w:rsidR="0042795A" w:rsidRPr="009B1DD2">
        <w:rPr>
          <w:rFonts w:ascii="Times New Roman" w:hAnsi="Times New Roman" w:cs="Times New Roman"/>
          <w:sz w:val="24"/>
          <w:szCs w:val="24"/>
          <w:lang w:val="en"/>
        </w:rPr>
        <w:t xml:space="preserve">. </w:t>
      </w:r>
      <w:r w:rsidR="001369DE" w:rsidRPr="009B1DD2">
        <w:rPr>
          <w:rFonts w:ascii="Times New Roman" w:hAnsi="Times New Roman" w:cs="Times New Roman"/>
          <w:sz w:val="24"/>
          <w:szCs w:val="24"/>
          <w:lang w:val="en"/>
        </w:rPr>
        <w:t xml:space="preserve">To further investigate the nature of </w:t>
      </w:r>
      <w:r w:rsidR="00933FDA">
        <w:rPr>
          <w:rFonts w:ascii="Times New Roman" w:hAnsi="Times New Roman" w:cs="Times New Roman"/>
          <w:sz w:val="24"/>
          <w:szCs w:val="24"/>
          <w:lang w:val="en"/>
        </w:rPr>
        <w:t xml:space="preserve">the T-cell response induced with clozapine and olanzapine, </w:t>
      </w:r>
      <w:r w:rsidR="00963607" w:rsidRPr="009B1DD2">
        <w:rPr>
          <w:rFonts w:ascii="Times New Roman" w:hAnsi="Times New Roman" w:cs="Times New Roman"/>
          <w:sz w:val="24"/>
          <w:szCs w:val="24"/>
          <w:lang w:val="en"/>
        </w:rPr>
        <w:t xml:space="preserve">TCC were stimulated with </w:t>
      </w:r>
      <w:r w:rsidR="00933FDA">
        <w:rPr>
          <w:rFonts w:ascii="Times New Roman" w:hAnsi="Times New Roman" w:cs="Times New Roman"/>
          <w:sz w:val="24"/>
          <w:szCs w:val="24"/>
          <w:lang w:val="en"/>
        </w:rPr>
        <w:t>both compounds at therapeutic and T-cell stimulatory concentrations (</w:t>
      </w:r>
      <w:r w:rsidR="000C460B" w:rsidRPr="009B1DD2">
        <w:rPr>
          <w:rFonts w:ascii="Times New Roman" w:hAnsi="Times New Roman" w:cs="Times New Roman"/>
          <w:sz w:val="24"/>
          <w:szCs w:val="24"/>
          <w:lang w:val="en"/>
        </w:rPr>
        <w:t xml:space="preserve">clozapine </w:t>
      </w:r>
      <w:r w:rsidR="00933FDA">
        <w:rPr>
          <w:rFonts w:ascii="Times New Roman" w:hAnsi="Times New Roman" w:cs="Times New Roman"/>
          <w:sz w:val="24"/>
          <w:szCs w:val="24"/>
          <w:lang w:val="en"/>
        </w:rPr>
        <w:t>[</w:t>
      </w:r>
      <w:r w:rsidR="000C460B" w:rsidRPr="009B1DD2">
        <w:rPr>
          <w:rFonts w:ascii="Times New Roman" w:hAnsi="Times New Roman" w:cs="Times New Roman"/>
          <w:sz w:val="24"/>
          <w:szCs w:val="24"/>
          <w:lang w:val="en"/>
        </w:rPr>
        <w:t>1.68</w:t>
      </w:r>
      <w:r w:rsidR="00933FDA">
        <w:rPr>
          <w:rFonts w:ascii="Times New Roman" w:hAnsi="Times New Roman" w:cs="Times New Roman"/>
          <w:sz w:val="24"/>
          <w:szCs w:val="24"/>
          <w:lang w:val="en"/>
        </w:rPr>
        <w:t xml:space="preserve"> µM, 5 µM],</w:t>
      </w:r>
      <w:r w:rsidR="00EB1882" w:rsidRPr="009B1DD2">
        <w:rPr>
          <w:rFonts w:ascii="Times New Roman" w:hAnsi="Times New Roman" w:cs="Times New Roman"/>
          <w:sz w:val="24"/>
          <w:szCs w:val="24"/>
          <w:lang w:val="en"/>
        </w:rPr>
        <w:t xml:space="preserve"> olanzapine </w:t>
      </w:r>
      <w:r w:rsidR="00933FDA">
        <w:rPr>
          <w:rFonts w:ascii="Times New Roman" w:hAnsi="Times New Roman" w:cs="Times New Roman"/>
          <w:sz w:val="24"/>
          <w:szCs w:val="24"/>
          <w:lang w:val="en"/>
        </w:rPr>
        <w:t>[0.16 µM, 5 µM])</w:t>
      </w:r>
      <w:r w:rsidR="00670312" w:rsidRPr="009B1DD2">
        <w:rPr>
          <w:rFonts w:ascii="Times New Roman" w:hAnsi="Times New Roman" w:cs="Times New Roman"/>
          <w:sz w:val="24"/>
          <w:szCs w:val="24"/>
          <w:lang w:val="en"/>
        </w:rPr>
        <w:t xml:space="preserve"> and drug-induced changes in protein expression </w:t>
      </w:r>
      <w:r w:rsidR="00F13960">
        <w:rPr>
          <w:rFonts w:ascii="Times New Roman" w:hAnsi="Times New Roman" w:cs="Times New Roman"/>
          <w:sz w:val="24"/>
          <w:szCs w:val="24"/>
          <w:lang w:val="en"/>
        </w:rPr>
        <w:t xml:space="preserve">were </w:t>
      </w:r>
      <w:r w:rsidR="00670312" w:rsidRPr="009B1DD2">
        <w:rPr>
          <w:rFonts w:ascii="Times New Roman" w:hAnsi="Times New Roman" w:cs="Times New Roman"/>
          <w:sz w:val="24"/>
          <w:szCs w:val="24"/>
          <w:lang w:val="en"/>
        </w:rPr>
        <w:t xml:space="preserve">analyzed </w:t>
      </w:r>
      <w:r w:rsidR="00F13960">
        <w:rPr>
          <w:rFonts w:ascii="Times New Roman" w:hAnsi="Times New Roman" w:cs="Times New Roman"/>
          <w:sz w:val="24"/>
          <w:szCs w:val="24"/>
          <w:lang w:val="en"/>
        </w:rPr>
        <w:t xml:space="preserve">at 8, 24 and 48 h </w:t>
      </w:r>
      <w:r w:rsidR="00670312" w:rsidRPr="009B1DD2">
        <w:rPr>
          <w:rFonts w:ascii="Times New Roman" w:hAnsi="Times New Roman" w:cs="Times New Roman"/>
          <w:sz w:val="24"/>
          <w:szCs w:val="24"/>
          <w:lang w:val="en"/>
        </w:rPr>
        <w:t xml:space="preserve">using iTRAQ. </w:t>
      </w:r>
      <w:r w:rsidR="003A7F2D" w:rsidRPr="009B1DD2">
        <w:rPr>
          <w:rFonts w:ascii="Times New Roman" w:hAnsi="Times New Roman" w:cs="Times New Roman"/>
          <w:sz w:val="24"/>
          <w:szCs w:val="24"/>
          <w:lang w:val="en"/>
        </w:rPr>
        <w:t>PCA and hierarchal cluster revealed</w:t>
      </w:r>
      <w:r w:rsidR="00670312" w:rsidRPr="009B1DD2">
        <w:rPr>
          <w:rFonts w:ascii="Times New Roman" w:hAnsi="Times New Roman" w:cs="Times New Roman"/>
          <w:sz w:val="24"/>
          <w:szCs w:val="24"/>
          <w:lang w:val="en"/>
        </w:rPr>
        <w:t xml:space="preserve"> </w:t>
      </w:r>
      <w:r w:rsidR="003A7F2D" w:rsidRPr="009B1DD2">
        <w:rPr>
          <w:rFonts w:ascii="Times New Roman" w:hAnsi="Times New Roman" w:cs="Times New Roman"/>
          <w:sz w:val="24"/>
          <w:szCs w:val="24"/>
          <w:lang w:val="en"/>
        </w:rPr>
        <w:t xml:space="preserve">that clozapine stimulation resulted in </w:t>
      </w:r>
      <w:r w:rsidR="00F13960">
        <w:rPr>
          <w:rFonts w:ascii="Times New Roman" w:hAnsi="Times New Roman" w:cs="Times New Roman"/>
          <w:sz w:val="24"/>
          <w:szCs w:val="24"/>
          <w:lang w:val="en"/>
        </w:rPr>
        <w:t>greater number of drug-associated changes in</w:t>
      </w:r>
      <w:r w:rsidR="003A7F2D" w:rsidRPr="009B1DD2">
        <w:rPr>
          <w:rFonts w:ascii="Times New Roman" w:hAnsi="Times New Roman" w:cs="Times New Roman"/>
          <w:sz w:val="24"/>
          <w:szCs w:val="24"/>
          <w:lang w:val="en"/>
        </w:rPr>
        <w:t xml:space="preserve"> protein expression</w:t>
      </w:r>
      <w:r w:rsidR="00F13960">
        <w:rPr>
          <w:rFonts w:ascii="Times New Roman" w:hAnsi="Times New Roman" w:cs="Times New Roman"/>
          <w:sz w:val="24"/>
          <w:szCs w:val="24"/>
          <w:lang w:val="en"/>
        </w:rPr>
        <w:t>, irrespective of dose, treatment duration or the TCC</w:t>
      </w:r>
      <w:r w:rsidR="00735BCD">
        <w:rPr>
          <w:rFonts w:ascii="Times New Roman" w:hAnsi="Times New Roman" w:cs="Times New Roman"/>
          <w:sz w:val="24"/>
          <w:szCs w:val="24"/>
          <w:lang w:val="en"/>
        </w:rPr>
        <w:t xml:space="preserve">. </w:t>
      </w:r>
      <w:r w:rsidR="00735BCD">
        <w:rPr>
          <w:rFonts w:ascii="Times New Roman" w:eastAsiaTheme="minorEastAsia" w:hAnsi="Times New Roman" w:cs="Times New Roman"/>
          <w:kern w:val="24"/>
          <w:sz w:val="24"/>
          <w:szCs w:val="24"/>
        </w:rPr>
        <w:t>A greater number of significant TCC protein changes (both up and down regulated) were  also observed in the volcano plots presented in figure 7c, when clozapine treatment was compared with olanzapine at both therapeutic and T-cell stimulatory concentrations.</w:t>
      </w:r>
      <w:r w:rsidR="000136E4" w:rsidRPr="009B1DD2">
        <w:rPr>
          <w:rFonts w:ascii="Times New Roman" w:hAnsi="Times New Roman" w:cs="Times New Roman"/>
          <w:sz w:val="24"/>
          <w:szCs w:val="24"/>
          <w:lang w:val="en"/>
        </w:rPr>
        <w:t xml:space="preserve"> </w:t>
      </w:r>
      <w:r w:rsidR="00735BCD" w:rsidRPr="009B1DD2">
        <w:rPr>
          <w:rFonts w:ascii="Times New Roman" w:eastAsiaTheme="minorEastAsia" w:hAnsi="Times New Roman" w:cs="Times New Roman"/>
          <w:kern w:val="24"/>
          <w:sz w:val="24"/>
          <w:szCs w:val="24"/>
        </w:rPr>
        <w:t xml:space="preserve">Panther gene ontology </w:t>
      </w:r>
      <w:r w:rsidR="00735BCD">
        <w:rPr>
          <w:rFonts w:ascii="Times New Roman" w:eastAsiaTheme="minorEastAsia" w:hAnsi="Times New Roman" w:cs="Times New Roman"/>
          <w:kern w:val="24"/>
          <w:sz w:val="24"/>
          <w:szCs w:val="24"/>
        </w:rPr>
        <w:t>assessment show</w:t>
      </w:r>
      <w:r w:rsidR="0068350B">
        <w:rPr>
          <w:rFonts w:ascii="Times New Roman" w:eastAsiaTheme="minorEastAsia" w:hAnsi="Times New Roman" w:cs="Times New Roman"/>
          <w:kern w:val="24"/>
          <w:sz w:val="24"/>
          <w:szCs w:val="24"/>
        </w:rPr>
        <w:t>ed</w:t>
      </w:r>
      <w:r w:rsidR="00735BCD">
        <w:rPr>
          <w:rFonts w:ascii="Times New Roman" w:eastAsiaTheme="minorEastAsia" w:hAnsi="Times New Roman" w:cs="Times New Roman"/>
          <w:kern w:val="24"/>
          <w:sz w:val="24"/>
          <w:szCs w:val="24"/>
        </w:rPr>
        <w:t xml:space="preserve"> increased expression of immune system processes with clozapine, but not olanzapine at therapeutic concentrations.</w:t>
      </w:r>
      <w:r w:rsidR="004069BF" w:rsidRPr="009B1DD2">
        <w:rPr>
          <w:rFonts w:ascii="Times New Roman" w:eastAsiaTheme="minorEastAsia" w:hAnsi="Times New Roman" w:cs="Times New Roman"/>
          <w:kern w:val="24"/>
          <w:sz w:val="24"/>
          <w:szCs w:val="24"/>
        </w:rPr>
        <w:t xml:space="preserve"> However, a similar pattern of </w:t>
      </w:r>
      <w:r w:rsidR="00982CB9" w:rsidRPr="009B1DD2">
        <w:rPr>
          <w:rFonts w:ascii="Times New Roman" w:eastAsiaTheme="minorEastAsia" w:hAnsi="Times New Roman" w:cs="Times New Roman"/>
          <w:kern w:val="24"/>
          <w:sz w:val="24"/>
          <w:szCs w:val="24"/>
        </w:rPr>
        <w:t xml:space="preserve">upregulated </w:t>
      </w:r>
      <w:r w:rsidR="004069BF" w:rsidRPr="009B1DD2">
        <w:rPr>
          <w:rFonts w:ascii="Times New Roman" w:eastAsiaTheme="minorEastAsia" w:hAnsi="Times New Roman" w:cs="Times New Roman"/>
          <w:kern w:val="24"/>
          <w:sz w:val="24"/>
          <w:szCs w:val="24"/>
        </w:rPr>
        <w:t>immune</w:t>
      </w:r>
      <w:r w:rsidR="00982CB9" w:rsidRPr="009B1DD2">
        <w:rPr>
          <w:rFonts w:ascii="Times New Roman" w:eastAsiaTheme="minorEastAsia" w:hAnsi="Times New Roman" w:cs="Times New Roman"/>
          <w:kern w:val="24"/>
          <w:sz w:val="24"/>
          <w:szCs w:val="24"/>
        </w:rPr>
        <w:t>-</w:t>
      </w:r>
      <w:r w:rsidR="004069BF" w:rsidRPr="009B1DD2">
        <w:rPr>
          <w:rFonts w:ascii="Times New Roman" w:eastAsiaTheme="minorEastAsia" w:hAnsi="Times New Roman" w:cs="Times New Roman"/>
          <w:kern w:val="24"/>
          <w:sz w:val="24"/>
          <w:szCs w:val="24"/>
        </w:rPr>
        <w:t>related proteins was observed wh</w:t>
      </w:r>
      <w:r w:rsidR="00735BCD">
        <w:rPr>
          <w:rFonts w:ascii="Times New Roman" w:eastAsiaTheme="minorEastAsia" w:hAnsi="Times New Roman" w:cs="Times New Roman"/>
          <w:kern w:val="24"/>
          <w:sz w:val="24"/>
          <w:szCs w:val="24"/>
        </w:rPr>
        <w:t xml:space="preserve">en TCC </w:t>
      </w:r>
      <w:r w:rsidR="004069BF" w:rsidRPr="009B1DD2">
        <w:rPr>
          <w:rFonts w:ascii="Times New Roman" w:eastAsiaTheme="minorEastAsia" w:hAnsi="Times New Roman" w:cs="Times New Roman"/>
          <w:kern w:val="24"/>
          <w:sz w:val="24"/>
          <w:szCs w:val="24"/>
        </w:rPr>
        <w:t xml:space="preserve">treated </w:t>
      </w:r>
      <w:r w:rsidR="00735BCD">
        <w:rPr>
          <w:rFonts w:ascii="Times New Roman" w:eastAsiaTheme="minorEastAsia" w:hAnsi="Times New Roman" w:cs="Times New Roman"/>
          <w:kern w:val="24"/>
          <w:sz w:val="24"/>
          <w:szCs w:val="24"/>
        </w:rPr>
        <w:t xml:space="preserve">with therapeutic clozapine an optimal T-cell stimulatory olanzapine </w:t>
      </w:r>
      <w:r w:rsidR="004069BF" w:rsidRPr="009B1DD2">
        <w:rPr>
          <w:rFonts w:ascii="Times New Roman" w:eastAsiaTheme="minorEastAsia" w:hAnsi="Times New Roman" w:cs="Times New Roman"/>
          <w:kern w:val="24"/>
          <w:sz w:val="24"/>
          <w:szCs w:val="24"/>
        </w:rPr>
        <w:t>concentration</w:t>
      </w:r>
      <w:r w:rsidR="00735BCD">
        <w:rPr>
          <w:rFonts w:ascii="Times New Roman" w:eastAsiaTheme="minorEastAsia" w:hAnsi="Times New Roman" w:cs="Times New Roman"/>
          <w:kern w:val="24"/>
          <w:sz w:val="24"/>
          <w:szCs w:val="24"/>
        </w:rPr>
        <w:t>s were compared.</w:t>
      </w:r>
      <w:r w:rsidR="009B0BA3" w:rsidRPr="009B1DD2">
        <w:rPr>
          <w:rFonts w:ascii="Times New Roman" w:eastAsiaTheme="minorEastAsia" w:hAnsi="Times New Roman" w:cs="Times New Roman"/>
          <w:kern w:val="24"/>
          <w:sz w:val="24"/>
          <w:szCs w:val="24"/>
        </w:rPr>
        <w:t xml:space="preserve"> </w:t>
      </w:r>
      <w:r w:rsidR="00735BCD">
        <w:rPr>
          <w:rFonts w:ascii="Times New Roman" w:eastAsiaTheme="minorEastAsia" w:hAnsi="Times New Roman" w:cs="Times New Roman"/>
          <w:kern w:val="24"/>
          <w:sz w:val="24"/>
          <w:szCs w:val="24"/>
        </w:rPr>
        <w:t>Expression of t</w:t>
      </w:r>
      <w:r w:rsidR="009B0BA3" w:rsidRPr="009B1DD2">
        <w:rPr>
          <w:rFonts w:ascii="Times New Roman" w:eastAsiaTheme="minorEastAsia" w:hAnsi="Times New Roman" w:cs="Times New Roman"/>
          <w:kern w:val="24"/>
          <w:sz w:val="24"/>
          <w:szCs w:val="24"/>
        </w:rPr>
        <w:t>yrosine-protein kinase JAK 3</w:t>
      </w:r>
      <w:r w:rsidR="00982CB9" w:rsidRPr="009B1DD2">
        <w:rPr>
          <w:rFonts w:ascii="Times New Roman" w:eastAsiaTheme="minorEastAsia" w:hAnsi="Times New Roman" w:cs="Times New Roman"/>
          <w:kern w:val="24"/>
          <w:sz w:val="24"/>
          <w:szCs w:val="24"/>
        </w:rPr>
        <w:t xml:space="preserve">, signal </w:t>
      </w:r>
      <w:r w:rsidR="00982CB9" w:rsidRPr="009B1DD2">
        <w:rPr>
          <w:rFonts w:ascii="Times New Roman" w:eastAsiaTheme="minorEastAsia" w:hAnsi="Times New Roman" w:cs="Times New Roman"/>
          <w:kern w:val="24"/>
          <w:sz w:val="24"/>
          <w:szCs w:val="24"/>
        </w:rPr>
        <w:lastRenderedPageBreak/>
        <w:t xml:space="preserve">transducer and activator of transcription 5A, guanylate-binding protein 2, T-cell surface antigen CD2 and activator of 90kDa heat shock protein ATPase homolog 1 </w:t>
      </w:r>
      <w:r w:rsidR="00735BCD">
        <w:rPr>
          <w:rFonts w:ascii="Times New Roman" w:eastAsiaTheme="minorEastAsia" w:hAnsi="Times New Roman" w:cs="Times New Roman"/>
          <w:kern w:val="24"/>
          <w:sz w:val="24"/>
          <w:szCs w:val="24"/>
        </w:rPr>
        <w:t>was increased with both conditions</w:t>
      </w:r>
      <w:r w:rsidR="00982CB9" w:rsidRPr="009B1DD2">
        <w:rPr>
          <w:rFonts w:ascii="Times New Roman" w:hAnsi="Times New Roman" w:cs="Times New Roman"/>
          <w:sz w:val="24"/>
          <w:szCs w:val="24"/>
          <w:lang w:val="en"/>
        </w:rPr>
        <w:t>.</w:t>
      </w:r>
      <w:r w:rsidR="005A2A66" w:rsidRPr="009B1DD2">
        <w:rPr>
          <w:rFonts w:ascii="Times New Roman" w:hAnsi="Times New Roman" w:cs="Times New Roman"/>
          <w:sz w:val="24"/>
          <w:szCs w:val="24"/>
          <w:lang w:val="en"/>
        </w:rPr>
        <w:t xml:space="preserve"> </w:t>
      </w:r>
      <w:r w:rsidR="005B6F34" w:rsidRPr="009B1DD2">
        <w:rPr>
          <w:rFonts w:ascii="Times New Roman" w:hAnsi="Times New Roman" w:cs="Times New Roman"/>
          <w:sz w:val="24"/>
          <w:szCs w:val="24"/>
          <w:lang w:val="en"/>
        </w:rPr>
        <w:t xml:space="preserve">Missense mutations in </w:t>
      </w:r>
      <w:r w:rsidR="00D76E03" w:rsidRPr="009B1DD2">
        <w:rPr>
          <w:rFonts w:ascii="Times New Roman" w:eastAsiaTheme="minorEastAsia" w:hAnsi="Times New Roman" w:cs="Times New Roman"/>
          <w:kern w:val="24"/>
          <w:sz w:val="24"/>
          <w:szCs w:val="24"/>
        </w:rPr>
        <w:t>JAK</w:t>
      </w:r>
      <w:r w:rsidR="005A2A66" w:rsidRPr="009B1DD2">
        <w:rPr>
          <w:rFonts w:ascii="Times New Roman" w:eastAsiaTheme="minorEastAsia" w:hAnsi="Times New Roman" w:cs="Times New Roman"/>
          <w:kern w:val="24"/>
          <w:sz w:val="24"/>
          <w:szCs w:val="24"/>
        </w:rPr>
        <w:t>3</w:t>
      </w:r>
      <w:r w:rsidR="005B6F34" w:rsidRPr="009B1DD2">
        <w:rPr>
          <w:rFonts w:ascii="Times New Roman" w:eastAsiaTheme="minorEastAsia" w:hAnsi="Times New Roman" w:cs="Times New Roman"/>
          <w:kern w:val="24"/>
          <w:sz w:val="24"/>
          <w:szCs w:val="24"/>
        </w:rPr>
        <w:t xml:space="preserve"> </w:t>
      </w:r>
      <w:r w:rsidR="00BE334D">
        <w:rPr>
          <w:rFonts w:ascii="Times New Roman" w:eastAsiaTheme="minorEastAsia" w:hAnsi="Times New Roman" w:cs="Times New Roman"/>
          <w:kern w:val="24"/>
          <w:sz w:val="24"/>
          <w:szCs w:val="24"/>
        </w:rPr>
        <w:t xml:space="preserve">has previously been shown to </w:t>
      </w:r>
      <w:r w:rsidR="005B6F34" w:rsidRPr="009B1DD2">
        <w:rPr>
          <w:rFonts w:ascii="Times New Roman" w:eastAsiaTheme="minorEastAsia" w:hAnsi="Times New Roman" w:cs="Times New Roman"/>
          <w:kern w:val="24"/>
          <w:sz w:val="24"/>
          <w:szCs w:val="24"/>
        </w:rPr>
        <w:t>caus</w:t>
      </w:r>
      <w:r w:rsidR="007F1639" w:rsidRPr="009B1DD2">
        <w:rPr>
          <w:rFonts w:ascii="Times New Roman" w:eastAsiaTheme="minorEastAsia" w:hAnsi="Times New Roman" w:cs="Times New Roman"/>
          <w:kern w:val="24"/>
          <w:sz w:val="24"/>
          <w:szCs w:val="24"/>
        </w:rPr>
        <w:t>e</w:t>
      </w:r>
      <w:r w:rsidR="005B6F34" w:rsidRPr="009B1DD2">
        <w:rPr>
          <w:rFonts w:ascii="Times New Roman" w:eastAsiaTheme="minorEastAsia" w:hAnsi="Times New Roman" w:cs="Times New Roman"/>
          <w:kern w:val="24"/>
          <w:sz w:val="24"/>
          <w:szCs w:val="24"/>
        </w:rPr>
        <w:t xml:space="preserve"> pathway hyperactiva</w:t>
      </w:r>
      <w:r w:rsidR="00BE334D">
        <w:rPr>
          <w:rFonts w:ascii="Times New Roman" w:eastAsiaTheme="minorEastAsia" w:hAnsi="Times New Roman" w:cs="Times New Roman"/>
          <w:kern w:val="24"/>
          <w:sz w:val="24"/>
          <w:szCs w:val="24"/>
        </w:rPr>
        <w:t>tion resulting in cytokine hyper-responsiveness</w:t>
      </w:r>
      <w:r w:rsidR="005B6F34" w:rsidRPr="009B1DD2">
        <w:rPr>
          <w:rFonts w:ascii="Times New Roman" w:eastAsiaTheme="minorEastAsia" w:hAnsi="Times New Roman" w:cs="Times New Roman"/>
          <w:kern w:val="24"/>
          <w:sz w:val="24"/>
          <w:szCs w:val="24"/>
        </w:rPr>
        <w:t xml:space="preserve"> </w:t>
      </w:r>
      <w:r w:rsidR="005B6F34" w:rsidRPr="009B1DD2">
        <w:rPr>
          <w:rFonts w:ascii="Times New Roman" w:eastAsiaTheme="minorEastAsia" w:hAnsi="Times New Roman" w:cs="Times New Roman"/>
          <w:kern w:val="24"/>
          <w:sz w:val="24"/>
          <w:szCs w:val="24"/>
        </w:rPr>
        <w:fldChar w:fldCharType="begin">
          <w:fldData xml:space="preserve">PEVuZE5vdGU+PENpdGU+PEF1dGhvcj5DaGVuPC9BdXRob3I+PFllYXI+MjAxMjwvWWVhcj48UmVj
TnVtPjQwPC9SZWNOdW0+PERpc3BsYXlUZXh0PigzOCwgMzkpPC9EaXNwbGF5VGV4dD48cmVjb3Jk
PjxyZWMtbnVtYmVyPjQwPC9yZWMtbnVtYmVyPjxmb3JlaWduLWtleXM+PGtleSBhcHA9IkVOIiBk
Yi1pZD0iMmR3dzIyNXB4cHdzMGdlejJkbXAwdGFjd3hmdHZzdDl6NXBmIiB0aW1lc3RhbXA9IjE1
ODA5NzkwMDYiPjQwPC9rZXk+PC9mb3JlaWduLWtleXM+PHJlZi10eXBlIG5hbWU9IkpvdXJuYWwg
QXJ0aWNsZSI+MTc8L3JlZi10eXBlPjxjb250cmlidXRvcnM+PGF1dGhvcnM+PGF1dGhvcj5DaGVu
LCBFLjwvYXV0aG9yPjxhdXRob3I+U3RhdWR0LCBMLiBNLjwvYXV0aG9yPjxhdXRob3I+R3JlZW4s
IEEuIFIuPC9hdXRob3I+PC9hdXRob3JzPjwvY29udHJpYnV0b3JzPjxhdXRoLWFkZHJlc3M+Q2Ft
YnJpZGdlIEluc3RpdHV0ZSBmb3IgTWVkaWNhbCBSZXNlYXJjaCwgVW5pdmVyc2l0eSBvZiBDYW1i
cmlkZ2UsIENhbWJyaWRnZSwgVUsuPC9hdXRoLWFkZHJlc3M+PHRpdGxlcz48dGl0bGU+SmFudXMg
a2luYXNlIGRlcmVndWxhdGlvbiBpbiBsZXVrZW1pYSBhbmQgbHltcGhvbWE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yOS00MTwvcGFnZXM+PHZvbHVtZT4zNjwv
dm9sdW1lPjxudW1iZXI+NDwvbnVtYmVyPjxlZGl0aW9uPjIwMTIvMDQvMjQ8L2VkaXRpb24+PGtl
eXdvcmRzPjxrZXl3b3JkPkFuaW1hbHM8L2tleXdvcmQ+PGtleXdvcmQ+Q2hyb21hdGluL21ldGFi
b2xpc208L2tleXdvcmQ+PGtleXdvcmQ+R2VuZXRpYyBQcmVkaXNwb3NpdGlvbiB0byBEaXNlYXNl
PC9rZXl3b3JkPjxrZXl3b3JkPkh1bWFuczwva2V5d29yZD48a2V5d29yZD5KYW51cyBLaW5hc2Vz
LypnZW5ldGljcy8qbWV0YWJvbGlzbTwva2V5d29yZD48a2V5d29yZD5MZXVrZW1pYS8qZ2VuZXRp
Y3MvbWV0YWJvbGlzbS9wYXRob2xvZ3k8L2tleXdvcmQ+PGtleXdvcmQ+THltcGhvbWEvKmdlbmV0
aWNzL21ldGFib2xpc20vcGF0aG9sb2d5PC9rZXl3b3JkPjxrZXl3b3JkPk1pY2U8L2tleXdvcmQ+
PGtleXdvcmQ+TXV0YXRpb248L2tleXdvcmQ+PGtleXdvcmQ+U2lnbmFsIFRyYW5zZHVjdGlvbi9n
ZW5ldGljczwva2V5d29yZD48L2tleXdvcmRzPjxkYXRlcz48eWVhcj4yMDEyPC95ZWFyPjxwdWIt
ZGF0ZXM+PGRhdGU+QXByIDIwPC9kYXRlPjwvcHViLWRhdGVzPjwvZGF0ZXM+PGlzYm4+MTA3NC03
NjEzPC9pc2JuPjxhY2Nlc3Npb24tbnVtPjIyNTIwODQ2PC9hY2Nlc3Npb24tbnVtPjx1cmxzPjwv
dXJscz48ZWxlY3Ryb25pYy1yZXNvdXJjZS1udW0+MTAuMTAxNi9qLmltbXVuaS4yMDEyLjAzLjAx
NzwvZWxlY3Ryb25pYy1yZXNvdXJjZS1udW0+PHJlbW90ZS1kYXRhYmFzZS1wcm92aWRlcj5OTE08
L3JlbW90ZS1kYXRhYmFzZS1wcm92aWRlcj48bGFuZ3VhZ2U+ZW5nPC9sYW5ndWFnZT48L3JlY29y
ZD48L0NpdGU+PENpdGU+PEF1dGhvcj5HcmVlbnBsYXRlPC9BdXRob3I+PFllYXI+MjAxODwvWWVh
cj48UmVjTnVtPjM5PC9SZWNOdW0+PHJlY29yZD48cmVjLW51bWJlcj4zOTwvcmVjLW51bWJlcj48
Zm9yZWlnbi1rZXlzPjxrZXkgYXBwPSJFTiIgZGItaWQ9IjJkd3cyMjVweHB3czBnZXoyZG1wMHRh
Y3d4ZnR2c3Q5ejVwZiIgdGltZXN0YW1wPSIxNTgwOTc4NTA5Ij4zOTwva2V5PjwvZm9yZWlnbi1r
ZXlzPjxyZWYtdHlwZSBuYW1lPSJKb3VybmFsIEFydGljbGUiPjE3PC9yZWYtdHlwZT48Y29udHJp
YnV0b3JzPjxhdXRob3JzPjxhdXRob3I+R3JlZW5wbGF0ZSwgQS48L2F1dGhvcj48YXV0aG9yPldh
bmcsIEsuPC9hdXRob3I+PGF1dGhvcj5UcmlwYXRoaSwgUi4gTS48L2F1dGhvcj48YXV0aG9yPlBh
bG1hLCBOLjwvYXV0aG9yPjxhdXRob3I+QWxpLCBTLiBNLjwvYXV0aG9yPjxhdXRob3I+U3RlcGhl
bnMsIFAuIEouPC9hdXRob3I+PGF1dGhvcj5NaWxsZXIsIFYuIEEuPC9hdXRob3I+PGF1dGhvcj5T
aHlyLCBZLjwvYXV0aG9yPjxhdXRob3I+R3VvLCBZLjwvYXV0aG9yPjxhdXRob3I+UmVkZHksIE4u
IE0uPC9hdXRob3I+PGF1dGhvcj5Lb3poYXlhLCBMLjwvYXV0aG9yPjxhdXRob3I+VW51dG1heiwg
RC48L2F1dGhvcj48YXV0aG9yPkNoZW4sIFguPC9hdXRob3I+PGF1dGhvcj5JcmlzaCwgSi4gTS48
L2F1dGhvcj48YXV0aG9yPkRhdmUsIFUuIFAuPC9hdXRob3I+PC9hdXRob3JzPjwvY29udHJpYnV0
b3JzPjxhdXRoLWFkZHJlc3M+VmFuZGVyYmlsdCBVbml2ZXJzaXR5IE1lZGljYWwgQ2VudGVyLCBO
YXNodmlsbGUsIFROLiYjeEQ7Rm91bmRhdGlvbiBNZWRpY2luZSwgQ2FtYnJpZGdlLCBNQS4gT3Jp
Z2ltZWQsIFNoYW5naGFpLCBDaGluYS4mI3hEO0ZvdW5kYXRpb24gTWVkaWNpbmUsIENhbWJyaWRn
ZSwgTUEuJiN4RDtKYWNrc29uIExhYm9yYXRvcnksIEZhcm1pbmd0b24sIENULiYjeEQ7VW5pdmVy
c2l0eSBvZiBXYXNoaW5ndG9uIE1lZGljYWwgQ2VudGVyLCBTZWF0dGxlLCBXQS4mI3hEO1IuTC4g
Um91ZGVidXNoIFZldGVyYW5zIEFmZmFpcnMgTWVkaWNhbCBDZW50ZXIgYW5kIEluZGlhbmEgVW5p
dmVyc2l0eSBTY2hvb2wgb2YgTWVkaWNpbmUsIEluZGlhbmFwb2xpcywgSU4uPC9hdXRoLWFkZHJl
c3M+PHRpdGxlcz48dGl0bGU+R2Vub21pYyBQcm9maWxpbmcgb2YgVC1DZWxsIE5lb3BsYXNtcyBS
ZXZlYWxzIEZyZXF1ZW50IEpBSzEgYW5kIEpBSzMgTXV0YXRpb25zIFdpdGggQ2xvbmFsIEV2YXNp
b24gRnJvbSBUYXJnZXRlZCBUaGVyYXBpZXM8L3RpdGxlPjxzZWNvbmRhcnktdGl0bGU+SkNPIFBy
ZWNpcyBPbmNvbDwvc2Vjb25kYXJ5LXRpdGxlPjxhbHQtdGl0bGU+SkNPIHByZWNpc2lvbiBvbmNv
bG9neTwvYWx0LXRpdGxlPjwvdGl0bGVzPjxwZXJpb2RpY2FsPjxmdWxsLXRpdGxlPkpDTyBQcmVj
aXMgT25jb2w8L2Z1bGwtdGl0bGU+PGFiYnItMT5KQ08gcHJlY2lzaW9uIG9uY29sb2d5PC9hYmJy
LTE+PC9wZXJpb2RpY2FsPjxhbHQtcGVyaW9kaWNhbD48ZnVsbC10aXRsZT5KQ08gUHJlY2lzIE9u
Y29sPC9mdWxsLXRpdGxlPjxhYmJyLTE+SkNPIHByZWNpc2lvbiBvbmNvbG9neTwvYWJici0xPjwv
YWx0LXBlcmlvZGljYWw+PHZvbHVtZT4yMDE4PC92b2x1bWU+PGVkaXRpb24+MjAxOC8wOC8wNzwv
ZWRpdGlvbj48ZGF0ZXM+PHllYXI+MjAxODwveWVhcj48L2RhdGVzPjxpc2JuPjI0NzMtNDI4NCAo
UHJpbnQpJiN4RDsyNDczLTQyODQ8L2lzYm4+PGFjY2Vzc2lvbi1udW0+MzAwNzkzODQ8L2FjY2Vz
c2lvbi1udW0+PHVybHM+PC91cmxzPjxjdXN0b20yPlBNQzYwNzIyNjY8L2N1c3RvbTI+PGN1c3Rv
bTY+TklITVM5ODA2MjE8L2N1c3RvbTY+PGVsZWN0cm9uaWMtcmVzb3VyY2UtbnVtPjEwLjEyMDAv
cG8uMTcuMDAwMTk8L2VsZWN0cm9uaWMtcmVzb3VyY2UtbnVtPjxyZW1vdGUtZGF0YWJhc2UtcHJv
dmlkZXI+TkxNPC9yZW1vdGUtZGF0YWJhc2UtcHJvdmlkZXI+PGxhbmd1YWdlPmVuZzwvbGFuZ3Vh
Z2U+PC9yZWNvcmQ+PC9DaXRlPjwvRW5kTm90ZT5=
</w:fldData>
        </w:fldChar>
      </w:r>
      <w:r w:rsidR="006B1D1C">
        <w:rPr>
          <w:rFonts w:ascii="Times New Roman" w:eastAsiaTheme="minorEastAsia" w:hAnsi="Times New Roman" w:cs="Times New Roman"/>
          <w:kern w:val="24"/>
          <w:sz w:val="24"/>
          <w:szCs w:val="24"/>
        </w:rPr>
        <w:instrText xml:space="preserve"> ADDIN EN.CITE </w:instrText>
      </w:r>
      <w:r w:rsidR="006B1D1C">
        <w:rPr>
          <w:rFonts w:ascii="Times New Roman" w:eastAsiaTheme="minorEastAsia" w:hAnsi="Times New Roman" w:cs="Times New Roman"/>
          <w:kern w:val="24"/>
          <w:sz w:val="24"/>
          <w:szCs w:val="24"/>
        </w:rPr>
        <w:fldChar w:fldCharType="begin">
          <w:fldData xml:space="preserve">PEVuZE5vdGU+PENpdGU+PEF1dGhvcj5DaGVuPC9BdXRob3I+PFllYXI+MjAxMjwvWWVhcj48UmVj
TnVtPjQwPC9SZWNOdW0+PERpc3BsYXlUZXh0PigzOCwgMzkpPC9EaXNwbGF5VGV4dD48cmVjb3Jk
PjxyZWMtbnVtYmVyPjQwPC9yZWMtbnVtYmVyPjxmb3JlaWduLWtleXM+PGtleSBhcHA9IkVOIiBk
Yi1pZD0iMmR3dzIyNXB4cHdzMGdlejJkbXAwdGFjd3hmdHZzdDl6NXBmIiB0aW1lc3RhbXA9IjE1
ODA5NzkwMDYiPjQwPC9rZXk+PC9mb3JlaWduLWtleXM+PHJlZi10eXBlIG5hbWU9IkpvdXJuYWwg
QXJ0aWNsZSI+MTc8L3JlZi10eXBlPjxjb250cmlidXRvcnM+PGF1dGhvcnM+PGF1dGhvcj5DaGVu
LCBFLjwvYXV0aG9yPjxhdXRob3I+U3RhdWR0LCBMLiBNLjwvYXV0aG9yPjxhdXRob3I+R3JlZW4s
IEEuIFIuPC9hdXRob3I+PC9hdXRob3JzPjwvY29udHJpYnV0b3JzPjxhdXRoLWFkZHJlc3M+Q2Ft
YnJpZGdlIEluc3RpdHV0ZSBmb3IgTWVkaWNhbCBSZXNlYXJjaCwgVW5pdmVyc2l0eSBvZiBDYW1i
cmlkZ2UsIENhbWJyaWRnZSwgVUsuPC9hdXRoLWFkZHJlc3M+PHRpdGxlcz48dGl0bGU+SmFudXMg
a2luYXNlIGRlcmVndWxhdGlvbiBpbiBsZXVrZW1pYSBhbmQgbHltcGhvbWE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yOS00MTwvcGFnZXM+PHZvbHVtZT4zNjwv
dm9sdW1lPjxudW1iZXI+NDwvbnVtYmVyPjxlZGl0aW9uPjIwMTIvMDQvMjQ8L2VkaXRpb24+PGtl
eXdvcmRzPjxrZXl3b3JkPkFuaW1hbHM8L2tleXdvcmQ+PGtleXdvcmQ+Q2hyb21hdGluL21ldGFi
b2xpc208L2tleXdvcmQ+PGtleXdvcmQ+R2VuZXRpYyBQcmVkaXNwb3NpdGlvbiB0byBEaXNlYXNl
PC9rZXl3b3JkPjxrZXl3b3JkPkh1bWFuczwva2V5d29yZD48a2V5d29yZD5KYW51cyBLaW5hc2Vz
LypnZW5ldGljcy8qbWV0YWJvbGlzbTwva2V5d29yZD48a2V5d29yZD5MZXVrZW1pYS8qZ2VuZXRp
Y3MvbWV0YWJvbGlzbS9wYXRob2xvZ3k8L2tleXdvcmQ+PGtleXdvcmQ+THltcGhvbWEvKmdlbmV0
aWNzL21ldGFib2xpc20vcGF0aG9sb2d5PC9rZXl3b3JkPjxrZXl3b3JkPk1pY2U8L2tleXdvcmQ+
PGtleXdvcmQ+TXV0YXRpb248L2tleXdvcmQ+PGtleXdvcmQ+U2lnbmFsIFRyYW5zZHVjdGlvbi9n
ZW5ldGljczwva2V5d29yZD48L2tleXdvcmRzPjxkYXRlcz48eWVhcj4yMDEyPC95ZWFyPjxwdWIt
ZGF0ZXM+PGRhdGU+QXByIDIwPC9kYXRlPjwvcHViLWRhdGVzPjwvZGF0ZXM+PGlzYm4+MTA3NC03
NjEzPC9pc2JuPjxhY2Nlc3Npb24tbnVtPjIyNTIwODQ2PC9hY2Nlc3Npb24tbnVtPjx1cmxzPjwv
dXJscz48ZWxlY3Ryb25pYy1yZXNvdXJjZS1udW0+MTAuMTAxNi9qLmltbXVuaS4yMDEyLjAzLjAx
NzwvZWxlY3Ryb25pYy1yZXNvdXJjZS1udW0+PHJlbW90ZS1kYXRhYmFzZS1wcm92aWRlcj5OTE08
L3JlbW90ZS1kYXRhYmFzZS1wcm92aWRlcj48bGFuZ3VhZ2U+ZW5nPC9sYW5ndWFnZT48L3JlY29y
ZD48L0NpdGU+PENpdGU+PEF1dGhvcj5HcmVlbnBsYXRlPC9BdXRob3I+PFllYXI+MjAxODwvWWVh
cj48UmVjTnVtPjM5PC9SZWNOdW0+PHJlY29yZD48cmVjLW51bWJlcj4zOTwvcmVjLW51bWJlcj48
Zm9yZWlnbi1rZXlzPjxrZXkgYXBwPSJFTiIgZGItaWQ9IjJkd3cyMjVweHB3czBnZXoyZG1wMHRh
Y3d4ZnR2c3Q5ejVwZiIgdGltZXN0YW1wPSIxNTgwOTc4NTA5Ij4zOTwva2V5PjwvZm9yZWlnbi1r
ZXlzPjxyZWYtdHlwZSBuYW1lPSJKb3VybmFsIEFydGljbGUiPjE3PC9yZWYtdHlwZT48Y29udHJp
YnV0b3JzPjxhdXRob3JzPjxhdXRob3I+R3JlZW5wbGF0ZSwgQS48L2F1dGhvcj48YXV0aG9yPldh
bmcsIEsuPC9hdXRob3I+PGF1dGhvcj5UcmlwYXRoaSwgUi4gTS48L2F1dGhvcj48YXV0aG9yPlBh
bG1hLCBOLjwvYXV0aG9yPjxhdXRob3I+QWxpLCBTLiBNLjwvYXV0aG9yPjxhdXRob3I+U3RlcGhl
bnMsIFAuIEouPC9hdXRob3I+PGF1dGhvcj5NaWxsZXIsIFYuIEEuPC9hdXRob3I+PGF1dGhvcj5T
aHlyLCBZLjwvYXV0aG9yPjxhdXRob3I+R3VvLCBZLjwvYXV0aG9yPjxhdXRob3I+UmVkZHksIE4u
IE0uPC9hdXRob3I+PGF1dGhvcj5Lb3poYXlhLCBMLjwvYXV0aG9yPjxhdXRob3I+VW51dG1heiwg
RC48L2F1dGhvcj48YXV0aG9yPkNoZW4sIFguPC9hdXRob3I+PGF1dGhvcj5JcmlzaCwgSi4gTS48
L2F1dGhvcj48YXV0aG9yPkRhdmUsIFUuIFAuPC9hdXRob3I+PC9hdXRob3JzPjwvY29udHJpYnV0
b3JzPjxhdXRoLWFkZHJlc3M+VmFuZGVyYmlsdCBVbml2ZXJzaXR5IE1lZGljYWwgQ2VudGVyLCBO
YXNodmlsbGUsIFROLiYjeEQ7Rm91bmRhdGlvbiBNZWRpY2luZSwgQ2FtYnJpZGdlLCBNQS4gT3Jp
Z2ltZWQsIFNoYW5naGFpLCBDaGluYS4mI3hEO0ZvdW5kYXRpb24gTWVkaWNpbmUsIENhbWJyaWRn
ZSwgTUEuJiN4RDtKYWNrc29uIExhYm9yYXRvcnksIEZhcm1pbmd0b24sIENULiYjeEQ7VW5pdmVy
c2l0eSBvZiBXYXNoaW5ndG9uIE1lZGljYWwgQ2VudGVyLCBTZWF0dGxlLCBXQS4mI3hEO1IuTC4g
Um91ZGVidXNoIFZldGVyYW5zIEFmZmFpcnMgTWVkaWNhbCBDZW50ZXIgYW5kIEluZGlhbmEgVW5p
dmVyc2l0eSBTY2hvb2wgb2YgTWVkaWNpbmUsIEluZGlhbmFwb2xpcywgSU4uPC9hdXRoLWFkZHJl
c3M+PHRpdGxlcz48dGl0bGU+R2Vub21pYyBQcm9maWxpbmcgb2YgVC1DZWxsIE5lb3BsYXNtcyBS
ZXZlYWxzIEZyZXF1ZW50IEpBSzEgYW5kIEpBSzMgTXV0YXRpb25zIFdpdGggQ2xvbmFsIEV2YXNp
b24gRnJvbSBUYXJnZXRlZCBUaGVyYXBpZXM8L3RpdGxlPjxzZWNvbmRhcnktdGl0bGU+SkNPIFBy
ZWNpcyBPbmNvbDwvc2Vjb25kYXJ5LXRpdGxlPjxhbHQtdGl0bGU+SkNPIHByZWNpc2lvbiBvbmNv
bG9neTwvYWx0LXRpdGxlPjwvdGl0bGVzPjxwZXJpb2RpY2FsPjxmdWxsLXRpdGxlPkpDTyBQcmVj
aXMgT25jb2w8L2Z1bGwtdGl0bGU+PGFiYnItMT5KQ08gcHJlY2lzaW9uIG9uY29sb2d5PC9hYmJy
LTE+PC9wZXJpb2RpY2FsPjxhbHQtcGVyaW9kaWNhbD48ZnVsbC10aXRsZT5KQ08gUHJlY2lzIE9u
Y29sPC9mdWxsLXRpdGxlPjxhYmJyLTE+SkNPIHByZWNpc2lvbiBvbmNvbG9neTwvYWJici0xPjwv
YWx0LXBlcmlvZGljYWw+PHZvbHVtZT4yMDE4PC92b2x1bWU+PGVkaXRpb24+MjAxOC8wOC8wNzwv
ZWRpdGlvbj48ZGF0ZXM+PHllYXI+MjAxODwveWVhcj48L2RhdGVzPjxpc2JuPjI0NzMtNDI4NCAo
UHJpbnQpJiN4RDsyNDczLTQyODQ8L2lzYm4+PGFjY2Vzc2lvbi1udW0+MzAwNzkzODQ8L2FjY2Vz
c2lvbi1udW0+PHVybHM+PC91cmxzPjxjdXN0b20yPlBNQzYwNzIyNjY8L2N1c3RvbTI+PGN1c3Rv
bTY+TklITVM5ODA2MjE8L2N1c3RvbTY+PGVsZWN0cm9uaWMtcmVzb3VyY2UtbnVtPjEwLjEyMDAv
cG8uMTcuMDAwMTk8L2VsZWN0cm9uaWMtcmVzb3VyY2UtbnVtPjxyZW1vdGUtZGF0YWJhc2UtcHJv
dmlkZXI+TkxNPC9yZW1vdGUtZGF0YWJhc2UtcHJvdmlkZXI+PGxhbmd1YWdlPmVuZzwvbGFuZ3Vh
Z2U+PC9yZWNvcmQ+PC9DaXRlPjwvRW5kTm90ZT5=
</w:fldData>
        </w:fldChar>
      </w:r>
      <w:r w:rsidR="006B1D1C">
        <w:rPr>
          <w:rFonts w:ascii="Times New Roman" w:eastAsiaTheme="minorEastAsia" w:hAnsi="Times New Roman" w:cs="Times New Roman"/>
          <w:kern w:val="24"/>
          <w:sz w:val="24"/>
          <w:szCs w:val="24"/>
        </w:rPr>
        <w:instrText xml:space="preserve"> ADDIN EN.CITE.DATA </w:instrText>
      </w:r>
      <w:r w:rsidR="006B1D1C">
        <w:rPr>
          <w:rFonts w:ascii="Times New Roman" w:eastAsiaTheme="minorEastAsia" w:hAnsi="Times New Roman" w:cs="Times New Roman"/>
          <w:kern w:val="24"/>
          <w:sz w:val="24"/>
          <w:szCs w:val="24"/>
        </w:rPr>
      </w:r>
      <w:r w:rsidR="006B1D1C">
        <w:rPr>
          <w:rFonts w:ascii="Times New Roman" w:eastAsiaTheme="minorEastAsia" w:hAnsi="Times New Roman" w:cs="Times New Roman"/>
          <w:kern w:val="24"/>
          <w:sz w:val="24"/>
          <w:szCs w:val="24"/>
        </w:rPr>
        <w:fldChar w:fldCharType="end"/>
      </w:r>
      <w:r w:rsidR="005B6F34" w:rsidRPr="009B1DD2">
        <w:rPr>
          <w:rFonts w:ascii="Times New Roman" w:eastAsiaTheme="minorEastAsia" w:hAnsi="Times New Roman" w:cs="Times New Roman"/>
          <w:kern w:val="24"/>
          <w:sz w:val="24"/>
          <w:szCs w:val="24"/>
        </w:rPr>
        <w:fldChar w:fldCharType="separate"/>
      </w:r>
      <w:r w:rsidR="006B1D1C">
        <w:rPr>
          <w:rFonts w:ascii="Times New Roman" w:eastAsiaTheme="minorEastAsia" w:hAnsi="Times New Roman" w:cs="Times New Roman"/>
          <w:noProof/>
          <w:kern w:val="24"/>
          <w:sz w:val="24"/>
          <w:szCs w:val="24"/>
        </w:rPr>
        <w:t>(38, 39)</w:t>
      </w:r>
      <w:r w:rsidR="005B6F34" w:rsidRPr="009B1DD2">
        <w:rPr>
          <w:rFonts w:ascii="Times New Roman" w:eastAsiaTheme="minorEastAsia" w:hAnsi="Times New Roman" w:cs="Times New Roman"/>
          <w:kern w:val="24"/>
          <w:sz w:val="24"/>
          <w:szCs w:val="24"/>
        </w:rPr>
        <w:fldChar w:fldCharType="end"/>
      </w:r>
      <w:r w:rsidR="005B6F34" w:rsidRPr="009B1DD2">
        <w:rPr>
          <w:rFonts w:ascii="Times New Roman" w:eastAsiaTheme="minorEastAsia" w:hAnsi="Times New Roman" w:cs="Times New Roman"/>
          <w:kern w:val="24"/>
          <w:sz w:val="24"/>
          <w:szCs w:val="24"/>
        </w:rPr>
        <w:t>.</w:t>
      </w:r>
      <w:r w:rsidR="00B54ECA" w:rsidRPr="009B1DD2">
        <w:rPr>
          <w:rFonts w:ascii="Times New Roman" w:eastAsiaTheme="minorEastAsia" w:hAnsi="Times New Roman" w:cs="Times New Roman"/>
          <w:kern w:val="24"/>
          <w:sz w:val="24"/>
          <w:szCs w:val="24"/>
        </w:rPr>
        <w:t xml:space="preserve"> In addition JAK3-STAT5A signalling induced by IL-2 is critical for T-cell proliferation</w:t>
      </w:r>
      <w:r w:rsidR="00A5677F" w:rsidRPr="009B1DD2">
        <w:rPr>
          <w:rFonts w:ascii="Times New Roman" w:eastAsiaTheme="minorEastAsia" w:hAnsi="Times New Roman" w:cs="Times New Roman"/>
          <w:kern w:val="24"/>
          <w:sz w:val="24"/>
          <w:szCs w:val="24"/>
        </w:rPr>
        <w:t xml:space="preserve"> </w:t>
      </w:r>
      <w:r w:rsidR="00A5677F" w:rsidRPr="009B1DD2">
        <w:rPr>
          <w:rFonts w:ascii="Times New Roman" w:eastAsiaTheme="minorEastAsia" w:hAnsi="Times New Roman" w:cs="Times New Roman"/>
          <w:kern w:val="24"/>
          <w:sz w:val="24"/>
          <w:szCs w:val="24"/>
        </w:rPr>
        <w:fldChar w:fldCharType="begin">
          <w:fldData xml:space="preserve">PEVuZE5vdGU+PENpdGU+PEF1dGhvcj5DaGVuPC9BdXRob3I+PFllYXI+MjAxMjwvWWVhcj48UmVj
TnVtPjQwPC9SZWNOdW0+PERpc3BsYXlUZXh0PigzOCwgNDApPC9EaXNwbGF5VGV4dD48cmVjb3Jk
PjxyZWMtbnVtYmVyPjQwPC9yZWMtbnVtYmVyPjxmb3JlaWduLWtleXM+PGtleSBhcHA9IkVOIiBk
Yi1pZD0iMmR3dzIyNXB4cHdzMGdlejJkbXAwdGFjd3hmdHZzdDl6NXBmIiB0aW1lc3RhbXA9IjE1
ODA5NzkwMDYiPjQwPC9rZXk+PC9mb3JlaWduLWtleXM+PHJlZi10eXBlIG5hbWU9IkpvdXJuYWwg
QXJ0aWNsZSI+MTc8L3JlZi10eXBlPjxjb250cmlidXRvcnM+PGF1dGhvcnM+PGF1dGhvcj5DaGVu
LCBFLjwvYXV0aG9yPjxhdXRob3I+U3RhdWR0LCBMLiBNLjwvYXV0aG9yPjxhdXRob3I+R3JlZW4s
IEEuIFIuPC9hdXRob3I+PC9hdXRob3JzPjwvY29udHJpYnV0b3JzPjxhdXRoLWFkZHJlc3M+Q2Ft
YnJpZGdlIEluc3RpdHV0ZSBmb3IgTWVkaWNhbCBSZXNlYXJjaCwgVW5pdmVyc2l0eSBvZiBDYW1i
cmlkZ2UsIENhbWJyaWRnZSwgVUsuPC9hdXRoLWFkZHJlc3M+PHRpdGxlcz48dGl0bGU+SmFudXMg
a2luYXNlIGRlcmVndWxhdGlvbiBpbiBsZXVrZW1pYSBhbmQgbHltcGhvbWE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yOS00MTwvcGFnZXM+PHZvbHVtZT4zNjwv
dm9sdW1lPjxudW1iZXI+NDwvbnVtYmVyPjxlZGl0aW9uPjIwMTIvMDQvMjQ8L2VkaXRpb24+PGtl
eXdvcmRzPjxrZXl3b3JkPkFuaW1hbHM8L2tleXdvcmQ+PGtleXdvcmQ+Q2hyb21hdGluL21ldGFi
b2xpc208L2tleXdvcmQ+PGtleXdvcmQ+R2VuZXRpYyBQcmVkaXNwb3NpdGlvbiB0byBEaXNlYXNl
PC9rZXl3b3JkPjxrZXl3b3JkPkh1bWFuczwva2V5d29yZD48a2V5d29yZD5KYW51cyBLaW5hc2Vz
LypnZW5ldGljcy8qbWV0YWJvbGlzbTwva2V5d29yZD48a2V5d29yZD5MZXVrZW1pYS8qZ2VuZXRp
Y3MvbWV0YWJvbGlzbS9wYXRob2xvZ3k8L2tleXdvcmQ+PGtleXdvcmQ+THltcGhvbWEvKmdlbmV0
aWNzL21ldGFib2xpc20vcGF0aG9sb2d5PC9rZXl3b3JkPjxrZXl3b3JkPk1pY2U8L2tleXdvcmQ+
PGtleXdvcmQ+TXV0YXRpb248L2tleXdvcmQ+PGtleXdvcmQ+U2lnbmFsIFRyYW5zZHVjdGlvbi9n
ZW5ldGljczwva2V5d29yZD48L2tleXdvcmRzPjxkYXRlcz48eWVhcj4yMDEyPC95ZWFyPjxwdWIt
ZGF0ZXM+PGRhdGU+QXByIDIwPC9kYXRlPjwvcHViLWRhdGVzPjwvZGF0ZXM+PGlzYm4+MTA3NC03
NjEzPC9pc2JuPjxhY2Nlc3Npb24tbnVtPjIyNTIwODQ2PC9hY2Nlc3Npb24tbnVtPjx1cmxzPjwv
dXJscz48ZWxlY3Ryb25pYy1yZXNvdXJjZS1udW0+MTAuMTAxNi9qLmltbXVuaS4yMDEyLjAzLjAx
NzwvZWxlY3Ryb25pYy1yZXNvdXJjZS1udW0+PHJlbW90ZS1kYXRhYmFzZS1wcm92aWRlcj5OTE08
L3JlbW90ZS1kYXRhYmFzZS1wcm92aWRlcj48bGFuZ3VhZ2U+ZW5nPC9sYW5ndWFnZT48L3JlY29y
ZD48L0NpdGU+PENpdGU+PEF1dGhvcj5CaXRhcjwvQXV0aG9yPjxZZWFyPjIwMTk8L1llYXI+PFJl
Y051bT40MTwvUmVjTnVtPjxyZWNvcmQ+PHJlYy1udW1iZXI+NDE8L3JlYy1udW1iZXI+PGZvcmVp
Z24ta2V5cz48a2V5IGFwcD0iRU4iIGRiLWlkPSIyZHd3MjI1cHhwd3MwZ2V6MmRtcDB0YWN3eGZ0
dnN0OXo1cGYiIHRpbWVzdGFtcD0iMTU4MDk3OTQyNCI+NDE8L2tleT48L2ZvcmVpZ24ta2V5cz48
cmVmLXR5cGUgbmFtZT0iSm91cm5hbCBBcnRpY2xlIj4xNzwvcmVmLXR5cGU+PGNvbnRyaWJ1dG9y
cz48YXV0aG9ycz48YXV0aG9yPkJpdGFyLCBNLjwvYXV0aG9yPjxhdXRob3I+Qm9sZHQsIEEuPC9h
dXRob3I+PGF1dGhvcj5GcmVpdGFnLCBNLiBULjwvYXV0aG9yPjxhdXRob3I+R3J1aG4sIEIuPC9h
dXRob3I+PGF1dGhvcj5Lb2hsLCBVLjwvYXV0aG9yPjxhdXRob3I+U2FjaywgVS48L2F1dGhvcj48
L2F1dGhvcnM+PC9jb250cmlidXRvcnM+PGF1dGgtYWRkcmVzcz5NZWRpY2FsIEZhY3VsdHksIElu
c3RpdHV0ZSBvZiBDbGluaWNhbCBJbW11bm9sb2d5LCBVbml2ZXJzaXR5IG9mIExlaXB6aWcsIExl
aXB6aWcsIEdlcm1hbnkuJiN4RDtEZXBhcnRtZW50IG9mIFBlZGlhdHJpY3MsIEplbmEgVW5pdmVy
c2l0eSBIb3NwaXRhbCwgSmVuYSwgR2VybWFueS4mI3hEO0hhbm5vdmVyIE1lZGljYWwgU2Nob29s
LCBJbnN0aXR1dGUgb2YgQ2VsbHVsYXIgVGhlcmFwZXV0aWNzLCBIYW5ub3ZlciwgR2VybWFueS4m
I3hEO0ZyYXVuaG9mZXIgSW5zdGl0dXRlIGZvciBJbW11bm9sb2d5IGFuZCBDZWxsIFRoZXJhcHkg
KElaSSksIExlaXB6aWcsIEdlcm1hbnkuPC9hdXRoLWFkZHJlc3M+PHRpdGxlcz48dGl0bGU+RXZh
bHVhdGluZyBTVEFUNSBQaG9zcGhvcnlsYXRpb24gYXMgYSBNZWFuIHRvIEFzc2VzcyBUIENlbGwg
UHJvbGlmZXJhdGlvbj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IyPC9wYWdlcz48dm9sdW1lPjEwPC92b2x1bWU+PGVkaXRpb24+MjAxOS8wNC8yNzwvZWRp
dGlvbj48a2V5d29yZHM+PGtleXdvcmQ+Q2QyNTwva2V5d29yZD48a2V5d29yZD5TVEFUNSBhY3Rp
dmF0aW9uPC9rZXl3b3JkPjxrZXl3b3JkPlQgY2VsbCBhY3RpdmF0aW9uPC9rZXl3b3JkPjxrZXl3
b3JkPlQgY2VsbCBwcm9saWZlcmF0aW9uPC9rZXl3b3JkPjxrZXl3b3JkPmZsb3cgY3l0b21ldHJ5
PC9rZXl3b3JkPjwva2V5d29yZHM+PGRhdGVzPjx5ZWFyPjIwMTk8L3llYXI+PC9kYXRlcz48aXNi
bj4xNjY0LTMyMjQ8L2lzYm4+PGFjY2Vzc2lvbi1udW0+MzEwMjQ1NTQ8L2FjY2Vzc2lvbi1udW0+
PHVybHM+PC91cmxzPjxjdXN0b20yPlBNQzY0NjA4ODM8L2N1c3RvbTI+PGVsZWN0cm9uaWMtcmVz
b3VyY2UtbnVtPjEwLjMzODkvZmltbXUuMjAxOS4wMDcyMjwvZWxlY3Ryb25pYy1yZXNvdXJjZS1u
dW0+PHJlbW90ZS1kYXRhYmFzZS1wcm92aWRlcj5OTE08L3JlbW90ZS1kYXRhYmFzZS1wcm92aWRl
cj48bGFuZ3VhZ2U+ZW5nPC9sYW5ndWFnZT48L3JlY29yZD48L0NpdGU+PC9FbmROb3RlPgB=
</w:fldData>
        </w:fldChar>
      </w:r>
      <w:r w:rsidR="006B1D1C">
        <w:rPr>
          <w:rFonts w:ascii="Times New Roman" w:eastAsiaTheme="minorEastAsia" w:hAnsi="Times New Roman" w:cs="Times New Roman"/>
          <w:kern w:val="24"/>
          <w:sz w:val="24"/>
          <w:szCs w:val="24"/>
        </w:rPr>
        <w:instrText xml:space="preserve"> ADDIN EN.CITE </w:instrText>
      </w:r>
      <w:r w:rsidR="006B1D1C">
        <w:rPr>
          <w:rFonts w:ascii="Times New Roman" w:eastAsiaTheme="minorEastAsia" w:hAnsi="Times New Roman" w:cs="Times New Roman"/>
          <w:kern w:val="24"/>
          <w:sz w:val="24"/>
          <w:szCs w:val="24"/>
        </w:rPr>
        <w:fldChar w:fldCharType="begin">
          <w:fldData xml:space="preserve">PEVuZE5vdGU+PENpdGU+PEF1dGhvcj5DaGVuPC9BdXRob3I+PFllYXI+MjAxMjwvWWVhcj48UmVj
TnVtPjQwPC9SZWNOdW0+PERpc3BsYXlUZXh0PigzOCwgNDApPC9EaXNwbGF5VGV4dD48cmVjb3Jk
PjxyZWMtbnVtYmVyPjQwPC9yZWMtbnVtYmVyPjxmb3JlaWduLWtleXM+PGtleSBhcHA9IkVOIiBk
Yi1pZD0iMmR3dzIyNXB4cHdzMGdlejJkbXAwdGFjd3hmdHZzdDl6NXBmIiB0aW1lc3RhbXA9IjE1
ODA5NzkwMDYiPjQwPC9rZXk+PC9mb3JlaWduLWtleXM+PHJlZi10eXBlIG5hbWU9IkpvdXJuYWwg
QXJ0aWNsZSI+MTc8L3JlZi10eXBlPjxjb250cmlidXRvcnM+PGF1dGhvcnM+PGF1dGhvcj5DaGVu
LCBFLjwvYXV0aG9yPjxhdXRob3I+U3RhdWR0LCBMLiBNLjwvYXV0aG9yPjxhdXRob3I+R3JlZW4s
IEEuIFIuPC9hdXRob3I+PC9hdXRob3JzPjwvY29udHJpYnV0b3JzPjxhdXRoLWFkZHJlc3M+Q2Ft
YnJpZGdlIEluc3RpdHV0ZSBmb3IgTWVkaWNhbCBSZXNlYXJjaCwgVW5pdmVyc2l0eSBvZiBDYW1i
cmlkZ2UsIENhbWJyaWRnZSwgVUsuPC9hdXRoLWFkZHJlc3M+PHRpdGxlcz48dGl0bGU+SmFudXMg
a2luYXNlIGRlcmVndWxhdGlvbiBpbiBsZXVrZW1pYSBhbmQgbHltcGhvbWE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yOS00MTwvcGFnZXM+PHZvbHVtZT4zNjwv
dm9sdW1lPjxudW1iZXI+NDwvbnVtYmVyPjxlZGl0aW9uPjIwMTIvMDQvMjQ8L2VkaXRpb24+PGtl
eXdvcmRzPjxrZXl3b3JkPkFuaW1hbHM8L2tleXdvcmQ+PGtleXdvcmQ+Q2hyb21hdGluL21ldGFi
b2xpc208L2tleXdvcmQ+PGtleXdvcmQ+R2VuZXRpYyBQcmVkaXNwb3NpdGlvbiB0byBEaXNlYXNl
PC9rZXl3b3JkPjxrZXl3b3JkPkh1bWFuczwva2V5d29yZD48a2V5d29yZD5KYW51cyBLaW5hc2Vz
LypnZW5ldGljcy8qbWV0YWJvbGlzbTwva2V5d29yZD48a2V5d29yZD5MZXVrZW1pYS8qZ2VuZXRp
Y3MvbWV0YWJvbGlzbS9wYXRob2xvZ3k8L2tleXdvcmQ+PGtleXdvcmQ+THltcGhvbWEvKmdlbmV0
aWNzL21ldGFib2xpc20vcGF0aG9sb2d5PC9rZXl3b3JkPjxrZXl3b3JkPk1pY2U8L2tleXdvcmQ+
PGtleXdvcmQ+TXV0YXRpb248L2tleXdvcmQ+PGtleXdvcmQ+U2lnbmFsIFRyYW5zZHVjdGlvbi9n
ZW5ldGljczwva2V5d29yZD48L2tleXdvcmRzPjxkYXRlcz48eWVhcj4yMDEyPC95ZWFyPjxwdWIt
ZGF0ZXM+PGRhdGU+QXByIDIwPC9kYXRlPjwvcHViLWRhdGVzPjwvZGF0ZXM+PGlzYm4+MTA3NC03
NjEzPC9pc2JuPjxhY2Nlc3Npb24tbnVtPjIyNTIwODQ2PC9hY2Nlc3Npb24tbnVtPjx1cmxzPjwv
dXJscz48ZWxlY3Ryb25pYy1yZXNvdXJjZS1udW0+MTAuMTAxNi9qLmltbXVuaS4yMDEyLjAzLjAx
NzwvZWxlY3Ryb25pYy1yZXNvdXJjZS1udW0+PHJlbW90ZS1kYXRhYmFzZS1wcm92aWRlcj5OTE08
L3JlbW90ZS1kYXRhYmFzZS1wcm92aWRlcj48bGFuZ3VhZ2U+ZW5nPC9sYW5ndWFnZT48L3JlY29y
ZD48L0NpdGU+PENpdGU+PEF1dGhvcj5CaXRhcjwvQXV0aG9yPjxZZWFyPjIwMTk8L1llYXI+PFJl
Y051bT40MTwvUmVjTnVtPjxyZWNvcmQ+PHJlYy1udW1iZXI+NDE8L3JlYy1udW1iZXI+PGZvcmVp
Z24ta2V5cz48a2V5IGFwcD0iRU4iIGRiLWlkPSIyZHd3MjI1cHhwd3MwZ2V6MmRtcDB0YWN3eGZ0
dnN0OXo1cGYiIHRpbWVzdGFtcD0iMTU4MDk3OTQyNCI+NDE8L2tleT48L2ZvcmVpZ24ta2V5cz48
cmVmLXR5cGUgbmFtZT0iSm91cm5hbCBBcnRpY2xlIj4xNzwvcmVmLXR5cGU+PGNvbnRyaWJ1dG9y
cz48YXV0aG9ycz48YXV0aG9yPkJpdGFyLCBNLjwvYXV0aG9yPjxhdXRob3I+Qm9sZHQsIEEuPC9h
dXRob3I+PGF1dGhvcj5GcmVpdGFnLCBNLiBULjwvYXV0aG9yPjxhdXRob3I+R3J1aG4sIEIuPC9h
dXRob3I+PGF1dGhvcj5Lb2hsLCBVLjwvYXV0aG9yPjxhdXRob3I+U2FjaywgVS48L2F1dGhvcj48
L2F1dGhvcnM+PC9jb250cmlidXRvcnM+PGF1dGgtYWRkcmVzcz5NZWRpY2FsIEZhY3VsdHksIElu
c3RpdHV0ZSBvZiBDbGluaWNhbCBJbW11bm9sb2d5LCBVbml2ZXJzaXR5IG9mIExlaXB6aWcsIExl
aXB6aWcsIEdlcm1hbnkuJiN4RDtEZXBhcnRtZW50IG9mIFBlZGlhdHJpY3MsIEplbmEgVW5pdmVy
c2l0eSBIb3NwaXRhbCwgSmVuYSwgR2VybWFueS4mI3hEO0hhbm5vdmVyIE1lZGljYWwgU2Nob29s
LCBJbnN0aXR1dGUgb2YgQ2VsbHVsYXIgVGhlcmFwZXV0aWNzLCBIYW5ub3ZlciwgR2VybWFueS4m
I3hEO0ZyYXVuaG9mZXIgSW5zdGl0dXRlIGZvciBJbW11bm9sb2d5IGFuZCBDZWxsIFRoZXJhcHkg
KElaSSksIExlaXB6aWcsIEdlcm1hbnkuPC9hdXRoLWFkZHJlc3M+PHRpdGxlcz48dGl0bGU+RXZh
bHVhdGluZyBTVEFUNSBQaG9zcGhvcnlsYXRpb24gYXMgYSBNZWFuIHRvIEFzc2VzcyBUIENlbGwg
UHJvbGlmZXJhdGlvbj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IyPC9wYWdlcz48dm9sdW1lPjEwPC92b2x1bWU+PGVkaXRpb24+MjAxOS8wNC8yNzwvZWRp
dGlvbj48a2V5d29yZHM+PGtleXdvcmQ+Q2QyNTwva2V5d29yZD48a2V5d29yZD5TVEFUNSBhY3Rp
dmF0aW9uPC9rZXl3b3JkPjxrZXl3b3JkPlQgY2VsbCBhY3RpdmF0aW9uPC9rZXl3b3JkPjxrZXl3
b3JkPlQgY2VsbCBwcm9saWZlcmF0aW9uPC9rZXl3b3JkPjxrZXl3b3JkPmZsb3cgY3l0b21ldHJ5
PC9rZXl3b3JkPjwva2V5d29yZHM+PGRhdGVzPjx5ZWFyPjIwMTk8L3llYXI+PC9kYXRlcz48aXNi
bj4xNjY0LTMyMjQ8L2lzYm4+PGFjY2Vzc2lvbi1udW0+MzEwMjQ1NTQ8L2FjY2Vzc2lvbi1udW0+
PHVybHM+PC91cmxzPjxjdXN0b20yPlBNQzY0NjA4ODM8L2N1c3RvbTI+PGVsZWN0cm9uaWMtcmVz
b3VyY2UtbnVtPjEwLjMzODkvZmltbXUuMjAxOS4wMDcyMjwvZWxlY3Ryb25pYy1yZXNvdXJjZS1u
dW0+PHJlbW90ZS1kYXRhYmFzZS1wcm92aWRlcj5OTE08L3JlbW90ZS1kYXRhYmFzZS1wcm92aWRl
cj48bGFuZ3VhZ2U+ZW5nPC9sYW5ndWFnZT48L3JlY29yZD48L0NpdGU+PC9FbmROb3RlPgB=
</w:fldData>
        </w:fldChar>
      </w:r>
      <w:r w:rsidR="006B1D1C">
        <w:rPr>
          <w:rFonts w:ascii="Times New Roman" w:eastAsiaTheme="minorEastAsia" w:hAnsi="Times New Roman" w:cs="Times New Roman"/>
          <w:kern w:val="24"/>
          <w:sz w:val="24"/>
          <w:szCs w:val="24"/>
        </w:rPr>
        <w:instrText xml:space="preserve"> ADDIN EN.CITE.DATA </w:instrText>
      </w:r>
      <w:r w:rsidR="006B1D1C">
        <w:rPr>
          <w:rFonts w:ascii="Times New Roman" w:eastAsiaTheme="minorEastAsia" w:hAnsi="Times New Roman" w:cs="Times New Roman"/>
          <w:kern w:val="24"/>
          <w:sz w:val="24"/>
          <w:szCs w:val="24"/>
        </w:rPr>
      </w:r>
      <w:r w:rsidR="006B1D1C">
        <w:rPr>
          <w:rFonts w:ascii="Times New Roman" w:eastAsiaTheme="minorEastAsia" w:hAnsi="Times New Roman" w:cs="Times New Roman"/>
          <w:kern w:val="24"/>
          <w:sz w:val="24"/>
          <w:szCs w:val="24"/>
        </w:rPr>
        <w:fldChar w:fldCharType="end"/>
      </w:r>
      <w:r w:rsidR="00A5677F" w:rsidRPr="009B1DD2">
        <w:rPr>
          <w:rFonts w:ascii="Times New Roman" w:eastAsiaTheme="minorEastAsia" w:hAnsi="Times New Roman" w:cs="Times New Roman"/>
          <w:kern w:val="24"/>
          <w:sz w:val="24"/>
          <w:szCs w:val="24"/>
        </w:rPr>
        <w:fldChar w:fldCharType="separate"/>
      </w:r>
      <w:r w:rsidR="006B1D1C">
        <w:rPr>
          <w:rFonts w:ascii="Times New Roman" w:eastAsiaTheme="minorEastAsia" w:hAnsi="Times New Roman" w:cs="Times New Roman"/>
          <w:noProof/>
          <w:kern w:val="24"/>
          <w:sz w:val="24"/>
          <w:szCs w:val="24"/>
        </w:rPr>
        <w:t>(38, 40)</w:t>
      </w:r>
      <w:r w:rsidR="00A5677F" w:rsidRPr="009B1DD2">
        <w:rPr>
          <w:rFonts w:ascii="Times New Roman" w:eastAsiaTheme="minorEastAsia" w:hAnsi="Times New Roman" w:cs="Times New Roman"/>
          <w:kern w:val="24"/>
          <w:sz w:val="24"/>
          <w:szCs w:val="24"/>
        </w:rPr>
        <w:fldChar w:fldCharType="end"/>
      </w:r>
      <w:r w:rsidR="00B54ECA" w:rsidRPr="009B1DD2">
        <w:rPr>
          <w:rFonts w:ascii="Times New Roman" w:eastAsiaTheme="minorEastAsia" w:hAnsi="Times New Roman" w:cs="Times New Roman"/>
          <w:kern w:val="24"/>
          <w:sz w:val="24"/>
          <w:szCs w:val="24"/>
        </w:rPr>
        <w:t>.</w:t>
      </w:r>
      <w:r w:rsidR="00B54ECA" w:rsidRPr="009B1DD2">
        <w:rPr>
          <w:rFonts w:ascii="Times New Roman" w:hAnsi="Times New Roman" w:cs="Times New Roman"/>
          <w:sz w:val="24"/>
          <w:szCs w:val="24"/>
          <w:lang w:val="en"/>
        </w:rPr>
        <w:t xml:space="preserve"> </w:t>
      </w:r>
      <w:r w:rsidR="0098098F" w:rsidRPr="009B1DD2">
        <w:rPr>
          <w:rFonts w:ascii="Times New Roman" w:hAnsi="Times New Roman" w:cs="Times New Roman"/>
          <w:sz w:val="24"/>
          <w:szCs w:val="24"/>
          <w:lang w:val="en"/>
        </w:rPr>
        <w:t xml:space="preserve"> </w:t>
      </w:r>
      <w:r w:rsidR="00BE334D">
        <w:rPr>
          <w:rFonts w:ascii="Times New Roman" w:hAnsi="Times New Roman" w:cs="Times New Roman"/>
          <w:sz w:val="24"/>
          <w:szCs w:val="24"/>
          <w:lang w:val="en"/>
        </w:rPr>
        <w:t>A</w:t>
      </w:r>
      <w:r w:rsidR="00407611" w:rsidRPr="009B1DD2">
        <w:rPr>
          <w:rFonts w:ascii="Times New Roman" w:eastAsiaTheme="minorEastAsia" w:hAnsi="Times New Roman" w:cs="Times New Roman"/>
          <w:kern w:val="24"/>
          <w:sz w:val="24"/>
          <w:szCs w:val="24"/>
        </w:rPr>
        <w:t>ctivator of</w:t>
      </w:r>
      <w:r w:rsidR="0098098F" w:rsidRPr="009B1DD2">
        <w:rPr>
          <w:rFonts w:ascii="Times New Roman" w:eastAsiaTheme="minorEastAsia" w:hAnsi="Times New Roman" w:cs="Times New Roman"/>
          <w:kern w:val="24"/>
          <w:sz w:val="24"/>
          <w:szCs w:val="24"/>
        </w:rPr>
        <w:t xml:space="preserve"> 90kDa heat shock protein ATPase homolog 1 activates HSP90AA1 resulting in an increase in chaperone activity</w:t>
      </w:r>
      <w:r w:rsidR="00E33D99" w:rsidRPr="009B1DD2">
        <w:rPr>
          <w:rFonts w:ascii="Times New Roman" w:eastAsiaTheme="minorEastAsia" w:hAnsi="Times New Roman" w:cs="Times New Roman"/>
          <w:kern w:val="24"/>
          <w:sz w:val="24"/>
          <w:szCs w:val="24"/>
        </w:rPr>
        <w:t xml:space="preserve"> and </w:t>
      </w:r>
      <w:r w:rsidR="0098098F" w:rsidRPr="009B1DD2">
        <w:rPr>
          <w:rFonts w:ascii="Times New Roman" w:eastAsiaTheme="minorEastAsia" w:hAnsi="Times New Roman" w:cs="Times New Roman"/>
          <w:kern w:val="24"/>
          <w:sz w:val="24"/>
          <w:szCs w:val="24"/>
        </w:rPr>
        <w:t>plays a critical role in the regulation of  phenotype and function of  human T-cells</w:t>
      </w:r>
      <w:r w:rsidR="00E33D99" w:rsidRPr="009B1DD2">
        <w:rPr>
          <w:rFonts w:ascii="Times New Roman" w:eastAsiaTheme="minorEastAsia" w:hAnsi="Times New Roman" w:cs="Times New Roman"/>
          <w:kern w:val="24"/>
          <w:sz w:val="24"/>
          <w:szCs w:val="24"/>
        </w:rPr>
        <w:t xml:space="preserve"> </w:t>
      </w:r>
      <w:r w:rsidR="00E33D99" w:rsidRPr="009B1DD2">
        <w:rPr>
          <w:rFonts w:ascii="Times New Roman" w:eastAsiaTheme="minorEastAsia" w:hAnsi="Times New Roman" w:cs="Times New Roman"/>
          <w:kern w:val="24"/>
          <w:sz w:val="24"/>
          <w:szCs w:val="24"/>
        </w:rPr>
        <w:fldChar w:fldCharType="begin">
          <w:fldData xml:space="preserve">PEVuZE5vdGU+PENpdGU+PEF1dGhvcj5CYWU8L0F1dGhvcj48WWVhcj4yMDEzPC9ZZWFyPjxSZWNO
dW0+NDI8L1JlY051bT48RGlzcGxheVRleHQ+KDQxKTwvRGlzcGxheVRleHQ+PHJlY29yZD48cmVj
LW51bWJlcj40MjwvcmVjLW51bWJlcj48Zm9yZWlnbi1rZXlzPjxrZXkgYXBwPSJFTiIgZGItaWQ9
IjJkd3cyMjVweHB3czBnZXoyZG1wMHRhY3d4ZnR2c3Q5ejVwZiIgdGltZXN0YW1wPSIxNTgxMDMw
MjE1Ij40Mjwva2V5PjwvZm9yZWlnbi1rZXlzPjxyZWYtdHlwZSBuYW1lPSJKb3VybmFsIEFydGlj
bGUiPjE3PC9yZWYtdHlwZT48Y29udHJpYnV0b3JzPjxhdXRob3JzPjxhdXRob3I+QmFlLCBKLjwv
YXV0aG9yPjxhdXRob3I+TXVuc2hpLCBBLjwvYXV0aG9yPjxhdXRob3I+TGksIEMuPC9hdXRob3I+
PGF1dGhvcj5TYW11ciwgTS48L2F1dGhvcj48YXV0aG9yPlByYWJoYWxhLCBSLjwvYXV0aG9yPjxh
dXRob3I+TWl0c2lhZGVzLCBDLjwvYXV0aG9yPjxhdXRob3I+QW5kZXJzb24sIEsuIEMuPC9hdXRo
b3I+PGF1dGhvcj5NdW5zaGksIE4uIEMuPC9hdXRob3I+PC9hdXRob3JzPjwvY29udHJpYnV0b3Jz
PjxhdXRoLWFkZHJlc3M+RGVwYXJ0bWVudCBvZiBNZWRpY2FsIE9uY29sb2d5LCBUaGUgSmVyb21l
IExpcHBlciBNdWx0aXBsZSBNeWVsb21hIENlbnRlciwgRGFuYS1GYXJiZXIgQ2FuY2VyIEluc3Rp
dHV0ZSwgSGFydmFyZCBNZWRpY2FsIFNjaG9vbCwgQm9zdG9uLCBNQSAwMjExNSwgVVNBLjwvYXV0
aC1hZGRyZXNzPjx0aXRsZXM+PHRpdGxlPkhlYXQgc2hvY2sgcHJvdGVpbiA5MCBpcyBjcml0aWNh
bCBmb3IgcmVndWxhdGlvbiBvZiBwaGVub3R5cGUgYW5kIGZ1bmN0aW9uYWwgYWN0aXZpdHkgb2Yg
aHVtYW4gVCBseW1waG9jeXRlcyBhbmQgTksgY2VsbHM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EzNjAtNzE8L3BhZ2VzPjx2b2x1bWU+MTkwPC92b2x1bWU+PG51
bWJlcj4zPC9udW1iZXI+PGVkaXRpb24+MjAxMy8wMS8wODwvZWRpdGlvbj48a2V5d29yZHM+PGtl
eXdvcmQ+QW50aWdlbnMsIENEL2Jpb3N5bnRoZXNpcy9nZW5ldGljczwva2V5d29yZD48a2V5d29y
ZD5BcG9wdG9zaXMvZHJ1ZyBlZmZlY3RzPC9rZXl3b3JkPjxrZXl3b3JkPkJlbnpvcXVpbm9uZXMv
cGhhcm1hY29sb2d5PC9rZXl3b3JkPjxrZXl3b3JkPkNlbGwgTGluZSwgVHVtb3I8L2tleXdvcmQ+
PGtleXdvcmQ+Q3l0b2tpbmVzL3BoYXJtYWNvbG9neTwva2V5d29yZD48a2V5d29yZD5DeXRvdG94
aWNpdHksIEltbXVub2xvZ2ljPC9rZXl3b3JkPjxrZXl3b3JkPkRlbmRyaXRpYyBDZWxscy9pbW11
bm9sb2d5PC9rZXl3b3JkPjxrZXl3b3JkPkRvd24tUmVndWxhdGlvbi9kcnVnIGVmZmVjdHM8L2tl
eXdvcmQ+PGtleXdvcmQ+R2VuZSBFeHByZXNzaW9uIFJlZ3VsYXRpb24vZHJ1ZyBlZmZlY3RzL2lt
bXVub2xvZ3k8L2tleXdvcmQ+PGtleXdvcmQ+SFNQOTAgSGVhdC1TaG9jayBQcm90ZWlucy8qYW50
YWdvbmlzdHMgJmFtcDsgaW5oaWJpdG9yczwva2V5d29yZD48a2V5d29yZD5IdW1hbnM8L2tleXdv
cmQ+PGtleXdvcmQ+SW50ZXJmZXJvbi1nYW1tYS9iaW9zeW50aGVzaXMvZ2VuZXRpY3M8L2tleXdv
cmQ+PGtleXdvcmQ+S2lsbGVyIENlbGxzLCBOYXR1cmFsL2RydWcgZWZmZWN0cy8qaW1tdW5vbG9n
eTwva2V5d29yZD48a2V5d29yZD5MYWN0YW1zLCBNYWNyb2N5Y2xpYy9waGFybWFjb2xvZ3k8L2tl
eXdvcmQ+PGtleXdvcmQ+THltcGhvY3l0ZSBBY3RpdmF0aW9uL2RydWcgZWZmZWN0czwva2V5d29y
ZD48a2V5d29yZD5MeW1waG9jeXRlIFNwZWNpZmljIFByb3RlaW4gVHlyb3NpbmUgS2luYXNlIHA1
NihsY2spL3BoeXNpb2xvZ3k8L2tleXdvcmQ+PGtleXdvcmQ+TXVsdGlwbGUgTXllbG9tYS9wYXRo
b2xvZ3k8L2tleXdvcmQ+PGtleXdvcmQ+UGhlbm90eXBlPC9rZXl3b3JkPjxrZXl3b3JkPlJOQSwg
TWVzc2VuZ2VyL2Jpb3N5bnRoZXNpczwva2V5d29yZD48a2V5d29yZD5SZWNlcHRvcnMsIEFudGln
ZW4sIFQtQ2VsbCwgYWxwaGEtYmV0YS9iaW9zeW50aGVzaXMvZ2VuZXRpY3M8L2tleXdvcmQ+PGtl
eXdvcmQ+UmVjZXB0b3JzLCBOYXR1cmFsIEtpbGxlciBDZWxsL2Jpb3N5bnRoZXNpcy9nZW5ldGlj
czwva2V5d29yZD48a2V5d29yZD5SZWNvbWJpbmFudCBQcm90ZWlucy9waGFybWFjb2xvZ3k8L2tl
eXdvcmQ+PGtleXdvcmQ+VC1MeW1waG9jeXRlcy9kcnVnIGVmZmVjdHMvKmltbXVub2xvZ3k8L2tl
eXdvcmQ+PC9rZXl3b3Jkcz48ZGF0ZXM+PHllYXI+MjAxMzwveWVhcj48cHViLWRhdGVzPjxkYXRl
PkZlYiAxPC9kYXRlPjwvcHViLWRhdGVzPjwvZGF0ZXM+PGlzYm4+MDAyMi0xNzY3PC9pc2JuPjxh
Y2Nlc3Npb24tbnVtPjIzMjkzMzUyPC9hY2Nlc3Npb24tbnVtPjx1cmxzPjwvdXJscz48Y3VzdG9t
Mj5QTUMzODE5ODA4PC9jdXN0b20yPjxjdXN0b202Pk5JSE1TNTE2NTI4PC9jdXN0b202PjxlbGVj
dHJvbmljLXJlc291cmNlLW51bT4xMC40MDQ5L2ppbW11bm9sLjEyMDA1OTM8L2VsZWN0cm9uaWMt
cmVzb3VyY2UtbnVtPjxyZW1vdGUtZGF0YWJhc2UtcHJvdmlkZXI+TkxNPC9yZW1vdGUtZGF0YWJh
c2UtcHJvdmlkZXI+PGxhbmd1YWdlPmVuZzwvbGFuZ3VhZ2U+PC9yZWNvcmQ+PC9DaXRlPjwvRW5k
Tm90ZT4A
</w:fldData>
        </w:fldChar>
      </w:r>
      <w:r w:rsidR="006B1D1C">
        <w:rPr>
          <w:rFonts w:ascii="Times New Roman" w:eastAsiaTheme="minorEastAsia" w:hAnsi="Times New Roman" w:cs="Times New Roman"/>
          <w:kern w:val="24"/>
          <w:sz w:val="24"/>
          <w:szCs w:val="24"/>
        </w:rPr>
        <w:instrText xml:space="preserve"> ADDIN EN.CITE </w:instrText>
      </w:r>
      <w:r w:rsidR="006B1D1C">
        <w:rPr>
          <w:rFonts w:ascii="Times New Roman" w:eastAsiaTheme="minorEastAsia" w:hAnsi="Times New Roman" w:cs="Times New Roman"/>
          <w:kern w:val="24"/>
          <w:sz w:val="24"/>
          <w:szCs w:val="24"/>
        </w:rPr>
        <w:fldChar w:fldCharType="begin">
          <w:fldData xml:space="preserve">PEVuZE5vdGU+PENpdGU+PEF1dGhvcj5CYWU8L0F1dGhvcj48WWVhcj4yMDEzPC9ZZWFyPjxSZWNO
dW0+NDI8L1JlY051bT48RGlzcGxheVRleHQ+KDQxKTwvRGlzcGxheVRleHQ+PHJlY29yZD48cmVj
LW51bWJlcj40MjwvcmVjLW51bWJlcj48Zm9yZWlnbi1rZXlzPjxrZXkgYXBwPSJFTiIgZGItaWQ9
IjJkd3cyMjVweHB3czBnZXoyZG1wMHRhY3d4ZnR2c3Q5ejVwZiIgdGltZXN0YW1wPSIxNTgxMDMw
MjE1Ij40Mjwva2V5PjwvZm9yZWlnbi1rZXlzPjxyZWYtdHlwZSBuYW1lPSJKb3VybmFsIEFydGlj
bGUiPjE3PC9yZWYtdHlwZT48Y29udHJpYnV0b3JzPjxhdXRob3JzPjxhdXRob3I+QmFlLCBKLjwv
YXV0aG9yPjxhdXRob3I+TXVuc2hpLCBBLjwvYXV0aG9yPjxhdXRob3I+TGksIEMuPC9hdXRob3I+
PGF1dGhvcj5TYW11ciwgTS48L2F1dGhvcj48YXV0aG9yPlByYWJoYWxhLCBSLjwvYXV0aG9yPjxh
dXRob3I+TWl0c2lhZGVzLCBDLjwvYXV0aG9yPjxhdXRob3I+QW5kZXJzb24sIEsuIEMuPC9hdXRo
b3I+PGF1dGhvcj5NdW5zaGksIE4uIEMuPC9hdXRob3I+PC9hdXRob3JzPjwvY29udHJpYnV0b3Jz
PjxhdXRoLWFkZHJlc3M+RGVwYXJ0bWVudCBvZiBNZWRpY2FsIE9uY29sb2d5LCBUaGUgSmVyb21l
IExpcHBlciBNdWx0aXBsZSBNeWVsb21hIENlbnRlciwgRGFuYS1GYXJiZXIgQ2FuY2VyIEluc3Rp
dHV0ZSwgSGFydmFyZCBNZWRpY2FsIFNjaG9vbCwgQm9zdG9uLCBNQSAwMjExNSwgVVNBLjwvYXV0
aC1hZGRyZXNzPjx0aXRsZXM+PHRpdGxlPkhlYXQgc2hvY2sgcHJvdGVpbiA5MCBpcyBjcml0aWNh
bCBmb3IgcmVndWxhdGlvbiBvZiBwaGVub3R5cGUgYW5kIGZ1bmN0aW9uYWwgYWN0aXZpdHkgb2Yg
aHVtYW4gVCBseW1waG9jeXRlcyBhbmQgTksgY2VsbHM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EzNjAtNzE8L3BhZ2VzPjx2b2x1bWU+MTkwPC92b2x1bWU+PG51
bWJlcj4zPC9udW1iZXI+PGVkaXRpb24+MjAxMy8wMS8wODwvZWRpdGlvbj48a2V5d29yZHM+PGtl
eXdvcmQ+QW50aWdlbnMsIENEL2Jpb3N5bnRoZXNpcy9nZW5ldGljczwva2V5d29yZD48a2V5d29y
ZD5BcG9wdG9zaXMvZHJ1ZyBlZmZlY3RzPC9rZXl3b3JkPjxrZXl3b3JkPkJlbnpvcXVpbm9uZXMv
cGhhcm1hY29sb2d5PC9rZXl3b3JkPjxrZXl3b3JkPkNlbGwgTGluZSwgVHVtb3I8L2tleXdvcmQ+
PGtleXdvcmQ+Q3l0b2tpbmVzL3BoYXJtYWNvbG9neTwva2V5d29yZD48a2V5d29yZD5DeXRvdG94
aWNpdHksIEltbXVub2xvZ2ljPC9rZXl3b3JkPjxrZXl3b3JkPkRlbmRyaXRpYyBDZWxscy9pbW11
bm9sb2d5PC9rZXl3b3JkPjxrZXl3b3JkPkRvd24tUmVndWxhdGlvbi9kcnVnIGVmZmVjdHM8L2tl
eXdvcmQ+PGtleXdvcmQ+R2VuZSBFeHByZXNzaW9uIFJlZ3VsYXRpb24vZHJ1ZyBlZmZlY3RzL2lt
bXVub2xvZ3k8L2tleXdvcmQ+PGtleXdvcmQ+SFNQOTAgSGVhdC1TaG9jayBQcm90ZWlucy8qYW50
YWdvbmlzdHMgJmFtcDsgaW5oaWJpdG9yczwva2V5d29yZD48a2V5d29yZD5IdW1hbnM8L2tleXdv
cmQ+PGtleXdvcmQ+SW50ZXJmZXJvbi1nYW1tYS9iaW9zeW50aGVzaXMvZ2VuZXRpY3M8L2tleXdv
cmQ+PGtleXdvcmQ+S2lsbGVyIENlbGxzLCBOYXR1cmFsL2RydWcgZWZmZWN0cy8qaW1tdW5vbG9n
eTwva2V5d29yZD48a2V5d29yZD5MYWN0YW1zLCBNYWNyb2N5Y2xpYy9waGFybWFjb2xvZ3k8L2tl
eXdvcmQ+PGtleXdvcmQ+THltcGhvY3l0ZSBBY3RpdmF0aW9uL2RydWcgZWZmZWN0czwva2V5d29y
ZD48a2V5d29yZD5MeW1waG9jeXRlIFNwZWNpZmljIFByb3RlaW4gVHlyb3NpbmUgS2luYXNlIHA1
NihsY2spL3BoeXNpb2xvZ3k8L2tleXdvcmQ+PGtleXdvcmQ+TXVsdGlwbGUgTXllbG9tYS9wYXRo
b2xvZ3k8L2tleXdvcmQ+PGtleXdvcmQ+UGhlbm90eXBlPC9rZXl3b3JkPjxrZXl3b3JkPlJOQSwg
TWVzc2VuZ2VyL2Jpb3N5bnRoZXNpczwva2V5d29yZD48a2V5d29yZD5SZWNlcHRvcnMsIEFudGln
ZW4sIFQtQ2VsbCwgYWxwaGEtYmV0YS9iaW9zeW50aGVzaXMvZ2VuZXRpY3M8L2tleXdvcmQ+PGtl
eXdvcmQ+UmVjZXB0b3JzLCBOYXR1cmFsIEtpbGxlciBDZWxsL2Jpb3N5bnRoZXNpcy9nZW5ldGlj
czwva2V5d29yZD48a2V5d29yZD5SZWNvbWJpbmFudCBQcm90ZWlucy9waGFybWFjb2xvZ3k8L2tl
eXdvcmQ+PGtleXdvcmQ+VC1MeW1waG9jeXRlcy9kcnVnIGVmZmVjdHMvKmltbXVub2xvZ3k8L2tl
eXdvcmQ+PC9rZXl3b3Jkcz48ZGF0ZXM+PHllYXI+MjAxMzwveWVhcj48cHViLWRhdGVzPjxkYXRl
PkZlYiAxPC9kYXRlPjwvcHViLWRhdGVzPjwvZGF0ZXM+PGlzYm4+MDAyMi0xNzY3PC9pc2JuPjxh
Y2Nlc3Npb24tbnVtPjIzMjkzMzUyPC9hY2Nlc3Npb24tbnVtPjx1cmxzPjwvdXJscz48Y3VzdG9t
Mj5QTUMzODE5ODA4PC9jdXN0b20yPjxjdXN0b202Pk5JSE1TNTE2NTI4PC9jdXN0b202PjxlbGVj
dHJvbmljLXJlc291cmNlLW51bT4xMC40MDQ5L2ppbW11bm9sLjEyMDA1OTM8L2VsZWN0cm9uaWMt
cmVzb3VyY2UtbnVtPjxyZW1vdGUtZGF0YWJhc2UtcHJvdmlkZXI+TkxNPC9yZW1vdGUtZGF0YWJh
c2UtcHJvdmlkZXI+PGxhbmd1YWdlPmVuZzwvbGFuZ3VhZ2U+PC9yZWNvcmQ+PC9DaXRlPjwvRW5k
Tm90ZT4A
</w:fldData>
        </w:fldChar>
      </w:r>
      <w:r w:rsidR="006B1D1C">
        <w:rPr>
          <w:rFonts w:ascii="Times New Roman" w:eastAsiaTheme="minorEastAsia" w:hAnsi="Times New Roman" w:cs="Times New Roman"/>
          <w:kern w:val="24"/>
          <w:sz w:val="24"/>
          <w:szCs w:val="24"/>
        </w:rPr>
        <w:instrText xml:space="preserve"> ADDIN EN.CITE.DATA </w:instrText>
      </w:r>
      <w:r w:rsidR="006B1D1C">
        <w:rPr>
          <w:rFonts w:ascii="Times New Roman" w:eastAsiaTheme="minorEastAsia" w:hAnsi="Times New Roman" w:cs="Times New Roman"/>
          <w:kern w:val="24"/>
          <w:sz w:val="24"/>
          <w:szCs w:val="24"/>
        </w:rPr>
      </w:r>
      <w:r w:rsidR="006B1D1C">
        <w:rPr>
          <w:rFonts w:ascii="Times New Roman" w:eastAsiaTheme="minorEastAsia" w:hAnsi="Times New Roman" w:cs="Times New Roman"/>
          <w:kern w:val="24"/>
          <w:sz w:val="24"/>
          <w:szCs w:val="24"/>
        </w:rPr>
        <w:fldChar w:fldCharType="end"/>
      </w:r>
      <w:r w:rsidR="00E33D99" w:rsidRPr="009B1DD2">
        <w:rPr>
          <w:rFonts w:ascii="Times New Roman" w:eastAsiaTheme="minorEastAsia" w:hAnsi="Times New Roman" w:cs="Times New Roman"/>
          <w:kern w:val="24"/>
          <w:sz w:val="24"/>
          <w:szCs w:val="24"/>
        </w:rPr>
        <w:fldChar w:fldCharType="separate"/>
      </w:r>
      <w:r w:rsidR="006B1D1C">
        <w:rPr>
          <w:rFonts w:ascii="Times New Roman" w:eastAsiaTheme="minorEastAsia" w:hAnsi="Times New Roman" w:cs="Times New Roman"/>
          <w:noProof/>
          <w:kern w:val="24"/>
          <w:sz w:val="24"/>
          <w:szCs w:val="24"/>
        </w:rPr>
        <w:t>(41)</w:t>
      </w:r>
      <w:r w:rsidR="00E33D99" w:rsidRPr="009B1DD2">
        <w:rPr>
          <w:rFonts w:ascii="Times New Roman" w:eastAsiaTheme="minorEastAsia" w:hAnsi="Times New Roman" w:cs="Times New Roman"/>
          <w:kern w:val="24"/>
          <w:sz w:val="24"/>
          <w:szCs w:val="24"/>
        </w:rPr>
        <w:fldChar w:fldCharType="end"/>
      </w:r>
      <w:r w:rsidR="0098098F" w:rsidRPr="009B1DD2">
        <w:rPr>
          <w:rFonts w:ascii="Times New Roman" w:eastAsiaTheme="minorEastAsia" w:hAnsi="Times New Roman" w:cs="Times New Roman"/>
          <w:kern w:val="24"/>
          <w:sz w:val="24"/>
          <w:szCs w:val="24"/>
        </w:rPr>
        <w:t>.</w:t>
      </w:r>
      <w:r w:rsidR="00E33D99" w:rsidRPr="009B1DD2">
        <w:rPr>
          <w:rFonts w:ascii="Times New Roman" w:eastAsiaTheme="minorEastAsia" w:hAnsi="Times New Roman" w:cs="Times New Roman"/>
          <w:kern w:val="24"/>
          <w:sz w:val="24"/>
          <w:szCs w:val="24"/>
        </w:rPr>
        <w:t xml:space="preserve"> </w:t>
      </w:r>
      <w:r w:rsidR="00BE334D">
        <w:rPr>
          <w:rFonts w:ascii="Times New Roman" w:eastAsiaTheme="minorEastAsia" w:hAnsi="Times New Roman" w:cs="Times New Roman"/>
          <w:kern w:val="24"/>
          <w:sz w:val="24"/>
          <w:szCs w:val="24"/>
        </w:rPr>
        <w:t xml:space="preserve">Finally, </w:t>
      </w:r>
      <w:r w:rsidR="00E33D99" w:rsidRPr="009B1DD2">
        <w:rPr>
          <w:rFonts w:ascii="Times New Roman" w:eastAsiaTheme="minorEastAsia" w:hAnsi="Times New Roman" w:cs="Times New Roman"/>
          <w:kern w:val="24"/>
          <w:sz w:val="24"/>
          <w:szCs w:val="24"/>
        </w:rPr>
        <w:t>T-cell surface antigen CD2</w:t>
      </w:r>
      <w:r w:rsidR="00BA58A5" w:rsidRPr="009B1DD2">
        <w:rPr>
          <w:rFonts w:ascii="Times New Roman" w:eastAsiaTheme="minorEastAsia" w:hAnsi="Times New Roman" w:cs="Times New Roman"/>
          <w:kern w:val="24"/>
          <w:sz w:val="24"/>
          <w:szCs w:val="24"/>
        </w:rPr>
        <w:t xml:space="preserve"> is a costimulatory receptor </w:t>
      </w:r>
      <w:r w:rsidR="007F6355" w:rsidRPr="009B1DD2">
        <w:rPr>
          <w:rFonts w:ascii="Times New Roman" w:eastAsiaTheme="minorEastAsia" w:hAnsi="Times New Roman" w:cs="Times New Roman"/>
          <w:kern w:val="24"/>
          <w:sz w:val="24"/>
          <w:szCs w:val="24"/>
        </w:rPr>
        <w:t>found on the surface of T-cells and NK cell</w:t>
      </w:r>
      <w:r w:rsidR="00A02F6F">
        <w:rPr>
          <w:rFonts w:ascii="Times New Roman" w:eastAsiaTheme="minorEastAsia" w:hAnsi="Times New Roman" w:cs="Times New Roman"/>
          <w:kern w:val="24"/>
          <w:sz w:val="24"/>
          <w:szCs w:val="24"/>
        </w:rPr>
        <w:t>s</w:t>
      </w:r>
      <w:r w:rsidR="007F6355" w:rsidRPr="009B1DD2">
        <w:rPr>
          <w:rFonts w:ascii="Times New Roman" w:eastAsiaTheme="minorEastAsia" w:hAnsi="Times New Roman" w:cs="Times New Roman"/>
          <w:kern w:val="24"/>
          <w:sz w:val="24"/>
          <w:szCs w:val="24"/>
        </w:rPr>
        <w:t>. CD2 interacts with CD58</w:t>
      </w:r>
      <w:r w:rsidR="009144DD" w:rsidRPr="009B1DD2">
        <w:rPr>
          <w:rFonts w:ascii="Times New Roman" w:eastAsiaTheme="minorEastAsia" w:hAnsi="Times New Roman" w:cs="Times New Roman"/>
          <w:kern w:val="24"/>
          <w:sz w:val="24"/>
          <w:szCs w:val="24"/>
        </w:rPr>
        <w:t xml:space="preserve"> on antigen</w:t>
      </w:r>
      <w:r w:rsidR="00BE334D">
        <w:rPr>
          <w:rFonts w:ascii="Times New Roman" w:eastAsiaTheme="minorEastAsia" w:hAnsi="Times New Roman" w:cs="Times New Roman"/>
          <w:kern w:val="24"/>
          <w:sz w:val="24"/>
          <w:szCs w:val="24"/>
        </w:rPr>
        <w:t xml:space="preserve"> presenting  cells to trigger T-</w:t>
      </w:r>
      <w:r w:rsidR="009144DD" w:rsidRPr="009B1DD2">
        <w:rPr>
          <w:rFonts w:ascii="Times New Roman" w:eastAsiaTheme="minorEastAsia" w:hAnsi="Times New Roman" w:cs="Times New Roman"/>
          <w:kern w:val="24"/>
          <w:sz w:val="24"/>
          <w:szCs w:val="24"/>
        </w:rPr>
        <w:t>cell activation</w:t>
      </w:r>
      <w:r w:rsidR="00C6454C" w:rsidRPr="009B1DD2">
        <w:rPr>
          <w:rFonts w:ascii="Times New Roman" w:eastAsiaTheme="minorEastAsia" w:hAnsi="Times New Roman" w:cs="Times New Roman"/>
          <w:kern w:val="24"/>
          <w:sz w:val="24"/>
          <w:szCs w:val="24"/>
        </w:rPr>
        <w:t xml:space="preserve"> </w:t>
      </w:r>
      <w:r w:rsidR="00C6454C" w:rsidRPr="009B1DD2">
        <w:rPr>
          <w:rFonts w:ascii="Times New Roman" w:eastAsiaTheme="minorEastAsia" w:hAnsi="Times New Roman" w:cs="Times New Roman"/>
          <w:kern w:val="24"/>
          <w:sz w:val="24"/>
          <w:szCs w:val="24"/>
        </w:rPr>
        <w:fldChar w:fldCharType="begin">
          <w:fldData xml:space="preserve">PEVuZE5vdGU+PENpdGU+PEF1dGhvcj5TYXlyZTwvQXV0aG9yPjxZZWFyPjE5ODg8L1llYXI+PFJl
Y051bT40MzwvUmVjTnVtPjxEaXNwbGF5VGV4dD4oNDIpPC9EaXNwbGF5VGV4dD48cmVjb3JkPjxy
ZWMtbnVtYmVyPjQzPC9yZWMtbnVtYmVyPjxmb3JlaWduLWtleXM+PGtleSBhcHA9IkVOIiBkYi1p
ZD0iMmR3dzIyNXB4cHdzMGdlejJkbXAwdGFjd3hmdHZzdDl6NXBmIiB0aW1lc3RhbXA9IjE1ODEw
MzY3MjciPjQzPC9rZXk+PC9mb3JlaWduLWtleXM+PHJlZi10eXBlIG5hbWU9IkpvdXJuYWwgQXJ0
aWNsZSI+MTc8L3JlZi10eXBlPjxjb250cmlidXRvcnM+PGF1dGhvcnM+PGF1dGhvcj5TYXlyZSwg
UC4gSC48L2F1dGhvcj48YXV0aG9yPlJlaW5oZXJ6LCBFLiBMLjwvYXV0aG9yPjwvYXV0aG9ycz48
L2NvbnRyaWJ1dG9ycz48YXV0aC1hZGRyZXNzPkxhYm9yYXRvcnkgb2YgSW1tdW5vYmlvbG9neSwg
RGFuYS1GYXJiZXIgQ2FuY2VyIEluc3RpdHV0ZSwgQm9zdG9uLCBNQS48L2F1dGgtYWRkcmVzcz48
dGl0bGVzPjx0aXRsZT5TdHJ1Y3R1cmUgYW5kIGZ1bmN0aW9uIG9mIHRoZSBlcnl0aHJvY3l0ZSBy
ZWNlcHRvciBDRDIgb24gaHVtYW4gVCBseW1waG9jeXRlczogYSByZXZpZXc8L3RpdGxlPjxzZWNv
bmRhcnktdGl0bGU+U2NhbmQgSiBSaGV1bWF0b2wgU3VwcGw8L3NlY29uZGFyeS10aXRsZT48YWx0
LXRpdGxlPlNjYW5kaW5hdmlhbiBqb3VybmFsIG9mIHJoZXVtYXRvbG9neS4gU3VwcGxlbWVudDwv
YWx0LXRpdGxlPjwvdGl0bGVzPjxwZXJpb2RpY2FsPjxmdWxsLXRpdGxlPlNjYW5kIEogUmhldW1h
dG9sIFN1cHBsPC9mdWxsLXRpdGxlPjxhYmJyLTE+U2NhbmRpbmF2aWFuIGpvdXJuYWwgb2Ygcmhl
dW1hdG9sb2d5LiBTdXBwbGVtZW50PC9hYmJyLTE+PC9wZXJpb2RpY2FsPjxhbHQtcGVyaW9kaWNh
bD48ZnVsbC10aXRsZT5TY2FuZCBKIFJoZXVtYXRvbCBTdXBwbDwvZnVsbC10aXRsZT48YWJici0x
PlNjYW5kaW5hdmlhbiBqb3VybmFsIG9mIHJoZXVtYXRvbG9neS4gU3VwcGxlbWVudDwvYWJici0x
PjwvYWx0LXBlcmlvZGljYWw+PHBhZ2VzPjEzMS00NDwvcGFnZXM+PHZvbHVtZT43Njwvdm9sdW1l
PjxlZGl0aW9uPjE5ODgvMDEvMDE8L2VkaXRpb24+PGtleXdvcmRzPjxrZXl3b3JkPkFuaW1hbHM8
L2tleXdvcmQ+PGtleXdvcmQ+QW50aWJvZGllcywgTW9ub2Nsb25hbC9pbW11bm9sb2d5PC9rZXl3
b3JkPjxrZXl3b3JkPkFudGlnZW5zLCBTdXJmYWNlL2ltbXVub2xvZ3kvbWV0YWJvbGlzbTwva2V5
d29yZD48a2V5d29yZD5DRDU4IEFudGlnZW5zPC9rZXl3b3JkPjxrZXl3b3JkPkRuYTwva2V5d29y
ZD48a2V5d29yZD5Fcnl0aHJvY3l0ZXMvKm1ldGFib2xpc208L2tleXdvcmQ+PGtleXdvcmQ+RXhv
bnM8L2tleXdvcmQ+PGtleXdvcmQ+SHVtYW5zPC9rZXl3b3JkPjxrZXl3b3JkPkxpZ2FuZHMvbWV0
YWJvbGlzbTwva2V5d29yZD48a2V5d29yZD5NZW1icmFuZSBHbHljb3Byb3RlaW5zL2ltbXVub2xv
Z3kvbWV0YWJvbGlzbTwva2V5d29yZD48a2V5d29yZD5QZXB0aWRlIE1hcHBpbmc8L2tleXdvcmQ+
PGtleXdvcmQ+UmVjZXB0b3JzLCBDZWxsIFN1cmZhY2UvZ2VuZXRpY3MvKm1ldGFib2xpc20vcGh5
c2lvbG9neTwva2V5d29yZD48a2V5d29yZD5TaGVlcC9ibG9vZDwva2V5d29yZD48a2V5d29yZD5T
b2x1YmlsaXR5PC9rZXl3b3JkPjxrZXl3b3JkPlN0cnVjdHVyZS1BY3Rpdml0eSBSZWxhdGlvbnNo
aXA8L2tleXdvcmQ+PGtleXdvcmQ+VC1MeW1waG9jeXRlcy8qbWV0YWJvbGlzbS9waHlzaW9sb2d5
PC9rZXl3b3JkPjxrZXl3b3JkPlR1bW9yIENlbGxzLCBDdWx0dXJlZDwva2V5d29yZD48L2tleXdv
cmRzPjxkYXRlcz48eWVhcj4xOTg4PC95ZWFyPjwvZGF0ZXM+PGlzYm4+MDMwMS0zODQ3IChQcmlu
dCkmI3hEOzAzMDEtMzg0NzwvaXNibj48YWNjZXNzaW9uLW51bT4yNDcxOTk3PC9hY2Nlc3Npb24t
bnVtPjx1cmxzPjwvdXJscz48ZWxlY3Ryb25pYy1yZXNvdXJjZS1udW0+MTAuMzEwOS8wMzAwOTc0
ODgwOTEwMjk2MzwvZWxlY3Ryb25pYy1yZXNvdXJjZS1udW0+PHJlbW90ZS1kYXRhYmFzZS1wcm92
aWRlcj5OTE08L3JlbW90ZS1kYXRhYmFzZS1wcm92aWRlcj48bGFuZ3VhZ2U+ZW5nPC9sYW5ndWFn
ZT48L3JlY29yZD48L0NpdGU+PC9FbmROb3RlPgB=
</w:fldData>
        </w:fldChar>
      </w:r>
      <w:r w:rsidR="006B1D1C">
        <w:rPr>
          <w:rFonts w:ascii="Times New Roman" w:eastAsiaTheme="minorEastAsia" w:hAnsi="Times New Roman" w:cs="Times New Roman"/>
          <w:kern w:val="24"/>
          <w:sz w:val="24"/>
          <w:szCs w:val="24"/>
        </w:rPr>
        <w:instrText xml:space="preserve"> ADDIN EN.CITE </w:instrText>
      </w:r>
      <w:r w:rsidR="006B1D1C">
        <w:rPr>
          <w:rFonts w:ascii="Times New Roman" w:eastAsiaTheme="minorEastAsia" w:hAnsi="Times New Roman" w:cs="Times New Roman"/>
          <w:kern w:val="24"/>
          <w:sz w:val="24"/>
          <w:szCs w:val="24"/>
        </w:rPr>
        <w:fldChar w:fldCharType="begin">
          <w:fldData xml:space="preserve">PEVuZE5vdGU+PENpdGU+PEF1dGhvcj5TYXlyZTwvQXV0aG9yPjxZZWFyPjE5ODg8L1llYXI+PFJl
Y051bT40MzwvUmVjTnVtPjxEaXNwbGF5VGV4dD4oNDIpPC9EaXNwbGF5VGV4dD48cmVjb3JkPjxy
ZWMtbnVtYmVyPjQzPC9yZWMtbnVtYmVyPjxmb3JlaWduLWtleXM+PGtleSBhcHA9IkVOIiBkYi1p
ZD0iMmR3dzIyNXB4cHdzMGdlejJkbXAwdGFjd3hmdHZzdDl6NXBmIiB0aW1lc3RhbXA9IjE1ODEw
MzY3MjciPjQzPC9rZXk+PC9mb3JlaWduLWtleXM+PHJlZi10eXBlIG5hbWU9IkpvdXJuYWwgQXJ0
aWNsZSI+MTc8L3JlZi10eXBlPjxjb250cmlidXRvcnM+PGF1dGhvcnM+PGF1dGhvcj5TYXlyZSwg
UC4gSC48L2F1dGhvcj48YXV0aG9yPlJlaW5oZXJ6LCBFLiBMLjwvYXV0aG9yPjwvYXV0aG9ycz48
L2NvbnRyaWJ1dG9ycz48YXV0aC1hZGRyZXNzPkxhYm9yYXRvcnkgb2YgSW1tdW5vYmlvbG9neSwg
RGFuYS1GYXJiZXIgQ2FuY2VyIEluc3RpdHV0ZSwgQm9zdG9uLCBNQS48L2F1dGgtYWRkcmVzcz48
dGl0bGVzPjx0aXRsZT5TdHJ1Y3R1cmUgYW5kIGZ1bmN0aW9uIG9mIHRoZSBlcnl0aHJvY3l0ZSBy
ZWNlcHRvciBDRDIgb24gaHVtYW4gVCBseW1waG9jeXRlczogYSByZXZpZXc8L3RpdGxlPjxzZWNv
bmRhcnktdGl0bGU+U2NhbmQgSiBSaGV1bWF0b2wgU3VwcGw8L3NlY29uZGFyeS10aXRsZT48YWx0
LXRpdGxlPlNjYW5kaW5hdmlhbiBqb3VybmFsIG9mIHJoZXVtYXRvbG9neS4gU3VwcGxlbWVudDwv
YWx0LXRpdGxlPjwvdGl0bGVzPjxwZXJpb2RpY2FsPjxmdWxsLXRpdGxlPlNjYW5kIEogUmhldW1h
dG9sIFN1cHBsPC9mdWxsLXRpdGxlPjxhYmJyLTE+U2NhbmRpbmF2aWFuIGpvdXJuYWwgb2Ygcmhl
dW1hdG9sb2d5LiBTdXBwbGVtZW50PC9hYmJyLTE+PC9wZXJpb2RpY2FsPjxhbHQtcGVyaW9kaWNh
bD48ZnVsbC10aXRsZT5TY2FuZCBKIFJoZXVtYXRvbCBTdXBwbDwvZnVsbC10aXRsZT48YWJici0x
PlNjYW5kaW5hdmlhbiBqb3VybmFsIG9mIHJoZXVtYXRvbG9neS4gU3VwcGxlbWVudDwvYWJici0x
PjwvYWx0LXBlcmlvZGljYWw+PHBhZ2VzPjEzMS00NDwvcGFnZXM+PHZvbHVtZT43Njwvdm9sdW1l
PjxlZGl0aW9uPjE5ODgvMDEvMDE8L2VkaXRpb24+PGtleXdvcmRzPjxrZXl3b3JkPkFuaW1hbHM8
L2tleXdvcmQ+PGtleXdvcmQ+QW50aWJvZGllcywgTW9ub2Nsb25hbC9pbW11bm9sb2d5PC9rZXl3
b3JkPjxrZXl3b3JkPkFudGlnZW5zLCBTdXJmYWNlL2ltbXVub2xvZ3kvbWV0YWJvbGlzbTwva2V5
d29yZD48a2V5d29yZD5DRDU4IEFudGlnZW5zPC9rZXl3b3JkPjxrZXl3b3JkPkRuYTwva2V5d29y
ZD48a2V5d29yZD5Fcnl0aHJvY3l0ZXMvKm1ldGFib2xpc208L2tleXdvcmQ+PGtleXdvcmQ+RXhv
bnM8L2tleXdvcmQ+PGtleXdvcmQ+SHVtYW5zPC9rZXl3b3JkPjxrZXl3b3JkPkxpZ2FuZHMvbWV0
YWJvbGlzbTwva2V5d29yZD48a2V5d29yZD5NZW1icmFuZSBHbHljb3Byb3RlaW5zL2ltbXVub2xv
Z3kvbWV0YWJvbGlzbTwva2V5d29yZD48a2V5d29yZD5QZXB0aWRlIE1hcHBpbmc8L2tleXdvcmQ+
PGtleXdvcmQ+UmVjZXB0b3JzLCBDZWxsIFN1cmZhY2UvZ2VuZXRpY3MvKm1ldGFib2xpc20vcGh5
c2lvbG9neTwva2V5d29yZD48a2V5d29yZD5TaGVlcC9ibG9vZDwva2V5d29yZD48a2V5d29yZD5T
b2x1YmlsaXR5PC9rZXl3b3JkPjxrZXl3b3JkPlN0cnVjdHVyZS1BY3Rpdml0eSBSZWxhdGlvbnNo
aXA8L2tleXdvcmQ+PGtleXdvcmQ+VC1MeW1waG9jeXRlcy8qbWV0YWJvbGlzbS9waHlzaW9sb2d5
PC9rZXl3b3JkPjxrZXl3b3JkPlR1bW9yIENlbGxzLCBDdWx0dXJlZDwva2V5d29yZD48L2tleXdv
cmRzPjxkYXRlcz48eWVhcj4xOTg4PC95ZWFyPjwvZGF0ZXM+PGlzYm4+MDMwMS0zODQ3IChQcmlu
dCkmI3hEOzAzMDEtMzg0NzwvaXNibj48YWNjZXNzaW9uLW51bT4yNDcxOTk3PC9hY2Nlc3Npb24t
bnVtPjx1cmxzPjwvdXJscz48ZWxlY3Ryb25pYy1yZXNvdXJjZS1udW0+MTAuMzEwOS8wMzAwOTc0
ODgwOTEwMjk2MzwvZWxlY3Ryb25pYy1yZXNvdXJjZS1udW0+PHJlbW90ZS1kYXRhYmFzZS1wcm92
aWRlcj5OTE08L3JlbW90ZS1kYXRhYmFzZS1wcm92aWRlcj48bGFuZ3VhZ2U+ZW5nPC9sYW5ndWFn
ZT48L3JlY29yZD48L0NpdGU+PC9FbmROb3RlPgB=
</w:fldData>
        </w:fldChar>
      </w:r>
      <w:r w:rsidR="006B1D1C">
        <w:rPr>
          <w:rFonts w:ascii="Times New Roman" w:eastAsiaTheme="minorEastAsia" w:hAnsi="Times New Roman" w:cs="Times New Roman"/>
          <w:kern w:val="24"/>
          <w:sz w:val="24"/>
          <w:szCs w:val="24"/>
        </w:rPr>
        <w:instrText xml:space="preserve"> ADDIN EN.CITE.DATA </w:instrText>
      </w:r>
      <w:r w:rsidR="006B1D1C">
        <w:rPr>
          <w:rFonts w:ascii="Times New Roman" w:eastAsiaTheme="minorEastAsia" w:hAnsi="Times New Roman" w:cs="Times New Roman"/>
          <w:kern w:val="24"/>
          <w:sz w:val="24"/>
          <w:szCs w:val="24"/>
        </w:rPr>
      </w:r>
      <w:r w:rsidR="006B1D1C">
        <w:rPr>
          <w:rFonts w:ascii="Times New Roman" w:eastAsiaTheme="minorEastAsia" w:hAnsi="Times New Roman" w:cs="Times New Roman"/>
          <w:kern w:val="24"/>
          <w:sz w:val="24"/>
          <w:szCs w:val="24"/>
        </w:rPr>
        <w:fldChar w:fldCharType="end"/>
      </w:r>
      <w:r w:rsidR="00C6454C" w:rsidRPr="009B1DD2">
        <w:rPr>
          <w:rFonts w:ascii="Times New Roman" w:eastAsiaTheme="minorEastAsia" w:hAnsi="Times New Roman" w:cs="Times New Roman"/>
          <w:kern w:val="24"/>
          <w:sz w:val="24"/>
          <w:szCs w:val="24"/>
        </w:rPr>
        <w:fldChar w:fldCharType="separate"/>
      </w:r>
      <w:r w:rsidR="006B1D1C">
        <w:rPr>
          <w:rFonts w:ascii="Times New Roman" w:eastAsiaTheme="minorEastAsia" w:hAnsi="Times New Roman" w:cs="Times New Roman"/>
          <w:noProof/>
          <w:kern w:val="24"/>
          <w:sz w:val="24"/>
          <w:szCs w:val="24"/>
        </w:rPr>
        <w:t>(42)</w:t>
      </w:r>
      <w:r w:rsidR="00C6454C" w:rsidRPr="009B1DD2">
        <w:rPr>
          <w:rFonts w:ascii="Times New Roman" w:eastAsiaTheme="minorEastAsia" w:hAnsi="Times New Roman" w:cs="Times New Roman"/>
          <w:kern w:val="24"/>
          <w:sz w:val="24"/>
          <w:szCs w:val="24"/>
        </w:rPr>
        <w:fldChar w:fldCharType="end"/>
      </w:r>
      <w:r w:rsidR="00E64FDA" w:rsidRPr="009B1DD2">
        <w:rPr>
          <w:rFonts w:ascii="Times New Roman" w:eastAsiaTheme="minorEastAsia" w:hAnsi="Times New Roman" w:cs="Times New Roman"/>
          <w:kern w:val="24"/>
          <w:sz w:val="24"/>
          <w:szCs w:val="24"/>
        </w:rPr>
        <w:t>.</w:t>
      </w:r>
    </w:p>
    <w:p w14:paraId="437F0D83" w14:textId="77777777" w:rsidR="00E64FDA" w:rsidRDefault="00E64FDA" w:rsidP="00851D96">
      <w:pPr>
        <w:spacing w:after="120" w:line="480" w:lineRule="auto"/>
        <w:jc w:val="both"/>
        <w:rPr>
          <w:rFonts w:ascii="Times New Roman" w:eastAsiaTheme="minorEastAsia" w:hAnsi="Times New Roman" w:cs="Times New Roman"/>
          <w:kern w:val="24"/>
          <w:sz w:val="24"/>
          <w:szCs w:val="24"/>
        </w:rPr>
      </w:pPr>
      <w:r w:rsidRPr="009B1DD2">
        <w:rPr>
          <w:rFonts w:ascii="Times New Roman" w:eastAsiaTheme="minorEastAsia" w:hAnsi="Times New Roman" w:cs="Times New Roman"/>
          <w:kern w:val="24"/>
          <w:sz w:val="24"/>
          <w:szCs w:val="24"/>
        </w:rPr>
        <w:t xml:space="preserve">Although, clozapine is the drug of choice </w:t>
      </w:r>
      <w:r w:rsidR="00BE334D">
        <w:rPr>
          <w:rFonts w:ascii="Times New Roman" w:eastAsiaTheme="minorEastAsia" w:hAnsi="Times New Roman" w:cs="Times New Roman"/>
          <w:kern w:val="24"/>
          <w:sz w:val="24"/>
          <w:szCs w:val="24"/>
        </w:rPr>
        <w:t>for</w:t>
      </w:r>
      <w:r w:rsidRPr="009B1DD2">
        <w:rPr>
          <w:rFonts w:ascii="Times New Roman" w:eastAsiaTheme="minorEastAsia" w:hAnsi="Times New Roman" w:cs="Times New Roman"/>
          <w:kern w:val="24"/>
          <w:sz w:val="24"/>
          <w:szCs w:val="24"/>
        </w:rPr>
        <w:t xml:space="preserve"> the management of patients with refractory schizophrenia, </w:t>
      </w:r>
      <w:r w:rsidR="007F1639" w:rsidRPr="009B1DD2">
        <w:rPr>
          <w:rFonts w:ascii="Times New Roman" w:eastAsiaTheme="minorEastAsia" w:hAnsi="Times New Roman" w:cs="Times New Roman"/>
          <w:kern w:val="24"/>
          <w:sz w:val="24"/>
          <w:szCs w:val="24"/>
        </w:rPr>
        <w:t xml:space="preserve">idiosyncratic </w:t>
      </w:r>
      <w:r w:rsidR="00BE334D">
        <w:rPr>
          <w:rFonts w:ascii="Times New Roman" w:eastAsiaTheme="minorEastAsia" w:hAnsi="Times New Roman" w:cs="Times New Roman"/>
          <w:kern w:val="24"/>
          <w:sz w:val="24"/>
          <w:szCs w:val="24"/>
        </w:rPr>
        <w:t>agranulocytosis</w:t>
      </w:r>
      <w:r w:rsidRPr="009B1DD2">
        <w:rPr>
          <w:rFonts w:ascii="Times New Roman" w:eastAsiaTheme="minorEastAsia" w:hAnsi="Times New Roman" w:cs="Times New Roman"/>
          <w:kern w:val="24"/>
          <w:sz w:val="24"/>
          <w:szCs w:val="24"/>
        </w:rPr>
        <w:t xml:space="preserve"> remains the major </w:t>
      </w:r>
      <w:r w:rsidR="00BE334D">
        <w:rPr>
          <w:rFonts w:ascii="Times New Roman" w:eastAsiaTheme="minorEastAsia" w:hAnsi="Times New Roman" w:cs="Times New Roman"/>
          <w:kern w:val="24"/>
          <w:sz w:val="24"/>
          <w:szCs w:val="24"/>
        </w:rPr>
        <w:t>issue</w:t>
      </w:r>
      <w:r w:rsidRPr="009B1DD2">
        <w:rPr>
          <w:rFonts w:ascii="Times New Roman" w:eastAsiaTheme="minorEastAsia" w:hAnsi="Times New Roman" w:cs="Times New Roman"/>
          <w:kern w:val="24"/>
          <w:sz w:val="24"/>
          <w:szCs w:val="24"/>
        </w:rPr>
        <w:t xml:space="preserve">. </w:t>
      </w:r>
      <w:r w:rsidR="00BE334D">
        <w:rPr>
          <w:rFonts w:ascii="Times New Roman" w:eastAsiaTheme="minorEastAsia" w:hAnsi="Times New Roman" w:cs="Times New Roman"/>
          <w:kern w:val="24"/>
          <w:sz w:val="24"/>
          <w:szCs w:val="24"/>
        </w:rPr>
        <w:t>Data presented herein demonstrates that clozapine activates human CD4+ T-cells via an HLA-DR restricted pathway. Future research is needed to delineate the precise role the T-cells plays in clozapine-induced adverse events in patients and indeed whether the adaptive immune system acts to exaggerate the direct toxic and stress pathways induced by myeloperoxidase generated cloz</w:t>
      </w:r>
      <w:bookmarkStart w:id="5" w:name="_GoBack"/>
      <w:bookmarkEnd w:id="5"/>
      <w:r w:rsidR="00BE334D">
        <w:rPr>
          <w:rFonts w:ascii="Times New Roman" w:eastAsiaTheme="minorEastAsia" w:hAnsi="Times New Roman" w:cs="Times New Roman"/>
          <w:kern w:val="24"/>
          <w:sz w:val="24"/>
          <w:szCs w:val="24"/>
        </w:rPr>
        <w:t>apine metabolites</w:t>
      </w:r>
      <w:r w:rsidRPr="009B1DD2">
        <w:rPr>
          <w:rFonts w:ascii="Times New Roman" w:eastAsiaTheme="minorEastAsia" w:hAnsi="Times New Roman" w:cs="Times New Roman"/>
          <w:kern w:val="24"/>
          <w:sz w:val="24"/>
          <w:szCs w:val="24"/>
        </w:rPr>
        <w:t xml:space="preserve">. </w:t>
      </w:r>
    </w:p>
    <w:p w14:paraId="7C3622BE" w14:textId="77777777" w:rsidR="00485C38" w:rsidRDefault="00485C38" w:rsidP="00851D96">
      <w:pPr>
        <w:spacing w:after="120" w:line="480" w:lineRule="auto"/>
        <w:jc w:val="both"/>
        <w:rPr>
          <w:rFonts w:ascii="Times New Roman" w:eastAsiaTheme="minorEastAsia" w:hAnsi="Times New Roman" w:cs="Times New Roman"/>
          <w:kern w:val="24"/>
          <w:sz w:val="24"/>
          <w:szCs w:val="24"/>
        </w:rPr>
      </w:pPr>
    </w:p>
    <w:p w14:paraId="43DFD027" w14:textId="77777777" w:rsidR="00485C38" w:rsidRDefault="00485C38" w:rsidP="00851D96">
      <w:pPr>
        <w:spacing w:after="120" w:line="480" w:lineRule="auto"/>
        <w:jc w:val="both"/>
        <w:rPr>
          <w:rFonts w:ascii="Times New Roman" w:eastAsiaTheme="minorEastAsia" w:hAnsi="Times New Roman" w:cs="Times New Roman"/>
          <w:kern w:val="24"/>
          <w:sz w:val="24"/>
          <w:szCs w:val="24"/>
        </w:rPr>
      </w:pPr>
    </w:p>
    <w:p w14:paraId="7C414F31" w14:textId="77777777" w:rsidR="00485C38" w:rsidRPr="009B1DD2" w:rsidRDefault="00485C38" w:rsidP="00851D96">
      <w:pPr>
        <w:spacing w:after="120" w:line="480" w:lineRule="auto"/>
        <w:jc w:val="both"/>
        <w:rPr>
          <w:rFonts w:ascii="Times New Roman" w:eastAsiaTheme="minorEastAsia" w:hAnsi="Times New Roman" w:cs="Times New Roman"/>
          <w:kern w:val="24"/>
          <w:sz w:val="24"/>
          <w:szCs w:val="24"/>
        </w:rPr>
        <w:sectPr w:rsidR="00485C38" w:rsidRPr="009B1DD2" w:rsidSect="00F529EC">
          <w:footerReference w:type="default" r:id="rId11"/>
          <w:pgSz w:w="11906" w:h="16838"/>
          <w:pgMar w:top="1440" w:right="1440" w:bottom="1440" w:left="1440" w:header="709" w:footer="709" w:gutter="0"/>
          <w:cols w:space="708"/>
          <w:docGrid w:linePitch="360"/>
        </w:sectPr>
      </w:pPr>
    </w:p>
    <w:p w14:paraId="708801A2" w14:textId="77777777" w:rsidR="00577910" w:rsidRPr="009B1DD2" w:rsidRDefault="00577910"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b/>
          <w:sz w:val="24"/>
          <w:szCs w:val="24"/>
        </w:rPr>
        <w:lastRenderedPageBreak/>
        <w:t>Funding information</w:t>
      </w:r>
      <w:r w:rsidRPr="009B1DD2">
        <w:rPr>
          <w:rFonts w:ascii="Times New Roman" w:hAnsi="Times New Roman" w:cs="Times New Roman"/>
          <w:b/>
          <w:bCs/>
          <w:sz w:val="24"/>
          <w:szCs w:val="24"/>
        </w:rPr>
        <w:t>:</w:t>
      </w:r>
      <w:r w:rsidRPr="009B1DD2">
        <w:rPr>
          <w:rFonts w:ascii="Times New Roman" w:hAnsi="Times New Roman" w:cs="Times New Roman"/>
          <w:sz w:val="24"/>
          <w:szCs w:val="24"/>
        </w:rPr>
        <w:t xml:space="preserve"> The work was conducted with funding from a BBSRC/GSK Industrial Partnership award (Grant Number BB/R008108/1). The project also received core funding from the MRC Centre for Drug Safety Science (Grant Number G0700654).</w:t>
      </w:r>
    </w:p>
    <w:p w14:paraId="2CB3A75A" w14:textId="77777777" w:rsidR="00577910" w:rsidRPr="009B1DD2" w:rsidRDefault="00577910" w:rsidP="00851D96">
      <w:pPr>
        <w:spacing w:after="120" w:line="480" w:lineRule="auto"/>
        <w:jc w:val="both"/>
        <w:rPr>
          <w:rFonts w:ascii="Times New Roman" w:hAnsi="Times New Roman" w:cs="Times New Roman"/>
          <w:b/>
          <w:sz w:val="24"/>
          <w:szCs w:val="24"/>
        </w:rPr>
      </w:pPr>
    </w:p>
    <w:p w14:paraId="0327F925" w14:textId="77777777" w:rsidR="00577910" w:rsidRPr="009B1DD2" w:rsidRDefault="00577910"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sz w:val="24"/>
          <w:szCs w:val="24"/>
        </w:rPr>
        <w:t>Acknowledgements</w:t>
      </w:r>
    </w:p>
    <w:p w14:paraId="2F8DC4ED" w14:textId="77777777" w:rsidR="00577910" w:rsidRPr="009B1DD2" w:rsidRDefault="00577910" w:rsidP="00851D96">
      <w:pPr>
        <w:spacing w:after="120" w:line="480" w:lineRule="auto"/>
        <w:jc w:val="both"/>
        <w:rPr>
          <w:rFonts w:ascii="Times New Roman" w:hAnsi="Times New Roman" w:cs="Times New Roman"/>
          <w:sz w:val="24"/>
          <w:szCs w:val="24"/>
        </w:rPr>
      </w:pPr>
      <w:r w:rsidRPr="009B1DD2">
        <w:rPr>
          <w:rFonts w:ascii="Times New Roman" w:hAnsi="Times New Roman" w:cs="Times New Roman"/>
          <w:sz w:val="24"/>
          <w:szCs w:val="24"/>
        </w:rPr>
        <w:t>The authors would like to thank patients and volunteers for their generous blood donations.</w:t>
      </w:r>
    </w:p>
    <w:p w14:paraId="6CC892B0" w14:textId="77777777" w:rsidR="00577910" w:rsidRPr="009B1DD2" w:rsidRDefault="00577910" w:rsidP="00851D96">
      <w:pPr>
        <w:spacing w:after="120" w:line="480" w:lineRule="auto"/>
        <w:jc w:val="both"/>
        <w:rPr>
          <w:rFonts w:ascii="Times New Roman" w:hAnsi="Times New Roman" w:cs="Times New Roman"/>
          <w:b/>
          <w:bCs/>
          <w:sz w:val="24"/>
          <w:szCs w:val="24"/>
        </w:rPr>
      </w:pPr>
    </w:p>
    <w:p w14:paraId="65B04B91" w14:textId="77777777" w:rsidR="00577910" w:rsidRPr="009B1DD2" w:rsidRDefault="00577910" w:rsidP="00851D96">
      <w:pPr>
        <w:spacing w:after="120" w:line="480" w:lineRule="auto"/>
        <w:jc w:val="both"/>
        <w:rPr>
          <w:rFonts w:ascii="Times New Roman" w:hAnsi="Times New Roman" w:cs="Times New Roman"/>
          <w:b/>
          <w:bCs/>
          <w:sz w:val="24"/>
          <w:szCs w:val="24"/>
        </w:rPr>
      </w:pPr>
      <w:r w:rsidRPr="00B450D1">
        <w:rPr>
          <w:rFonts w:ascii="Times New Roman" w:hAnsi="Times New Roman" w:cs="Times New Roman"/>
          <w:b/>
          <w:bCs/>
          <w:sz w:val="24"/>
          <w:szCs w:val="24"/>
        </w:rPr>
        <w:t>List of abbreviations</w:t>
      </w:r>
    </w:p>
    <w:p w14:paraId="374FED97" w14:textId="77777777" w:rsidR="00577910" w:rsidRPr="009B1DD2" w:rsidRDefault="00577910"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sz w:val="24"/>
          <w:szCs w:val="24"/>
        </w:rPr>
        <w:t>Human leukocyte antigen, HLA; periphera</w:t>
      </w:r>
      <w:r w:rsidR="00BE334D">
        <w:rPr>
          <w:rFonts w:ascii="Times New Roman" w:hAnsi="Times New Roman" w:cs="Times New Roman"/>
          <w:sz w:val="24"/>
          <w:szCs w:val="24"/>
        </w:rPr>
        <w:t>l blood mononuclear cells, PBMC</w:t>
      </w:r>
      <w:r w:rsidRPr="009B1DD2">
        <w:rPr>
          <w:rFonts w:ascii="Times New Roman" w:hAnsi="Times New Roman" w:cs="Times New Roman"/>
          <w:sz w:val="24"/>
          <w:szCs w:val="24"/>
        </w:rPr>
        <w:t xml:space="preserve">; </w:t>
      </w:r>
      <w:r w:rsidR="00661330" w:rsidRPr="009B1DD2">
        <w:rPr>
          <w:rFonts w:ascii="Times New Roman" w:hAnsi="Times New Roman" w:cs="Times New Roman"/>
          <w:sz w:val="24"/>
          <w:szCs w:val="24"/>
        </w:rPr>
        <w:t>phycoerythrin, PE; allophycocyanin, APC; fluorescein isothiocyanate</w:t>
      </w:r>
      <w:r w:rsidR="00BE334D">
        <w:rPr>
          <w:rFonts w:ascii="Times New Roman" w:hAnsi="Times New Roman" w:cs="Times New Roman"/>
          <w:sz w:val="24"/>
          <w:szCs w:val="24"/>
        </w:rPr>
        <w:t>, FITC; T-cell clone, TCC; p</w:t>
      </w:r>
      <w:r w:rsidR="00F33E5F" w:rsidRPr="009B1DD2">
        <w:rPr>
          <w:rFonts w:ascii="Times New Roman" w:hAnsi="Times New Roman" w:cs="Times New Roman"/>
          <w:sz w:val="24"/>
          <w:szCs w:val="24"/>
        </w:rPr>
        <w:t>rincipal component analysis, PCA.</w:t>
      </w:r>
    </w:p>
    <w:p w14:paraId="105A939F" w14:textId="77777777" w:rsidR="00577910" w:rsidRPr="009B1DD2" w:rsidRDefault="00577910" w:rsidP="00851D96">
      <w:pPr>
        <w:spacing w:after="120" w:line="480" w:lineRule="auto"/>
        <w:jc w:val="both"/>
        <w:rPr>
          <w:rFonts w:ascii="Times New Roman" w:hAnsi="Times New Roman" w:cs="Times New Roman"/>
          <w:b/>
          <w:sz w:val="24"/>
          <w:szCs w:val="24"/>
        </w:rPr>
      </w:pPr>
    </w:p>
    <w:p w14:paraId="7DDE0576" w14:textId="77777777" w:rsidR="00577910" w:rsidRPr="009B1DD2" w:rsidRDefault="00577910" w:rsidP="00851D96">
      <w:pPr>
        <w:spacing w:after="120" w:line="480" w:lineRule="auto"/>
        <w:jc w:val="both"/>
        <w:rPr>
          <w:rFonts w:ascii="Times New Roman" w:hAnsi="Times New Roman" w:cs="Times New Roman"/>
          <w:b/>
          <w:sz w:val="24"/>
          <w:szCs w:val="24"/>
        </w:rPr>
      </w:pPr>
    </w:p>
    <w:p w14:paraId="498483BE" w14:textId="77777777" w:rsidR="00577910" w:rsidRPr="009B1DD2" w:rsidRDefault="00577910" w:rsidP="00851D96">
      <w:pPr>
        <w:spacing w:after="120" w:line="480" w:lineRule="auto"/>
        <w:jc w:val="both"/>
        <w:rPr>
          <w:rFonts w:ascii="Times New Roman" w:hAnsi="Times New Roman" w:cs="Times New Roman"/>
          <w:b/>
          <w:sz w:val="24"/>
          <w:szCs w:val="24"/>
        </w:rPr>
      </w:pPr>
    </w:p>
    <w:p w14:paraId="7BBEDDDF" w14:textId="77777777" w:rsidR="00577910" w:rsidRPr="009B1DD2" w:rsidRDefault="00577910" w:rsidP="00851D96">
      <w:pPr>
        <w:spacing w:after="120" w:line="480" w:lineRule="auto"/>
        <w:jc w:val="both"/>
        <w:rPr>
          <w:rFonts w:ascii="Times New Roman" w:hAnsi="Times New Roman" w:cs="Times New Roman"/>
          <w:b/>
          <w:sz w:val="24"/>
          <w:szCs w:val="24"/>
        </w:rPr>
      </w:pPr>
    </w:p>
    <w:p w14:paraId="6452A9A6" w14:textId="77777777" w:rsidR="00577910" w:rsidRPr="009B1DD2" w:rsidRDefault="00577910" w:rsidP="00851D96">
      <w:pPr>
        <w:spacing w:after="120" w:line="480" w:lineRule="auto"/>
        <w:jc w:val="both"/>
        <w:rPr>
          <w:rFonts w:ascii="Times New Roman" w:hAnsi="Times New Roman" w:cs="Times New Roman"/>
          <w:b/>
          <w:sz w:val="24"/>
          <w:szCs w:val="24"/>
        </w:rPr>
      </w:pPr>
    </w:p>
    <w:p w14:paraId="52432609" w14:textId="77777777" w:rsidR="00577910" w:rsidRPr="009B1DD2" w:rsidRDefault="00577910" w:rsidP="00851D96">
      <w:pPr>
        <w:spacing w:after="120" w:line="480" w:lineRule="auto"/>
        <w:jc w:val="both"/>
        <w:rPr>
          <w:rFonts w:ascii="Times New Roman" w:hAnsi="Times New Roman" w:cs="Times New Roman"/>
          <w:b/>
          <w:sz w:val="24"/>
          <w:szCs w:val="24"/>
        </w:rPr>
      </w:pPr>
    </w:p>
    <w:p w14:paraId="75171436" w14:textId="77777777" w:rsidR="00577910" w:rsidRPr="009B1DD2" w:rsidRDefault="00577910" w:rsidP="00851D96">
      <w:pPr>
        <w:spacing w:after="120" w:line="480" w:lineRule="auto"/>
        <w:jc w:val="both"/>
        <w:rPr>
          <w:rFonts w:ascii="Times New Roman" w:hAnsi="Times New Roman" w:cs="Times New Roman"/>
          <w:b/>
          <w:sz w:val="24"/>
          <w:szCs w:val="24"/>
        </w:rPr>
      </w:pPr>
    </w:p>
    <w:p w14:paraId="116F5FDE" w14:textId="77777777" w:rsidR="00577910" w:rsidRPr="009B1DD2" w:rsidRDefault="00577910" w:rsidP="00851D96">
      <w:pPr>
        <w:spacing w:after="120" w:line="480" w:lineRule="auto"/>
        <w:jc w:val="both"/>
        <w:rPr>
          <w:rFonts w:ascii="Times New Roman" w:hAnsi="Times New Roman" w:cs="Times New Roman"/>
          <w:b/>
          <w:sz w:val="24"/>
          <w:szCs w:val="24"/>
        </w:rPr>
      </w:pPr>
    </w:p>
    <w:p w14:paraId="78BD920D" w14:textId="77777777" w:rsidR="00BE334D" w:rsidRDefault="00BE334D">
      <w:pPr>
        <w:rPr>
          <w:rFonts w:ascii="Times New Roman" w:hAnsi="Times New Roman" w:cs="Times New Roman"/>
          <w:b/>
          <w:sz w:val="24"/>
          <w:szCs w:val="24"/>
        </w:rPr>
      </w:pPr>
      <w:r>
        <w:rPr>
          <w:rFonts w:ascii="Times New Roman" w:hAnsi="Times New Roman" w:cs="Times New Roman"/>
          <w:b/>
          <w:sz w:val="24"/>
          <w:szCs w:val="24"/>
        </w:rPr>
        <w:br w:type="page"/>
      </w:r>
    </w:p>
    <w:p w14:paraId="1B98E4BA" w14:textId="77777777" w:rsidR="00577910" w:rsidRPr="009B1DD2" w:rsidRDefault="00577910" w:rsidP="00851D96">
      <w:pPr>
        <w:spacing w:after="120" w:line="480" w:lineRule="auto"/>
        <w:jc w:val="both"/>
        <w:rPr>
          <w:rFonts w:ascii="Times New Roman" w:hAnsi="Times New Roman" w:cs="Times New Roman"/>
          <w:b/>
          <w:sz w:val="24"/>
          <w:szCs w:val="24"/>
          <w:shd w:val="clear" w:color="auto" w:fill="FFFFFF"/>
        </w:rPr>
      </w:pPr>
      <w:r w:rsidRPr="009B1DD2">
        <w:rPr>
          <w:rFonts w:ascii="Times New Roman" w:hAnsi="Times New Roman" w:cs="Times New Roman"/>
          <w:b/>
          <w:sz w:val="24"/>
          <w:szCs w:val="24"/>
          <w:shd w:val="clear" w:color="auto" w:fill="FFFFFF"/>
        </w:rPr>
        <w:lastRenderedPageBreak/>
        <w:t>Figure legends</w:t>
      </w:r>
    </w:p>
    <w:p w14:paraId="538B6B8A" w14:textId="77777777" w:rsidR="00D12BED" w:rsidRPr="009B1DD2" w:rsidRDefault="00D12BED" w:rsidP="00851D96">
      <w:pPr>
        <w:spacing w:after="120" w:line="480" w:lineRule="auto"/>
        <w:jc w:val="both"/>
        <w:rPr>
          <w:rFonts w:ascii="Times New Roman" w:eastAsiaTheme="minorEastAsia" w:hAnsi="Times New Roman" w:cs="Times New Roman"/>
          <w:kern w:val="24"/>
          <w:sz w:val="24"/>
          <w:szCs w:val="24"/>
        </w:rPr>
      </w:pPr>
      <w:r w:rsidRPr="009B1DD2">
        <w:rPr>
          <w:rFonts w:ascii="Times New Roman" w:hAnsi="Times New Roman" w:cs="Times New Roman"/>
          <w:b/>
          <w:sz w:val="24"/>
          <w:szCs w:val="24"/>
          <w:shd w:val="clear" w:color="auto" w:fill="FFFFFF"/>
        </w:rPr>
        <w:t>Figure 1</w:t>
      </w:r>
      <w:r w:rsidR="000E1EFC">
        <w:rPr>
          <w:rFonts w:ascii="Times New Roman" w:hAnsi="Times New Roman" w:cs="Times New Roman"/>
          <w:b/>
          <w:sz w:val="24"/>
          <w:szCs w:val="24"/>
          <w:shd w:val="clear" w:color="auto" w:fill="FFFFFF"/>
        </w:rPr>
        <w:t xml:space="preserve">. </w:t>
      </w:r>
      <w:r w:rsidRPr="009B1DD2">
        <w:rPr>
          <w:rFonts w:ascii="Times New Roman" w:hAnsi="Times New Roman" w:cs="Times New Roman"/>
          <w:b/>
          <w:sz w:val="24"/>
          <w:szCs w:val="24"/>
          <w:shd w:val="clear" w:color="auto" w:fill="FFFFFF"/>
        </w:rPr>
        <w:t>Generation of clozapine-</w:t>
      </w:r>
      <w:r w:rsidR="009A5949">
        <w:rPr>
          <w:rFonts w:ascii="Times New Roman" w:hAnsi="Times New Roman" w:cs="Times New Roman"/>
          <w:b/>
          <w:sz w:val="24"/>
          <w:szCs w:val="24"/>
          <w:shd w:val="clear" w:color="auto" w:fill="FFFFFF"/>
        </w:rPr>
        <w:t>responsive</w:t>
      </w:r>
      <w:r w:rsidRPr="009B1DD2">
        <w:rPr>
          <w:rFonts w:ascii="Times New Roman" w:hAnsi="Times New Roman" w:cs="Times New Roman"/>
          <w:b/>
          <w:sz w:val="24"/>
          <w:szCs w:val="24"/>
          <w:shd w:val="clear" w:color="auto" w:fill="FFFFFF"/>
        </w:rPr>
        <w:t xml:space="preserve"> </w:t>
      </w:r>
      <w:r w:rsidR="004B1F79" w:rsidRPr="009B1DD2">
        <w:rPr>
          <w:rFonts w:ascii="Times New Roman" w:hAnsi="Times New Roman" w:cs="Times New Roman"/>
          <w:b/>
          <w:sz w:val="24"/>
          <w:szCs w:val="24"/>
          <w:shd w:val="clear" w:color="auto" w:fill="FFFFFF"/>
        </w:rPr>
        <w:t>TCC</w:t>
      </w:r>
      <w:r w:rsidRPr="009B1DD2">
        <w:rPr>
          <w:rFonts w:ascii="Times New Roman" w:hAnsi="Times New Roman" w:cs="Times New Roman"/>
          <w:b/>
          <w:sz w:val="24"/>
          <w:szCs w:val="24"/>
          <w:shd w:val="clear" w:color="auto" w:fill="FFFFFF"/>
        </w:rPr>
        <w:t xml:space="preserve"> from </w:t>
      </w:r>
      <w:r w:rsidR="009A5949" w:rsidRPr="009B1DD2">
        <w:rPr>
          <w:rFonts w:ascii="Times New Roman" w:hAnsi="Times New Roman" w:cs="Times New Roman"/>
          <w:b/>
          <w:sz w:val="24"/>
          <w:szCs w:val="24"/>
          <w:shd w:val="clear" w:color="auto" w:fill="FFFFFF"/>
        </w:rPr>
        <w:t>HLA-DQB1*02:01</w:t>
      </w:r>
      <w:r w:rsidR="009A5949">
        <w:rPr>
          <w:rFonts w:ascii="Times New Roman" w:hAnsi="Times New Roman" w:cs="Times New Roman"/>
          <w:b/>
          <w:sz w:val="24"/>
          <w:szCs w:val="24"/>
          <w:shd w:val="clear" w:color="auto" w:fill="FFFFFF"/>
        </w:rPr>
        <w:t xml:space="preserve">+ healthy donors and patients with agranulocytosis. </w:t>
      </w:r>
      <w:r w:rsidRPr="009B1DD2">
        <w:rPr>
          <w:rFonts w:ascii="Times New Roman" w:hAnsi="Times New Roman" w:cs="Times New Roman"/>
          <w:sz w:val="24"/>
          <w:szCs w:val="24"/>
          <w:shd w:val="clear" w:color="auto" w:fill="FFFFFF"/>
        </w:rPr>
        <w:t xml:space="preserve">PBMC </w:t>
      </w:r>
      <w:r w:rsidR="009A5949">
        <w:rPr>
          <w:rFonts w:ascii="Times New Roman" w:hAnsi="Times New Roman" w:cs="Times New Roman"/>
          <w:sz w:val="24"/>
          <w:szCs w:val="24"/>
          <w:shd w:val="clear" w:color="auto" w:fill="FFFFFF"/>
        </w:rPr>
        <w:t>from (A) clozapine-naïve healthy donors and (B) patients with agranulocytosis</w:t>
      </w:r>
      <w:r w:rsidRPr="009B1DD2">
        <w:rPr>
          <w:rFonts w:ascii="Times New Roman" w:hAnsi="Times New Roman" w:cs="Times New Roman"/>
          <w:sz w:val="24"/>
          <w:szCs w:val="24"/>
          <w:shd w:val="clear" w:color="auto" w:fill="FFFFFF"/>
        </w:rPr>
        <w:t xml:space="preserve"> were cultured with either clozapine (5 </w:t>
      </w:r>
      <w:r w:rsidRPr="009B1DD2">
        <w:rPr>
          <w:rFonts w:ascii="Times New Roman" w:eastAsiaTheme="minorEastAsia" w:hAnsi="Times New Roman" w:cs="Times New Roman"/>
          <w:kern w:val="24"/>
          <w:sz w:val="24"/>
          <w:szCs w:val="24"/>
        </w:rPr>
        <w:t>µM)</w:t>
      </w:r>
      <w:r w:rsidR="00D5611C" w:rsidRPr="009B1DD2">
        <w:rPr>
          <w:rFonts w:ascii="Times New Roman" w:eastAsiaTheme="minorEastAsia" w:hAnsi="Times New Roman" w:cs="Times New Roman"/>
          <w:kern w:val="24"/>
          <w:sz w:val="24"/>
          <w:szCs w:val="24"/>
        </w:rPr>
        <w:t xml:space="preserve"> </w:t>
      </w:r>
      <w:r w:rsidRPr="009B1DD2">
        <w:rPr>
          <w:rFonts w:ascii="Times New Roman" w:eastAsiaTheme="minorEastAsia" w:hAnsi="Times New Roman" w:cs="Times New Roman"/>
          <w:kern w:val="24"/>
          <w:sz w:val="24"/>
          <w:szCs w:val="24"/>
        </w:rPr>
        <w:t>or olanzapine (</w:t>
      </w:r>
      <w:r w:rsidR="00D5611C" w:rsidRPr="009B1DD2">
        <w:rPr>
          <w:rFonts w:ascii="Times New Roman" w:eastAsiaTheme="minorEastAsia" w:hAnsi="Times New Roman" w:cs="Times New Roman"/>
          <w:kern w:val="24"/>
          <w:sz w:val="24"/>
          <w:szCs w:val="24"/>
        </w:rPr>
        <w:t xml:space="preserve">5 </w:t>
      </w:r>
      <w:r w:rsidRPr="009B1DD2">
        <w:rPr>
          <w:rFonts w:ascii="Times New Roman" w:eastAsiaTheme="minorEastAsia" w:hAnsi="Times New Roman" w:cs="Times New Roman"/>
          <w:kern w:val="24"/>
          <w:sz w:val="24"/>
          <w:szCs w:val="24"/>
        </w:rPr>
        <w:t>µM)</w:t>
      </w:r>
      <w:r w:rsidR="00812CDF" w:rsidRPr="009B1DD2">
        <w:rPr>
          <w:rFonts w:ascii="Times New Roman" w:eastAsiaTheme="minorEastAsia" w:hAnsi="Times New Roman" w:cs="Times New Roman"/>
          <w:kern w:val="24"/>
          <w:sz w:val="24"/>
          <w:szCs w:val="24"/>
        </w:rPr>
        <w:t xml:space="preserve"> </w:t>
      </w:r>
      <w:r w:rsidRPr="009B1DD2">
        <w:rPr>
          <w:rFonts w:ascii="Times New Roman" w:eastAsiaTheme="minorEastAsia" w:hAnsi="Times New Roman" w:cs="Times New Roman"/>
          <w:kern w:val="24"/>
          <w:sz w:val="24"/>
          <w:szCs w:val="24"/>
        </w:rPr>
        <w:t>for 14 days</w:t>
      </w:r>
      <w:r w:rsidR="009A5949">
        <w:rPr>
          <w:rFonts w:ascii="Times New Roman" w:eastAsiaTheme="minorEastAsia" w:hAnsi="Times New Roman" w:cs="Times New Roman"/>
          <w:kern w:val="24"/>
          <w:sz w:val="24"/>
          <w:szCs w:val="24"/>
        </w:rPr>
        <w:t>. TCC were generated from the T-cell lines</w:t>
      </w:r>
      <w:r w:rsidRPr="009B1DD2">
        <w:rPr>
          <w:rFonts w:ascii="Times New Roman" w:eastAsiaTheme="minorEastAsia" w:hAnsi="Times New Roman" w:cs="Times New Roman"/>
          <w:kern w:val="24"/>
          <w:sz w:val="24"/>
          <w:szCs w:val="24"/>
        </w:rPr>
        <w:t xml:space="preserve"> by serial dilution and repeated mitogen stimulation. Fast growing TCC were selected, expanded and tested for </w:t>
      </w:r>
      <w:r w:rsidR="000E1EFC">
        <w:rPr>
          <w:rFonts w:ascii="Times New Roman" w:eastAsiaTheme="minorEastAsia" w:hAnsi="Times New Roman" w:cs="Times New Roman"/>
          <w:kern w:val="24"/>
          <w:sz w:val="24"/>
          <w:szCs w:val="24"/>
        </w:rPr>
        <w:t xml:space="preserve">clozapine/olanzapine responsiveness. </w:t>
      </w:r>
      <w:r w:rsidR="000E1EFC" w:rsidRPr="009B1DD2">
        <w:rPr>
          <w:rFonts w:ascii="Times New Roman" w:eastAsiaTheme="minorEastAsia" w:hAnsi="Times New Roman" w:cs="Times New Roman"/>
          <w:kern w:val="24"/>
          <w:sz w:val="24"/>
          <w:szCs w:val="24"/>
        </w:rPr>
        <w:t xml:space="preserve">TCC (0.5 x </w:t>
      </w:r>
      <w:r w:rsidR="000E1EFC" w:rsidRPr="009B1DD2">
        <w:rPr>
          <w:rFonts w:ascii="Times New Roman" w:hAnsi="Times New Roman" w:cs="Times New Roman"/>
          <w:sz w:val="24"/>
          <w:szCs w:val="24"/>
        </w:rPr>
        <w:t>10</w:t>
      </w:r>
      <w:r w:rsidR="000E1EFC" w:rsidRPr="009B1DD2">
        <w:rPr>
          <w:rFonts w:ascii="Times New Roman" w:hAnsi="Times New Roman" w:cs="Times New Roman"/>
          <w:sz w:val="24"/>
          <w:szCs w:val="24"/>
          <w:vertAlign w:val="superscript"/>
        </w:rPr>
        <w:t>5</w:t>
      </w:r>
      <w:r w:rsidR="000E1EFC" w:rsidRPr="009B1DD2">
        <w:rPr>
          <w:rFonts w:ascii="Times New Roman" w:hAnsi="Times New Roman" w:cs="Times New Roman"/>
          <w:sz w:val="24"/>
          <w:szCs w:val="24"/>
        </w:rPr>
        <w:t xml:space="preserve">) </w:t>
      </w:r>
      <w:r w:rsidR="000E1EFC">
        <w:rPr>
          <w:rFonts w:ascii="Times New Roman" w:hAnsi="Times New Roman" w:cs="Times New Roman"/>
          <w:sz w:val="24"/>
          <w:szCs w:val="24"/>
        </w:rPr>
        <w:t xml:space="preserve">were </w:t>
      </w:r>
      <w:r w:rsidR="000E1EFC" w:rsidRPr="009B1DD2">
        <w:rPr>
          <w:rFonts w:ascii="Times New Roman" w:hAnsi="Times New Roman" w:cs="Times New Roman"/>
          <w:sz w:val="24"/>
          <w:szCs w:val="24"/>
        </w:rPr>
        <w:t xml:space="preserve">cultured with autologous </w:t>
      </w:r>
      <w:r w:rsidR="000E1EFC" w:rsidRPr="009B1DD2">
        <w:rPr>
          <w:rFonts w:ascii="Times New Roman" w:eastAsiaTheme="minorEastAsia" w:hAnsi="Times New Roman" w:cs="Times New Roman"/>
          <w:kern w:val="24"/>
          <w:sz w:val="24"/>
          <w:szCs w:val="24"/>
        </w:rPr>
        <w:t xml:space="preserve">EBV-transformed B-cells (0.1 x </w:t>
      </w:r>
      <w:r w:rsidR="000E1EFC" w:rsidRPr="009B1DD2">
        <w:rPr>
          <w:rFonts w:ascii="Times New Roman" w:hAnsi="Times New Roman" w:cs="Times New Roman"/>
          <w:sz w:val="24"/>
          <w:szCs w:val="24"/>
        </w:rPr>
        <w:t>10</w:t>
      </w:r>
      <w:r w:rsidR="000E1EFC" w:rsidRPr="009B1DD2">
        <w:rPr>
          <w:rFonts w:ascii="Times New Roman" w:hAnsi="Times New Roman" w:cs="Times New Roman"/>
          <w:sz w:val="24"/>
          <w:szCs w:val="24"/>
          <w:vertAlign w:val="superscript"/>
        </w:rPr>
        <w:t>5</w:t>
      </w:r>
      <w:r w:rsidR="000E1EFC" w:rsidRPr="009B1DD2">
        <w:rPr>
          <w:rFonts w:ascii="Times New Roman" w:hAnsi="Times New Roman" w:cs="Times New Roman"/>
          <w:sz w:val="24"/>
          <w:szCs w:val="24"/>
        </w:rPr>
        <w:t xml:space="preserve">) and </w:t>
      </w:r>
      <w:r w:rsidR="000E1EFC" w:rsidRPr="009B1DD2">
        <w:rPr>
          <w:rFonts w:ascii="Times New Roman" w:hAnsi="Times New Roman" w:cs="Times New Roman"/>
          <w:sz w:val="24"/>
          <w:szCs w:val="24"/>
          <w:shd w:val="clear" w:color="auto" w:fill="FFFFFF"/>
        </w:rPr>
        <w:t xml:space="preserve">clozapine (5 </w:t>
      </w:r>
      <w:r w:rsidR="000E1EFC" w:rsidRPr="009B1DD2">
        <w:rPr>
          <w:rFonts w:ascii="Times New Roman" w:eastAsiaTheme="minorEastAsia" w:hAnsi="Times New Roman" w:cs="Times New Roman"/>
          <w:kern w:val="24"/>
          <w:sz w:val="24"/>
          <w:szCs w:val="24"/>
        </w:rPr>
        <w:t xml:space="preserve">µM) or olanzapine (5 µM) </w:t>
      </w:r>
      <w:r w:rsidR="000E1EFC">
        <w:rPr>
          <w:rFonts w:ascii="Times New Roman" w:eastAsiaTheme="minorEastAsia" w:hAnsi="Times New Roman" w:cs="Times New Roman"/>
          <w:kern w:val="24"/>
          <w:sz w:val="24"/>
          <w:szCs w:val="24"/>
        </w:rPr>
        <w:t xml:space="preserve">in duplicate cultures </w:t>
      </w:r>
      <w:r w:rsidR="000E1EFC" w:rsidRPr="009B1DD2">
        <w:rPr>
          <w:rFonts w:ascii="Times New Roman" w:hAnsi="Times New Roman" w:cs="Times New Roman"/>
          <w:sz w:val="24"/>
          <w:szCs w:val="24"/>
        </w:rPr>
        <w:t>for 48 h at 37°C, 5% CO</w:t>
      </w:r>
      <w:r w:rsidR="000E1EFC" w:rsidRPr="009B1DD2">
        <w:rPr>
          <w:rFonts w:ascii="Times New Roman" w:hAnsi="Times New Roman" w:cs="Times New Roman"/>
          <w:sz w:val="24"/>
          <w:szCs w:val="24"/>
          <w:vertAlign w:val="subscript"/>
        </w:rPr>
        <w:t>2</w:t>
      </w:r>
      <w:r w:rsidR="000E1EFC">
        <w:rPr>
          <w:rFonts w:ascii="Times New Roman" w:hAnsi="Times New Roman" w:cs="Times New Roman"/>
          <w:sz w:val="24"/>
          <w:szCs w:val="24"/>
          <w:vertAlign w:val="subscript"/>
        </w:rPr>
        <w:t>.</w:t>
      </w:r>
      <w:r w:rsidR="000E1EFC" w:rsidRPr="009B1DD2">
        <w:rPr>
          <w:rFonts w:ascii="Times New Roman" w:hAnsi="Times New Roman" w:cs="Times New Roman"/>
          <w:sz w:val="24"/>
          <w:szCs w:val="24"/>
        </w:rPr>
        <w:t xml:space="preserve"> </w:t>
      </w:r>
      <w:r w:rsidR="000E1EFC" w:rsidRPr="009B1DD2">
        <w:rPr>
          <w:rFonts w:ascii="Times New Roman" w:hAnsi="Times New Roman" w:cs="Times New Roman"/>
          <w:sz w:val="24"/>
          <w:szCs w:val="24"/>
          <w:shd w:val="clear" w:color="auto" w:fill="FFFFFF"/>
        </w:rPr>
        <w:t>[</w:t>
      </w:r>
      <w:r w:rsidR="000E1EFC" w:rsidRPr="009B1DD2">
        <w:rPr>
          <w:rFonts w:ascii="Times New Roman" w:hAnsi="Times New Roman" w:cs="Times New Roman"/>
          <w:sz w:val="24"/>
          <w:szCs w:val="24"/>
          <w:shd w:val="clear" w:color="auto" w:fill="FFFFFF"/>
          <w:vertAlign w:val="superscript"/>
        </w:rPr>
        <w:t>3</w:t>
      </w:r>
      <w:r w:rsidR="000E1EFC" w:rsidRPr="009B1DD2">
        <w:rPr>
          <w:rFonts w:ascii="Times New Roman" w:hAnsi="Times New Roman" w:cs="Times New Roman"/>
          <w:sz w:val="24"/>
          <w:szCs w:val="24"/>
          <w:shd w:val="clear" w:color="auto" w:fill="FFFFFF"/>
        </w:rPr>
        <w:t xml:space="preserve">H]-thymidine (0.5µCi/well) </w:t>
      </w:r>
      <w:r w:rsidR="000E1EFC">
        <w:rPr>
          <w:rFonts w:ascii="Times New Roman" w:hAnsi="Times New Roman" w:cs="Times New Roman"/>
          <w:sz w:val="24"/>
          <w:szCs w:val="24"/>
          <w:shd w:val="clear" w:color="auto" w:fill="FFFFFF"/>
        </w:rPr>
        <w:t xml:space="preserve">was added </w:t>
      </w:r>
      <w:r w:rsidR="000E1EFC" w:rsidRPr="009B1DD2">
        <w:rPr>
          <w:rFonts w:ascii="Times New Roman" w:hAnsi="Times New Roman" w:cs="Times New Roman"/>
          <w:sz w:val="24"/>
          <w:szCs w:val="24"/>
          <w:shd w:val="clear" w:color="auto" w:fill="FFFFFF"/>
        </w:rPr>
        <w:t xml:space="preserve">for the last 16 h of </w:t>
      </w:r>
      <w:r w:rsidR="000E1EFC">
        <w:rPr>
          <w:rFonts w:ascii="Times New Roman" w:hAnsi="Times New Roman" w:cs="Times New Roman"/>
          <w:sz w:val="24"/>
          <w:szCs w:val="24"/>
          <w:shd w:val="clear" w:color="auto" w:fill="FFFFFF"/>
        </w:rPr>
        <w:t xml:space="preserve">the culture period. </w:t>
      </w:r>
      <w:r w:rsidR="002B624E" w:rsidRPr="009B1DD2">
        <w:rPr>
          <w:rFonts w:ascii="Times New Roman" w:eastAsiaTheme="minorEastAsia" w:hAnsi="Times New Roman" w:cs="Times New Roman"/>
          <w:kern w:val="24"/>
          <w:sz w:val="24"/>
          <w:szCs w:val="24"/>
        </w:rPr>
        <w:t xml:space="preserve">TCC with SI &gt;2 </w:t>
      </w:r>
      <w:r w:rsidR="000E1EFC">
        <w:rPr>
          <w:rFonts w:ascii="Times New Roman" w:eastAsiaTheme="minorEastAsia" w:hAnsi="Times New Roman" w:cs="Times New Roman"/>
          <w:kern w:val="24"/>
          <w:sz w:val="24"/>
          <w:szCs w:val="24"/>
        </w:rPr>
        <w:t xml:space="preserve">(mean cpm in drug-treated wells / mean proliferation in control wells with medium) </w:t>
      </w:r>
      <w:r w:rsidR="002B624E" w:rsidRPr="009B1DD2">
        <w:rPr>
          <w:rFonts w:ascii="Times New Roman" w:eastAsiaTheme="minorEastAsia" w:hAnsi="Times New Roman" w:cs="Times New Roman"/>
          <w:kern w:val="24"/>
          <w:sz w:val="24"/>
          <w:szCs w:val="24"/>
        </w:rPr>
        <w:t>were expanded for further phenotypic and functional characterisation.</w:t>
      </w:r>
      <w:r w:rsidR="00812CDF" w:rsidRPr="009B1DD2">
        <w:rPr>
          <w:rFonts w:ascii="Times New Roman" w:eastAsiaTheme="minorEastAsia" w:hAnsi="Times New Roman" w:cs="Times New Roman"/>
          <w:kern w:val="24"/>
          <w:sz w:val="24"/>
          <w:szCs w:val="24"/>
        </w:rPr>
        <w:t xml:space="preserve"> </w:t>
      </w:r>
      <w:r w:rsidR="000E1EFC">
        <w:rPr>
          <w:rFonts w:ascii="Times New Roman" w:eastAsiaTheme="minorEastAsia" w:hAnsi="Times New Roman" w:cs="Times New Roman"/>
          <w:kern w:val="24"/>
          <w:sz w:val="24"/>
          <w:szCs w:val="24"/>
        </w:rPr>
        <w:t>C</w:t>
      </w:r>
      <w:r w:rsidR="006B5A59" w:rsidRPr="009B1DD2">
        <w:rPr>
          <w:rFonts w:ascii="Times New Roman" w:eastAsiaTheme="minorEastAsia" w:hAnsi="Times New Roman" w:cs="Times New Roman"/>
          <w:kern w:val="24"/>
          <w:sz w:val="24"/>
          <w:szCs w:val="24"/>
        </w:rPr>
        <w:t>. Dose-dependent proliferation of clozapine-specific T</w:t>
      </w:r>
      <w:r w:rsidR="00E61FED" w:rsidRPr="009B1DD2">
        <w:rPr>
          <w:rFonts w:ascii="Times New Roman" w:eastAsiaTheme="minorEastAsia" w:hAnsi="Times New Roman" w:cs="Times New Roman"/>
          <w:kern w:val="24"/>
          <w:sz w:val="24"/>
          <w:szCs w:val="24"/>
        </w:rPr>
        <w:t xml:space="preserve">CC (0.5 x </w:t>
      </w:r>
      <w:r w:rsidR="00E61FED" w:rsidRPr="009B1DD2">
        <w:rPr>
          <w:rFonts w:ascii="Times New Roman" w:hAnsi="Times New Roman" w:cs="Times New Roman"/>
          <w:sz w:val="24"/>
          <w:szCs w:val="24"/>
        </w:rPr>
        <w:t>10</w:t>
      </w:r>
      <w:r w:rsidR="00E61FED" w:rsidRPr="009B1DD2">
        <w:rPr>
          <w:rFonts w:ascii="Times New Roman" w:hAnsi="Times New Roman" w:cs="Times New Roman"/>
          <w:sz w:val="24"/>
          <w:szCs w:val="24"/>
          <w:vertAlign w:val="superscript"/>
        </w:rPr>
        <w:t>5</w:t>
      </w:r>
      <w:r w:rsidR="00E61FED" w:rsidRPr="009B1DD2">
        <w:rPr>
          <w:rFonts w:ascii="Times New Roman" w:hAnsi="Times New Roman" w:cs="Times New Roman"/>
          <w:sz w:val="24"/>
          <w:szCs w:val="24"/>
        </w:rPr>
        <w:t xml:space="preserve">) cultured with autologous </w:t>
      </w:r>
      <w:r w:rsidR="00E61FED" w:rsidRPr="009B1DD2">
        <w:rPr>
          <w:rFonts w:ascii="Times New Roman" w:eastAsiaTheme="minorEastAsia" w:hAnsi="Times New Roman" w:cs="Times New Roman"/>
          <w:kern w:val="24"/>
          <w:sz w:val="24"/>
          <w:szCs w:val="24"/>
        </w:rPr>
        <w:t>EBV-transformed B-cell</w:t>
      </w:r>
      <w:r w:rsidR="007443A5" w:rsidRPr="009B1DD2">
        <w:rPr>
          <w:rFonts w:ascii="Times New Roman" w:eastAsiaTheme="minorEastAsia" w:hAnsi="Times New Roman" w:cs="Times New Roman"/>
          <w:kern w:val="24"/>
          <w:sz w:val="24"/>
          <w:szCs w:val="24"/>
        </w:rPr>
        <w:t xml:space="preserve">s (0.1 x </w:t>
      </w:r>
      <w:r w:rsidR="007443A5" w:rsidRPr="009B1DD2">
        <w:rPr>
          <w:rFonts w:ascii="Times New Roman" w:hAnsi="Times New Roman" w:cs="Times New Roman"/>
          <w:sz w:val="24"/>
          <w:szCs w:val="24"/>
        </w:rPr>
        <w:t>10</w:t>
      </w:r>
      <w:r w:rsidR="007443A5" w:rsidRPr="009B1DD2">
        <w:rPr>
          <w:rFonts w:ascii="Times New Roman" w:hAnsi="Times New Roman" w:cs="Times New Roman"/>
          <w:sz w:val="24"/>
          <w:szCs w:val="24"/>
          <w:vertAlign w:val="superscript"/>
        </w:rPr>
        <w:t>5</w:t>
      </w:r>
      <w:r w:rsidR="007443A5" w:rsidRPr="009B1DD2">
        <w:rPr>
          <w:rFonts w:ascii="Times New Roman" w:hAnsi="Times New Roman" w:cs="Times New Roman"/>
          <w:sz w:val="24"/>
          <w:szCs w:val="24"/>
        </w:rPr>
        <w:t xml:space="preserve">) and drug </w:t>
      </w:r>
      <w:r w:rsidR="000E1EFC">
        <w:rPr>
          <w:rFonts w:ascii="Times New Roman" w:hAnsi="Times New Roman" w:cs="Times New Roman"/>
          <w:sz w:val="24"/>
          <w:szCs w:val="24"/>
        </w:rPr>
        <w:t xml:space="preserve">in triplicate cultures </w:t>
      </w:r>
      <w:r w:rsidR="007443A5" w:rsidRPr="009B1DD2">
        <w:rPr>
          <w:rFonts w:ascii="Times New Roman" w:hAnsi="Times New Roman" w:cs="Times New Roman"/>
          <w:sz w:val="24"/>
          <w:szCs w:val="24"/>
        </w:rPr>
        <w:t xml:space="preserve">for 48 h </w:t>
      </w:r>
      <w:r w:rsidR="00BE583A" w:rsidRPr="009B1DD2">
        <w:rPr>
          <w:rFonts w:ascii="Times New Roman" w:hAnsi="Times New Roman" w:cs="Times New Roman"/>
          <w:sz w:val="24"/>
          <w:szCs w:val="24"/>
        </w:rPr>
        <w:t xml:space="preserve">at </w:t>
      </w:r>
      <w:r w:rsidR="00266262" w:rsidRPr="009B1DD2">
        <w:rPr>
          <w:rFonts w:ascii="Times New Roman" w:hAnsi="Times New Roman" w:cs="Times New Roman"/>
          <w:sz w:val="24"/>
          <w:szCs w:val="24"/>
        </w:rPr>
        <w:t>37°C, 5% CO</w:t>
      </w:r>
      <w:r w:rsidR="00266262" w:rsidRPr="009B1DD2">
        <w:rPr>
          <w:rFonts w:ascii="Times New Roman" w:hAnsi="Times New Roman" w:cs="Times New Roman"/>
          <w:sz w:val="24"/>
          <w:szCs w:val="24"/>
          <w:vertAlign w:val="subscript"/>
        </w:rPr>
        <w:t>2</w:t>
      </w:r>
      <w:r w:rsidR="000E1EFC">
        <w:rPr>
          <w:rFonts w:ascii="Times New Roman" w:hAnsi="Times New Roman" w:cs="Times New Roman"/>
          <w:sz w:val="24"/>
          <w:szCs w:val="24"/>
          <w:vertAlign w:val="subscript"/>
        </w:rPr>
        <w:t>.</w:t>
      </w:r>
      <w:r w:rsidR="00266262" w:rsidRPr="009B1DD2">
        <w:rPr>
          <w:rFonts w:ascii="Times New Roman" w:hAnsi="Times New Roman" w:cs="Times New Roman"/>
          <w:sz w:val="24"/>
          <w:szCs w:val="24"/>
        </w:rPr>
        <w:t xml:space="preserve"> </w:t>
      </w:r>
      <w:r w:rsidR="000E1EFC">
        <w:rPr>
          <w:rFonts w:ascii="Times New Roman" w:hAnsi="Times New Roman" w:cs="Times New Roman"/>
          <w:sz w:val="24"/>
          <w:szCs w:val="24"/>
        </w:rPr>
        <w:t xml:space="preserve">Proliferation was measured through the addition of </w:t>
      </w:r>
      <w:r w:rsidR="007443A5" w:rsidRPr="009B1DD2">
        <w:rPr>
          <w:rFonts w:ascii="Times New Roman" w:hAnsi="Times New Roman" w:cs="Times New Roman"/>
          <w:sz w:val="24"/>
          <w:szCs w:val="24"/>
          <w:shd w:val="clear" w:color="auto" w:fill="FFFFFF"/>
        </w:rPr>
        <w:t>[</w:t>
      </w:r>
      <w:r w:rsidR="007443A5" w:rsidRPr="009B1DD2">
        <w:rPr>
          <w:rFonts w:ascii="Times New Roman" w:hAnsi="Times New Roman" w:cs="Times New Roman"/>
          <w:sz w:val="24"/>
          <w:szCs w:val="24"/>
          <w:shd w:val="clear" w:color="auto" w:fill="FFFFFF"/>
          <w:vertAlign w:val="superscript"/>
        </w:rPr>
        <w:t>3</w:t>
      </w:r>
      <w:r w:rsidR="007443A5" w:rsidRPr="009B1DD2">
        <w:rPr>
          <w:rFonts w:ascii="Times New Roman" w:hAnsi="Times New Roman" w:cs="Times New Roman"/>
          <w:sz w:val="24"/>
          <w:szCs w:val="24"/>
          <w:shd w:val="clear" w:color="auto" w:fill="FFFFFF"/>
        </w:rPr>
        <w:t>H]</w:t>
      </w:r>
      <w:r w:rsidR="00013403" w:rsidRPr="009B1DD2">
        <w:rPr>
          <w:rFonts w:ascii="Times New Roman" w:hAnsi="Times New Roman" w:cs="Times New Roman"/>
          <w:sz w:val="24"/>
          <w:szCs w:val="24"/>
          <w:shd w:val="clear" w:color="auto" w:fill="FFFFFF"/>
        </w:rPr>
        <w:t>-</w:t>
      </w:r>
      <w:r w:rsidR="007443A5" w:rsidRPr="009B1DD2">
        <w:rPr>
          <w:rFonts w:ascii="Times New Roman" w:hAnsi="Times New Roman" w:cs="Times New Roman"/>
          <w:sz w:val="24"/>
          <w:szCs w:val="24"/>
          <w:shd w:val="clear" w:color="auto" w:fill="FFFFFF"/>
        </w:rPr>
        <w:t>thymidine (0.5µCi/well)</w:t>
      </w:r>
      <w:r w:rsidR="00EA12A3" w:rsidRPr="009B1DD2">
        <w:rPr>
          <w:rFonts w:ascii="Times New Roman" w:eastAsiaTheme="minorEastAsia" w:hAnsi="Times New Roman" w:cs="Times New Roman"/>
          <w:kern w:val="24"/>
          <w:sz w:val="24"/>
          <w:szCs w:val="24"/>
        </w:rPr>
        <w:t>.</w:t>
      </w:r>
    </w:p>
    <w:p w14:paraId="26A98146" w14:textId="77777777" w:rsidR="003B48C7" w:rsidRPr="009B1DD2" w:rsidRDefault="00EA12A3" w:rsidP="00851D96">
      <w:pPr>
        <w:spacing w:after="120" w:line="480" w:lineRule="auto"/>
        <w:jc w:val="both"/>
        <w:rPr>
          <w:rFonts w:ascii="Times New Roman" w:hAnsi="Times New Roman" w:cs="Times New Roman"/>
          <w:b/>
          <w:sz w:val="24"/>
          <w:szCs w:val="24"/>
          <w:shd w:val="clear" w:color="auto" w:fill="FFFFFF"/>
        </w:rPr>
      </w:pPr>
      <w:r w:rsidRPr="009B1DD2">
        <w:rPr>
          <w:rFonts w:ascii="Times New Roman" w:hAnsi="Times New Roman" w:cs="Times New Roman"/>
          <w:b/>
          <w:sz w:val="24"/>
          <w:szCs w:val="24"/>
          <w:shd w:val="clear" w:color="auto" w:fill="FFFFFF"/>
        </w:rPr>
        <w:t>Figure 2</w:t>
      </w:r>
      <w:r w:rsidR="000E1EFC">
        <w:rPr>
          <w:rFonts w:ascii="Times New Roman" w:hAnsi="Times New Roman" w:cs="Times New Roman"/>
          <w:b/>
          <w:sz w:val="24"/>
          <w:szCs w:val="24"/>
          <w:shd w:val="clear" w:color="auto" w:fill="FFFFFF"/>
        </w:rPr>
        <w:t xml:space="preserve">. </w:t>
      </w:r>
      <w:r w:rsidR="000E1EFC">
        <w:rPr>
          <w:rFonts w:ascii="Times New Roman" w:eastAsiaTheme="minorEastAsia" w:hAnsi="Times New Roman" w:cs="Times New Roman"/>
          <w:b/>
          <w:bCs/>
          <w:kern w:val="24"/>
          <w:sz w:val="24"/>
          <w:szCs w:val="24"/>
        </w:rPr>
        <w:t>TCC express CXCR3 and CCR4, and secrete cytokines and cytolytic molecules</w:t>
      </w:r>
      <w:r w:rsidR="000E1EFC" w:rsidRPr="009B1DD2">
        <w:rPr>
          <w:rFonts w:ascii="Times New Roman" w:eastAsiaTheme="minorEastAsia" w:hAnsi="Times New Roman" w:cs="Times New Roman"/>
          <w:b/>
          <w:bCs/>
          <w:kern w:val="24"/>
          <w:sz w:val="24"/>
          <w:szCs w:val="24"/>
        </w:rPr>
        <w:t xml:space="preserve"> markers</w:t>
      </w:r>
      <w:r w:rsidR="000E1EFC" w:rsidRPr="009B1DD2">
        <w:rPr>
          <w:rFonts w:ascii="Times New Roman" w:hAnsi="Times New Roman" w:cs="Times New Roman"/>
          <w:b/>
          <w:sz w:val="24"/>
          <w:szCs w:val="24"/>
          <w:shd w:val="clear" w:color="auto" w:fill="FFFFFF"/>
        </w:rPr>
        <w:t xml:space="preserve"> </w:t>
      </w:r>
      <w:r w:rsidR="000E1EFC">
        <w:rPr>
          <w:rFonts w:ascii="Times New Roman" w:hAnsi="Times New Roman" w:cs="Times New Roman"/>
          <w:b/>
          <w:sz w:val="24"/>
          <w:szCs w:val="24"/>
          <w:shd w:val="clear" w:color="auto" w:fill="FFFFFF"/>
        </w:rPr>
        <w:t xml:space="preserve">following clozapine exposure. </w:t>
      </w:r>
      <w:r w:rsidR="000E1EFC" w:rsidRPr="000E1EFC">
        <w:rPr>
          <w:rFonts w:ascii="Times New Roman" w:hAnsi="Times New Roman" w:cs="Times New Roman"/>
          <w:sz w:val="24"/>
          <w:szCs w:val="24"/>
          <w:shd w:val="clear" w:color="auto" w:fill="FFFFFF"/>
        </w:rPr>
        <w:t>(A)</w:t>
      </w:r>
      <w:r w:rsidR="000E1EFC">
        <w:rPr>
          <w:rFonts w:ascii="Times New Roman" w:hAnsi="Times New Roman" w:cs="Times New Roman"/>
          <w:b/>
          <w:sz w:val="24"/>
          <w:szCs w:val="24"/>
          <w:shd w:val="clear" w:color="auto" w:fill="FFFFFF"/>
        </w:rPr>
        <w:t xml:space="preserve"> </w:t>
      </w:r>
      <w:r w:rsidR="000E1EFC">
        <w:rPr>
          <w:rFonts w:ascii="Times New Roman" w:eastAsiaTheme="minorEastAsia" w:hAnsi="Times New Roman" w:cs="Times New Roman"/>
          <w:bCs/>
          <w:kern w:val="24"/>
          <w:sz w:val="24"/>
          <w:szCs w:val="24"/>
        </w:rPr>
        <w:t>P</w:t>
      </w:r>
      <w:r w:rsidR="000E1EFC" w:rsidRPr="009B1DD2">
        <w:rPr>
          <w:rFonts w:ascii="Times New Roman" w:eastAsiaTheme="minorEastAsia" w:hAnsi="Times New Roman" w:cs="Times New Roman"/>
          <w:bCs/>
          <w:kern w:val="24"/>
          <w:sz w:val="24"/>
          <w:szCs w:val="24"/>
        </w:rPr>
        <w:t>henotyping of clozapine-</w:t>
      </w:r>
      <w:r w:rsidR="000E1EFC">
        <w:rPr>
          <w:rFonts w:ascii="Times New Roman" w:eastAsiaTheme="minorEastAsia" w:hAnsi="Times New Roman" w:cs="Times New Roman"/>
          <w:bCs/>
          <w:kern w:val="24"/>
          <w:sz w:val="24"/>
          <w:szCs w:val="24"/>
        </w:rPr>
        <w:t>responsive CD4+</w:t>
      </w:r>
      <w:r w:rsidR="000E1EFC" w:rsidRPr="009B1DD2">
        <w:rPr>
          <w:rFonts w:ascii="Times New Roman" w:eastAsiaTheme="minorEastAsia" w:hAnsi="Times New Roman" w:cs="Times New Roman"/>
          <w:bCs/>
          <w:kern w:val="24"/>
          <w:sz w:val="24"/>
          <w:szCs w:val="24"/>
        </w:rPr>
        <w:t xml:space="preserve"> TCC was performed using fluorescent</w:t>
      </w:r>
      <w:r w:rsidR="000E1EFC">
        <w:rPr>
          <w:rFonts w:ascii="Times New Roman" w:eastAsiaTheme="minorEastAsia" w:hAnsi="Times New Roman" w:cs="Times New Roman"/>
          <w:bCs/>
          <w:kern w:val="24"/>
          <w:sz w:val="24"/>
          <w:szCs w:val="24"/>
        </w:rPr>
        <w:t>-conjugated</w:t>
      </w:r>
      <w:r w:rsidR="000E1EFC" w:rsidRPr="009B1DD2">
        <w:rPr>
          <w:rFonts w:ascii="Times New Roman" w:eastAsiaTheme="minorEastAsia" w:hAnsi="Times New Roman" w:cs="Times New Roman"/>
          <w:bCs/>
          <w:kern w:val="24"/>
          <w:sz w:val="24"/>
          <w:szCs w:val="24"/>
        </w:rPr>
        <w:t xml:space="preserve"> antibodies. </w:t>
      </w:r>
      <w:r w:rsidR="000E1EFC">
        <w:rPr>
          <w:rFonts w:ascii="Times New Roman" w:eastAsiaTheme="minorEastAsia" w:hAnsi="Times New Roman" w:cs="Times New Roman"/>
          <w:bCs/>
          <w:kern w:val="24"/>
          <w:sz w:val="24"/>
          <w:szCs w:val="24"/>
        </w:rPr>
        <w:t xml:space="preserve">Fluorescence </w:t>
      </w:r>
      <w:r w:rsidR="00A64E27">
        <w:rPr>
          <w:rFonts w:ascii="Times New Roman" w:eastAsiaTheme="minorEastAsia" w:hAnsi="Times New Roman" w:cs="Times New Roman"/>
          <w:bCs/>
          <w:kern w:val="24"/>
          <w:sz w:val="24"/>
          <w:szCs w:val="24"/>
        </w:rPr>
        <w:t xml:space="preserve">intensity </w:t>
      </w:r>
      <w:r w:rsidR="000E1EFC">
        <w:rPr>
          <w:rFonts w:ascii="Times New Roman" w:eastAsiaTheme="minorEastAsia" w:hAnsi="Times New Roman" w:cs="Times New Roman"/>
          <w:bCs/>
          <w:kern w:val="24"/>
          <w:sz w:val="24"/>
          <w:szCs w:val="24"/>
        </w:rPr>
        <w:t>was measured using a FACS canto II flow cytometer</w:t>
      </w:r>
      <w:r w:rsidR="00A64E27">
        <w:rPr>
          <w:rFonts w:ascii="Times New Roman" w:eastAsiaTheme="minorEastAsia" w:hAnsi="Times New Roman" w:cs="Times New Roman"/>
          <w:bCs/>
          <w:kern w:val="24"/>
          <w:sz w:val="24"/>
          <w:szCs w:val="24"/>
        </w:rPr>
        <w:t>, counting a minimum of 10,000 events</w:t>
      </w:r>
      <w:r w:rsidR="000E1EFC">
        <w:rPr>
          <w:rFonts w:ascii="Times New Roman" w:eastAsiaTheme="minorEastAsia" w:hAnsi="Times New Roman" w:cs="Times New Roman"/>
          <w:bCs/>
          <w:kern w:val="24"/>
          <w:sz w:val="24"/>
          <w:szCs w:val="24"/>
        </w:rPr>
        <w:t xml:space="preserve">. </w:t>
      </w:r>
      <w:r w:rsidR="000E1EFC" w:rsidRPr="009B1DD2">
        <w:rPr>
          <w:rFonts w:ascii="Times New Roman" w:eastAsiaTheme="minorEastAsia" w:hAnsi="Times New Roman" w:cs="Times New Roman"/>
          <w:bCs/>
          <w:kern w:val="24"/>
          <w:sz w:val="24"/>
          <w:szCs w:val="24"/>
        </w:rPr>
        <w:t>TCC were stained with antibodies for CXCR3-APC, CLA-FITC, CCR1-PE, CCR6-APC, CD69-FITC, CCR4-PE, CCR9-APC, CXCR6-PE, CCR2-APC, CCR8-FITC and E-Cad-PE.</w:t>
      </w:r>
      <w:r w:rsidR="00A64E27">
        <w:rPr>
          <w:rFonts w:ascii="Times New Roman" w:eastAsiaTheme="minorEastAsia" w:hAnsi="Times New Roman" w:cs="Times New Roman"/>
          <w:bCs/>
          <w:kern w:val="24"/>
          <w:sz w:val="24"/>
          <w:szCs w:val="24"/>
        </w:rPr>
        <w:t xml:space="preserve"> (B, C</w:t>
      </w:r>
      <w:r w:rsidR="000666A6">
        <w:rPr>
          <w:rFonts w:ascii="Times New Roman" w:eastAsiaTheme="minorEastAsia" w:hAnsi="Times New Roman" w:cs="Times New Roman"/>
          <w:bCs/>
          <w:kern w:val="24"/>
          <w:sz w:val="24"/>
          <w:szCs w:val="24"/>
        </w:rPr>
        <w:t>, D</w:t>
      </w:r>
      <w:r w:rsidR="00A64E27">
        <w:rPr>
          <w:rFonts w:ascii="Times New Roman" w:eastAsiaTheme="minorEastAsia" w:hAnsi="Times New Roman" w:cs="Times New Roman"/>
          <w:bCs/>
          <w:kern w:val="24"/>
          <w:sz w:val="24"/>
          <w:szCs w:val="24"/>
        </w:rPr>
        <w:t xml:space="preserve">) </w:t>
      </w:r>
      <w:r w:rsidR="00A361A5" w:rsidRPr="009B1DD2">
        <w:rPr>
          <w:rFonts w:ascii="Times New Roman" w:hAnsi="Times New Roman" w:cs="Times New Roman"/>
          <w:sz w:val="24"/>
          <w:szCs w:val="24"/>
          <w:lang w:val="en"/>
        </w:rPr>
        <w:t xml:space="preserve">ELISpot </w:t>
      </w:r>
      <w:r w:rsidR="00A64E27">
        <w:rPr>
          <w:rFonts w:ascii="Times New Roman" w:hAnsi="Times New Roman" w:cs="Times New Roman"/>
          <w:sz w:val="24"/>
          <w:szCs w:val="24"/>
          <w:lang w:val="en"/>
        </w:rPr>
        <w:t xml:space="preserve">was used </w:t>
      </w:r>
      <w:r w:rsidR="00A361A5" w:rsidRPr="009B1DD2">
        <w:rPr>
          <w:rFonts w:ascii="Times New Roman" w:hAnsi="Times New Roman" w:cs="Times New Roman"/>
          <w:sz w:val="24"/>
          <w:szCs w:val="24"/>
          <w:lang w:val="en"/>
        </w:rPr>
        <w:t xml:space="preserve">for </w:t>
      </w:r>
      <w:r w:rsidR="00A64E27">
        <w:rPr>
          <w:rFonts w:ascii="Times New Roman" w:hAnsi="Times New Roman" w:cs="Times New Roman"/>
          <w:sz w:val="24"/>
          <w:szCs w:val="24"/>
          <w:lang w:val="en"/>
        </w:rPr>
        <w:t xml:space="preserve">the detection of </w:t>
      </w:r>
      <w:r w:rsidR="00A361A5" w:rsidRPr="009B1DD2">
        <w:rPr>
          <w:rFonts w:ascii="Times New Roman" w:hAnsi="Times New Roman" w:cs="Times New Roman"/>
          <w:sz w:val="24"/>
          <w:szCs w:val="24"/>
          <w:lang w:val="en"/>
        </w:rPr>
        <w:t>IFN‐γ, IL‐5, IL-10, IL‐13, IL‐17, IL‐22, granzyme B, perforin, and Fas‐ligand</w:t>
      </w:r>
      <w:r w:rsidR="00A64E27">
        <w:rPr>
          <w:rFonts w:ascii="Times New Roman" w:hAnsi="Times New Roman" w:cs="Times New Roman"/>
          <w:sz w:val="24"/>
          <w:szCs w:val="24"/>
          <w:lang w:val="en"/>
        </w:rPr>
        <w:t xml:space="preserve"> from clozapine exposed TCC</w:t>
      </w:r>
      <w:r w:rsidR="00DC72E4" w:rsidRPr="009B1DD2">
        <w:rPr>
          <w:rFonts w:ascii="Times New Roman" w:hAnsi="Times New Roman" w:cs="Times New Roman"/>
          <w:sz w:val="24"/>
          <w:szCs w:val="24"/>
          <w:lang w:val="en"/>
        </w:rPr>
        <w:t xml:space="preserve">. TCC </w:t>
      </w:r>
      <w:r w:rsidR="00DC72E4" w:rsidRPr="009B1DD2">
        <w:rPr>
          <w:rFonts w:ascii="Times New Roman" w:eastAsiaTheme="minorEastAsia" w:hAnsi="Times New Roman" w:cs="Times New Roman"/>
          <w:kern w:val="24"/>
          <w:sz w:val="24"/>
          <w:szCs w:val="24"/>
        </w:rPr>
        <w:t xml:space="preserve">(0.5 x </w:t>
      </w:r>
      <w:r w:rsidR="00DC72E4" w:rsidRPr="009B1DD2">
        <w:rPr>
          <w:rFonts w:ascii="Times New Roman" w:hAnsi="Times New Roman" w:cs="Times New Roman"/>
          <w:sz w:val="24"/>
          <w:szCs w:val="24"/>
        </w:rPr>
        <w:t>10</w:t>
      </w:r>
      <w:r w:rsidR="00DC72E4" w:rsidRPr="009B1DD2">
        <w:rPr>
          <w:rFonts w:ascii="Times New Roman" w:hAnsi="Times New Roman" w:cs="Times New Roman"/>
          <w:sz w:val="24"/>
          <w:szCs w:val="24"/>
          <w:vertAlign w:val="superscript"/>
        </w:rPr>
        <w:t>5</w:t>
      </w:r>
      <w:r w:rsidR="00DC72E4" w:rsidRPr="009B1DD2">
        <w:rPr>
          <w:rFonts w:ascii="Times New Roman" w:hAnsi="Times New Roman" w:cs="Times New Roman"/>
          <w:sz w:val="24"/>
          <w:szCs w:val="24"/>
        </w:rPr>
        <w:t xml:space="preserve">) </w:t>
      </w:r>
      <w:r w:rsidR="00A361A5" w:rsidRPr="009B1DD2">
        <w:rPr>
          <w:rFonts w:ascii="Times New Roman" w:hAnsi="Times New Roman" w:cs="Times New Roman"/>
          <w:sz w:val="24"/>
          <w:szCs w:val="24"/>
          <w:lang w:val="en"/>
        </w:rPr>
        <w:t>were cultured with autologous</w:t>
      </w:r>
      <w:r w:rsidR="00DC72E4" w:rsidRPr="009B1DD2">
        <w:rPr>
          <w:rFonts w:ascii="Times New Roman" w:hAnsi="Times New Roman" w:cs="Times New Roman"/>
          <w:sz w:val="24"/>
          <w:szCs w:val="24"/>
          <w:lang w:val="en"/>
        </w:rPr>
        <w:t xml:space="preserve"> EBV-transformed B-cells</w:t>
      </w:r>
      <w:r w:rsidR="009C17E4" w:rsidRPr="009B1DD2">
        <w:rPr>
          <w:rFonts w:ascii="Times New Roman" w:hAnsi="Times New Roman" w:cs="Times New Roman"/>
          <w:sz w:val="24"/>
          <w:szCs w:val="24"/>
          <w:lang w:val="en"/>
        </w:rPr>
        <w:t xml:space="preserve"> (</w:t>
      </w:r>
      <w:r w:rsidR="009C17E4" w:rsidRPr="009B1DD2">
        <w:rPr>
          <w:rFonts w:ascii="Times New Roman" w:eastAsiaTheme="minorEastAsia" w:hAnsi="Times New Roman" w:cs="Times New Roman"/>
          <w:kern w:val="24"/>
          <w:sz w:val="24"/>
          <w:szCs w:val="24"/>
        </w:rPr>
        <w:t xml:space="preserve">0.1 x </w:t>
      </w:r>
      <w:r w:rsidR="009C17E4" w:rsidRPr="009B1DD2">
        <w:rPr>
          <w:rFonts w:ascii="Times New Roman" w:hAnsi="Times New Roman" w:cs="Times New Roman"/>
          <w:sz w:val="24"/>
          <w:szCs w:val="24"/>
        </w:rPr>
        <w:t>10</w:t>
      </w:r>
      <w:r w:rsidR="009C17E4" w:rsidRPr="009B1DD2">
        <w:rPr>
          <w:rFonts w:ascii="Times New Roman" w:hAnsi="Times New Roman" w:cs="Times New Roman"/>
          <w:sz w:val="24"/>
          <w:szCs w:val="24"/>
          <w:vertAlign w:val="superscript"/>
        </w:rPr>
        <w:t>5</w:t>
      </w:r>
      <w:r w:rsidR="009C17E4" w:rsidRPr="009B1DD2">
        <w:rPr>
          <w:rFonts w:ascii="Times New Roman" w:hAnsi="Times New Roman" w:cs="Times New Roman"/>
          <w:sz w:val="24"/>
          <w:szCs w:val="24"/>
        </w:rPr>
        <w:t>)</w:t>
      </w:r>
      <w:r w:rsidR="00A361A5" w:rsidRPr="009B1DD2">
        <w:rPr>
          <w:rFonts w:ascii="Times New Roman" w:hAnsi="Times New Roman" w:cs="Times New Roman"/>
          <w:sz w:val="24"/>
          <w:szCs w:val="24"/>
          <w:lang w:val="en"/>
        </w:rPr>
        <w:t xml:space="preserve"> and clozapine (</w:t>
      </w:r>
      <w:r w:rsidR="00A64E27">
        <w:rPr>
          <w:rFonts w:ascii="Times New Roman" w:hAnsi="Times New Roman" w:cs="Times New Roman"/>
          <w:sz w:val="24"/>
          <w:szCs w:val="24"/>
          <w:lang w:val="en"/>
        </w:rPr>
        <w:t>5-</w:t>
      </w:r>
      <w:r w:rsidR="00A361A5" w:rsidRPr="009B1DD2">
        <w:rPr>
          <w:rFonts w:ascii="Times New Roman" w:hAnsi="Times New Roman" w:cs="Times New Roman"/>
          <w:sz w:val="24"/>
          <w:szCs w:val="24"/>
          <w:lang w:val="en"/>
        </w:rPr>
        <w:t>10 µM) in ELISpot plates pre-coated with the respectiv</w:t>
      </w:r>
      <w:r w:rsidR="004F727A" w:rsidRPr="009B1DD2">
        <w:rPr>
          <w:rFonts w:ascii="Times New Roman" w:hAnsi="Times New Roman" w:cs="Times New Roman"/>
          <w:sz w:val="24"/>
          <w:szCs w:val="24"/>
          <w:lang w:val="en"/>
        </w:rPr>
        <w:t xml:space="preserve">e capture antibodies for 48 h. Plates were then developed using specific secondary antibodies and </w:t>
      </w:r>
      <w:r w:rsidR="00A64E27">
        <w:rPr>
          <w:rFonts w:ascii="Times New Roman" w:hAnsi="Times New Roman" w:cs="Times New Roman"/>
          <w:sz w:val="24"/>
          <w:szCs w:val="24"/>
          <w:lang w:val="en"/>
        </w:rPr>
        <w:t xml:space="preserve">the secretion of proteins was </w:t>
      </w:r>
      <w:r w:rsidR="00DC72E4" w:rsidRPr="009B1DD2">
        <w:rPr>
          <w:rFonts w:ascii="Times New Roman" w:hAnsi="Times New Roman" w:cs="Times New Roman"/>
          <w:sz w:val="24"/>
          <w:szCs w:val="24"/>
          <w:lang w:val="en"/>
        </w:rPr>
        <w:t xml:space="preserve">visualized as spot counts. </w:t>
      </w:r>
      <w:r w:rsidR="000666A6">
        <w:rPr>
          <w:rFonts w:ascii="Times New Roman" w:hAnsi="Times New Roman" w:cs="Times New Roman"/>
          <w:sz w:val="24"/>
          <w:szCs w:val="24"/>
          <w:lang w:val="en"/>
        </w:rPr>
        <w:t xml:space="preserve">(B) </w:t>
      </w:r>
      <w:r w:rsidR="00DC72E4" w:rsidRPr="009B1DD2">
        <w:rPr>
          <w:rFonts w:ascii="Times New Roman" w:hAnsi="Times New Roman" w:cs="Times New Roman"/>
          <w:sz w:val="24"/>
          <w:szCs w:val="24"/>
          <w:lang w:val="en"/>
        </w:rPr>
        <w:lastRenderedPageBreak/>
        <w:t>E</w:t>
      </w:r>
      <w:r w:rsidR="00F13474" w:rsidRPr="009B1DD2">
        <w:rPr>
          <w:rFonts w:ascii="Times New Roman" w:hAnsi="Times New Roman" w:cs="Times New Roman"/>
          <w:sz w:val="24"/>
          <w:szCs w:val="24"/>
          <w:lang w:val="en"/>
        </w:rPr>
        <w:t>LISpot images showing cytokine</w:t>
      </w:r>
      <w:r w:rsidR="000666A6">
        <w:rPr>
          <w:rFonts w:ascii="Times New Roman" w:hAnsi="Times New Roman" w:cs="Times New Roman"/>
          <w:sz w:val="24"/>
          <w:szCs w:val="24"/>
          <w:lang w:val="en"/>
        </w:rPr>
        <w:t>/cytolytic molecule secretion from a representative CD4+ TCC</w:t>
      </w:r>
      <w:r w:rsidR="00F13474" w:rsidRPr="009B1DD2">
        <w:rPr>
          <w:rFonts w:ascii="Times New Roman" w:hAnsi="Times New Roman" w:cs="Times New Roman"/>
          <w:sz w:val="24"/>
          <w:szCs w:val="24"/>
          <w:lang w:val="en"/>
        </w:rPr>
        <w:t xml:space="preserve">. </w:t>
      </w:r>
      <w:r w:rsidR="000666A6">
        <w:rPr>
          <w:rFonts w:ascii="Times New Roman" w:hAnsi="Times New Roman" w:cs="Times New Roman"/>
          <w:sz w:val="24"/>
          <w:szCs w:val="24"/>
          <w:lang w:val="en"/>
        </w:rPr>
        <w:t>(C)</w:t>
      </w:r>
      <w:r w:rsidR="00A361A5" w:rsidRPr="009B1DD2">
        <w:rPr>
          <w:rFonts w:ascii="Times New Roman" w:hAnsi="Times New Roman" w:cs="Times New Roman"/>
          <w:sz w:val="24"/>
          <w:szCs w:val="24"/>
          <w:lang w:val="en"/>
        </w:rPr>
        <w:t xml:space="preserve"> </w:t>
      </w:r>
      <w:r w:rsidR="007329B3" w:rsidRPr="009B1DD2">
        <w:rPr>
          <w:rFonts w:ascii="Times New Roman" w:hAnsi="Times New Roman" w:cs="Times New Roman"/>
          <w:sz w:val="24"/>
          <w:szCs w:val="24"/>
          <w:lang w:val="en"/>
        </w:rPr>
        <w:t>Quantification of cytokine</w:t>
      </w:r>
      <w:r w:rsidR="000666A6">
        <w:rPr>
          <w:rFonts w:ascii="Times New Roman" w:hAnsi="Times New Roman" w:cs="Times New Roman"/>
          <w:sz w:val="24"/>
          <w:szCs w:val="24"/>
          <w:lang w:val="en"/>
        </w:rPr>
        <w:t>/cytolytic molecule</w:t>
      </w:r>
      <w:r w:rsidR="007329B3" w:rsidRPr="009B1DD2">
        <w:rPr>
          <w:rFonts w:ascii="Times New Roman" w:hAnsi="Times New Roman" w:cs="Times New Roman"/>
          <w:sz w:val="24"/>
          <w:szCs w:val="24"/>
          <w:lang w:val="en"/>
        </w:rPr>
        <w:t xml:space="preserve"> secretion </w:t>
      </w:r>
      <w:r w:rsidR="000666A6">
        <w:rPr>
          <w:rFonts w:ascii="Times New Roman" w:hAnsi="Times New Roman" w:cs="Times New Roman"/>
          <w:sz w:val="24"/>
          <w:szCs w:val="24"/>
          <w:lang w:val="en"/>
        </w:rPr>
        <w:t xml:space="preserve">from 3 CD4+ and 1 CD8+ TCC </w:t>
      </w:r>
      <w:r w:rsidR="007329B3" w:rsidRPr="009B1DD2">
        <w:rPr>
          <w:rFonts w:ascii="Times New Roman" w:hAnsi="Times New Roman" w:cs="Times New Roman"/>
          <w:sz w:val="24"/>
          <w:szCs w:val="24"/>
          <w:lang w:val="en"/>
        </w:rPr>
        <w:t>using spot counts</w:t>
      </w:r>
      <w:r w:rsidR="000666A6">
        <w:rPr>
          <w:rFonts w:ascii="Times New Roman" w:hAnsi="Times New Roman" w:cs="Times New Roman"/>
          <w:sz w:val="24"/>
          <w:szCs w:val="24"/>
          <w:lang w:val="en"/>
        </w:rPr>
        <w:t>. (D)</w:t>
      </w:r>
      <w:r w:rsidR="007329B3" w:rsidRPr="009B1DD2">
        <w:rPr>
          <w:rFonts w:ascii="Times New Roman" w:hAnsi="Times New Roman" w:cs="Times New Roman"/>
          <w:sz w:val="24"/>
          <w:szCs w:val="24"/>
          <w:lang w:val="en"/>
        </w:rPr>
        <w:t xml:space="preserve"> Time-dependent secretion of IFN‐γ, </w:t>
      </w:r>
      <w:r w:rsidR="000666A6">
        <w:rPr>
          <w:rFonts w:ascii="Times New Roman" w:hAnsi="Times New Roman" w:cs="Times New Roman"/>
          <w:sz w:val="24"/>
          <w:szCs w:val="24"/>
          <w:lang w:val="en"/>
        </w:rPr>
        <w:t>granzyme-B and Fas ligand from 2 representative CD4+ TCC.</w:t>
      </w:r>
      <w:r w:rsidR="007329B3" w:rsidRPr="009B1DD2">
        <w:rPr>
          <w:rFonts w:ascii="Times New Roman" w:hAnsi="Times New Roman" w:cs="Times New Roman"/>
          <w:sz w:val="24"/>
          <w:szCs w:val="24"/>
          <w:lang w:val="en"/>
        </w:rPr>
        <w:t xml:space="preserve"> </w:t>
      </w:r>
    </w:p>
    <w:p w14:paraId="4FD122BC" w14:textId="77777777" w:rsidR="004626D3" w:rsidRDefault="000666A6" w:rsidP="000666A6">
      <w:pPr>
        <w:spacing w:after="120" w:line="48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Figure 3. C</w:t>
      </w:r>
      <w:r w:rsidRPr="009B1DD2">
        <w:rPr>
          <w:rFonts w:ascii="Times New Roman" w:hAnsi="Times New Roman" w:cs="Times New Roman"/>
          <w:b/>
          <w:sz w:val="24"/>
          <w:szCs w:val="24"/>
          <w:shd w:val="clear" w:color="auto" w:fill="FFFFFF"/>
        </w:rPr>
        <w:t>lozapine</w:t>
      </w:r>
      <w:r>
        <w:rPr>
          <w:rFonts w:ascii="Times New Roman" w:hAnsi="Times New Roman" w:cs="Times New Roman"/>
          <w:b/>
          <w:sz w:val="24"/>
          <w:szCs w:val="24"/>
          <w:shd w:val="clear" w:color="auto" w:fill="FFFFFF"/>
        </w:rPr>
        <w:t xml:space="preserve"> activates TCC through a direct binding interaction with HLA molecules</w:t>
      </w:r>
      <w:r w:rsidR="004626D3">
        <w:rPr>
          <w:rFonts w:ascii="Times New Roman" w:hAnsi="Times New Roman" w:cs="Times New Roman"/>
          <w:b/>
          <w:sz w:val="24"/>
          <w:szCs w:val="24"/>
          <w:shd w:val="clear" w:color="auto" w:fill="FFFFFF"/>
        </w:rPr>
        <w:t xml:space="preserve">. </w:t>
      </w:r>
      <w:r>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 xml:space="preserve"> TCC </w:t>
      </w:r>
      <w:r w:rsidRPr="009B1DD2">
        <w:rPr>
          <w:rFonts w:ascii="Times New Roman" w:eastAsiaTheme="minorEastAsia" w:hAnsi="Times New Roman" w:cs="Times New Roman"/>
          <w:kern w:val="24"/>
          <w:sz w:val="24"/>
          <w:szCs w:val="24"/>
        </w:rPr>
        <w:t xml:space="preserve">(0.5 x </w:t>
      </w:r>
      <w:r w:rsidRPr="009B1DD2">
        <w:rPr>
          <w:rFonts w:ascii="Times New Roman" w:hAnsi="Times New Roman" w:cs="Times New Roman"/>
          <w:sz w:val="24"/>
          <w:szCs w:val="24"/>
        </w:rPr>
        <w:t>10</w:t>
      </w:r>
      <w:r w:rsidRPr="009B1DD2">
        <w:rPr>
          <w:rFonts w:ascii="Times New Roman" w:hAnsi="Times New Roman" w:cs="Times New Roman"/>
          <w:sz w:val="24"/>
          <w:szCs w:val="24"/>
          <w:vertAlign w:val="superscript"/>
        </w:rPr>
        <w:t>5</w:t>
      </w:r>
      <w:r w:rsidRPr="009B1DD2">
        <w:rPr>
          <w:rFonts w:ascii="Times New Roman" w:hAnsi="Times New Roman" w:cs="Times New Roman"/>
          <w:sz w:val="24"/>
          <w:szCs w:val="24"/>
        </w:rPr>
        <w:t xml:space="preserve">) </w:t>
      </w:r>
      <w:r w:rsidRPr="009B1DD2">
        <w:rPr>
          <w:rFonts w:ascii="Times New Roman" w:hAnsi="Times New Roman" w:cs="Times New Roman"/>
          <w:sz w:val="24"/>
          <w:szCs w:val="24"/>
          <w:lang w:val="en"/>
        </w:rPr>
        <w:t xml:space="preserve">were cultured </w:t>
      </w:r>
      <w:r>
        <w:rPr>
          <w:rFonts w:ascii="Times New Roman" w:hAnsi="Times New Roman" w:cs="Times New Roman"/>
          <w:sz w:val="24"/>
          <w:szCs w:val="24"/>
          <w:lang w:val="en"/>
        </w:rPr>
        <w:t xml:space="preserve">clozapine in the presence or absence of </w:t>
      </w:r>
      <w:r w:rsidRPr="009B1DD2">
        <w:rPr>
          <w:rFonts w:ascii="Times New Roman" w:hAnsi="Times New Roman" w:cs="Times New Roman"/>
          <w:sz w:val="24"/>
          <w:szCs w:val="24"/>
          <w:lang w:val="en"/>
        </w:rPr>
        <w:t>autologous EBV-transformed B-cells (</w:t>
      </w:r>
      <w:r w:rsidR="00C51664">
        <w:rPr>
          <w:rFonts w:ascii="Times New Roman" w:hAnsi="Times New Roman" w:cs="Times New Roman"/>
          <w:sz w:val="24"/>
          <w:szCs w:val="24"/>
          <w:lang w:val="en"/>
        </w:rPr>
        <w:t xml:space="preserve">APC; </w:t>
      </w:r>
      <w:r w:rsidRPr="009B1DD2">
        <w:rPr>
          <w:rFonts w:ascii="Times New Roman" w:eastAsiaTheme="minorEastAsia" w:hAnsi="Times New Roman" w:cs="Times New Roman"/>
          <w:kern w:val="24"/>
          <w:sz w:val="24"/>
          <w:szCs w:val="24"/>
        </w:rPr>
        <w:t xml:space="preserve">0.1 x </w:t>
      </w:r>
      <w:r w:rsidRPr="009B1DD2">
        <w:rPr>
          <w:rFonts w:ascii="Times New Roman" w:hAnsi="Times New Roman" w:cs="Times New Roman"/>
          <w:sz w:val="24"/>
          <w:szCs w:val="24"/>
        </w:rPr>
        <w:t>10</w:t>
      </w:r>
      <w:r w:rsidRPr="009B1DD2">
        <w:rPr>
          <w:rFonts w:ascii="Times New Roman" w:hAnsi="Times New Roman" w:cs="Times New Roman"/>
          <w:sz w:val="24"/>
          <w:szCs w:val="24"/>
          <w:vertAlign w:val="superscript"/>
        </w:rPr>
        <w:t>5</w:t>
      </w:r>
      <w:r w:rsidRPr="009B1DD2">
        <w:rPr>
          <w:rFonts w:ascii="Times New Roman" w:hAnsi="Times New Roman" w:cs="Times New Roman"/>
          <w:sz w:val="24"/>
          <w:szCs w:val="24"/>
        </w:rPr>
        <w:t>)</w:t>
      </w:r>
      <w:r>
        <w:rPr>
          <w:rFonts w:ascii="Times New Roman" w:hAnsi="Times New Roman" w:cs="Times New Roman"/>
          <w:sz w:val="24"/>
          <w:szCs w:val="24"/>
          <w:lang w:val="en"/>
        </w:rPr>
        <w:t xml:space="preserve">, or with </w:t>
      </w:r>
      <w:r w:rsidRPr="009B1DD2">
        <w:rPr>
          <w:rFonts w:ascii="Times New Roman" w:hAnsi="Times New Roman" w:cs="Times New Roman"/>
          <w:sz w:val="24"/>
          <w:szCs w:val="24"/>
          <w:lang w:val="en"/>
        </w:rPr>
        <w:t>autologous EBV-transformed B-cells (</w:t>
      </w:r>
      <w:r w:rsidRPr="009B1DD2">
        <w:rPr>
          <w:rFonts w:ascii="Times New Roman" w:eastAsiaTheme="minorEastAsia" w:hAnsi="Times New Roman" w:cs="Times New Roman"/>
          <w:kern w:val="24"/>
          <w:sz w:val="24"/>
          <w:szCs w:val="24"/>
        </w:rPr>
        <w:t xml:space="preserve">0.1 x </w:t>
      </w:r>
      <w:r w:rsidRPr="009B1DD2">
        <w:rPr>
          <w:rFonts w:ascii="Times New Roman" w:hAnsi="Times New Roman" w:cs="Times New Roman"/>
          <w:sz w:val="24"/>
          <w:szCs w:val="24"/>
        </w:rPr>
        <w:t>10</w:t>
      </w:r>
      <w:r w:rsidRPr="009B1DD2">
        <w:rPr>
          <w:rFonts w:ascii="Times New Roman" w:hAnsi="Times New Roman" w:cs="Times New Roman"/>
          <w:sz w:val="24"/>
          <w:szCs w:val="24"/>
          <w:vertAlign w:val="superscript"/>
        </w:rPr>
        <w:t>5</w:t>
      </w:r>
      <w:r w:rsidRPr="009B1DD2">
        <w:rPr>
          <w:rFonts w:ascii="Times New Roman" w:hAnsi="Times New Roman" w:cs="Times New Roman"/>
          <w:sz w:val="24"/>
          <w:szCs w:val="24"/>
        </w:rPr>
        <w:t>)</w:t>
      </w:r>
      <w:r w:rsidR="00845BB3">
        <w:rPr>
          <w:rFonts w:ascii="Times New Roman" w:hAnsi="Times New Roman" w:cs="Times New Roman"/>
          <w:sz w:val="24"/>
          <w:szCs w:val="24"/>
        </w:rPr>
        <w:t xml:space="preserve"> pulsed with clozapine for 0.5-</w:t>
      </w:r>
      <w:r>
        <w:rPr>
          <w:rFonts w:ascii="Times New Roman" w:hAnsi="Times New Roman" w:cs="Times New Roman"/>
          <w:sz w:val="24"/>
          <w:szCs w:val="24"/>
        </w:rPr>
        <w:t xml:space="preserve">48 h. </w:t>
      </w:r>
      <w:r w:rsidRPr="009B1DD2">
        <w:rPr>
          <w:rFonts w:ascii="Times New Roman" w:hAnsi="Times New Roman" w:cs="Times New Roman"/>
          <w:sz w:val="24"/>
          <w:szCs w:val="24"/>
          <w:lang w:val="en"/>
        </w:rPr>
        <w:t xml:space="preserve">EBV-transformed B-cells </w:t>
      </w:r>
      <w:r>
        <w:rPr>
          <w:rFonts w:ascii="Times New Roman" w:hAnsi="Times New Roman" w:cs="Times New Roman"/>
          <w:sz w:val="24"/>
          <w:szCs w:val="24"/>
          <w:lang w:val="en"/>
        </w:rPr>
        <w:t>were washed repeatedly to remove unbound clozapine prior to culturing with the TCC.</w:t>
      </w:r>
      <w:r w:rsidRPr="009B1DD2">
        <w:rPr>
          <w:rFonts w:ascii="Times New Roman" w:hAnsi="Times New Roman" w:cs="Times New Roman"/>
          <w:sz w:val="24"/>
          <w:szCs w:val="24"/>
          <w:shd w:val="clear" w:color="auto" w:fill="FFFFFF"/>
        </w:rPr>
        <w:t xml:space="preserve"> </w:t>
      </w:r>
      <w:r w:rsidRPr="009B1DD2">
        <w:rPr>
          <w:rFonts w:ascii="Times New Roman" w:hAnsi="Times New Roman" w:cs="Times New Roman"/>
          <w:sz w:val="24"/>
          <w:szCs w:val="24"/>
          <w:lang w:val="en"/>
        </w:rPr>
        <w:t xml:space="preserve">EBV-transformed B-cells </w:t>
      </w:r>
      <w:r w:rsidRPr="009B1DD2">
        <w:rPr>
          <w:rFonts w:ascii="Times New Roman" w:hAnsi="Times New Roman" w:cs="Times New Roman"/>
          <w:sz w:val="24"/>
          <w:szCs w:val="24"/>
          <w:shd w:val="clear" w:color="auto" w:fill="FFFFFF"/>
        </w:rPr>
        <w:t xml:space="preserve">were </w:t>
      </w:r>
      <w:r>
        <w:rPr>
          <w:rFonts w:ascii="Times New Roman" w:hAnsi="Times New Roman" w:cs="Times New Roman"/>
          <w:sz w:val="24"/>
          <w:szCs w:val="24"/>
          <w:shd w:val="clear" w:color="auto" w:fill="FFFFFF"/>
        </w:rPr>
        <w:t xml:space="preserve">also </w:t>
      </w:r>
      <w:r w:rsidRPr="009B1DD2">
        <w:rPr>
          <w:rFonts w:ascii="Times New Roman" w:hAnsi="Times New Roman" w:cs="Times New Roman"/>
          <w:sz w:val="24"/>
          <w:szCs w:val="24"/>
          <w:shd w:val="clear" w:color="auto" w:fill="FFFFFF"/>
        </w:rPr>
        <w:t xml:space="preserve">fixed with glutheraldehyde </w:t>
      </w:r>
      <w:r w:rsidR="004626D3">
        <w:rPr>
          <w:rFonts w:ascii="Times New Roman" w:hAnsi="Times New Roman" w:cs="Times New Roman"/>
          <w:sz w:val="24"/>
          <w:szCs w:val="24"/>
          <w:shd w:val="clear" w:color="auto" w:fill="FFFFFF"/>
        </w:rPr>
        <w:t>to prevent protein processing before addition to the T-cell assay.</w:t>
      </w:r>
      <w:r w:rsidRPr="009B1DD2">
        <w:rPr>
          <w:rFonts w:ascii="Times New Roman" w:hAnsi="Times New Roman" w:cs="Times New Roman"/>
          <w:sz w:val="24"/>
          <w:szCs w:val="24"/>
          <w:shd w:val="clear" w:color="auto" w:fill="FFFFFF"/>
        </w:rPr>
        <w:t xml:space="preserve"> </w:t>
      </w:r>
      <w:r w:rsidR="004626D3">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B</w:t>
      </w:r>
      <w:r w:rsidR="004626D3">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 xml:space="preserve"> TCC </w:t>
      </w:r>
      <w:r w:rsidR="004626D3" w:rsidRPr="009B1DD2">
        <w:rPr>
          <w:rFonts w:ascii="Times New Roman" w:eastAsiaTheme="minorEastAsia" w:hAnsi="Times New Roman" w:cs="Times New Roman"/>
          <w:kern w:val="24"/>
          <w:sz w:val="24"/>
          <w:szCs w:val="24"/>
        </w:rPr>
        <w:t xml:space="preserve">(0.5 x </w:t>
      </w:r>
      <w:r w:rsidR="004626D3" w:rsidRPr="009B1DD2">
        <w:rPr>
          <w:rFonts w:ascii="Times New Roman" w:hAnsi="Times New Roman" w:cs="Times New Roman"/>
          <w:sz w:val="24"/>
          <w:szCs w:val="24"/>
        </w:rPr>
        <w:t>10</w:t>
      </w:r>
      <w:r w:rsidR="004626D3" w:rsidRPr="009B1DD2">
        <w:rPr>
          <w:rFonts w:ascii="Times New Roman" w:hAnsi="Times New Roman" w:cs="Times New Roman"/>
          <w:sz w:val="24"/>
          <w:szCs w:val="24"/>
          <w:vertAlign w:val="superscript"/>
        </w:rPr>
        <w:t>5</w:t>
      </w:r>
      <w:r w:rsidR="004626D3" w:rsidRPr="009B1DD2">
        <w:rPr>
          <w:rFonts w:ascii="Times New Roman" w:hAnsi="Times New Roman" w:cs="Times New Roman"/>
          <w:sz w:val="24"/>
          <w:szCs w:val="24"/>
        </w:rPr>
        <w:t xml:space="preserve">) </w:t>
      </w:r>
      <w:r w:rsidR="004626D3" w:rsidRPr="009B1DD2">
        <w:rPr>
          <w:rFonts w:ascii="Times New Roman" w:hAnsi="Times New Roman" w:cs="Times New Roman"/>
          <w:sz w:val="24"/>
          <w:szCs w:val="24"/>
          <w:lang w:val="en"/>
        </w:rPr>
        <w:t xml:space="preserve">were cultured </w:t>
      </w:r>
      <w:r w:rsidR="004626D3">
        <w:rPr>
          <w:rFonts w:ascii="Times New Roman" w:hAnsi="Times New Roman" w:cs="Times New Roman"/>
          <w:sz w:val="24"/>
          <w:szCs w:val="24"/>
          <w:lang w:val="en"/>
        </w:rPr>
        <w:t xml:space="preserve">clozapine and </w:t>
      </w:r>
      <w:r w:rsidR="004626D3" w:rsidRPr="009B1DD2">
        <w:rPr>
          <w:rFonts w:ascii="Times New Roman" w:hAnsi="Times New Roman" w:cs="Times New Roman"/>
          <w:sz w:val="24"/>
          <w:szCs w:val="24"/>
          <w:lang w:val="en"/>
        </w:rPr>
        <w:t>autologous EBV-transformed B-cells (</w:t>
      </w:r>
      <w:r w:rsidR="004626D3" w:rsidRPr="009B1DD2">
        <w:rPr>
          <w:rFonts w:ascii="Times New Roman" w:eastAsiaTheme="minorEastAsia" w:hAnsi="Times New Roman" w:cs="Times New Roman"/>
          <w:kern w:val="24"/>
          <w:sz w:val="24"/>
          <w:szCs w:val="24"/>
        </w:rPr>
        <w:t xml:space="preserve">0.1 x </w:t>
      </w:r>
      <w:r w:rsidR="004626D3" w:rsidRPr="009B1DD2">
        <w:rPr>
          <w:rFonts w:ascii="Times New Roman" w:hAnsi="Times New Roman" w:cs="Times New Roman"/>
          <w:sz w:val="24"/>
          <w:szCs w:val="24"/>
        </w:rPr>
        <w:t>10</w:t>
      </w:r>
      <w:r w:rsidR="004626D3" w:rsidRPr="009B1DD2">
        <w:rPr>
          <w:rFonts w:ascii="Times New Roman" w:hAnsi="Times New Roman" w:cs="Times New Roman"/>
          <w:sz w:val="24"/>
          <w:szCs w:val="24"/>
          <w:vertAlign w:val="superscript"/>
        </w:rPr>
        <w:t>5</w:t>
      </w:r>
      <w:r w:rsidR="004626D3" w:rsidRPr="009B1DD2">
        <w:rPr>
          <w:rFonts w:ascii="Times New Roman" w:hAnsi="Times New Roman" w:cs="Times New Roman"/>
          <w:sz w:val="24"/>
          <w:szCs w:val="24"/>
        </w:rPr>
        <w:t>)</w:t>
      </w:r>
      <w:r w:rsidR="004626D3">
        <w:rPr>
          <w:rFonts w:ascii="Times New Roman" w:hAnsi="Times New Roman" w:cs="Times New Roman"/>
          <w:sz w:val="24"/>
          <w:szCs w:val="24"/>
          <w:lang w:val="en"/>
        </w:rPr>
        <w:t xml:space="preserve"> in the presence and absence of</w:t>
      </w:r>
      <w:r w:rsidRPr="009B1DD2">
        <w:rPr>
          <w:rFonts w:ascii="Times New Roman" w:hAnsi="Times New Roman" w:cs="Times New Roman"/>
          <w:sz w:val="24"/>
          <w:szCs w:val="24"/>
          <w:shd w:val="clear" w:color="auto" w:fill="FFFFFF"/>
        </w:rPr>
        <w:t xml:space="preserve"> </w:t>
      </w:r>
      <w:r w:rsidR="00C51664">
        <w:rPr>
          <w:rFonts w:ascii="Times New Roman" w:hAnsi="Times New Roman" w:cs="Times New Roman"/>
          <w:sz w:val="24"/>
          <w:szCs w:val="24"/>
          <w:shd w:val="clear" w:color="auto" w:fill="FFFFFF"/>
        </w:rPr>
        <w:t>glutathinoe</w:t>
      </w:r>
      <w:r w:rsidRPr="009B1DD2">
        <w:rPr>
          <w:rFonts w:ascii="Times New Roman" w:hAnsi="Times New Roman" w:cs="Times New Roman"/>
          <w:sz w:val="24"/>
          <w:szCs w:val="24"/>
          <w:shd w:val="clear" w:color="auto" w:fill="FFFFFF"/>
        </w:rPr>
        <w:t xml:space="preserve"> (1 mM) for 48 h. </w:t>
      </w:r>
      <w:r w:rsidR="004626D3" w:rsidRPr="009B1DD2">
        <w:rPr>
          <w:rFonts w:ascii="Times New Roman" w:hAnsi="Times New Roman" w:cs="Times New Roman"/>
          <w:sz w:val="24"/>
          <w:szCs w:val="24"/>
          <w:shd w:val="clear" w:color="auto" w:fill="FFFFFF"/>
        </w:rPr>
        <w:t>[</w:t>
      </w:r>
      <w:r w:rsidR="004626D3" w:rsidRPr="009B1DD2">
        <w:rPr>
          <w:rFonts w:ascii="Times New Roman" w:hAnsi="Times New Roman" w:cs="Times New Roman"/>
          <w:sz w:val="24"/>
          <w:szCs w:val="24"/>
          <w:shd w:val="clear" w:color="auto" w:fill="FFFFFF"/>
          <w:vertAlign w:val="superscript"/>
        </w:rPr>
        <w:t>3</w:t>
      </w:r>
      <w:r w:rsidR="004626D3" w:rsidRPr="009B1DD2">
        <w:rPr>
          <w:rFonts w:ascii="Times New Roman" w:hAnsi="Times New Roman" w:cs="Times New Roman"/>
          <w:sz w:val="24"/>
          <w:szCs w:val="24"/>
          <w:shd w:val="clear" w:color="auto" w:fill="FFFFFF"/>
        </w:rPr>
        <w:t xml:space="preserve">H]thymidine (0.5µCi/well) was added for the last 16 h of incubation before plates were harvested and proliferation </w:t>
      </w:r>
      <w:r w:rsidR="004626D3">
        <w:rPr>
          <w:rFonts w:ascii="Times New Roman" w:hAnsi="Times New Roman" w:cs="Times New Roman"/>
          <w:sz w:val="24"/>
          <w:szCs w:val="24"/>
          <w:shd w:val="clear" w:color="auto" w:fill="FFFFFF"/>
        </w:rPr>
        <w:t>measured</w:t>
      </w:r>
      <w:r w:rsidR="004626D3" w:rsidRPr="009B1DD2">
        <w:rPr>
          <w:rFonts w:ascii="Times New Roman" w:hAnsi="Times New Roman" w:cs="Times New Roman"/>
          <w:sz w:val="24"/>
          <w:szCs w:val="24"/>
          <w:shd w:val="clear" w:color="auto" w:fill="FFFFFF"/>
        </w:rPr>
        <w:t xml:space="preserve"> using a </w:t>
      </w:r>
      <w:r w:rsidR="004626D3" w:rsidRPr="009B1DD2">
        <w:rPr>
          <w:rFonts w:ascii="Times New Roman" w:hAnsi="Times New Roman" w:cs="Times New Roman"/>
          <w:sz w:val="24"/>
          <w:szCs w:val="24"/>
          <w:shd w:val="clear" w:color="auto" w:fill="FFFFFF"/>
        </w:rPr>
        <w:sym w:font="Symbol" w:char="F062"/>
      </w:r>
      <w:r w:rsidR="004626D3" w:rsidRPr="009B1DD2">
        <w:rPr>
          <w:rFonts w:ascii="Times New Roman" w:hAnsi="Times New Roman" w:cs="Times New Roman"/>
          <w:sz w:val="24"/>
          <w:szCs w:val="24"/>
          <w:shd w:val="clear" w:color="auto" w:fill="FFFFFF"/>
        </w:rPr>
        <w:t>-counter.</w:t>
      </w:r>
    </w:p>
    <w:p w14:paraId="252E6B01" w14:textId="77777777" w:rsidR="00845BB3" w:rsidRDefault="004626D3" w:rsidP="00845BB3">
      <w:pPr>
        <w:spacing w:after="120" w:line="480" w:lineRule="auto"/>
        <w:jc w:val="both"/>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Figure 4. C</w:t>
      </w:r>
      <w:r w:rsidRPr="009B1DD2">
        <w:rPr>
          <w:rFonts w:ascii="Times New Roman" w:hAnsi="Times New Roman" w:cs="Times New Roman"/>
          <w:b/>
          <w:sz w:val="24"/>
          <w:szCs w:val="24"/>
          <w:shd w:val="clear" w:color="auto" w:fill="FFFFFF"/>
        </w:rPr>
        <w:t>lozapine</w:t>
      </w:r>
      <w:r>
        <w:rPr>
          <w:rFonts w:ascii="Times New Roman" w:hAnsi="Times New Roman" w:cs="Times New Roman"/>
          <w:b/>
          <w:sz w:val="24"/>
          <w:szCs w:val="24"/>
          <w:shd w:val="clear" w:color="auto" w:fill="FFFFFF"/>
        </w:rPr>
        <w:t xml:space="preserve"> binds to HLA-DR molecules activate CD4+ TCC. </w:t>
      </w:r>
      <w:r w:rsidR="00845BB3">
        <w:rPr>
          <w:rFonts w:ascii="Times New Roman" w:hAnsi="Times New Roman" w:cs="Times New Roman"/>
          <w:sz w:val="24"/>
          <w:szCs w:val="24"/>
          <w:shd w:val="clear" w:color="auto" w:fill="FFFFFF"/>
        </w:rPr>
        <w:t>(A, B)</w:t>
      </w:r>
      <w:r w:rsidR="00845BB3" w:rsidRPr="009B1DD2">
        <w:rPr>
          <w:rFonts w:ascii="Times New Roman" w:hAnsi="Times New Roman" w:cs="Times New Roman"/>
          <w:sz w:val="24"/>
          <w:szCs w:val="24"/>
          <w:shd w:val="clear" w:color="auto" w:fill="FFFFFF"/>
        </w:rPr>
        <w:t xml:space="preserve"> TCC </w:t>
      </w:r>
      <w:r w:rsidR="00845BB3">
        <w:rPr>
          <w:rFonts w:ascii="Times New Roman" w:hAnsi="Times New Roman" w:cs="Times New Roman"/>
          <w:sz w:val="24"/>
          <w:szCs w:val="24"/>
          <w:shd w:val="clear" w:color="auto" w:fill="FFFFFF"/>
        </w:rPr>
        <w:t>(</w:t>
      </w:r>
      <w:r w:rsidR="00845BB3" w:rsidRPr="009B1DD2">
        <w:rPr>
          <w:rFonts w:ascii="Times New Roman" w:eastAsiaTheme="minorEastAsia" w:hAnsi="Times New Roman" w:cs="Times New Roman"/>
          <w:kern w:val="24"/>
          <w:sz w:val="24"/>
          <w:szCs w:val="24"/>
        </w:rPr>
        <w:t xml:space="preserve">0.5 x </w:t>
      </w:r>
      <w:r w:rsidR="00845BB3" w:rsidRPr="009B1DD2">
        <w:rPr>
          <w:rFonts w:ascii="Times New Roman" w:hAnsi="Times New Roman" w:cs="Times New Roman"/>
          <w:sz w:val="24"/>
          <w:szCs w:val="24"/>
        </w:rPr>
        <w:t>10</w:t>
      </w:r>
      <w:r w:rsidR="00845BB3" w:rsidRPr="009B1DD2">
        <w:rPr>
          <w:rFonts w:ascii="Times New Roman" w:hAnsi="Times New Roman" w:cs="Times New Roman"/>
          <w:sz w:val="24"/>
          <w:szCs w:val="24"/>
          <w:vertAlign w:val="superscript"/>
        </w:rPr>
        <w:t>5</w:t>
      </w:r>
      <w:r w:rsidR="00845BB3" w:rsidRPr="009B1DD2">
        <w:rPr>
          <w:rFonts w:ascii="Times New Roman" w:hAnsi="Times New Roman" w:cs="Times New Roman"/>
          <w:sz w:val="24"/>
          <w:szCs w:val="24"/>
        </w:rPr>
        <w:t xml:space="preserve">) </w:t>
      </w:r>
      <w:r w:rsidR="00845BB3" w:rsidRPr="009B1DD2">
        <w:rPr>
          <w:rFonts w:ascii="Times New Roman" w:hAnsi="Times New Roman" w:cs="Times New Roman"/>
          <w:sz w:val="24"/>
          <w:szCs w:val="24"/>
          <w:lang w:val="en"/>
        </w:rPr>
        <w:t xml:space="preserve">were cultured </w:t>
      </w:r>
      <w:r w:rsidR="00845BB3">
        <w:rPr>
          <w:rFonts w:ascii="Times New Roman" w:hAnsi="Times New Roman" w:cs="Times New Roman"/>
          <w:sz w:val="24"/>
          <w:szCs w:val="24"/>
          <w:lang w:val="en"/>
        </w:rPr>
        <w:t xml:space="preserve">clozapine </w:t>
      </w:r>
      <w:r w:rsidR="00845BB3">
        <w:rPr>
          <w:rFonts w:ascii="Times New Roman" w:hAnsi="Times New Roman" w:cs="Times New Roman"/>
          <w:sz w:val="24"/>
          <w:szCs w:val="24"/>
          <w:shd w:val="clear" w:color="auto" w:fill="FFFFFF"/>
        </w:rPr>
        <w:t>and</w:t>
      </w:r>
      <w:r w:rsidR="00845BB3" w:rsidRPr="009B1DD2">
        <w:rPr>
          <w:rFonts w:ascii="Times New Roman" w:hAnsi="Times New Roman" w:cs="Times New Roman"/>
          <w:sz w:val="24"/>
          <w:szCs w:val="24"/>
          <w:shd w:val="clear" w:color="auto" w:fill="FFFFFF"/>
        </w:rPr>
        <w:t xml:space="preserve"> either autologous or heterologous </w:t>
      </w:r>
      <w:r w:rsidR="00845BB3">
        <w:rPr>
          <w:rFonts w:ascii="Times New Roman" w:hAnsi="Times New Roman" w:cs="Times New Roman"/>
          <w:sz w:val="24"/>
          <w:szCs w:val="24"/>
          <w:shd w:val="clear" w:color="auto" w:fill="FFFFFF"/>
        </w:rPr>
        <w:t xml:space="preserve">antigen presenting cells </w:t>
      </w:r>
      <w:r w:rsidR="00845BB3" w:rsidRPr="009B1DD2">
        <w:rPr>
          <w:rFonts w:ascii="Times New Roman" w:hAnsi="Times New Roman" w:cs="Times New Roman"/>
          <w:sz w:val="24"/>
          <w:szCs w:val="24"/>
          <w:lang w:val="en"/>
        </w:rPr>
        <w:t>(</w:t>
      </w:r>
      <w:r w:rsidR="00C51664">
        <w:rPr>
          <w:rFonts w:ascii="Times New Roman" w:hAnsi="Times New Roman" w:cs="Times New Roman"/>
          <w:sz w:val="24"/>
          <w:szCs w:val="24"/>
          <w:lang w:val="en"/>
        </w:rPr>
        <w:t xml:space="preserve">APC; </w:t>
      </w:r>
      <w:r w:rsidR="00845BB3" w:rsidRPr="009B1DD2">
        <w:rPr>
          <w:rFonts w:ascii="Times New Roman" w:eastAsiaTheme="minorEastAsia" w:hAnsi="Times New Roman" w:cs="Times New Roman"/>
          <w:kern w:val="24"/>
          <w:sz w:val="24"/>
          <w:szCs w:val="24"/>
        </w:rPr>
        <w:t xml:space="preserve">0.1 x </w:t>
      </w:r>
      <w:r w:rsidR="00845BB3" w:rsidRPr="009B1DD2">
        <w:rPr>
          <w:rFonts w:ascii="Times New Roman" w:hAnsi="Times New Roman" w:cs="Times New Roman"/>
          <w:sz w:val="24"/>
          <w:szCs w:val="24"/>
        </w:rPr>
        <w:t>10</w:t>
      </w:r>
      <w:r w:rsidR="00845BB3" w:rsidRPr="009B1DD2">
        <w:rPr>
          <w:rFonts w:ascii="Times New Roman" w:hAnsi="Times New Roman" w:cs="Times New Roman"/>
          <w:sz w:val="24"/>
          <w:szCs w:val="24"/>
          <w:vertAlign w:val="superscript"/>
        </w:rPr>
        <w:t>5</w:t>
      </w:r>
      <w:r w:rsidR="00845BB3" w:rsidRPr="009B1DD2">
        <w:rPr>
          <w:rFonts w:ascii="Times New Roman" w:hAnsi="Times New Roman" w:cs="Times New Roman"/>
          <w:sz w:val="24"/>
          <w:szCs w:val="24"/>
        </w:rPr>
        <w:t>)</w:t>
      </w:r>
      <w:r w:rsidR="00845BB3" w:rsidRPr="009B1DD2">
        <w:rPr>
          <w:rFonts w:ascii="Times New Roman" w:hAnsi="Times New Roman" w:cs="Times New Roman"/>
          <w:sz w:val="24"/>
          <w:szCs w:val="24"/>
          <w:shd w:val="clear" w:color="auto" w:fill="FFFFFF"/>
        </w:rPr>
        <w:t xml:space="preserve"> expressing various HLA-DRB1</w:t>
      </w:r>
      <w:r w:rsidR="00845BB3">
        <w:rPr>
          <w:rFonts w:ascii="Times New Roman" w:hAnsi="Times New Roman" w:cs="Times New Roman"/>
          <w:sz w:val="24"/>
          <w:szCs w:val="24"/>
          <w:shd w:val="clear" w:color="auto" w:fill="FFFFFF"/>
        </w:rPr>
        <w:t xml:space="preserve"> and DQB1 alleles</w:t>
      </w:r>
      <w:r w:rsidR="00845BB3" w:rsidRPr="009B1DD2">
        <w:rPr>
          <w:rFonts w:ascii="Times New Roman" w:hAnsi="Times New Roman" w:cs="Times New Roman"/>
          <w:sz w:val="24"/>
          <w:szCs w:val="24"/>
          <w:shd w:val="clear" w:color="auto" w:fill="FFFFFF"/>
        </w:rPr>
        <w:t xml:space="preserve"> for 48 h at </w:t>
      </w:r>
      <w:r w:rsidR="00845BB3" w:rsidRPr="009B1DD2">
        <w:rPr>
          <w:rFonts w:ascii="Times New Roman" w:hAnsi="Times New Roman" w:cs="Times New Roman"/>
          <w:sz w:val="24"/>
          <w:szCs w:val="24"/>
        </w:rPr>
        <w:t>37°C, 5% CO</w:t>
      </w:r>
      <w:r w:rsidR="00845BB3" w:rsidRPr="009B1DD2">
        <w:rPr>
          <w:rFonts w:ascii="Times New Roman" w:hAnsi="Times New Roman" w:cs="Times New Roman"/>
          <w:sz w:val="24"/>
          <w:szCs w:val="24"/>
          <w:vertAlign w:val="subscript"/>
        </w:rPr>
        <w:t>2</w:t>
      </w:r>
      <w:r w:rsidR="00845BB3">
        <w:rPr>
          <w:rFonts w:ascii="Times New Roman" w:hAnsi="Times New Roman" w:cs="Times New Roman"/>
          <w:sz w:val="24"/>
          <w:szCs w:val="24"/>
          <w:vertAlign w:val="subscript"/>
        </w:rPr>
        <w:t xml:space="preserve">. </w:t>
      </w:r>
      <w:r w:rsidR="00845BB3">
        <w:rPr>
          <w:rFonts w:ascii="Times New Roman" w:hAnsi="Times New Roman" w:cs="Times New Roman"/>
          <w:sz w:val="24"/>
          <w:szCs w:val="24"/>
        </w:rPr>
        <w:t>(see table 2 for the full HLA type of the antigen presenting cells)</w:t>
      </w:r>
      <w:r w:rsidR="00845BB3" w:rsidRPr="009B1D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C) </w:t>
      </w:r>
      <w:r w:rsidRPr="009B1DD2">
        <w:rPr>
          <w:rFonts w:ascii="Times New Roman" w:hAnsi="Times New Roman" w:cs="Times New Roman"/>
          <w:sz w:val="24"/>
          <w:szCs w:val="24"/>
          <w:shd w:val="clear" w:color="auto" w:fill="FFFFFF"/>
        </w:rPr>
        <w:t xml:space="preserve">TCC </w:t>
      </w:r>
      <w:r>
        <w:rPr>
          <w:rFonts w:ascii="Times New Roman" w:hAnsi="Times New Roman" w:cs="Times New Roman"/>
          <w:sz w:val="24"/>
          <w:szCs w:val="24"/>
          <w:shd w:val="clear" w:color="auto" w:fill="FFFFFF"/>
        </w:rPr>
        <w:t>(</w:t>
      </w:r>
      <w:r w:rsidRPr="009B1DD2">
        <w:rPr>
          <w:rFonts w:ascii="Times New Roman" w:eastAsiaTheme="minorEastAsia" w:hAnsi="Times New Roman" w:cs="Times New Roman"/>
          <w:kern w:val="24"/>
          <w:sz w:val="24"/>
          <w:szCs w:val="24"/>
        </w:rPr>
        <w:t xml:space="preserve">0.5 x </w:t>
      </w:r>
      <w:r w:rsidRPr="009B1DD2">
        <w:rPr>
          <w:rFonts w:ascii="Times New Roman" w:hAnsi="Times New Roman" w:cs="Times New Roman"/>
          <w:sz w:val="24"/>
          <w:szCs w:val="24"/>
        </w:rPr>
        <w:t>10</w:t>
      </w:r>
      <w:r w:rsidRPr="009B1DD2">
        <w:rPr>
          <w:rFonts w:ascii="Times New Roman" w:hAnsi="Times New Roman" w:cs="Times New Roman"/>
          <w:sz w:val="24"/>
          <w:szCs w:val="24"/>
          <w:vertAlign w:val="superscript"/>
        </w:rPr>
        <w:t>5</w:t>
      </w:r>
      <w:r w:rsidRPr="009B1DD2">
        <w:rPr>
          <w:rFonts w:ascii="Times New Roman" w:hAnsi="Times New Roman" w:cs="Times New Roman"/>
          <w:sz w:val="24"/>
          <w:szCs w:val="24"/>
        </w:rPr>
        <w:t xml:space="preserve">) </w:t>
      </w:r>
      <w:r w:rsidRPr="009B1DD2">
        <w:rPr>
          <w:rFonts w:ascii="Times New Roman" w:hAnsi="Times New Roman" w:cs="Times New Roman"/>
          <w:sz w:val="24"/>
          <w:szCs w:val="24"/>
          <w:lang w:val="en"/>
        </w:rPr>
        <w:t xml:space="preserve">were cultured </w:t>
      </w:r>
      <w:r>
        <w:rPr>
          <w:rFonts w:ascii="Times New Roman" w:hAnsi="Times New Roman" w:cs="Times New Roman"/>
          <w:sz w:val="24"/>
          <w:szCs w:val="24"/>
          <w:lang w:val="en"/>
        </w:rPr>
        <w:t xml:space="preserve">clozapine and </w:t>
      </w:r>
      <w:r w:rsidRPr="009B1DD2">
        <w:rPr>
          <w:rFonts w:ascii="Times New Roman" w:hAnsi="Times New Roman" w:cs="Times New Roman"/>
          <w:sz w:val="24"/>
          <w:szCs w:val="24"/>
          <w:lang w:val="en"/>
        </w:rPr>
        <w:t>autologous EBV-transformed B-cells (</w:t>
      </w:r>
      <w:r w:rsidRPr="009B1DD2">
        <w:rPr>
          <w:rFonts w:ascii="Times New Roman" w:eastAsiaTheme="minorEastAsia" w:hAnsi="Times New Roman" w:cs="Times New Roman"/>
          <w:kern w:val="24"/>
          <w:sz w:val="24"/>
          <w:szCs w:val="24"/>
        </w:rPr>
        <w:t xml:space="preserve">0.1 x </w:t>
      </w:r>
      <w:r w:rsidRPr="009B1DD2">
        <w:rPr>
          <w:rFonts w:ascii="Times New Roman" w:hAnsi="Times New Roman" w:cs="Times New Roman"/>
          <w:sz w:val="24"/>
          <w:szCs w:val="24"/>
        </w:rPr>
        <w:t>10</w:t>
      </w:r>
      <w:r w:rsidRPr="009B1DD2">
        <w:rPr>
          <w:rFonts w:ascii="Times New Roman" w:hAnsi="Times New Roman" w:cs="Times New Roman"/>
          <w:sz w:val="24"/>
          <w:szCs w:val="24"/>
          <w:vertAlign w:val="superscript"/>
        </w:rPr>
        <w:t>5</w:t>
      </w:r>
      <w:r w:rsidRPr="009B1DD2">
        <w:rPr>
          <w:rFonts w:ascii="Times New Roman" w:hAnsi="Times New Roman" w:cs="Times New Roman"/>
          <w:sz w:val="24"/>
          <w:szCs w:val="24"/>
        </w:rPr>
        <w:t>)</w:t>
      </w:r>
      <w:r>
        <w:rPr>
          <w:rFonts w:ascii="Times New Roman" w:hAnsi="Times New Roman" w:cs="Times New Roman"/>
          <w:sz w:val="24"/>
          <w:szCs w:val="24"/>
          <w:lang w:val="en"/>
        </w:rPr>
        <w:t xml:space="preserve"> </w:t>
      </w:r>
      <w:r w:rsidR="00845BB3">
        <w:rPr>
          <w:rFonts w:ascii="Times New Roman" w:hAnsi="Times New Roman" w:cs="Times New Roman"/>
          <w:sz w:val="24"/>
          <w:szCs w:val="24"/>
          <w:shd w:val="clear" w:color="auto" w:fill="FFFFFF"/>
        </w:rPr>
        <w:t>in the presence or absence of an</w:t>
      </w:r>
      <w:r w:rsidRPr="009B1DD2">
        <w:rPr>
          <w:rFonts w:ascii="Times New Roman" w:hAnsi="Times New Roman" w:cs="Times New Roman"/>
          <w:sz w:val="24"/>
          <w:szCs w:val="24"/>
          <w:shd w:val="clear" w:color="auto" w:fill="FFFFFF"/>
        </w:rPr>
        <w:t xml:space="preserve"> HLA-DR blocking antibod</w:t>
      </w:r>
      <w:r w:rsidR="00845BB3">
        <w:rPr>
          <w:rFonts w:ascii="Times New Roman" w:hAnsi="Times New Roman" w:cs="Times New Roman"/>
          <w:sz w:val="24"/>
          <w:szCs w:val="24"/>
          <w:shd w:val="clear" w:color="auto" w:fill="FFFFFF"/>
        </w:rPr>
        <w:t>y and the isotype control</w:t>
      </w:r>
      <w:r w:rsidRPr="009B1DD2">
        <w:rPr>
          <w:rFonts w:ascii="Times New Roman" w:hAnsi="Times New Roman" w:cs="Times New Roman"/>
          <w:sz w:val="24"/>
          <w:szCs w:val="24"/>
          <w:shd w:val="clear" w:color="auto" w:fill="FFFFFF"/>
        </w:rPr>
        <w:t xml:space="preserve"> for 48 h.</w:t>
      </w:r>
      <w:r w:rsidR="00845BB3" w:rsidRPr="009B1DD2">
        <w:rPr>
          <w:rFonts w:ascii="Times New Roman" w:hAnsi="Times New Roman" w:cs="Times New Roman"/>
          <w:sz w:val="24"/>
          <w:szCs w:val="24"/>
          <w:shd w:val="clear" w:color="auto" w:fill="FFFFFF"/>
        </w:rPr>
        <w:t xml:space="preserve"> [</w:t>
      </w:r>
      <w:r w:rsidR="00845BB3" w:rsidRPr="009B1DD2">
        <w:rPr>
          <w:rFonts w:ascii="Times New Roman" w:hAnsi="Times New Roman" w:cs="Times New Roman"/>
          <w:sz w:val="24"/>
          <w:szCs w:val="24"/>
          <w:shd w:val="clear" w:color="auto" w:fill="FFFFFF"/>
          <w:vertAlign w:val="superscript"/>
        </w:rPr>
        <w:t>3</w:t>
      </w:r>
      <w:r w:rsidR="00845BB3" w:rsidRPr="009B1DD2">
        <w:rPr>
          <w:rFonts w:ascii="Times New Roman" w:hAnsi="Times New Roman" w:cs="Times New Roman"/>
          <w:sz w:val="24"/>
          <w:szCs w:val="24"/>
          <w:shd w:val="clear" w:color="auto" w:fill="FFFFFF"/>
        </w:rPr>
        <w:t xml:space="preserve">H]thymidine (0.5µCi/well) was added for the last 16 h of incubation before plates were harvested and proliferation </w:t>
      </w:r>
      <w:r w:rsidR="00845BB3">
        <w:rPr>
          <w:rFonts w:ascii="Times New Roman" w:hAnsi="Times New Roman" w:cs="Times New Roman"/>
          <w:sz w:val="24"/>
          <w:szCs w:val="24"/>
          <w:shd w:val="clear" w:color="auto" w:fill="FFFFFF"/>
        </w:rPr>
        <w:t>measured</w:t>
      </w:r>
      <w:r w:rsidR="00845BB3" w:rsidRPr="009B1DD2">
        <w:rPr>
          <w:rFonts w:ascii="Times New Roman" w:hAnsi="Times New Roman" w:cs="Times New Roman"/>
          <w:sz w:val="24"/>
          <w:szCs w:val="24"/>
          <w:shd w:val="clear" w:color="auto" w:fill="FFFFFF"/>
        </w:rPr>
        <w:t xml:space="preserve"> using a </w:t>
      </w:r>
      <w:r w:rsidR="00845BB3" w:rsidRPr="009B1DD2">
        <w:rPr>
          <w:rFonts w:ascii="Times New Roman" w:hAnsi="Times New Roman" w:cs="Times New Roman"/>
          <w:sz w:val="24"/>
          <w:szCs w:val="24"/>
          <w:shd w:val="clear" w:color="auto" w:fill="FFFFFF"/>
        </w:rPr>
        <w:sym w:font="Symbol" w:char="F062"/>
      </w:r>
      <w:r w:rsidR="00845BB3" w:rsidRPr="009B1DD2">
        <w:rPr>
          <w:rFonts w:ascii="Times New Roman" w:hAnsi="Times New Roman" w:cs="Times New Roman"/>
          <w:sz w:val="24"/>
          <w:szCs w:val="24"/>
          <w:shd w:val="clear" w:color="auto" w:fill="FFFFFF"/>
        </w:rPr>
        <w:t>-counter.</w:t>
      </w:r>
    </w:p>
    <w:p w14:paraId="00CBBDA3" w14:textId="77777777" w:rsidR="00904564" w:rsidRPr="009B1DD2" w:rsidRDefault="00845BB3" w:rsidP="00851D96">
      <w:pPr>
        <w:spacing w:after="120" w:line="480" w:lineRule="auto"/>
        <w:jc w:val="both"/>
        <w:rPr>
          <w:rFonts w:ascii="Times New Roman" w:hAnsi="Times New Roman" w:cs="Times New Roman"/>
          <w:sz w:val="24"/>
          <w:szCs w:val="24"/>
          <w:shd w:val="clear" w:color="auto" w:fill="FFFFFF"/>
        </w:rPr>
      </w:pPr>
      <w:r w:rsidRPr="009B1DD2">
        <w:rPr>
          <w:rFonts w:ascii="Times New Roman" w:hAnsi="Times New Roman" w:cs="Times New Roman"/>
          <w:b/>
          <w:sz w:val="24"/>
          <w:szCs w:val="24"/>
          <w:shd w:val="clear" w:color="auto" w:fill="FFFFFF"/>
        </w:rPr>
        <w:t>Figure 5</w:t>
      </w:r>
      <w:r>
        <w:rPr>
          <w:rFonts w:ascii="Times New Roman" w:hAnsi="Times New Roman" w:cs="Times New Roman"/>
          <w:b/>
          <w:sz w:val="24"/>
          <w:szCs w:val="24"/>
          <w:shd w:val="clear" w:color="auto" w:fill="FFFFFF"/>
        </w:rPr>
        <w:t xml:space="preserve">. Clozapine-responsive TCC cross-react with </w:t>
      </w:r>
      <w:r>
        <w:rPr>
          <w:rFonts w:ascii="Times New Roman" w:hAnsi="Times New Roman" w:cs="Times New Roman"/>
          <w:b/>
          <w:i/>
          <w:sz w:val="24"/>
          <w:szCs w:val="24"/>
          <w:shd w:val="clear" w:color="auto" w:fill="FFFFFF"/>
        </w:rPr>
        <w:t>N</w:t>
      </w:r>
      <w:r>
        <w:rPr>
          <w:rFonts w:ascii="Times New Roman" w:hAnsi="Times New Roman" w:cs="Times New Roman"/>
          <w:b/>
          <w:sz w:val="24"/>
          <w:szCs w:val="24"/>
          <w:shd w:val="clear" w:color="auto" w:fill="FFFFFF"/>
        </w:rPr>
        <w:t xml:space="preserve">-desmethyl clozapine and olanzapine. </w:t>
      </w:r>
      <w:r>
        <w:rPr>
          <w:rFonts w:ascii="Times New Roman" w:hAnsi="Times New Roman" w:cs="Times New Roman"/>
          <w:sz w:val="24"/>
          <w:szCs w:val="24"/>
          <w:shd w:val="clear" w:color="auto" w:fill="FFFFFF"/>
        </w:rPr>
        <w:t>(</w:t>
      </w:r>
      <w:r w:rsidR="008175A0" w:rsidRPr="009B1DD2">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w:t>
      </w:r>
      <w:r w:rsidR="008175A0" w:rsidRPr="009B1D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tructure of</w:t>
      </w:r>
      <w:r w:rsidR="008175A0" w:rsidRPr="009B1DD2">
        <w:rPr>
          <w:rFonts w:ascii="Times New Roman" w:hAnsi="Times New Roman" w:cs="Times New Roman"/>
          <w:sz w:val="24"/>
          <w:szCs w:val="24"/>
          <w:shd w:val="clear" w:color="auto" w:fill="FFFFFF"/>
        </w:rPr>
        <w:t xml:space="preserve"> clozapine</w:t>
      </w:r>
      <w:r>
        <w:rPr>
          <w:rFonts w:ascii="Times New Roman" w:hAnsi="Times New Roman" w:cs="Times New Roman"/>
          <w:sz w:val="24"/>
          <w:szCs w:val="24"/>
          <w:shd w:val="clear" w:color="auto" w:fill="FFFFFF"/>
        </w:rPr>
        <w:t xml:space="preserve">, its major stable </w:t>
      </w:r>
      <w:r w:rsidR="008175A0" w:rsidRPr="009B1DD2">
        <w:rPr>
          <w:rFonts w:ascii="Times New Roman" w:hAnsi="Times New Roman" w:cs="Times New Roman"/>
          <w:sz w:val="24"/>
          <w:szCs w:val="24"/>
          <w:shd w:val="clear" w:color="auto" w:fill="FFFFFF"/>
        </w:rPr>
        <w:t>metabolites (clo</w:t>
      </w:r>
      <w:r w:rsidR="00D3683B" w:rsidRPr="009B1DD2">
        <w:rPr>
          <w:rFonts w:ascii="Times New Roman" w:hAnsi="Times New Roman" w:cs="Times New Roman"/>
          <w:sz w:val="24"/>
          <w:szCs w:val="24"/>
          <w:shd w:val="clear" w:color="auto" w:fill="FFFFFF"/>
        </w:rPr>
        <w:t xml:space="preserve">zapine </w:t>
      </w:r>
      <w:r w:rsidR="00D3683B" w:rsidRPr="00845BB3">
        <w:rPr>
          <w:rFonts w:ascii="Times New Roman" w:hAnsi="Times New Roman" w:cs="Times New Roman"/>
          <w:i/>
          <w:sz w:val="24"/>
          <w:szCs w:val="24"/>
          <w:shd w:val="clear" w:color="auto" w:fill="FFFFFF"/>
        </w:rPr>
        <w:t>N</w:t>
      </w:r>
      <w:r w:rsidR="00D3683B" w:rsidRPr="009B1DD2">
        <w:rPr>
          <w:rFonts w:ascii="Times New Roman" w:hAnsi="Times New Roman" w:cs="Times New Roman"/>
          <w:sz w:val="24"/>
          <w:szCs w:val="24"/>
          <w:shd w:val="clear" w:color="auto" w:fill="FFFFFF"/>
        </w:rPr>
        <w:t xml:space="preserve">-oxide and </w:t>
      </w:r>
      <w:r w:rsidR="00D3683B" w:rsidRPr="00845BB3">
        <w:rPr>
          <w:rFonts w:ascii="Times New Roman" w:hAnsi="Times New Roman" w:cs="Times New Roman"/>
          <w:i/>
          <w:sz w:val="24"/>
          <w:szCs w:val="24"/>
          <w:shd w:val="clear" w:color="auto" w:fill="FFFFFF"/>
        </w:rPr>
        <w:t>N</w:t>
      </w:r>
      <w:r w:rsidR="00D3683B" w:rsidRPr="009B1DD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d</w:t>
      </w:r>
      <w:r w:rsidR="00D3683B" w:rsidRPr="009B1DD2">
        <w:rPr>
          <w:rFonts w:ascii="Times New Roman" w:hAnsi="Times New Roman" w:cs="Times New Roman"/>
          <w:sz w:val="24"/>
          <w:szCs w:val="24"/>
          <w:shd w:val="clear" w:color="auto" w:fill="FFFFFF"/>
        </w:rPr>
        <w:t>esmethyl c</w:t>
      </w:r>
      <w:r w:rsidR="008175A0" w:rsidRPr="009B1DD2">
        <w:rPr>
          <w:rFonts w:ascii="Times New Roman" w:hAnsi="Times New Roman" w:cs="Times New Roman"/>
          <w:sz w:val="24"/>
          <w:szCs w:val="24"/>
          <w:shd w:val="clear" w:color="auto" w:fill="FFFFFF"/>
        </w:rPr>
        <w:t xml:space="preserve">lozapine) </w:t>
      </w:r>
      <w:r>
        <w:rPr>
          <w:rFonts w:ascii="Times New Roman" w:hAnsi="Times New Roman" w:cs="Times New Roman"/>
          <w:sz w:val="24"/>
          <w:szCs w:val="24"/>
          <w:shd w:val="clear" w:color="auto" w:fill="FFFFFF"/>
        </w:rPr>
        <w:t>and olanzapine</w:t>
      </w:r>
      <w:r w:rsidR="008175A0" w:rsidRPr="009B1D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8175A0" w:rsidRPr="009B1DD2">
        <w:rPr>
          <w:rFonts w:ascii="Times New Roman" w:hAnsi="Times New Roman" w:cs="Times New Roman"/>
          <w:sz w:val="24"/>
          <w:szCs w:val="24"/>
          <w:shd w:val="clear" w:color="auto" w:fill="FFFFFF"/>
        </w:rPr>
        <w:t>B</w:t>
      </w:r>
      <w:r>
        <w:rPr>
          <w:rFonts w:ascii="Times New Roman" w:hAnsi="Times New Roman" w:cs="Times New Roman"/>
          <w:sz w:val="24"/>
          <w:szCs w:val="24"/>
          <w:shd w:val="clear" w:color="auto" w:fill="FFFFFF"/>
        </w:rPr>
        <w:t>, C)</w:t>
      </w:r>
      <w:r w:rsidR="008175A0" w:rsidRPr="009B1DD2">
        <w:rPr>
          <w:rFonts w:ascii="Times New Roman" w:hAnsi="Times New Roman" w:cs="Times New Roman"/>
          <w:sz w:val="24"/>
          <w:szCs w:val="24"/>
          <w:shd w:val="clear" w:color="auto" w:fill="FFFFFF"/>
        </w:rPr>
        <w:t xml:space="preserve"> </w:t>
      </w:r>
      <w:r w:rsidR="0029588B">
        <w:rPr>
          <w:rFonts w:ascii="Times New Roman" w:hAnsi="Times New Roman" w:cs="Times New Roman"/>
          <w:sz w:val="24"/>
          <w:szCs w:val="24"/>
          <w:shd w:val="clear" w:color="auto" w:fill="FFFFFF"/>
        </w:rPr>
        <w:t>P</w:t>
      </w:r>
      <w:r w:rsidR="000008AB" w:rsidRPr="009B1DD2">
        <w:rPr>
          <w:rFonts w:ascii="Times New Roman" w:hAnsi="Times New Roman" w:cs="Times New Roman"/>
          <w:sz w:val="24"/>
          <w:szCs w:val="24"/>
          <w:shd w:val="clear" w:color="auto" w:fill="FFFFFF"/>
        </w:rPr>
        <w:t>atterns of cross</w:t>
      </w:r>
      <w:r w:rsidR="0029588B">
        <w:rPr>
          <w:rFonts w:ascii="Times New Roman" w:hAnsi="Times New Roman" w:cs="Times New Roman"/>
          <w:sz w:val="24"/>
          <w:szCs w:val="24"/>
          <w:shd w:val="clear" w:color="auto" w:fill="FFFFFF"/>
        </w:rPr>
        <w:t>-</w:t>
      </w:r>
      <w:r w:rsidR="000008AB" w:rsidRPr="009B1DD2">
        <w:rPr>
          <w:rFonts w:ascii="Times New Roman" w:hAnsi="Times New Roman" w:cs="Times New Roman"/>
          <w:sz w:val="24"/>
          <w:szCs w:val="24"/>
          <w:shd w:val="clear" w:color="auto" w:fill="FFFFFF"/>
        </w:rPr>
        <w:t>reactivity of clozapine-</w:t>
      </w:r>
      <w:r w:rsidR="0029588B">
        <w:rPr>
          <w:rFonts w:ascii="Times New Roman" w:hAnsi="Times New Roman" w:cs="Times New Roman"/>
          <w:sz w:val="24"/>
          <w:szCs w:val="24"/>
          <w:shd w:val="clear" w:color="auto" w:fill="FFFFFF"/>
        </w:rPr>
        <w:lastRenderedPageBreak/>
        <w:t>responsive</w:t>
      </w:r>
      <w:r w:rsidR="000008AB" w:rsidRPr="009B1DD2">
        <w:rPr>
          <w:rFonts w:ascii="Times New Roman" w:hAnsi="Times New Roman" w:cs="Times New Roman"/>
          <w:sz w:val="24"/>
          <w:szCs w:val="24"/>
          <w:shd w:val="clear" w:color="auto" w:fill="FFFFFF"/>
        </w:rPr>
        <w:t xml:space="preserve"> TCC with </w:t>
      </w:r>
      <w:r w:rsidR="00C633D2" w:rsidRPr="009B1DD2">
        <w:rPr>
          <w:rFonts w:ascii="Times New Roman" w:hAnsi="Times New Roman" w:cs="Times New Roman"/>
          <w:sz w:val="24"/>
          <w:szCs w:val="24"/>
          <w:shd w:val="clear" w:color="auto" w:fill="FFFFFF"/>
        </w:rPr>
        <w:t xml:space="preserve">clozapine </w:t>
      </w:r>
      <w:r w:rsidR="00C633D2" w:rsidRPr="0029588B">
        <w:rPr>
          <w:rFonts w:ascii="Times New Roman" w:hAnsi="Times New Roman" w:cs="Times New Roman"/>
          <w:i/>
          <w:sz w:val="24"/>
          <w:szCs w:val="24"/>
          <w:shd w:val="clear" w:color="auto" w:fill="FFFFFF"/>
        </w:rPr>
        <w:t>N</w:t>
      </w:r>
      <w:r w:rsidR="00C633D2" w:rsidRPr="009B1DD2">
        <w:rPr>
          <w:rFonts w:ascii="Times New Roman" w:hAnsi="Times New Roman" w:cs="Times New Roman"/>
          <w:sz w:val="24"/>
          <w:szCs w:val="24"/>
          <w:shd w:val="clear" w:color="auto" w:fill="FFFFFF"/>
        </w:rPr>
        <w:t xml:space="preserve">-oxide, </w:t>
      </w:r>
      <w:r w:rsidR="00C633D2" w:rsidRPr="0029588B">
        <w:rPr>
          <w:rFonts w:ascii="Times New Roman" w:hAnsi="Times New Roman" w:cs="Times New Roman"/>
          <w:i/>
          <w:sz w:val="24"/>
          <w:szCs w:val="24"/>
          <w:shd w:val="clear" w:color="auto" w:fill="FFFFFF"/>
        </w:rPr>
        <w:t>N</w:t>
      </w:r>
      <w:r w:rsidR="00C633D2" w:rsidRPr="009B1DD2">
        <w:rPr>
          <w:rFonts w:ascii="Times New Roman" w:hAnsi="Times New Roman" w:cs="Times New Roman"/>
          <w:sz w:val="24"/>
          <w:szCs w:val="24"/>
          <w:shd w:val="clear" w:color="auto" w:fill="FFFFFF"/>
        </w:rPr>
        <w:t>-</w:t>
      </w:r>
      <w:r w:rsidR="0029588B">
        <w:rPr>
          <w:rFonts w:ascii="Times New Roman" w:hAnsi="Times New Roman" w:cs="Times New Roman"/>
          <w:sz w:val="24"/>
          <w:szCs w:val="24"/>
          <w:shd w:val="clear" w:color="auto" w:fill="FFFFFF"/>
        </w:rPr>
        <w:t>d</w:t>
      </w:r>
      <w:r w:rsidR="00C633D2" w:rsidRPr="009B1DD2">
        <w:rPr>
          <w:rFonts w:ascii="Times New Roman" w:hAnsi="Times New Roman" w:cs="Times New Roman"/>
          <w:sz w:val="24"/>
          <w:szCs w:val="24"/>
          <w:shd w:val="clear" w:color="auto" w:fill="FFFFFF"/>
        </w:rPr>
        <w:t>esmethyl c</w:t>
      </w:r>
      <w:r w:rsidR="000008AB" w:rsidRPr="009B1DD2">
        <w:rPr>
          <w:rFonts w:ascii="Times New Roman" w:hAnsi="Times New Roman" w:cs="Times New Roman"/>
          <w:sz w:val="24"/>
          <w:szCs w:val="24"/>
          <w:shd w:val="clear" w:color="auto" w:fill="FFFFFF"/>
        </w:rPr>
        <w:t xml:space="preserve">lozapine and olanzapine. TCC and </w:t>
      </w:r>
      <w:r w:rsidR="00BF49D9">
        <w:rPr>
          <w:rFonts w:ascii="Times New Roman" w:hAnsi="Times New Roman" w:cs="Times New Roman"/>
          <w:sz w:val="24"/>
          <w:szCs w:val="24"/>
          <w:shd w:val="clear" w:color="auto" w:fill="FFFFFF"/>
        </w:rPr>
        <w:t>antigen presenting cells</w:t>
      </w:r>
      <w:r w:rsidR="00BF49D9" w:rsidRPr="009B1DD2">
        <w:rPr>
          <w:rFonts w:ascii="Times New Roman" w:hAnsi="Times New Roman" w:cs="Times New Roman"/>
          <w:sz w:val="24"/>
          <w:szCs w:val="24"/>
          <w:shd w:val="clear" w:color="auto" w:fill="FFFFFF"/>
        </w:rPr>
        <w:t xml:space="preserve"> </w:t>
      </w:r>
      <w:r w:rsidR="000008AB" w:rsidRPr="009B1DD2">
        <w:rPr>
          <w:rFonts w:ascii="Times New Roman" w:hAnsi="Times New Roman" w:cs="Times New Roman"/>
          <w:sz w:val="24"/>
          <w:szCs w:val="24"/>
          <w:shd w:val="clear" w:color="auto" w:fill="FFFFFF"/>
        </w:rPr>
        <w:t>were cultured with either clozapine, stable metabolites or olanzapine using cell numbers described above. Cross reactivity was determined by [</w:t>
      </w:r>
      <w:r w:rsidR="000008AB" w:rsidRPr="009B1DD2">
        <w:rPr>
          <w:rFonts w:ascii="Times New Roman" w:hAnsi="Times New Roman" w:cs="Times New Roman"/>
          <w:sz w:val="24"/>
          <w:szCs w:val="24"/>
          <w:shd w:val="clear" w:color="auto" w:fill="FFFFFF"/>
          <w:vertAlign w:val="superscript"/>
        </w:rPr>
        <w:t>3</w:t>
      </w:r>
      <w:r w:rsidR="000008AB" w:rsidRPr="009B1DD2">
        <w:rPr>
          <w:rFonts w:ascii="Times New Roman" w:hAnsi="Times New Roman" w:cs="Times New Roman"/>
          <w:sz w:val="24"/>
          <w:szCs w:val="24"/>
          <w:shd w:val="clear" w:color="auto" w:fill="FFFFFF"/>
        </w:rPr>
        <w:t>H] thymidine and beta counting.</w:t>
      </w:r>
    </w:p>
    <w:p w14:paraId="2336D981" w14:textId="77777777" w:rsidR="00904564" w:rsidRPr="009B1DD2" w:rsidRDefault="00904564" w:rsidP="00851D96">
      <w:pPr>
        <w:spacing w:after="120" w:line="480" w:lineRule="auto"/>
        <w:jc w:val="both"/>
        <w:rPr>
          <w:rFonts w:ascii="Times New Roman" w:hAnsi="Times New Roman" w:cs="Times New Roman"/>
          <w:sz w:val="24"/>
          <w:szCs w:val="24"/>
          <w:shd w:val="clear" w:color="auto" w:fill="FFFFFF"/>
        </w:rPr>
      </w:pPr>
    </w:p>
    <w:p w14:paraId="0A42E1B1" w14:textId="77777777" w:rsidR="00224978" w:rsidRPr="009B1DD2" w:rsidRDefault="00266262" w:rsidP="00851D96">
      <w:pPr>
        <w:spacing w:after="120" w:line="480" w:lineRule="auto"/>
        <w:jc w:val="both"/>
        <w:rPr>
          <w:rFonts w:ascii="Times New Roman" w:hAnsi="Times New Roman" w:cs="Times New Roman"/>
          <w:sz w:val="24"/>
          <w:szCs w:val="24"/>
          <w:shd w:val="clear" w:color="auto" w:fill="FFFFFF"/>
        </w:rPr>
      </w:pPr>
      <w:r w:rsidRPr="009B1DD2">
        <w:rPr>
          <w:rFonts w:ascii="Times New Roman" w:hAnsi="Times New Roman" w:cs="Times New Roman"/>
          <w:b/>
          <w:sz w:val="24"/>
          <w:szCs w:val="24"/>
          <w:shd w:val="clear" w:color="auto" w:fill="FFFFFF"/>
        </w:rPr>
        <w:t>Figure 6</w:t>
      </w:r>
      <w:r w:rsidR="003B4736">
        <w:rPr>
          <w:rFonts w:ascii="Times New Roman" w:hAnsi="Times New Roman" w:cs="Times New Roman"/>
          <w:b/>
          <w:sz w:val="24"/>
          <w:szCs w:val="24"/>
          <w:shd w:val="clear" w:color="auto" w:fill="FFFFFF"/>
        </w:rPr>
        <w:t xml:space="preserve">. </w:t>
      </w:r>
      <w:r w:rsidR="009024FB" w:rsidRPr="00B450D1">
        <w:rPr>
          <w:rFonts w:ascii="Times New Roman" w:hAnsi="Times New Roman" w:cs="Times New Roman"/>
          <w:b/>
          <w:i/>
          <w:sz w:val="24"/>
          <w:szCs w:val="24"/>
          <w:shd w:val="clear" w:color="auto" w:fill="FFFFFF"/>
        </w:rPr>
        <w:t>In-silico</w:t>
      </w:r>
      <w:r w:rsidR="009024FB" w:rsidRPr="00B450D1">
        <w:rPr>
          <w:rFonts w:ascii="Times New Roman" w:hAnsi="Times New Roman" w:cs="Times New Roman"/>
          <w:b/>
          <w:sz w:val="24"/>
          <w:szCs w:val="24"/>
          <w:shd w:val="clear" w:color="auto" w:fill="FFFFFF"/>
        </w:rPr>
        <w:t xml:space="preserve"> molecular docking </w:t>
      </w:r>
      <w:r w:rsidR="003B4736">
        <w:rPr>
          <w:rFonts w:ascii="Times New Roman" w:hAnsi="Times New Roman" w:cs="Times New Roman"/>
          <w:b/>
          <w:sz w:val="24"/>
          <w:szCs w:val="24"/>
          <w:shd w:val="clear" w:color="auto" w:fill="FFFFFF"/>
        </w:rPr>
        <w:t xml:space="preserve">of clozapine, clozapine </w:t>
      </w:r>
      <w:r w:rsidR="003B4736" w:rsidRPr="003B4736">
        <w:rPr>
          <w:rFonts w:ascii="Times New Roman" w:hAnsi="Times New Roman" w:cs="Times New Roman"/>
          <w:b/>
          <w:i/>
          <w:sz w:val="24"/>
          <w:szCs w:val="24"/>
          <w:shd w:val="clear" w:color="auto" w:fill="FFFFFF"/>
        </w:rPr>
        <w:t>N</w:t>
      </w:r>
      <w:r w:rsidR="003B4736">
        <w:rPr>
          <w:rFonts w:ascii="Times New Roman" w:hAnsi="Times New Roman" w:cs="Times New Roman"/>
          <w:b/>
          <w:sz w:val="24"/>
          <w:szCs w:val="24"/>
          <w:shd w:val="clear" w:color="auto" w:fill="FFFFFF"/>
        </w:rPr>
        <w:t>-oxide and</w:t>
      </w:r>
      <w:r w:rsidR="009024FB" w:rsidRPr="00B450D1">
        <w:rPr>
          <w:rFonts w:ascii="Times New Roman" w:hAnsi="Times New Roman" w:cs="Times New Roman"/>
          <w:b/>
          <w:sz w:val="24"/>
          <w:szCs w:val="24"/>
          <w:shd w:val="clear" w:color="auto" w:fill="FFFFFF"/>
        </w:rPr>
        <w:t xml:space="preserve"> olanzapin</w:t>
      </w:r>
      <w:r w:rsidR="003B4736">
        <w:rPr>
          <w:rFonts w:ascii="Times New Roman" w:hAnsi="Times New Roman" w:cs="Times New Roman"/>
          <w:b/>
          <w:sz w:val="24"/>
          <w:szCs w:val="24"/>
          <w:shd w:val="clear" w:color="auto" w:fill="FFFFFF"/>
        </w:rPr>
        <w:t xml:space="preserve">e </w:t>
      </w:r>
      <w:r w:rsidR="00C633D2" w:rsidRPr="00B450D1">
        <w:rPr>
          <w:rFonts w:ascii="Times New Roman" w:hAnsi="Times New Roman" w:cs="Times New Roman"/>
          <w:b/>
          <w:sz w:val="24"/>
          <w:szCs w:val="24"/>
          <w:shd w:val="clear" w:color="auto" w:fill="FFFFFF"/>
        </w:rPr>
        <w:t>into</w:t>
      </w:r>
      <w:r w:rsidR="003B4736">
        <w:rPr>
          <w:rFonts w:ascii="Times New Roman" w:hAnsi="Times New Roman" w:cs="Times New Roman"/>
          <w:b/>
          <w:sz w:val="24"/>
          <w:szCs w:val="24"/>
          <w:shd w:val="clear" w:color="auto" w:fill="FFFFFF"/>
        </w:rPr>
        <w:t xml:space="preserve"> the</w:t>
      </w:r>
      <w:r w:rsidR="009024FB" w:rsidRPr="00B450D1">
        <w:rPr>
          <w:rFonts w:ascii="Times New Roman" w:hAnsi="Times New Roman" w:cs="Times New Roman"/>
          <w:b/>
          <w:sz w:val="24"/>
          <w:szCs w:val="24"/>
          <w:shd w:val="clear" w:color="auto" w:fill="FFFFFF"/>
        </w:rPr>
        <w:t xml:space="preserve"> HLA-DRB1*15:01</w:t>
      </w:r>
      <w:r w:rsidR="00C633D2" w:rsidRPr="00B450D1">
        <w:rPr>
          <w:rFonts w:ascii="Times New Roman" w:hAnsi="Times New Roman" w:cs="Times New Roman"/>
          <w:b/>
          <w:sz w:val="24"/>
          <w:szCs w:val="24"/>
          <w:shd w:val="clear" w:color="auto" w:fill="FFFFFF"/>
        </w:rPr>
        <w:t xml:space="preserve"> </w:t>
      </w:r>
      <w:r w:rsidR="003B4736">
        <w:rPr>
          <w:rFonts w:ascii="Times New Roman" w:hAnsi="Times New Roman" w:cs="Times New Roman"/>
          <w:b/>
          <w:sz w:val="24"/>
          <w:szCs w:val="24"/>
          <w:shd w:val="clear" w:color="auto" w:fill="FFFFFF"/>
        </w:rPr>
        <w:t xml:space="preserve">peptide </w:t>
      </w:r>
      <w:r w:rsidR="00C633D2" w:rsidRPr="00B450D1">
        <w:rPr>
          <w:rFonts w:ascii="Times New Roman" w:hAnsi="Times New Roman" w:cs="Times New Roman"/>
          <w:b/>
          <w:sz w:val="24"/>
          <w:szCs w:val="24"/>
          <w:shd w:val="clear" w:color="auto" w:fill="FFFFFF"/>
        </w:rPr>
        <w:t>binding pocket</w:t>
      </w:r>
      <w:r w:rsidR="003B4736">
        <w:rPr>
          <w:rFonts w:ascii="Times New Roman" w:hAnsi="Times New Roman" w:cs="Times New Roman"/>
          <w:b/>
          <w:sz w:val="24"/>
          <w:szCs w:val="24"/>
          <w:shd w:val="clear" w:color="auto" w:fill="FFFFFF"/>
        </w:rPr>
        <w:t xml:space="preserve">. </w:t>
      </w:r>
      <w:r w:rsidR="003B4736">
        <w:rPr>
          <w:rFonts w:ascii="Times New Roman" w:hAnsi="Times New Roman" w:cs="Times New Roman"/>
          <w:sz w:val="24"/>
          <w:szCs w:val="24"/>
          <w:shd w:val="clear" w:color="auto" w:fill="FFFFFF"/>
        </w:rPr>
        <w:t>(A)</w:t>
      </w:r>
      <w:r w:rsidR="00224978" w:rsidRPr="009B1DD2">
        <w:rPr>
          <w:rFonts w:ascii="Times New Roman" w:hAnsi="Times New Roman" w:cs="Times New Roman"/>
          <w:sz w:val="24"/>
          <w:szCs w:val="24"/>
          <w:shd w:val="clear" w:color="auto" w:fill="FFFFFF"/>
        </w:rPr>
        <w:t xml:space="preserve"> </w:t>
      </w:r>
      <w:r w:rsidR="005C7F02">
        <w:rPr>
          <w:rFonts w:ascii="Times New Roman" w:hAnsi="Times New Roman" w:cs="Times New Roman"/>
          <w:sz w:val="24"/>
          <w:szCs w:val="24"/>
          <w:shd w:val="clear" w:color="auto" w:fill="FFFFFF"/>
        </w:rPr>
        <w:t>D</w:t>
      </w:r>
      <w:r w:rsidR="005C7F02" w:rsidRPr="005C7F02">
        <w:rPr>
          <w:rFonts w:ascii="Times New Roman" w:hAnsi="Times New Roman" w:cs="Times New Roman"/>
          <w:sz w:val="24"/>
          <w:szCs w:val="24"/>
          <w:shd w:val="clear" w:color="auto" w:fill="FFFFFF"/>
        </w:rPr>
        <w:t>ock</w:t>
      </w:r>
      <w:r w:rsidR="005C7F02">
        <w:rPr>
          <w:rFonts w:ascii="Times New Roman" w:hAnsi="Times New Roman" w:cs="Times New Roman"/>
          <w:sz w:val="24"/>
          <w:szCs w:val="24"/>
          <w:shd w:val="clear" w:color="auto" w:fill="FFFFFF"/>
        </w:rPr>
        <w:t xml:space="preserve">ing of </w:t>
      </w:r>
      <w:r w:rsidR="005C7F02" w:rsidRPr="005C7F02">
        <w:rPr>
          <w:rFonts w:ascii="Times New Roman" w:hAnsi="Times New Roman" w:cs="Times New Roman"/>
          <w:sz w:val="24"/>
          <w:szCs w:val="24"/>
          <w:shd w:val="clear" w:color="auto" w:fill="FFFFFF"/>
        </w:rPr>
        <w:t xml:space="preserve">clozapine, clozapine </w:t>
      </w:r>
      <w:r w:rsidR="005C7F02" w:rsidRPr="003B4736">
        <w:rPr>
          <w:rFonts w:ascii="Times New Roman" w:hAnsi="Times New Roman" w:cs="Times New Roman"/>
          <w:i/>
          <w:sz w:val="24"/>
          <w:szCs w:val="24"/>
          <w:shd w:val="clear" w:color="auto" w:fill="FFFFFF"/>
        </w:rPr>
        <w:t>N</w:t>
      </w:r>
      <w:r w:rsidR="005C7F02" w:rsidRPr="005C7F02">
        <w:rPr>
          <w:rFonts w:ascii="Times New Roman" w:hAnsi="Times New Roman" w:cs="Times New Roman"/>
          <w:sz w:val="24"/>
          <w:szCs w:val="24"/>
          <w:shd w:val="clear" w:color="auto" w:fill="FFFFFF"/>
        </w:rPr>
        <w:t xml:space="preserve">-oxide, and olanzapine </w:t>
      </w:r>
      <w:r w:rsidR="005C7F02">
        <w:rPr>
          <w:rFonts w:ascii="Times New Roman" w:hAnsi="Times New Roman" w:cs="Times New Roman"/>
          <w:sz w:val="24"/>
          <w:szCs w:val="24"/>
          <w:shd w:val="clear" w:color="auto" w:fill="FFFFFF"/>
        </w:rPr>
        <w:t xml:space="preserve">with </w:t>
      </w:r>
      <w:r w:rsidR="00A92B60" w:rsidRPr="00A92B60">
        <w:rPr>
          <w:rFonts w:ascii="Times New Roman" w:hAnsi="Times New Roman" w:cs="Times New Roman"/>
          <w:sz w:val="24"/>
          <w:szCs w:val="24"/>
          <w:shd w:val="clear" w:color="auto" w:fill="FFFFFF"/>
        </w:rPr>
        <w:t>HLA-DRB1* 15:01 (PDB code 1bx2</w:t>
      </w:r>
      <w:r w:rsidR="005C7F02">
        <w:rPr>
          <w:rFonts w:ascii="Times New Roman" w:hAnsi="Times New Roman" w:cs="Times New Roman"/>
          <w:sz w:val="24"/>
          <w:szCs w:val="24"/>
          <w:shd w:val="clear" w:color="auto" w:fill="FFFFFF"/>
        </w:rPr>
        <w:t>)</w:t>
      </w:r>
      <w:r w:rsidR="00A92B60">
        <w:rPr>
          <w:rFonts w:ascii="Times New Roman" w:hAnsi="Times New Roman" w:cs="Times New Roman"/>
          <w:sz w:val="24"/>
          <w:szCs w:val="24"/>
          <w:shd w:val="clear" w:color="auto" w:fill="FFFFFF"/>
        </w:rPr>
        <w:t xml:space="preserve"> </w:t>
      </w:r>
      <w:r w:rsidR="005C7F02">
        <w:rPr>
          <w:rFonts w:ascii="Times New Roman" w:hAnsi="Times New Roman" w:cs="Times New Roman"/>
          <w:sz w:val="24"/>
          <w:szCs w:val="24"/>
          <w:shd w:val="clear" w:color="auto" w:fill="FFFFFF"/>
        </w:rPr>
        <w:t xml:space="preserve">shows all compounds bind to </w:t>
      </w:r>
      <w:r w:rsidR="003B4736">
        <w:rPr>
          <w:rFonts w:ascii="Times New Roman" w:hAnsi="Times New Roman" w:cs="Times New Roman"/>
          <w:sz w:val="24"/>
          <w:szCs w:val="24"/>
          <w:shd w:val="clear" w:color="auto" w:fill="FFFFFF"/>
        </w:rPr>
        <w:t xml:space="preserve">the </w:t>
      </w:r>
      <w:r w:rsidR="005C7F02">
        <w:rPr>
          <w:rFonts w:ascii="Times New Roman" w:hAnsi="Times New Roman" w:cs="Times New Roman"/>
          <w:sz w:val="24"/>
          <w:szCs w:val="24"/>
          <w:shd w:val="clear" w:color="auto" w:fill="FFFFFF"/>
        </w:rPr>
        <w:t xml:space="preserve">P4-P6 pocket. </w:t>
      </w:r>
      <w:r w:rsidR="003B4736">
        <w:rPr>
          <w:rFonts w:ascii="Times New Roman" w:hAnsi="Times New Roman" w:cs="Times New Roman"/>
          <w:sz w:val="24"/>
          <w:szCs w:val="24"/>
          <w:shd w:val="clear" w:color="auto" w:fill="FFFFFF"/>
        </w:rPr>
        <w:t>(</w:t>
      </w:r>
      <w:r w:rsidR="005C7F02">
        <w:rPr>
          <w:rFonts w:ascii="Times New Roman" w:hAnsi="Times New Roman" w:cs="Times New Roman"/>
          <w:sz w:val="24"/>
          <w:szCs w:val="24"/>
          <w:shd w:val="clear" w:color="auto" w:fill="FFFFFF"/>
        </w:rPr>
        <w:t>B</w:t>
      </w:r>
      <w:r w:rsidR="003B4736">
        <w:rPr>
          <w:rFonts w:ascii="Times New Roman" w:hAnsi="Times New Roman" w:cs="Times New Roman"/>
          <w:sz w:val="24"/>
          <w:szCs w:val="24"/>
          <w:shd w:val="clear" w:color="auto" w:fill="FFFFFF"/>
        </w:rPr>
        <w:t>)</w:t>
      </w:r>
      <w:r w:rsidR="005C7F02">
        <w:rPr>
          <w:rFonts w:ascii="Times New Roman" w:hAnsi="Times New Roman" w:cs="Times New Roman"/>
          <w:sz w:val="24"/>
          <w:szCs w:val="24"/>
          <w:shd w:val="clear" w:color="auto" w:fill="FFFFFF"/>
        </w:rPr>
        <w:t xml:space="preserve"> Clozapine and olanzapine bind to </w:t>
      </w:r>
      <w:r w:rsidR="005C7F02" w:rsidRPr="005C7F02">
        <w:rPr>
          <w:rFonts w:ascii="Times New Roman" w:hAnsi="Times New Roman" w:cs="Times New Roman"/>
          <w:sz w:val="24"/>
          <w:szCs w:val="24"/>
          <w:shd w:val="clear" w:color="auto" w:fill="FFFFFF"/>
        </w:rPr>
        <w:t xml:space="preserve">HLA-DRB1*15:01 </w:t>
      </w:r>
      <w:r w:rsidR="005C7F02">
        <w:rPr>
          <w:rFonts w:ascii="Times New Roman" w:hAnsi="Times New Roman" w:cs="Times New Roman"/>
          <w:sz w:val="24"/>
          <w:szCs w:val="24"/>
          <w:shd w:val="clear" w:color="auto" w:fill="FFFFFF"/>
        </w:rPr>
        <w:t>with similar conformation wher</w:t>
      </w:r>
      <w:r w:rsidR="003B4736">
        <w:rPr>
          <w:rFonts w:ascii="Times New Roman" w:hAnsi="Times New Roman" w:cs="Times New Roman"/>
          <w:sz w:val="24"/>
          <w:szCs w:val="24"/>
          <w:shd w:val="clear" w:color="auto" w:fill="FFFFFF"/>
        </w:rPr>
        <w:t xml:space="preserve">eas clozapine </w:t>
      </w:r>
      <w:r w:rsidR="003B4736" w:rsidRPr="003B4736">
        <w:rPr>
          <w:rFonts w:ascii="Times New Roman" w:hAnsi="Times New Roman" w:cs="Times New Roman"/>
          <w:i/>
          <w:sz w:val="24"/>
          <w:szCs w:val="24"/>
          <w:shd w:val="clear" w:color="auto" w:fill="FFFFFF"/>
        </w:rPr>
        <w:t>N</w:t>
      </w:r>
      <w:r w:rsidR="003B4736">
        <w:rPr>
          <w:rFonts w:ascii="Times New Roman" w:hAnsi="Times New Roman" w:cs="Times New Roman"/>
          <w:sz w:val="24"/>
          <w:szCs w:val="24"/>
          <w:shd w:val="clear" w:color="auto" w:fill="FFFFFF"/>
        </w:rPr>
        <w:t>-oxide interacts</w:t>
      </w:r>
      <w:r w:rsidR="005C7F02">
        <w:rPr>
          <w:rFonts w:ascii="Times New Roman" w:hAnsi="Times New Roman" w:cs="Times New Roman"/>
          <w:sz w:val="24"/>
          <w:szCs w:val="24"/>
          <w:shd w:val="clear" w:color="auto" w:fill="FFFFFF"/>
        </w:rPr>
        <w:t xml:space="preserve"> differently. </w:t>
      </w:r>
      <w:r w:rsidR="003B4736">
        <w:rPr>
          <w:rFonts w:ascii="Times New Roman" w:hAnsi="Times New Roman" w:cs="Times New Roman"/>
          <w:sz w:val="24"/>
          <w:szCs w:val="24"/>
          <w:shd w:val="clear" w:color="auto" w:fill="FFFFFF"/>
        </w:rPr>
        <w:t>(</w:t>
      </w:r>
      <w:r w:rsidR="005C7F02">
        <w:rPr>
          <w:rFonts w:ascii="Times New Roman" w:hAnsi="Times New Roman" w:cs="Times New Roman"/>
          <w:sz w:val="24"/>
          <w:szCs w:val="24"/>
          <w:shd w:val="clear" w:color="auto" w:fill="FFFFFF"/>
        </w:rPr>
        <w:t>C</w:t>
      </w:r>
      <w:r w:rsidR="003B4736">
        <w:rPr>
          <w:rFonts w:ascii="Times New Roman" w:hAnsi="Times New Roman" w:cs="Times New Roman"/>
          <w:sz w:val="24"/>
          <w:szCs w:val="24"/>
          <w:shd w:val="clear" w:color="auto" w:fill="FFFFFF"/>
        </w:rPr>
        <w:t>)</w:t>
      </w:r>
      <w:r w:rsidR="005C7F02">
        <w:rPr>
          <w:rFonts w:ascii="Times New Roman" w:hAnsi="Times New Roman" w:cs="Times New Roman"/>
          <w:sz w:val="24"/>
          <w:szCs w:val="24"/>
          <w:shd w:val="clear" w:color="auto" w:fill="FFFFFF"/>
        </w:rPr>
        <w:t xml:space="preserve"> C</w:t>
      </w:r>
      <w:r w:rsidR="000104C1">
        <w:rPr>
          <w:rFonts w:ascii="Times New Roman" w:hAnsi="Times New Roman" w:cs="Times New Roman"/>
          <w:sz w:val="24"/>
          <w:szCs w:val="24"/>
          <w:shd w:val="clear" w:color="auto" w:fill="FFFFFF"/>
        </w:rPr>
        <w:t>lose-by view of the interaction between c</w:t>
      </w:r>
      <w:r w:rsidR="005C7F02">
        <w:rPr>
          <w:rFonts w:ascii="Times New Roman" w:hAnsi="Times New Roman" w:cs="Times New Roman"/>
          <w:sz w:val="24"/>
          <w:szCs w:val="24"/>
          <w:shd w:val="clear" w:color="auto" w:fill="FFFFFF"/>
        </w:rPr>
        <w:t xml:space="preserve">lozapine </w:t>
      </w:r>
      <w:r w:rsidR="000104C1">
        <w:rPr>
          <w:rFonts w:ascii="Times New Roman" w:hAnsi="Times New Roman" w:cs="Times New Roman"/>
          <w:sz w:val="24"/>
          <w:szCs w:val="24"/>
          <w:shd w:val="clear" w:color="auto" w:fill="FFFFFF"/>
        </w:rPr>
        <w:t xml:space="preserve">and HLA-DRB1*15:01. </w:t>
      </w:r>
      <w:r w:rsidR="003B4736">
        <w:rPr>
          <w:rFonts w:ascii="Times New Roman" w:hAnsi="Times New Roman" w:cs="Times New Roman"/>
          <w:sz w:val="24"/>
          <w:szCs w:val="24"/>
          <w:shd w:val="clear" w:color="auto" w:fill="FFFFFF"/>
        </w:rPr>
        <w:t>H-bonding interactions</w:t>
      </w:r>
      <w:r w:rsidR="005C7F02">
        <w:rPr>
          <w:rFonts w:ascii="Times New Roman" w:hAnsi="Times New Roman" w:cs="Times New Roman"/>
          <w:sz w:val="24"/>
          <w:szCs w:val="24"/>
          <w:shd w:val="clear" w:color="auto" w:fill="FFFFFF"/>
        </w:rPr>
        <w:t xml:space="preserve"> </w:t>
      </w:r>
      <w:r w:rsidR="000104C1">
        <w:rPr>
          <w:rFonts w:ascii="Times New Roman" w:hAnsi="Times New Roman" w:cs="Times New Roman"/>
          <w:sz w:val="24"/>
          <w:szCs w:val="24"/>
          <w:shd w:val="clear" w:color="auto" w:fill="FFFFFF"/>
        </w:rPr>
        <w:t xml:space="preserve">between clozapine and residues Arg191 and Asp206 </w:t>
      </w:r>
      <w:r w:rsidR="003B4736">
        <w:rPr>
          <w:rFonts w:ascii="Times New Roman" w:hAnsi="Times New Roman" w:cs="Times New Roman"/>
          <w:sz w:val="24"/>
          <w:szCs w:val="24"/>
          <w:shd w:val="clear" w:color="auto" w:fill="FFFFFF"/>
        </w:rPr>
        <w:t>are</w:t>
      </w:r>
      <w:r w:rsidR="000104C1">
        <w:rPr>
          <w:rFonts w:ascii="Times New Roman" w:hAnsi="Times New Roman" w:cs="Times New Roman"/>
          <w:sz w:val="24"/>
          <w:szCs w:val="24"/>
          <w:shd w:val="clear" w:color="auto" w:fill="FFFFFF"/>
        </w:rPr>
        <w:t xml:space="preserve"> highlighted.  </w:t>
      </w:r>
      <w:r w:rsidR="003B4736">
        <w:rPr>
          <w:rFonts w:ascii="Times New Roman" w:hAnsi="Times New Roman" w:cs="Times New Roman"/>
          <w:sz w:val="24"/>
          <w:szCs w:val="24"/>
          <w:shd w:val="clear" w:color="auto" w:fill="FFFFFF"/>
        </w:rPr>
        <w:t>(</w:t>
      </w:r>
      <w:r w:rsidR="000104C1">
        <w:rPr>
          <w:rFonts w:ascii="Times New Roman" w:hAnsi="Times New Roman" w:cs="Times New Roman"/>
          <w:sz w:val="24"/>
          <w:szCs w:val="24"/>
          <w:shd w:val="clear" w:color="auto" w:fill="FFFFFF"/>
        </w:rPr>
        <w:t>D</w:t>
      </w:r>
      <w:r w:rsidR="003B4736">
        <w:rPr>
          <w:rFonts w:ascii="Times New Roman" w:hAnsi="Times New Roman" w:cs="Times New Roman"/>
          <w:sz w:val="24"/>
          <w:szCs w:val="24"/>
          <w:shd w:val="clear" w:color="auto" w:fill="FFFFFF"/>
        </w:rPr>
        <w:t>)</w:t>
      </w:r>
      <w:r w:rsidR="000104C1">
        <w:rPr>
          <w:rFonts w:ascii="Times New Roman" w:hAnsi="Times New Roman" w:cs="Times New Roman"/>
          <w:sz w:val="24"/>
          <w:szCs w:val="24"/>
          <w:shd w:val="clear" w:color="auto" w:fill="FFFFFF"/>
        </w:rPr>
        <w:t xml:space="preserve"> </w:t>
      </w:r>
      <w:r w:rsidR="000104C1" w:rsidRPr="000104C1">
        <w:rPr>
          <w:rFonts w:ascii="Times New Roman" w:hAnsi="Times New Roman" w:cs="Times New Roman"/>
          <w:sz w:val="24"/>
          <w:szCs w:val="24"/>
          <w:shd w:val="clear" w:color="auto" w:fill="FFFFFF"/>
        </w:rPr>
        <w:t>Close-by view of the interaction between clozapine</w:t>
      </w:r>
      <w:r w:rsidR="000104C1">
        <w:rPr>
          <w:rFonts w:ascii="Times New Roman" w:hAnsi="Times New Roman" w:cs="Times New Roman"/>
          <w:sz w:val="24"/>
          <w:szCs w:val="24"/>
          <w:shd w:val="clear" w:color="auto" w:fill="FFFFFF"/>
        </w:rPr>
        <w:t xml:space="preserve"> </w:t>
      </w:r>
      <w:r w:rsidR="000104C1" w:rsidRPr="003B4736">
        <w:rPr>
          <w:rFonts w:ascii="Times New Roman" w:hAnsi="Times New Roman" w:cs="Times New Roman"/>
          <w:i/>
          <w:sz w:val="24"/>
          <w:szCs w:val="24"/>
          <w:shd w:val="clear" w:color="auto" w:fill="FFFFFF"/>
        </w:rPr>
        <w:t>N</w:t>
      </w:r>
      <w:r w:rsidR="000104C1">
        <w:rPr>
          <w:rFonts w:ascii="Times New Roman" w:hAnsi="Times New Roman" w:cs="Times New Roman"/>
          <w:sz w:val="24"/>
          <w:szCs w:val="24"/>
          <w:shd w:val="clear" w:color="auto" w:fill="FFFFFF"/>
        </w:rPr>
        <w:t>-oxide</w:t>
      </w:r>
      <w:r w:rsidR="000104C1" w:rsidRPr="000104C1">
        <w:rPr>
          <w:rFonts w:ascii="Times New Roman" w:hAnsi="Times New Roman" w:cs="Times New Roman"/>
          <w:sz w:val="24"/>
          <w:szCs w:val="24"/>
          <w:shd w:val="clear" w:color="auto" w:fill="FFFFFF"/>
        </w:rPr>
        <w:t xml:space="preserve"> and HLA-DRB1*15:01. </w:t>
      </w:r>
      <w:r w:rsidR="003B4736">
        <w:rPr>
          <w:rFonts w:ascii="Times New Roman" w:hAnsi="Times New Roman" w:cs="Times New Roman"/>
          <w:sz w:val="24"/>
          <w:szCs w:val="24"/>
          <w:shd w:val="clear" w:color="auto" w:fill="FFFFFF"/>
        </w:rPr>
        <w:t>H-bonding interactions</w:t>
      </w:r>
      <w:r w:rsidR="000104C1" w:rsidRPr="000104C1">
        <w:rPr>
          <w:rFonts w:ascii="Times New Roman" w:hAnsi="Times New Roman" w:cs="Times New Roman"/>
          <w:sz w:val="24"/>
          <w:szCs w:val="24"/>
          <w:shd w:val="clear" w:color="auto" w:fill="FFFFFF"/>
        </w:rPr>
        <w:t xml:space="preserve"> </w:t>
      </w:r>
      <w:r w:rsidR="000104C1">
        <w:rPr>
          <w:rFonts w:ascii="Times New Roman" w:hAnsi="Times New Roman" w:cs="Times New Roman"/>
          <w:sz w:val="24"/>
          <w:szCs w:val="24"/>
          <w:shd w:val="clear" w:color="auto" w:fill="FFFFFF"/>
        </w:rPr>
        <w:t xml:space="preserve">between </w:t>
      </w:r>
      <w:r w:rsidR="000104C1" w:rsidRPr="000104C1">
        <w:rPr>
          <w:rFonts w:ascii="Times New Roman" w:hAnsi="Times New Roman" w:cs="Times New Roman"/>
          <w:sz w:val="24"/>
          <w:szCs w:val="24"/>
          <w:shd w:val="clear" w:color="auto" w:fill="FFFFFF"/>
        </w:rPr>
        <w:t xml:space="preserve">clozapine and residues Trp187 and Asp68 </w:t>
      </w:r>
      <w:r w:rsidR="003B4736">
        <w:rPr>
          <w:rFonts w:ascii="Times New Roman" w:hAnsi="Times New Roman" w:cs="Times New Roman"/>
          <w:sz w:val="24"/>
          <w:szCs w:val="24"/>
          <w:shd w:val="clear" w:color="auto" w:fill="FFFFFF"/>
        </w:rPr>
        <w:t>are</w:t>
      </w:r>
      <w:r w:rsidR="00C34C8A">
        <w:rPr>
          <w:rFonts w:ascii="Times New Roman" w:hAnsi="Times New Roman" w:cs="Times New Roman"/>
          <w:sz w:val="24"/>
          <w:szCs w:val="24"/>
          <w:shd w:val="clear" w:color="auto" w:fill="FFFFFF"/>
        </w:rPr>
        <w:t xml:space="preserve"> highlighted. Docking images </w:t>
      </w:r>
      <w:r w:rsidR="003B4736">
        <w:rPr>
          <w:rFonts w:ascii="Times New Roman" w:hAnsi="Times New Roman" w:cs="Times New Roman"/>
          <w:sz w:val="24"/>
          <w:szCs w:val="24"/>
          <w:shd w:val="clear" w:color="auto" w:fill="FFFFFF"/>
        </w:rPr>
        <w:t>were created using</w:t>
      </w:r>
      <w:r w:rsidR="00C34C8A">
        <w:rPr>
          <w:rFonts w:ascii="Times New Roman" w:hAnsi="Times New Roman" w:cs="Times New Roman"/>
          <w:sz w:val="24"/>
          <w:szCs w:val="24"/>
          <w:shd w:val="clear" w:color="auto" w:fill="FFFFFF"/>
        </w:rPr>
        <w:t xml:space="preserve"> </w:t>
      </w:r>
      <w:r w:rsidR="000104C1" w:rsidRPr="000104C1">
        <w:rPr>
          <w:rFonts w:ascii="Times New Roman" w:hAnsi="Times New Roman" w:cs="Times New Roman"/>
          <w:sz w:val="24"/>
          <w:szCs w:val="24"/>
          <w:shd w:val="clear" w:color="auto" w:fill="FFFFFF"/>
        </w:rPr>
        <w:t>PyMOL (The PyMOL Molecular Graphics System, Version 1.3 Schrödinger, LLC.)</w:t>
      </w:r>
    </w:p>
    <w:p w14:paraId="42D8E847" w14:textId="77777777" w:rsidR="003E645E" w:rsidRPr="009B1DD2" w:rsidRDefault="00224978" w:rsidP="003E645E">
      <w:pPr>
        <w:spacing w:after="120" w:line="480" w:lineRule="auto"/>
        <w:jc w:val="both"/>
        <w:rPr>
          <w:rFonts w:ascii="Times New Roman" w:hAnsi="Times New Roman" w:cs="Times New Roman"/>
          <w:sz w:val="24"/>
          <w:szCs w:val="24"/>
          <w:shd w:val="clear" w:color="auto" w:fill="FFFFFF"/>
        </w:rPr>
      </w:pPr>
      <w:r w:rsidRPr="009B1DD2">
        <w:rPr>
          <w:rFonts w:ascii="Times New Roman" w:hAnsi="Times New Roman" w:cs="Times New Roman"/>
          <w:b/>
          <w:bCs/>
          <w:sz w:val="24"/>
          <w:szCs w:val="24"/>
          <w:shd w:val="clear" w:color="auto" w:fill="FFFFFF"/>
        </w:rPr>
        <w:t>Figure 7</w:t>
      </w:r>
      <w:r w:rsidR="003B4736">
        <w:rPr>
          <w:rFonts w:ascii="Times New Roman" w:hAnsi="Times New Roman" w:cs="Times New Roman"/>
          <w:b/>
          <w:bCs/>
          <w:sz w:val="24"/>
          <w:szCs w:val="24"/>
          <w:shd w:val="clear" w:color="auto" w:fill="FFFFFF"/>
        </w:rPr>
        <w:t xml:space="preserve">. </w:t>
      </w:r>
      <w:r w:rsidR="003B4736">
        <w:rPr>
          <w:rFonts w:ascii="Times New Roman" w:hAnsi="Times New Roman" w:cs="Times New Roman"/>
          <w:b/>
          <w:sz w:val="24"/>
          <w:szCs w:val="24"/>
          <w:shd w:val="clear" w:color="auto" w:fill="FFFFFF"/>
        </w:rPr>
        <w:t>Clozapine and olanzapine concentration</w:t>
      </w:r>
      <w:r w:rsidRPr="009B1DD2">
        <w:rPr>
          <w:rFonts w:ascii="Times New Roman" w:hAnsi="Times New Roman" w:cs="Times New Roman"/>
          <w:b/>
          <w:sz w:val="24"/>
          <w:szCs w:val="24"/>
          <w:shd w:val="clear" w:color="auto" w:fill="FFFFFF"/>
        </w:rPr>
        <w:t xml:space="preserve">-dependent changes in </w:t>
      </w:r>
      <w:r w:rsidR="003B4736">
        <w:rPr>
          <w:rFonts w:ascii="Times New Roman" w:hAnsi="Times New Roman" w:cs="Times New Roman"/>
          <w:b/>
          <w:sz w:val="24"/>
          <w:szCs w:val="24"/>
          <w:shd w:val="clear" w:color="auto" w:fill="FFFFFF"/>
        </w:rPr>
        <w:t xml:space="preserve">TCC protein expression. </w:t>
      </w:r>
      <w:r w:rsidR="003B4736" w:rsidRPr="009B1DD2">
        <w:rPr>
          <w:rFonts w:ascii="Times New Roman" w:hAnsi="Times New Roman" w:cs="Times New Roman"/>
          <w:sz w:val="24"/>
          <w:szCs w:val="24"/>
          <w:shd w:val="clear" w:color="auto" w:fill="FFFFFF"/>
        </w:rPr>
        <w:t xml:space="preserve">TCC </w:t>
      </w:r>
      <w:r w:rsidR="003B4736" w:rsidRPr="009B1DD2">
        <w:rPr>
          <w:rFonts w:ascii="Times New Roman" w:hAnsi="Times New Roman" w:cs="Times New Roman"/>
          <w:sz w:val="24"/>
          <w:szCs w:val="24"/>
          <w:lang w:val="en"/>
        </w:rPr>
        <w:t xml:space="preserve">were cultured </w:t>
      </w:r>
      <w:r w:rsidR="003B4736">
        <w:rPr>
          <w:rFonts w:ascii="Times New Roman" w:hAnsi="Times New Roman" w:cs="Times New Roman"/>
          <w:sz w:val="24"/>
          <w:szCs w:val="24"/>
          <w:lang w:val="en"/>
        </w:rPr>
        <w:t xml:space="preserve">clozapine in the presence of </w:t>
      </w:r>
      <w:r w:rsidR="003B4736" w:rsidRPr="009B1DD2">
        <w:rPr>
          <w:rFonts w:ascii="Times New Roman" w:hAnsi="Times New Roman" w:cs="Times New Roman"/>
          <w:sz w:val="24"/>
          <w:szCs w:val="24"/>
          <w:lang w:val="en"/>
        </w:rPr>
        <w:t>autologous EBV-transformed B-cells</w:t>
      </w:r>
      <w:r w:rsidR="003B4736">
        <w:rPr>
          <w:rFonts w:ascii="Times New Roman" w:hAnsi="Times New Roman" w:cs="Times New Roman"/>
          <w:sz w:val="24"/>
          <w:szCs w:val="24"/>
        </w:rPr>
        <w:t xml:space="preserve"> for 24-48 h. B-cells were depleted prior to protein expression profiling using ITRAQ. </w:t>
      </w:r>
      <w:r w:rsidR="003B4736">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A</w:t>
      </w:r>
      <w:r w:rsidR="003B4736">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 xml:space="preserve"> </w:t>
      </w:r>
      <w:r w:rsidR="00F33E5F" w:rsidRPr="009B1DD2">
        <w:rPr>
          <w:rFonts w:ascii="Times New Roman" w:hAnsi="Times New Roman" w:cs="Times New Roman"/>
          <w:sz w:val="24"/>
          <w:szCs w:val="24"/>
          <w:shd w:val="clear" w:color="auto" w:fill="FFFFFF"/>
        </w:rPr>
        <w:t>PCA</w:t>
      </w:r>
      <w:r w:rsidR="00670312" w:rsidRPr="009B1DD2">
        <w:rPr>
          <w:rFonts w:ascii="Times New Roman" w:hAnsi="Times New Roman" w:cs="Times New Roman"/>
          <w:sz w:val="24"/>
          <w:szCs w:val="24"/>
          <w:shd w:val="clear" w:color="auto" w:fill="FFFFFF"/>
        </w:rPr>
        <w:t xml:space="preserve"> </w:t>
      </w:r>
      <w:r w:rsidR="003B4736">
        <w:rPr>
          <w:rFonts w:ascii="Times New Roman" w:hAnsi="Times New Roman" w:cs="Times New Roman"/>
          <w:sz w:val="24"/>
          <w:szCs w:val="24"/>
          <w:shd w:val="clear" w:color="auto" w:fill="FFFFFF"/>
        </w:rPr>
        <w:t xml:space="preserve">plot </w:t>
      </w:r>
      <w:r w:rsidRPr="009B1DD2">
        <w:rPr>
          <w:rFonts w:ascii="Times New Roman" w:hAnsi="Times New Roman" w:cs="Times New Roman"/>
          <w:sz w:val="24"/>
          <w:szCs w:val="24"/>
          <w:shd w:val="clear" w:color="auto" w:fill="FFFFFF"/>
        </w:rPr>
        <w:t xml:space="preserve">of clozapine or olanzapine-induced changes in T-cell protein expression after </w:t>
      </w:r>
      <w:r w:rsidR="003B4736">
        <w:rPr>
          <w:rFonts w:ascii="Times New Roman" w:hAnsi="Times New Roman" w:cs="Times New Roman"/>
          <w:sz w:val="24"/>
          <w:szCs w:val="24"/>
          <w:shd w:val="clear" w:color="auto" w:fill="FFFFFF"/>
        </w:rPr>
        <w:t>8-</w:t>
      </w:r>
      <w:r w:rsidRPr="009B1DD2">
        <w:rPr>
          <w:rFonts w:ascii="Times New Roman" w:hAnsi="Times New Roman" w:cs="Times New Roman"/>
          <w:sz w:val="24"/>
          <w:szCs w:val="24"/>
          <w:shd w:val="clear" w:color="auto" w:fill="FFFFFF"/>
        </w:rPr>
        <w:t xml:space="preserve">48 h. </w:t>
      </w:r>
      <w:r w:rsidR="003B4736">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B</w:t>
      </w:r>
      <w:r w:rsidR="003B4736">
        <w:rPr>
          <w:rFonts w:ascii="Times New Roman" w:hAnsi="Times New Roman" w:cs="Times New Roman"/>
          <w:sz w:val="24"/>
          <w:szCs w:val="24"/>
          <w:shd w:val="clear" w:color="auto" w:fill="FFFFFF"/>
        </w:rPr>
        <w:t>)</w:t>
      </w:r>
      <w:r w:rsidRPr="009B1DD2">
        <w:rPr>
          <w:rFonts w:ascii="Times New Roman" w:hAnsi="Times New Roman" w:cs="Times New Roman"/>
          <w:sz w:val="24"/>
          <w:szCs w:val="24"/>
          <w:shd w:val="clear" w:color="auto" w:fill="FFFFFF"/>
        </w:rPr>
        <w:t xml:space="preserve"> Hierarchical cluster analysis showing </w:t>
      </w:r>
      <w:r w:rsidR="003B4736">
        <w:rPr>
          <w:rFonts w:ascii="Times New Roman" w:hAnsi="Times New Roman" w:cs="Times New Roman"/>
          <w:sz w:val="24"/>
          <w:szCs w:val="24"/>
          <w:shd w:val="clear" w:color="auto" w:fill="FFFFFF"/>
        </w:rPr>
        <w:t>clozapine-and olanzapine</w:t>
      </w:r>
      <w:r w:rsidRPr="009B1DD2">
        <w:rPr>
          <w:rFonts w:ascii="Times New Roman" w:hAnsi="Times New Roman" w:cs="Times New Roman"/>
          <w:sz w:val="24"/>
          <w:szCs w:val="24"/>
          <w:shd w:val="clear" w:color="auto" w:fill="FFFFFF"/>
        </w:rPr>
        <w:t xml:space="preserve">-dependent changes in </w:t>
      </w:r>
      <w:r w:rsidR="003B4736">
        <w:rPr>
          <w:rFonts w:ascii="Times New Roman" w:hAnsi="Times New Roman" w:cs="Times New Roman"/>
          <w:sz w:val="24"/>
          <w:szCs w:val="24"/>
          <w:shd w:val="clear" w:color="auto" w:fill="FFFFFF"/>
        </w:rPr>
        <w:t>T-cell protein expression, 24-</w:t>
      </w:r>
      <w:r w:rsidRPr="009B1DD2">
        <w:rPr>
          <w:rFonts w:ascii="Times New Roman" w:hAnsi="Times New Roman" w:cs="Times New Roman"/>
          <w:sz w:val="24"/>
          <w:szCs w:val="24"/>
          <w:shd w:val="clear" w:color="auto" w:fill="FFFFFF"/>
        </w:rPr>
        <w:t>48 h post drug stimulation.</w:t>
      </w:r>
      <w:r w:rsidR="003E645E">
        <w:rPr>
          <w:rFonts w:ascii="Times New Roman" w:hAnsi="Times New Roman" w:cs="Times New Roman"/>
          <w:sz w:val="24"/>
          <w:szCs w:val="24"/>
          <w:shd w:val="clear" w:color="auto" w:fill="FFFFFF"/>
        </w:rPr>
        <w:t xml:space="preserve"> Clustering of the clozapine samples is clearly illustrated.</w:t>
      </w:r>
      <w:r w:rsidR="003E645E" w:rsidRPr="003E645E">
        <w:rPr>
          <w:rFonts w:ascii="Times New Roman" w:hAnsi="Times New Roman" w:cs="Times New Roman"/>
          <w:sz w:val="24"/>
          <w:szCs w:val="24"/>
          <w:shd w:val="clear" w:color="auto" w:fill="FFFFFF"/>
        </w:rPr>
        <w:t xml:space="preserve"> </w:t>
      </w:r>
      <w:r w:rsidR="003E645E">
        <w:rPr>
          <w:rFonts w:ascii="Times New Roman" w:hAnsi="Times New Roman" w:cs="Times New Roman"/>
          <w:sz w:val="24"/>
          <w:szCs w:val="24"/>
          <w:shd w:val="clear" w:color="auto" w:fill="FFFFFF"/>
        </w:rPr>
        <w:t>(C)</w:t>
      </w:r>
      <w:r w:rsidR="003E645E" w:rsidRPr="009B1DD2">
        <w:rPr>
          <w:rFonts w:ascii="Times New Roman" w:hAnsi="Times New Roman" w:cs="Times New Roman"/>
          <w:sz w:val="24"/>
          <w:szCs w:val="24"/>
          <w:shd w:val="clear" w:color="auto" w:fill="FFFFFF"/>
        </w:rPr>
        <w:t xml:space="preserve"> Volcano plot </w:t>
      </w:r>
      <w:r w:rsidR="003E645E">
        <w:rPr>
          <w:rFonts w:ascii="Times New Roman" w:hAnsi="Times New Roman" w:cs="Times New Roman"/>
          <w:sz w:val="24"/>
          <w:szCs w:val="24"/>
          <w:shd w:val="clear" w:color="auto" w:fill="FFFFFF"/>
        </w:rPr>
        <w:t>illustrating the</w:t>
      </w:r>
      <w:r w:rsidR="003E645E" w:rsidRPr="009B1DD2">
        <w:rPr>
          <w:rFonts w:ascii="Times New Roman" w:hAnsi="Times New Roman" w:cs="Times New Roman"/>
          <w:sz w:val="24"/>
          <w:szCs w:val="24"/>
          <w:shd w:val="clear" w:color="auto" w:fill="FFFFFF"/>
        </w:rPr>
        <w:t xml:space="preserve"> fold change in protein expression for </w:t>
      </w:r>
      <w:r w:rsidR="003E645E">
        <w:rPr>
          <w:rFonts w:ascii="Times New Roman" w:hAnsi="Times New Roman" w:cs="Times New Roman"/>
          <w:sz w:val="24"/>
          <w:szCs w:val="24"/>
          <w:shd w:val="clear" w:color="auto" w:fill="FFFFFF"/>
        </w:rPr>
        <w:t>TCC</w:t>
      </w:r>
      <w:r w:rsidR="003E645E" w:rsidRPr="009B1DD2">
        <w:rPr>
          <w:rFonts w:ascii="Times New Roman" w:hAnsi="Times New Roman" w:cs="Times New Roman"/>
          <w:sz w:val="24"/>
          <w:szCs w:val="24"/>
          <w:shd w:val="clear" w:color="auto" w:fill="FFFFFF"/>
        </w:rPr>
        <w:t xml:space="preserve"> treated with plasma concentrations </w:t>
      </w:r>
      <w:r w:rsidR="003E645E">
        <w:rPr>
          <w:rFonts w:ascii="Times New Roman" w:hAnsi="Times New Roman" w:cs="Times New Roman"/>
          <w:sz w:val="24"/>
          <w:szCs w:val="24"/>
          <w:shd w:val="clear" w:color="auto" w:fill="FFFFFF"/>
        </w:rPr>
        <w:t>or optimum T-cell stimulatory concentrations of</w:t>
      </w:r>
      <w:r w:rsidR="003E645E" w:rsidRPr="009B1DD2">
        <w:rPr>
          <w:rFonts w:ascii="Times New Roman" w:hAnsi="Times New Roman" w:cs="Times New Roman"/>
          <w:sz w:val="24"/>
          <w:szCs w:val="24"/>
          <w:shd w:val="clear" w:color="auto" w:fill="FFFFFF"/>
        </w:rPr>
        <w:t xml:space="preserve"> clozapine and olanzapine</w:t>
      </w:r>
      <w:r w:rsidR="003E645E">
        <w:rPr>
          <w:rFonts w:ascii="Times New Roman" w:hAnsi="Times New Roman" w:cs="Times New Roman"/>
          <w:sz w:val="24"/>
          <w:szCs w:val="24"/>
          <w:shd w:val="clear" w:color="auto" w:fill="FFFFFF"/>
        </w:rPr>
        <w:t xml:space="preserve"> when c</w:t>
      </w:r>
      <w:r w:rsidR="003E645E" w:rsidRPr="009B1DD2">
        <w:rPr>
          <w:rFonts w:ascii="Times New Roman" w:hAnsi="Times New Roman" w:cs="Times New Roman"/>
          <w:sz w:val="24"/>
          <w:szCs w:val="24"/>
          <w:shd w:val="clear" w:color="auto" w:fill="FFFFFF"/>
        </w:rPr>
        <w:t xml:space="preserve">ompared with control cells </w:t>
      </w:r>
      <w:r w:rsidR="003E645E">
        <w:rPr>
          <w:rFonts w:ascii="Times New Roman" w:hAnsi="Times New Roman" w:cs="Times New Roman"/>
          <w:sz w:val="24"/>
          <w:szCs w:val="24"/>
          <w:shd w:val="clear" w:color="auto" w:fill="FFFFFF"/>
        </w:rPr>
        <w:t>exposed to</w:t>
      </w:r>
      <w:r w:rsidR="003E645E" w:rsidRPr="009B1DD2">
        <w:rPr>
          <w:rFonts w:ascii="Times New Roman" w:hAnsi="Times New Roman" w:cs="Times New Roman"/>
          <w:sz w:val="24"/>
          <w:szCs w:val="24"/>
          <w:shd w:val="clear" w:color="auto" w:fill="FFFFFF"/>
        </w:rPr>
        <w:t xml:space="preserve"> culture medi</w:t>
      </w:r>
      <w:r w:rsidR="003E645E">
        <w:rPr>
          <w:rFonts w:ascii="Times New Roman" w:hAnsi="Times New Roman" w:cs="Times New Roman"/>
          <w:sz w:val="24"/>
          <w:szCs w:val="24"/>
          <w:shd w:val="clear" w:color="auto" w:fill="FFFFFF"/>
        </w:rPr>
        <w:t>um</w:t>
      </w:r>
      <w:r w:rsidR="003E645E" w:rsidRPr="009B1DD2">
        <w:rPr>
          <w:rFonts w:ascii="Times New Roman" w:hAnsi="Times New Roman" w:cs="Times New Roman"/>
          <w:sz w:val="24"/>
          <w:szCs w:val="24"/>
          <w:shd w:val="clear" w:color="auto" w:fill="FFFFFF"/>
        </w:rPr>
        <w:t xml:space="preserve">. Red </w:t>
      </w:r>
      <w:r w:rsidR="003E645E" w:rsidRPr="009B1DD2">
        <w:rPr>
          <w:rFonts w:ascii="Times New Roman" w:hAnsi="Times New Roman" w:cs="Times New Roman"/>
          <w:sz w:val="24"/>
          <w:szCs w:val="24"/>
          <w:shd w:val="clear" w:color="auto" w:fill="FFFFFF"/>
        </w:rPr>
        <w:lastRenderedPageBreak/>
        <w:t xml:space="preserve">dots represent proteins whose expression has changed </w:t>
      </w:r>
      <w:r w:rsidR="003E645E">
        <w:rPr>
          <w:rFonts w:ascii="Times New Roman" w:hAnsi="Times New Roman" w:cs="Times New Roman"/>
          <w:sz w:val="24"/>
          <w:szCs w:val="24"/>
          <w:shd w:val="clear" w:color="auto" w:fill="FFFFFF"/>
        </w:rPr>
        <w:t>by a significant amount</w:t>
      </w:r>
      <w:r w:rsidR="003E645E" w:rsidRPr="009B1DD2">
        <w:rPr>
          <w:rFonts w:ascii="Times New Roman" w:hAnsi="Times New Roman" w:cs="Times New Roman"/>
          <w:sz w:val="24"/>
          <w:szCs w:val="24"/>
          <w:shd w:val="clear" w:color="auto" w:fill="FFFFFF"/>
        </w:rPr>
        <w:t xml:space="preserve">. </w:t>
      </w:r>
      <w:r w:rsidR="003E645E">
        <w:rPr>
          <w:rFonts w:ascii="Times New Roman" w:hAnsi="Times New Roman" w:cs="Times New Roman"/>
          <w:sz w:val="24"/>
          <w:szCs w:val="24"/>
          <w:shd w:val="clear" w:color="auto" w:fill="FFFFFF"/>
        </w:rPr>
        <w:t>Statistical a</w:t>
      </w:r>
      <w:r w:rsidR="003E645E" w:rsidRPr="009B1DD2">
        <w:rPr>
          <w:rFonts w:ascii="Times New Roman" w:hAnsi="Times New Roman" w:cs="Times New Roman"/>
          <w:sz w:val="24"/>
          <w:szCs w:val="24"/>
          <w:shd w:val="clear" w:color="auto" w:fill="FFFFFF"/>
        </w:rPr>
        <w:t>nalysis was performed using ANOVA.</w:t>
      </w:r>
    </w:p>
    <w:p w14:paraId="1653CAFE" w14:textId="77777777" w:rsidR="004476F8" w:rsidRPr="003E645E" w:rsidRDefault="003E645E" w:rsidP="00851D96">
      <w:pPr>
        <w:spacing w:after="120" w:line="480" w:lineRule="auto"/>
        <w:jc w:val="both"/>
        <w:rPr>
          <w:rFonts w:ascii="Times New Roman" w:hAnsi="Times New Roman" w:cs="Times New Roman"/>
          <w:b/>
          <w:bCs/>
          <w:sz w:val="24"/>
          <w:szCs w:val="24"/>
          <w:shd w:val="clear" w:color="auto" w:fill="FFFFFF"/>
        </w:rPr>
      </w:pPr>
      <w:r w:rsidRPr="003E645E">
        <w:rPr>
          <w:rFonts w:ascii="Times New Roman" w:hAnsi="Times New Roman" w:cs="Times New Roman"/>
          <w:b/>
          <w:bCs/>
          <w:sz w:val="24"/>
          <w:szCs w:val="24"/>
          <w:shd w:val="clear" w:color="auto" w:fill="FFFFFF"/>
        </w:rPr>
        <w:t xml:space="preserve">Figure 8. </w:t>
      </w:r>
      <w:r w:rsidR="004476F8" w:rsidRPr="003E645E">
        <w:rPr>
          <w:rFonts w:ascii="Times New Roman" w:hAnsi="Times New Roman" w:cs="Times New Roman"/>
          <w:b/>
          <w:sz w:val="24"/>
          <w:szCs w:val="24"/>
          <w:shd w:val="clear" w:color="auto" w:fill="FFFFFF"/>
        </w:rPr>
        <w:t>Analysis of</w:t>
      </w:r>
      <w:r w:rsidRPr="003E645E">
        <w:rPr>
          <w:rFonts w:ascii="Times New Roman" w:hAnsi="Times New Roman" w:cs="Times New Roman"/>
          <w:b/>
          <w:sz w:val="24"/>
          <w:szCs w:val="24"/>
          <w:shd w:val="clear" w:color="auto" w:fill="FFFFFF"/>
        </w:rPr>
        <w:t xml:space="preserve"> changes in expression of TCC</w:t>
      </w:r>
      <w:r w:rsidR="004476F8" w:rsidRPr="003E645E">
        <w:rPr>
          <w:rFonts w:ascii="Times New Roman" w:hAnsi="Times New Roman" w:cs="Times New Roman"/>
          <w:b/>
          <w:sz w:val="24"/>
          <w:szCs w:val="24"/>
          <w:shd w:val="clear" w:color="auto" w:fill="FFFFFF"/>
        </w:rPr>
        <w:t xml:space="preserve"> proteins involved in immunological processes</w:t>
      </w:r>
      <w:r w:rsidRPr="003E645E">
        <w:rPr>
          <w:rFonts w:ascii="Times New Roman" w:hAnsi="Times New Roman" w:cs="Times New Roman"/>
          <w:b/>
          <w:sz w:val="24"/>
          <w:szCs w:val="24"/>
          <w:shd w:val="clear" w:color="auto" w:fill="FFFFFF"/>
        </w:rPr>
        <w:t xml:space="preserve"> following clozapine or olanzapine treatment. </w:t>
      </w:r>
    </w:p>
    <w:p w14:paraId="279F3051" w14:textId="77777777" w:rsidR="007921D3" w:rsidRPr="009B1DD2" w:rsidRDefault="003E645E" w:rsidP="00851D96">
      <w:pPr>
        <w:spacing w:after="12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w:t>
      </w:r>
      <w:r w:rsidR="00EE1D55" w:rsidRPr="009B1DD2">
        <w:rPr>
          <w:rFonts w:ascii="Times New Roman" w:hAnsi="Times New Roman" w:cs="Times New Roman"/>
          <w:sz w:val="24"/>
          <w:szCs w:val="24"/>
          <w:shd w:val="clear" w:color="auto" w:fill="FFFFFF"/>
        </w:rPr>
        <w:t xml:space="preserve"> Classification of </w:t>
      </w:r>
      <w:r>
        <w:rPr>
          <w:rFonts w:ascii="Times New Roman" w:hAnsi="Times New Roman" w:cs="Times New Roman"/>
          <w:sz w:val="24"/>
          <w:szCs w:val="24"/>
          <w:shd w:val="clear" w:color="auto" w:fill="FFFFFF"/>
        </w:rPr>
        <w:t>clozapine- and olanzapine</w:t>
      </w:r>
      <w:r w:rsidR="00EE1D55" w:rsidRPr="009B1DD2">
        <w:rPr>
          <w:rFonts w:ascii="Times New Roman" w:hAnsi="Times New Roman" w:cs="Times New Roman"/>
          <w:sz w:val="24"/>
          <w:szCs w:val="24"/>
          <w:shd w:val="clear" w:color="auto" w:fill="FFFFFF"/>
        </w:rPr>
        <w:t xml:space="preserve">-induced </w:t>
      </w:r>
      <w:r w:rsidR="00CE0D1B" w:rsidRPr="009B1DD2">
        <w:rPr>
          <w:rFonts w:ascii="Times New Roman" w:hAnsi="Times New Roman" w:cs="Times New Roman"/>
          <w:sz w:val="24"/>
          <w:szCs w:val="24"/>
          <w:shd w:val="clear" w:color="auto" w:fill="FFFFFF"/>
        </w:rPr>
        <w:t xml:space="preserve">changes in </w:t>
      </w:r>
      <w:r w:rsidR="00EE1D55" w:rsidRPr="009B1DD2">
        <w:rPr>
          <w:rFonts w:ascii="Times New Roman" w:hAnsi="Times New Roman" w:cs="Times New Roman"/>
          <w:sz w:val="24"/>
          <w:szCs w:val="24"/>
          <w:shd w:val="clear" w:color="auto" w:fill="FFFFFF"/>
        </w:rPr>
        <w:t>protein expression</w:t>
      </w:r>
      <w:r w:rsidR="00CE0D1B" w:rsidRPr="009B1DD2">
        <w:rPr>
          <w:rFonts w:ascii="Times New Roman" w:hAnsi="Times New Roman" w:cs="Times New Roman"/>
          <w:sz w:val="24"/>
          <w:szCs w:val="24"/>
          <w:shd w:val="clear" w:color="auto" w:fill="FFFFFF"/>
        </w:rPr>
        <w:t xml:space="preserve"> on the basis of biological process using pathway using PANTHER gene list analysis software.</w:t>
      </w:r>
      <w:r w:rsidR="007921D3" w:rsidRPr="009B1D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B)</w:t>
      </w:r>
      <w:r w:rsidR="007921D3" w:rsidRPr="009B1DD2">
        <w:rPr>
          <w:rFonts w:ascii="Times New Roman" w:hAnsi="Times New Roman" w:cs="Times New Roman"/>
          <w:sz w:val="24"/>
          <w:szCs w:val="24"/>
          <w:shd w:val="clear" w:color="auto" w:fill="FFFFFF"/>
        </w:rPr>
        <w:t xml:space="preserve"> Bar charts show</w:t>
      </w:r>
      <w:r>
        <w:rPr>
          <w:rFonts w:ascii="Times New Roman" w:hAnsi="Times New Roman" w:cs="Times New Roman"/>
          <w:sz w:val="24"/>
          <w:szCs w:val="24"/>
          <w:shd w:val="clear" w:color="auto" w:fill="FFFFFF"/>
        </w:rPr>
        <w:t>ing</w:t>
      </w:r>
      <w:r w:rsidR="007921D3" w:rsidRPr="009B1DD2">
        <w:rPr>
          <w:rFonts w:ascii="Times New Roman" w:hAnsi="Times New Roman" w:cs="Times New Roman"/>
          <w:sz w:val="24"/>
          <w:szCs w:val="24"/>
          <w:shd w:val="clear" w:color="auto" w:fill="FFFFFF"/>
        </w:rPr>
        <w:t xml:space="preserve"> </w:t>
      </w:r>
      <w:r w:rsidR="00B93D47" w:rsidRPr="009B1DD2">
        <w:rPr>
          <w:rFonts w:ascii="Times New Roman" w:hAnsi="Times New Roman" w:cs="Times New Roman"/>
          <w:sz w:val="24"/>
          <w:szCs w:val="24"/>
          <w:shd w:val="clear" w:color="auto" w:fill="FFFFFF"/>
        </w:rPr>
        <w:t xml:space="preserve">upregulated </w:t>
      </w:r>
      <w:r>
        <w:rPr>
          <w:rFonts w:ascii="Times New Roman" w:hAnsi="Times New Roman" w:cs="Times New Roman"/>
          <w:sz w:val="24"/>
          <w:szCs w:val="24"/>
          <w:shd w:val="clear" w:color="auto" w:fill="FFFFFF"/>
        </w:rPr>
        <w:t xml:space="preserve">TCC </w:t>
      </w:r>
      <w:r w:rsidR="007921D3" w:rsidRPr="009B1DD2">
        <w:rPr>
          <w:rFonts w:ascii="Times New Roman" w:hAnsi="Times New Roman" w:cs="Times New Roman"/>
          <w:sz w:val="24"/>
          <w:szCs w:val="24"/>
          <w:shd w:val="clear" w:color="auto" w:fill="FFFFFF"/>
        </w:rPr>
        <w:t>proteins involved in immunological processes upon</w:t>
      </w:r>
      <w:r>
        <w:rPr>
          <w:rFonts w:ascii="Times New Roman" w:hAnsi="Times New Roman" w:cs="Times New Roman"/>
          <w:sz w:val="24"/>
          <w:szCs w:val="24"/>
          <w:shd w:val="clear" w:color="auto" w:fill="FFFFFF"/>
        </w:rPr>
        <w:t xml:space="preserve"> treatment with therapeutic </w:t>
      </w:r>
      <w:r w:rsidR="007921D3" w:rsidRPr="009B1DD2">
        <w:rPr>
          <w:rFonts w:ascii="Times New Roman" w:hAnsi="Times New Roman" w:cs="Times New Roman"/>
          <w:sz w:val="24"/>
          <w:szCs w:val="24"/>
          <w:shd w:val="clear" w:color="auto" w:fill="FFFFFF"/>
        </w:rPr>
        <w:t xml:space="preserve">clozapine (1.68 µM) and </w:t>
      </w:r>
      <w:r>
        <w:rPr>
          <w:rFonts w:ascii="Times New Roman" w:hAnsi="Times New Roman" w:cs="Times New Roman"/>
          <w:sz w:val="24"/>
          <w:szCs w:val="24"/>
          <w:shd w:val="clear" w:color="auto" w:fill="FFFFFF"/>
        </w:rPr>
        <w:t xml:space="preserve">optimal T-cell stimulatory </w:t>
      </w:r>
      <w:r w:rsidR="007921D3" w:rsidRPr="009B1DD2">
        <w:rPr>
          <w:rFonts w:ascii="Times New Roman" w:hAnsi="Times New Roman" w:cs="Times New Roman"/>
          <w:sz w:val="24"/>
          <w:szCs w:val="24"/>
          <w:shd w:val="clear" w:color="auto" w:fill="FFFFFF"/>
        </w:rPr>
        <w:t xml:space="preserve">olanzapine (5 µM) </w:t>
      </w:r>
      <w:r>
        <w:rPr>
          <w:rFonts w:ascii="Times New Roman" w:hAnsi="Times New Roman" w:cs="Times New Roman"/>
          <w:sz w:val="24"/>
          <w:szCs w:val="24"/>
          <w:shd w:val="clear" w:color="auto" w:fill="FFFFFF"/>
        </w:rPr>
        <w:t>concentrations</w:t>
      </w:r>
      <w:r w:rsidR="007921D3" w:rsidRPr="009B1D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C)</w:t>
      </w:r>
      <w:r w:rsidR="007921D3" w:rsidRPr="009B1DD2">
        <w:rPr>
          <w:rFonts w:ascii="Times New Roman" w:hAnsi="Times New Roman" w:cs="Times New Roman"/>
          <w:sz w:val="24"/>
          <w:szCs w:val="24"/>
          <w:shd w:val="clear" w:color="auto" w:fill="FFFFFF"/>
        </w:rPr>
        <w:t xml:space="preserve"> Ingenuity pathway analysis of </w:t>
      </w:r>
      <w:r>
        <w:rPr>
          <w:rFonts w:ascii="Times New Roman" w:hAnsi="Times New Roman" w:cs="Times New Roman"/>
          <w:sz w:val="24"/>
          <w:szCs w:val="24"/>
          <w:shd w:val="clear" w:color="auto" w:fill="FFFFFF"/>
        </w:rPr>
        <w:t xml:space="preserve">TCC </w:t>
      </w:r>
      <w:r w:rsidR="007921D3" w:rsidRPr="009B1DD2">
        <w:rPr>
          <w:rFonts w:ascii="Times New Roman" w:hAnsi="Times New Roman" w:cs="Times New Roman"/>
          <w:sz w:val="24"/>
          <w:szCs w:val="24"/>
          <w:shd w:val="clear" w:color="auto" w:fill="FFFFFF"/>
        </w:rPr>
        <w:t xml:space="preserve">protein expression </w:t>
      </w:r>
      <w:r>
        <w:rPr>
          <w:rFonts w:ascii="Times New Roman" w:hAnsi="Times New Roman" w:cs="Times New Roman"/>
          <w:sz w:val="24"/>
          <w:szCs w:val="24"/>
          <w:shd w:val="clear" w:color="auto" w:fill="FFFFFF"/>
        </w:rPr>
        <w:t xml:space="preserve">changes </w:t>
      </w:r>
      <w:r w:rsidRPr="009B1DD2">
        <w:rPr>
          <w:rFonts w:ascii="Times New Roman" w:hAnsi="Times New Roman" w:cs="Times New Roman"/>
          <w:sz w:val="24"/>
          <w:szCs w:val="24"/>
          <w:shd w:val="clear" w:color="auto" w:fill="FFFFFF"/>
        </w:rPr>
        <w:t>involved in cell to cell signalling interaction</w:t>
      </w:r>
      <w:r>
        <w:rPr>
          <w:rFonts w:ascii="Times New Roman" w:hAnsi="Times New Roman" w:cs="Times New Roman"/>
          <w:sz w:val="24"/>
          <w:szCs w:val="24"/>
          <w:shd w:val="clear" w:color="auto" w:fill="FFFFFF"/>
        </w:rPr>
        <w:t>s</w:t>
      </w:r>
      <w:r w:rsidRPr="009B1DD2">
        <w:rPr>
          <w:rFonts w:ascii="Times New Roman" w:hAnsi="Times New Roman" w:cs="Times New Roman"/>
          <w:sz w:val="24"/>
          <w:szCs w:val="24"/>
          <w:shd w:val="clear" w:color="auto" w:fill="FFFFFF"/>
        </w:rPr>
        <w:t xml:space="preserve"> and </w:t>
      </w:r>
      <w:r>
        <w:rPr>
          <w:rFonts w:ascii="Times New Roman" w:hAnsi="Times New Roman" w:cs="Times New Roman"/>
          <w:sz w:val="24"/>
          <w:szCs w:val="24"/>
          <w:shd w:val="clear" w:color="auto" w:fill="FFFFFF"/>
        </w:rPr>
        <w:t xml:space="preserve">the </w:t>
      </w:r>
      <w:r w:rsidRPr="009B1DD2">
        <w:rPr>
          <w:rFonts w:ascii="Times New Roman" w:hAnsi="Times New Roman" w:cs="Times New Roman"/>
          <w:sz w:val="24"/>
          <w:szCs w:val="24"/>
          <w:shd w:val="clear" w:color="auto" w:fill="FFFFFF"/>
        </w:rPr>
        <w:t>inflammatory response</w:t>
      </w:r>
      <w:r>
        <w:rPr>
          <w:rFonts w:ascii="Times New Roman" w:hAnsi="Times New Roman" w:cs="Times New Roman"/>
          <w:sz w:val="24"/>
          <w:szCs w:val="24"/>
          <w:shd w:val="clear" w:color="auto" w:fill="FFFFFF"/>
        </w:rPr>
        <w:t xml:space="preserve"> after clozapine treatment</w:t>
      </w:r>
      <w:r w:rsidR="007921D3" w:rsidRPr="009B1DD2">
        <w:rPr>
          <w:rFonts w:ascii="Times New Roman" w:hAnsi="Times New Roman" w:cs="Times New Roman"/>
          <w:sz w:val="24"/>
          <w:szCs w:val="24"/>
          <w:shd w:val="clear" w:color="auto" w:fill="FFFFFF"/>
        </w:rPr>
        <w:t>.</w:t>
      </w:r>
    </w:p>
    <w:p w14:paraId="210D5630" w14:textId="77777777" w:rsidR="00B93D47" w:rsidRPr="009B1DD2" w:rsidRDefault="00B93D47" w:rsidP="00851D96">
      <w:pPr>
        <w:spacing w:after="120" w:line="480" w:lineRule="auto"/>
        <w:jc w:val="both"/>
        <w:rPr>
          <w:rFonts w:ascii="Times New Roman" w:hAnsi="Times New Roman" w:cs="Times New Roman"/>
          <w:b/>
          <w:sz w:val="24"/>
          <w:szCs w:val="24"/>
        </w:rPr>
      </w:pPr>
    </w:p>
    <w:p w14:paraId="17B04336" w14:textId="77777777" w:rsidR="005B0F2C" w:rsidRPr="009B1DD2" w:rsidRDefault="007B61B4" w:rsidP="00851D96">
      <w:pPr>
        <w:spacing w:after="120" w:line="480" w:lineRule="auto"/>
        <w:jc w:val="both"/>
        <w:rPr>
          <w:rFonts w:ascii="Times New Roman" w:hAnsi="Times New Roman" w:cs="Times New Roman"/>
          <w:sz w:val="24"/>
          <w:szCs w:val="24"/>
          <w:shd w:val="clear" w:color="auto" w:fill="FFFFFF"/>
        </w:rPr>
      </w:pPr>
      <w:r w:rsidRPr="009B1DD2">
        <w:rPr>
          <w:rFonts w:ascii="Times New Roman" w:eastAsiaTheme="minorEastAsia" w:hAnsi="Times New Roman" w:cs="Times New Roman"/>
          <w:b/>
          <w:bCs/>
          <w:kern w:val="24"/>
          <w:sz w:val="24"/>
          <w:szCs w:val="24"/>
        </w:rPr>
        <w:t>Figure S</w:t>
      </w:r>
      <w:r w:rsidR="003E645E">
        <w:rPr>
          <w:rFonts w:ascii="Times New Roman" w:eastAsiaTheme="minorEastAsia" w:hAnsi="Times New Roman" w:cs="Times New Roman"/>
          <w:b/>
          <w:bCs/>
          <w:kern w:val="24"/>
          <w:sz w:val="24"/>
          <w:szCs w:val="24"/>
        </w:rPr>
        <w:t xml:space="preserve">1. </w:t>
      </w:r>
      <w:r w:rsidR="003E06EC" w:rsidRPr="009B1DD2">
        <w:rPr>
          <w:rFonts w:ascii="Times New Roman" w:eastAsiaTheme="minorEastAsia" w:hAnsi="Times New Roman" w:cs="Times New Roman"/>
          <w:b/>
          <w:kern w:val="24"/>
          <w:sz w:val="24"/>
          <w:szCs w:val="24"/>
        </w:rPr>
        <w:t xml:space="preserve">Protein expression in </w:t>
      </w:r>
      <w:r w:rsidR="003E645E">
        <w:rPr>
          <w:rFonts w:ascii="Times New Roman" w:eastAsiaTheme="minorEastAsia" w:hAnsi="Times New Roman" w:cs="Times New Roman"/>
          <w:b/>
          <w:kern w:val="24"/>
          <w:sz w:val="24"/>
          <w:szCs w:val="24"/>
        </w:rPr>
        <w:t>TCC</w:t>
      </w:r>
      <w:r w:rsidR="003E06EC" w:rsidRPr="009B1DD2">
        <w:rPr>
          <w:rFonts w:ascii="Times New Roman" w:eastAsiaTheme="minorEastAsia" w:hAnsi="Times New Roman" w:cs="Times New Roman"/>
          <w:b/>
          <w:kern w:val="24"/>
          <w:sz w:val="24"/>
          <w:szCs w:val="24"/>
        </w:rPr>
        <w:t xml:space="preserve"> </w:t>
      </w:r>
      <w:r w:rsidR="003E645E">
        <w:rPr>
          <w:rFonts w:ascii="Times New Roman" w:eastAsiaTheme="minorEastAsia" w:hAnsi="Times New Roman" w:cs="Times New Roman"/>
          <w:b/>
          <w:kern w:val="24"/>
          <w:sz w:val="24"/>
          <w:szCs w:val="24"/>
        </w:rPr>
        <w:t xml:space="preserve">before and after depletion of antigen presenting cells. </w:t>
      </w:r>
      <w:r w:rsidR="003E645E">
        <w:rPr>
          <w:rFonts w:ascii="Times New Roman" w:eastAsiaTheme="minorEastAsia" w:hAnsi="Times New Roman" w:cs="Times New Roman"/>
          <w:kern w:val="24"/>
          <w:sz w:val="24"/>
          <w:szCs w:val="24"/>
        </w:rPr>
        <w:t>(</w:t>
      </w:r>
      <w:r w:rsidRPr="009B1DD2">
        <w:rPr>
          <w:rFonts w:ascii="Times New Roman" w:eastAsiaTheme="minorEastAsia" w:hAnsi="Times New Roman" w:cs="Times New Roman"/>
          <w:kern w:val="24"/>
          <w:sz w:val="24"/>
          <w:szCs w:val="24"/>
        </w:rPr>
        <w:t>A</w:t>
      </w:r>
      <w:r w:rsidR="003E645E">
        <w:rPr>
          <w:rFonts w:ascii="Times New Roman" w:eastAsiaTheme="minorEastAsia" w:hAnsi="Times New Roman" w:cs="Times New Roman"/>
          <w:kern w:val="24"/>
          <w:sz w:val="24"/>
          <w:szCs w:val="24"/>
        </w:rPr>
        <w:t>)</w:t>
      </w:r>
      <w:r w:rsidRPr="009B1DD2">
        <w:rPr>
          <w:rFonts w:ascii="Times New Roman" w:eastAsiaTheme="minorEastAsia" w:hAnsi="Times New Roman" w:cs="Times New Roman"/>
          <w:kern w:val="24"/>
          <w:sz w:val="24"/>
          <w:szCs w:val="24"/>
        </w:rPr>
        <w:t xml:space="preserve"> Coomassie blue stain </w:t>
      </w:r>
      <w:r w:rsidR="00AD1549" w:rsidRPr="009B1DD2">
        <w:rPr>
          <w:rFonts w:ascii="Times New Roman" w:eastAsiaTheme="minorEastAsia" w:hAnsi="Times New Roman" w:cs="Times New Roman"/>
          <w:kern w:val="24"/>
          <w:sz w:val="24"/>
          <w:szCs w:val="24"/>
        </w:rPr>
        <w:t xml:space="preserve">comparing </w:t>
      </w:r>
      <w:r w:rsidRPr="009B1DD2">
        <w:rPr>
          <w:rFonts w:ascii="Times New Roman" w:eastAsiaTheme="minorEastAsia" w:hAnsi="Times New Roman" w:cs="Times New Roman"/>
          <w:kern w:val="24"/>
          <w:sz w:val="24"/>
          <w:szCs w:val="24"/>
        </w:rPr>
        <w:t xml:space="preserve">pure T-cell protein lysates and T-cell lysates </w:t>
      </w:r>
      <w:r w:rsidR="00AD1549" w:rsidRPr="009B1DD2">
        <w:rPr>
          <w:rFonts w:ascii="Times New Roman" w:eastAsiaTheme="minorEastAsia" w:hAnsi="Times New Roman" w:cs="Times New Roman"/>
          <w:kern w:val="24"/>
          <w:sz w:val="24"/>
          <w:szCs w:val="24"/>
        </w:rPr>
        <w:t>from</w:t>
      </w:r>
      <w:r w:rsidRPr="009B1DD2">
        <w:rPr>
          <w:rFonts w:ascii="Times New Roman" w:eastAsiaTheme="minorEastAsia" w:hAnsi="Times New Roman" w:cs="Times New Roman"/>
          <w:kern w:val="24"/>
          <w:sz w:val="24"/>
          <w:szCs w:val="24"/>
        </w:rPr>
        <w:t xml:space="preserve"> CD19 antibody conjugated bead sorting </w:t>
      </w:r>
      <w:r w:rsidR="00AD1549" w:rsidRPr="009B1DD2">
        <w:rPr>
          <w:rFonts w:ascii="Times New Roman" w:eastAsiaTheme="minorEastAsia" w:hAnsi="Times New Roman" w:cs="Times New Roman"/>
          <w:kern w:val="24"/>
          <w:sz w:val="24"/>
          <w:szCs w:val="24"/>
        </w:rPr>
        <w:t>from</w:t>
      </w:r>
      <w:r w:rsidRPr="009B1DD2">
        <w:rPr>
          <w:rFonts w:ascii="Times New Roman" w:eastAsiaTheme="minorEastAsia" w:hAnsi="Times New Roman" w:cs="Times New Roman"/>
          <w:kern w:val="24"/>
          <w:sz w:val="24"/>
          <w:szCs w:val="24"/>
        </w:rPr>
        <w:t xml:space="preserve"> T-cell/</w:t>
      </w:r>
      <w:r w:rsidR="00BF49D9">
        <w:rPr>
          <w:rFonts w:ascii="Times New Roman" w:hAnsi="Times New Roman" w:cs="Times New Roman"/>
          <w:sz w:val="24"/>
          <w:szCs w:val="24"/>
          <w:shd w:val="clear" w:color="auto" w:fill="FFFFFF"/>
        </w:rPr>
        <w:t>antigen presenting cell</w:t>
      </w:r>
      <w:r w:rsidR="00BF49D9" w:rsidRPr="009B1DD2">
        <w:rPr>
          <w:rFonts w:ascii="Times New Roman" w:hAnsi="Times New Roman" w:cs="Times New Roman"/>
          <w:sz w:val="24"/>
          <w:szCs w:val="24"/>
          <w:shd w:val="clear" w:color="auto" w:fill="FFFFFF"/>
        </w:rPr>
        <w:t xml:space="preserve"> </w:t>
      </w:r>
      <w:r w:rsidRPr="009B1DD2">
        <w:rPr>
          <w:rFonts w:ascii="Times New Roman" w:eastAsiaTheme="minorEastAsia" w:hAnsi="Times New Roman" w:cs="Times New Roman"/>
          <w:kern w:val="24"/>
          <w:sz w:val="24"/>
          <w:szCs w:val="24"/>
        </w:rPr>
        <w:t xml:space="preserve">co-culture. </w:t>
      </w:r>
      <w:r w:rsidR="00EA6530">
        <w:rPr>
          <w:rFonts w:ascii="Times New Roman" w:eastAsiaTheme="minorEastAsia" w:hAnsi="Times New Roman" w:cs="Times New Roman"/>
          <w:kern w:val="24"/>
          <w:sz w:val="24"/>
          <w:szCs w:val="24"/>
        </w:rPr>
        <w:t>(</w:t>
      </w:r>
      <w:r w:rsidRPr="009B1DD2">
        <w:rPr>
          <w:rFonts w:ascii="Times New Roman" w:eastAsiaTheme="minorEastAsia" w:hAnsi="Times New Roman" w:cs="Times New Roman"/>
          <w:kern w:val="24"/>
          <w:sz w:val="24"/>
          <w:szCs w:val="24"/>
        </w:rPr>
        <w:t>B</w:t>
      </w:r>
      <w:r w:rsidR="00EA6530">
        <w:rPr>
          <w:rFonts w:ascii="Times New Roman" w:eastAsiaTheme="minorEastAsia" w:hAnsi="Times New Roman" w:cs="Times New Roman"/>
          <w:kern w:val="24"/>
          <w:sz w:val="24"/>
          <w:szCs w:val="24"/>
        </w:rPr>
        <w:t>)</w:t>
      </w:r>
      <w:r w:rsidRPr="009B1DD2">
        <w:rPr>
          <w:rFonts w:ascii="Times New Roman" w:eastAsiaTheme="minorEastAsia" w:hAnsi="Times New Roman" w:cs="Times New Roman"/>
          <w:kern w:val="24"/>
          <w:sz w:val="24"/>
          <w:szCs w:val="24"/>
        </w:rPr>
        <w:t xml:space="preserve"> Coomassie blue stain of protein lysates from TCC stimulated with clozapine (1.68 </w:t>
      </w:r>
      <w:r w:rsidRPr="009B1DD2">
        <w:rPr>
          <w:rFonts w:ascii="Times New Roman" w:hAnsi="Times New Roman" w:cs="Times New Roman"/>
          <w:sz w:val="24"/>
          <w:szCs w:val="24"/>
          <w:shd w:val="clear" w:color="auto" w:fill="FFFFFF"/>
        </w:rPr>
        <w:t>µM, 5 µM) and olanzapine (0.16 µM, 5 µM) for 8-48 h.</w:t>
      </w:r>
    </w:p>
    <w:p w14:paraId="600F24F0" w14:textId="77777777" w:rsidR="00B93D47" w:rsidRPr="009B1DD2" w:rsidRDefault="00B93D47" w:rsidP="00851D96">
      <w:pPr>
        <w:spacing w:after="120" w:line="480" w:lineRule="auto"/>
        <w:jc w:val="both"/>
        <w:rPr>
          <w:rFonts w:ascii="Times New Roman" w:hAnsi="Times New Roman" w:cs="Times New Roman"/>
          <w:sz w:val="24"/>
          <w:szCs w:val="24"/>
          <w:shd w:val="clear" w:color="auto" w:fill="FFFFFF"/>
        </w:rPr>
      </w:pPr>
    </w:p>
    <w:p w14:paraId="4008FF7A" w14:textId="77777777" w:rsidR="00B85DE1" w:rsidRPr="00EA6530" w:rsidRDefault="00365D9F" w:rsidP="00851D96">
      <w:pPr>
        <w:spacing w:after="120" w:line="480" w:lineRule="auto"/>
        <w:jc w:val="both"/>
        <w:rPr>
          <w:rFonts w:ascii="Times New Roman" w:hAnsi="Times New Roman" w:cs="Times New Roman"/>
          <w:b/>
          <w:sz w:val="24"/>
          <w:szCs w:val="24"/>
        </w:rPr>
      </w:pPr>
      <w:r w:rsidRPr="009B1DD2">
        <w:rPr>
          <w:rFonts w:ascii="Times New Roman" w:hAnsi="Times New Roman" w:cs="Times New Roman"/>
          <w:b/>
          <w:bCs/>
          <w:sz w:val="24"/>
          <w:szCs w:val="24"/>
        </w:rPr>
        <w:t>Figure S</w:t>
      </w:r>
      <w:r w:rsidR="00EA6530">
        <w:rPr>
          <w:rFonts w:ascii="Times New Roman" w:hAnsi="Times New Roman" w:cs="Times New Roman"/>
          <w:b/>
          <w:bCs/>
          <w:sz w:val="24"/>
          <w:szCs w:val="24"/>
        </w:rPr>
        <w:t xml:space="preserve">2. </w:t>
      </w:r>
      <w:r w:rsidRPr="009B1DD2">
        <w:rPr>
          <w:rFonts w:ascii="Times New Roman" w:hAnsi="Times New Roman" w:cs="Times New Roman"/>
          <w:b/>
          <w:sz w:val="24"/>
          <w:szCs w:val="24"/>
        </w:rPr>
        <w:t xml:space="preserve">Dose- and drug-dependent changes in </w:t>
      </w:r>
      <w:r w:rsidR="003E06EC" w:rsidRPr="009B1DD2">
        <w:rPr>
          <w:rFonts w:ascii="Times New Roman" w:hAnsi="Times New Roman" w:cs="Times New Roman"/>
          <w:b/>
          <w:sz w:val="24"/>
          <w:szCs w:val="24"/>
        </w:rPr>
        <w:t>p</w:t>
      </w:r>
      <w:r w:rsidRPr="009B1DD2">
        <w:rPr>
          <w:rFonts w:ascii="Times New Roman" w:hAnsi="Times New Roman" w:cs="Times New Roman"/>
          <w:b/>
          <w:sz w:val="24"/>
          <w:szCs w:val="24"/>
        </w:rPr>
        <w:t>rotein expression</w:t>
      </w:r>
      <w:r w:rsidR="00EA6530">
        <w:rPr>
          <w:rFonts w:ascii="Times New Roman" w:hAnsi="Times New Roman" w:cs="Times New Roman"/>
          <w:b/>
          <w:sz w:val="24"/>
          <w:szCs w:val="24"/>
        </w:rPr>
        <w:t xml:space="preserve">. </w:t>
      </w:r>
      <w:r w:rsidR="00B85DE1" w:rsidRPr="009B1DD2">
        <w:rPr>
          <w:rFonts w:ascii="Times New Roman" w:hAnsi="Times New Roman" w:cs="Times New Roman"/>
          <w:sz w:val="24"/>
          <w:szCs w:val="24"/>
          <w:shd w:val="clear" w:color="auto" w:fill="FFFFFF"/>
        </w:rPr>
        <w:t>Volcano plot of fold change in protein expression for T-cells treated with plasma concentrations of clozapine (1.68 µM) relative to treatment with olanzapine (0.16 µ</w:t>
      </w:r>
      <w:r w:rsidR="00EA6530">
        <w:rPr>
          <w:rFonts w:ascii="Times New Roman" w:hAnsi="Times New Roman" w:cs="Times New Roman"/>
          <w:sz w:val="24"/>
          <w:szCs w:val="24"/>
          <w:shd w:val="clear" w:color="auto" w:fill="FFFFFF"/>
        </w:rPr>
        <w:t>M) and cl</w:t>
      </w:r>
      <w:r w:rsidR="00B85DE1" w:rsidRPr="009B1DD2">
        <w:rPr>
          <w:rFonts w:ascii="Times New Roman" w:hAnsi="Times New Roman" w:cs="Times New Roman"/>
          <w:sz w:val="24"/>
          <w:szCs w:val="24"/>
          <w:shd w:val="clear" w:color="auto" w:fill="FFFFFF"/>
        </w:rPr>
        <w:t xml:space="preserve">ozapine </w:t>
      </w:r>
      <w:r w:rsidR="00EA6530">
        <w:rPr>
          <w:rFonts w:ascii="Times New Roman" w:hAnsi="Times New Roman" w:cs="Times New Roman"/>
          <w:sz w:val="24"/>
          <w:szCs w:val="24"/>
          <w:shd w:val="clear" w:color="auto" w:fill="FFFFFF"/>
        </w:rPr>
        <w:t>compared with olanzapine at T-cell stimulatory concentrations</w:t>
      </w:r>
      <w:r w:rsidR="00B85DE1" w:rsidRPr="009B1DD2">
        <w:rPr>
          <w:rFonts w:ascii="Times New Roman" w:hAnsi="Times New Roman" w:cs="Times New Roman"/>
          <w:sz w:val="24"/>
          <w:szCs w:val="24"/>
          <w:shd w:val="clear" w:color="auto" w:fill="FFFFFF"/>
        </w:rPr>
        <w:t>. Red dots represent proteins whose expression has change</w:t>
      </w:r>
      <w:r w:rsidR="00EA6530">
        <w:rPr>
          <w:rFonts w:ascii="Times New Roman" w:hAnsi="Times New Roman" w:cs="Times New Roman"/>
          <w:sz w:val="24"/>
          <w:szCs w:val="24"/>
          <w:shd w:val="clear" w:color="auto" w:fill="FFFFFF"/>
        </w:rPr>
        <w:t>d by a significant amount</w:t>
      </w:r>
      <w:r w:rsidR="00B85DE1" w:rsidRPr="009B1DD2">
        <w:rPr>
          <w:rFonts w:ascii="Times New Roman" w:hAnsi="Times New Roman" w:cs="Times New Roman"/>
          <w:sz w:val="24"/>
          <w:szCs w:val="24"/>
          <w:shd w:val="clear" w:color="auto" w:fill="FFFFFF"/>
        </w:rPr>
        <w:t>. Analysis was performed using ANOVA.</w:t>
      </w:r>
    </w:p>
    <w:p w14:paraId="343DC190" w14:textId="77777777" w:rsidR="00B85DE1" w:rsidRPr="009B1DD2" w:rsidRDefault="00B85DE1" w:rsidP="00851D96">
      <w:pPr>
        <w:spacing w:after="120" w:line="480" w:lineRule="auto"/>
        <w:jc w:val="both"/>
        <w:rPr>
          <w:rFonts w:ascii="Times New Roman" w:hAnsi="Times New Roman" w:cs="Times New Roman"/>
          <w:b/>
          <w:sz w:val="24"/>
          <w:szCs w:val="24"/>
        </w:rPr>
      </w:pPr>
    </w:p>
    <w:p w14:paraId="40378DC6" w14:textId="77777777" w:rsidR="00435DA3" w:rsidRPr="006D55FA" w:rsidRDefault="00EA6530" w:rsidP="00851D96">
      <w:pPr>
        <w:spacing w:after="12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w:t>
      </w:r>
      <w:r w:rsidR="00435DA3" w:rsidRPr="006D55FA">
        <w:rPr>
          <w:rFonts w:ascii="Times New Roman" w:hAnsi="Times New Roman" w:cs="Times New Roman"/>
          <w:b/>
          <w:sz w:val="24"/>
          <w:szCs w:val="24"/>
        </w:rPr>
        <w:t>eferences</w:t>
      </w:r>
    </w:p>
    <w:p w14:paraId="2E46C451" w14:textId="77777777" w:rsidR="006B1D1C" w:rsidRPr="006B1D1C" w:rsidRDefault="00435DA3" w:rsidP="006B1D1C">
      <w:pPr>
        <w:pStyle w:val="EndNoteBibliography"/>
        <w:spacing w:after="0"/>
      </w:pPr>
      <w:r w:rsidRPr="006D55FA">
        <w:rPr>
          <w:rFonts w:ascii="Times New Roman" w:hAnsi="Times New Roman" w:cs="Times New Roman"/>
          <w:sz w:val="24"/>
          <w:szCs w:val="24"/>
        </w:rPr>
        <w:fldChar w:fldCharType="begin"/>
      </w:r>
      <w:r w:rsidRPr="006D55FA">
        <w:rPr>
          <w:rFonts w:ascii="Times New Roman" w:hAnsi="Times New Roman" w:cs="Times New Roman"/>
          <w:sz w:val="24"/>
          <w:szCs w:val="24"/>
        </w:rPr>
        <w:instrText xml:space="preserve"> ADDIN EN.REFLIST </w:instrText>
      </w:r>
      <w:r w:rsidRPr="006D55FA">
        <w:rPr>
          <w:rFonts w:ascii="Times New Roman" w:hAnsi="Times New Roman" w:cs="Times New Roman"/>
          <w:sz w:val="24"/>
          <w:szCs w:val="24"/>
        </w:rPr>
        <w:fldChar w:fldCharType="separate"/>
      </w:r>
      <w:r w:rsidR="006B1D1C" w:rsidRPr="006B1D1C">
        <w:t>1.</w:t>
      </w:r>
      <w:r w:rsidR="006B1D1C" w:rsidRPr="006B1D1C">
        <w:tab/>
        <w:t>van Os J, Kapur S. Schizophrenia. Lancet (London, England). 2009;374(9690):635-45.</w:t>
      </w:r>
    </w:p>
    <w:p w14:paraId="6BE613AA" w14:textId="77777777" w:rsidR="006B1D1C" w:rsidRPr="006B1D1C" w:rsidRDefault="006B1D1C" w:rsidP="006B1D1C">
      <w:pPr>
        <w:pStyle w:val="EndNoteBibliography"/>
        <w:spacing w:after="0"/>
      </w:pPr>
      <w:r w:rsidRPr="006B1D1C">
        <w:t>2.</w:t>
      </w:r>
      <w:r w:rsidRPr="006B1D1C">
        <w:tab/>
        <w:t>Wicinski M, Weclewicz MM. Clozapine-induced agranulocytosis/granulocytopenia: mechanisms and monitoring. Current opinion in hematology. 2018;25(1):22-8.</w:t>
      </w:r>
    </w:p>
    <w:p w14:paraId="748D6275" w14:textId="77777777" w:rsidR="006B1D1C" w:rsidRPr="006B1D1C" w:rsidRDefault="006B1D1C" w:rsidP="006B1D1C">
      <w:pPr>
        <w:pStyle w:val="EndNoteBibliography"/>
        <w:spacing w:after="0"/>
      </w:pPr>
      <w:r w:rsidRPr="006B1D1C">
        <w:t>3.</w:t>
      </w:r>
      <w:r w:rsidRPr="006B1D1C">
        <w:tab/>
        <w:t>Remington G, Lee J, Agid O, Takeuchi H, Foussias G, Hahn M, et al. Clozapine's critical role in treatment resistant schizophrenia: ensuring both safety and use. Expert opinion on drug safety. 2016;15(9):1193-203.</w:t>
      </w:r>
    </w:p>
    <w:p w14:paraId="6F070C86" w14:textId="77777777" w:rsidR="006B1D1C" w:rsidRPr="006B1D1C" w:rsidRDefault="006B1D1C" w:rsidP="006B1D1C">
      <w:pPr>
        <w:pStyle w:val="EndNoteBibliography"/>
        <w:spacing w:after="0"/>
      </w:pPr>
      <w:r w:rsidRPr="006B1D1C">
        <w:t>4.</w:t>
      </w:r>
      <w:r w:rsidRPr="006B1D1C">
        <w:tab/>
        <w:t>Kane J, Honigfeld G, Singer J, Meltzer H. Clozapine for the treatment-resistant schizophrenic. A double-blind comparison with chlorpromazine. Archives of general psychiatry. 1988;45(9):789-96.</w:t>
      </w:r>
    </w:p>
    <w:p w14:paraId="7C7871C7" w14:textId="77777777" w:rsidR="006B1D1C" w:rsidRPr="006B1D1C" w:rsidRDefault="006B1D1C" w:rsidP="006B1D1C">
      <w:pPr>
        <w:pStyle w:val="EndNoteBibliography"/>
        <w:spacing w:after="0"/>
      </w:pPr>
      <w:r w:rsidRPr="006B1D1C">
        <w:t>5.</w:t>
      </w:r>
      <w:r w:rsidRPr="006B1D1C">
        <w:tab/>
        <w:t>Flanagan RJ, Dunk L. Haematological toxicity of drugs used in psychiatry. Human psychopharmacology. 2008;23 Suppl 1:27-41.</w:t>
      </w:r>
    </w:p>
    <w:p w14:paraId="33B1DE4C" w14:textId="77777777" w:rsidR="006B1D1C" w:rsidRPr="006B1D1C" w:rsidRDefault="006B1D1C" w:rsidP="006B1D1C">
      <w:pPr>
        <w:pStyle w:val="EndNoteBibliography"/>
        <w:spacing w:after="0"/>
      </w:pPr>
      <w:r w:rsidRPr="006B1D1C">
        <w:t>6.</w:t>
      </w:r>
      <w:r w:rsidRPr="006B1D1C">
        <w:tab/>
        <w:t>Lally J, Malik S, Whiskey E, Taylor DM, Gaughran FP, Krivoy A, et al. Clozapine-Associated Agranulocytosis Treatment With Granulocyte Colony-Stimulating Factor/Granulocyte-Macrophage Colony-Stimulating Factor: A Systematic Review. Journal of clinical psychopharmacology. 2017;37(4):441-6.</w:t>
      </w:r>
    </w:p>
    <w:p w14:paraId="49A9DEF4" w14:textId="77777777" w:rsidR="006B1D1C" w:rsidRPr="006B1D1C" w:rsidRDefault="006B1D1C" w:rsidP="006B1D1C">
      <w:pPr>
        <w:pStyle w:val="EndNoteBibliography"/>
        <w:spacing w:after="0"/>
      </w:pPr>
      <w:r w:rsidRPr="006B1D1C">
        <w:t>7.</w:t>
      </w:r>
      <w:r w:rsidRPr="006B1D1C">
        <w:tab/>
        <w:t>Manu P, Sarpal D, Muir O, Kane JM, Correll CU. When can patients with potentially life-threatening adverse effects be rechallenged with clozapine? A systematic review of the published literature. Schizophrenia research. 2012;134(2-3):180-6.</w:t>
      </w:r>
    </w:p>
    <w:p w14:paraId="14DB0C36" w14:textId="77777777" w:rsidR="006B1D1C" w:rsidRPr="006B1D1C" w:rsidRDefault="006B1D1C" w:rsidP="006B1D1C">
      <w:pPr>
        <w:pStyle w:val="EndNoteBibliography"/>
        <w:spacing w:after="0"/>
      </w:pPr>
      <w:r w:rsidRPr="006B1D1C">
        <w:t>8.</w:t>
      </w:r>
      <w:r w:rsidRPr="006B1D1C">
        <w:tab/>
        <w:t>Legge SE, Walters JT. Genetics of clozapine-associated neutropenia: recent advances, challenges and future perspective. Pharmacogenomics. 2019;20(4):279-90.</w:t>
      </w:r>
    </w:p>
    <w:p w14:paraId="327037BA" w14:textId="77777777" w:rsidR="006B1D1C" w:rsidRPr="006B1D1C" w:rsidRDefault="006B1D1C" w:rsidP="006B1D1C">
      <w:pPr>
        <w:pStyle w:val="EndNoteBibliography"/>
        <w:spacing w:after="0"/>
      </w:pPr>
      <w:r w:rsidRPr="006B1D1C">
        <w:t>9.</w:t>
      </w:r>
      <w:r w:rsidRPr="006B1D1C">
        <w:tab/>
        <w:t>Yunis JJ, Corzo D, Salazar M, Lieberman JA, Howard A, Yunis EJ. HLA associations in clozapine-induced agranulocytosis. Blood. 1995;86(3):1177-83.</w:t>
      </w:r>
    </w:p>
    <w:p w14:paraId="1616B8AF" w14:textId="77777777" w:rsidR="006B1D1C" w:rsidRPr="006B1D1C" w:rsidRDefault="006B1D1C" w:rsidP="006B1D1C">
      <w:pPr>
        <w:pStyle w:val="EndNoteBibliography"/>
        <w:spacing w:after="0"/>
      </w:pPr>
      <w:r w:rsidRPr="006B1D1C">
        <w:t>10.</w:t>
      </w:r>
      <w:r w:rsidRPr="006B1D1C">
        <w:tab/>
        <w:t>Athanasiou MC, Dettling M, Cascorbi I, Mosyagin I, Salisbury BA, Pierz KA, et al. Candidate gene analysis identifies a polymorphism in HLA-DQB1 associated with clozapine-induced agranulocytosis. J Clin Psychiatry. 2011;72(4):458-63.</w:t>
      </w:r>
    </w:p>
    <w:p w14:paraId="00B7CA73" w14:textId="77777777" w:rsidR="006B1D1C" w:rsidRPr="006B1D1C" w:rsidRDefault="006B1D1C" w:rsidP="006B1D1C">
      <w:pPr>
        <w:pStyle w:val="EndNoteBibliography"/>
        <w:spacing w:after="0"/>
      </w:pPr>
      <w:r w:rsidRPr="006B1D1C">
        <w:t>11.</w:t>
      </w:r>
      <w:r w:rsidRPr="006B1D1C">
        <w:tab/>
        <w:t>Goldstein JI, Jarskog LF, Hilliard C, Alfirevic A, Duncan L, Fourches D, et al. Clozapine-induced agranulocytosis is associated with rare HLA-DQB1 and HLA-B alleles. Nat Commun. 2014;5:4757.</w:t>
      </w:r>
    </w:p>
    <w:p w14:paraId="25DE4C16" w14:textId="77777777" w:rsidR="006B1D1C" w:rsidRPr="006B1D1C" w:rsidRDefault="006B1D1C" w:rsidP="006B1D1C">
      <w:pPr>
        <w:pStyle w:val="EndNoteBibliography"/>
        <w:spacing w:after="0"/>
      </w:pPr>
      <w:r w:rsidRPr="006B1D1C">
        <w:t>12.</w:t>
      </w:r>
      <w:r w:rsidRPr="006B1D1C">
        <w:tab/>
        <w:t>Legge SE, Hamshere ML, Ripke S, Pardinas AF, Goldstein JI, Rees E, et al. Genome-wide common and rare variant analysis provides novel insights into clozapine-associated neutropenia. Mol Psychiatry. 2017;22(10):1502-8.</w:t>
      </w:r>
    </w:p>
    <w:p w14:paraId="5C19A535" w14:textId="77777777" w:rsidR="006B1D1C" w:rsidRPr="006B1D1C" w:rsidRDefault="006B1D1C" w:rsidP="006B1D1C">
      <w:pPr>
        <w:pStyle w:val="EndNoteBibliography"/>
        <w:spacing w:after="0"/>
      </w:pPr>
      <w:r w:rsidRPr="006B1D1C">
        <w:t>13.</w:t>
      </w:r>
      <w:r w:rsidRPr="006B1D1C">
        <w:tab/>
        <w:t>Guest I, Sokoluk B, MacCrimmon J, Uetrecht J. Examination of possible toxic and immune mechanisms of clozapine-induced agranulocytosis. Toxicology. 1998;131(1):53-65.</w:t>
      </w:r>
    </w:p>
    <w:p w14:paraId="5EE3D6F4" w14:textId="77777777" w:rsidR="006B1D1C" w:rsidRPr="006B1D1C" w:rsidRDefault="006B1D1C" w:rsidP="006B1D1C">
      <w:pPr>
        <w:pStyle w:val="EndNoteBibliography"/>
        <w:spacing w:after="0"/>
      </w:pPr>
      <w:r w:rsidRPr="006B1D1C">
        <w:t>14.</w:t>
      </w:r>
      <w:r w:rsidRPr="006B1D1C">
        <w:tab/>
        <w:t>Regen F, Herzog I, Hahn E, Ruehl C, Le Bret N, Dettling M, et al. Clozapine-induced agranulocytosis: Evidence for an immune-mediated mechanism from a patient-specific in-vitro approach. Toxicol Appl Pharm. 2017;316:10-6.</w:t>
      </w:r>
    </w:p>
    <w:p w14:paraId="65BA37FD" w14:textId="77777777" w:rsidR="006B1D1C" w:rsidRPr="006B1D1C" w:rsidRDefault="006B1D1C" w:rsidP="006B1D1C">
      <w:pPr>
        <w:pStyle w:val="EndNoteBibliography"/>
        <w:spacing w:after="0"/>
      </w:pPr>
      <w:r w:rsidRPr="006B1D1C">
        <w:t>15.</w:t>
      </w:r>
      <w:r w:rsidRPr="006B1D1C">
        <w:tab/>
        <w:t>Chang WH, Lin SK, Lane HY, Wei FC, Hu WH, Lam YW, et al. Reversible metabolism of clozapine and clozapine N-oxide in schizophrenic patients. Progress in neuro-psychopharmacology &amp; biological psychiatry. 1998;22(5):723-39.</w:t>
      </w:r>
    </w:p>
    <w:p w14:paraId="3402CD96" w14:textId="77777777" w:rsidR="006B1D1C" w:rsidRPr="006B1D1C" w:rsidRDefault="006B1D1C" w:rsidP="006B1D1C">
      <w:pPr>
        <w:pStyle w:val="EndNoteBibliography"/>
        <w:spacing w:after="0"/>
      </w:pPr>
      <w:r w:rsidRPr="006B1D1C">
        <w:t>16.</w:t>
      </w:r>
      <w:r w:rsidRPr="006B1D1C">
        <w:tab/>
        <w:t>Williams DP, Pirmohamed M, Naisbitt DJ, Maggs JL, Park BK. Neutrophil cytotoxicity of the chemically reactive metabolite(s) of clozapine: possible role in agranulocytosis. J Pharmacol Exp Ther. 1997;283(3):1375-82.</w:t>
      </w:r>
    </w:p>
    <w:p w14:paraId="6A95C3D0" w14:textId="77777777" w:rsidR="006B1D1C" w:rsidRPr="006B1D1C" w:rsidRDefault="006B1D1C" w:rsidP="006B1D1C">
      <w:pPr>
        <w:pStyle w:val="EndNoteBibliography"/>
        <w:spacing w:after="0"/>
      </w:pPr>
      <w:r w:rsidRPr="006B1D1C">
        <w:t>17.</w:t>
      </w:r>
      <w:r w:rsidRPr="006B1D1C">
        <w:tab/>
        <w:t>Dragovic S, Gunness P, Ingelman-Sundberg M, Vermeulen NP, Commandeur JN. Characterization of human cytochrome P450s involved in the bioactivation of clozapine. Drug Metab Dispos. 2013;41(3):651-8.</w:t>
      </w:r>
    </w:p>
    <w:p w14:paraId="0E85F7FA" w14:textId="77777777" w:rsidR="006B1D1C" w:rsidRPr="006B1D1C" w:rsidRDefault="006B1D1C" w:rsidP="006B1D1C">
      <w:pPr>
        <w:pStyle w:val="EndNoteBibliography"/>
        <w:spacing w:after="0"/>
      </w:pPr>
      <w:r w:rsidRPr="006B1D1C">
        <w:t>18.</w:t>
      </w:r>
      <w:r w:rsidRPr="006B1D1C">
        <w:tab/>
        <w:t>Pereira A, Dean B. Clozapine bioactivation induces dose-dependent, drug-specific toxicity of human bone marrow stromal cells: A potential in vitro system for the study of agranulocytosis. Biochemical Pharmacology. 2006;72(6):783-93.</w:t>
      </w:r>
    </w:p>
    <w:p w14:paraId="4486FD7F" w14:textId="77777777" w:rsidR="006B1D1C" w:rsidRPr="006B1D1C" w:rsidRDefault="006B1D1C" w:rsidP="006B1D1C">
      <w:pPr>
        <w:pStyle w:val="EndNoteBibliography"/>
        <w:spacing w:after="0"/>
      </w:pPr>
      <w:r w:rsidRPr="006B1D1C">
        <w:t>19.</w:t>
      </w:r>
      <w:r w:rsidRPr="006B1D1C">
        <w:tab/>
        <w:t>Uetrecht JP. Myeloperoxidase as a generator of drug free radicals. Biochem Soc Symp. 1995;61:163-70.</w:t>
      </w:r>
    </w:p>
    <w:p w14:paraId="09B7DC83" w14:textId="77777777" w:rsidR="006B1D1C" w:rsidRPr="006B1D1C" w:rsidRDefault="006B1D1C" w:rsidP="006B1D1C">
      <w:pPr>
        <w:pStyle w:val="EndNoteBibliography"/>
        <w:spacing w:after="0"/>
      </w:pPr>
      <w:r w:rsidRPr="006B1D1C">
        <w:lastRenderedPageBreak/>
        <w:t>20.</w:t>
      </w:r>
      <w:r w:rsidRPr="006B1D1C">
        <w:tab/>
        <w:t>Liu ZC, Uetrecht JP. Clozapine is oxidized by activated human neutrophils to a reactive nitrenium ion that irreversibly binds to the cells. Journal of Pharmacology and Experimental Therapeutics. 1995;275(3):1476-83.</w:t>
      </w:r>
    </w:p>
    <w:p w14:paraId="6D934C3A" w14:textId="77777777" w:rsidR="006B1D1C" w:rsidRPr="006B1D1C" w:rsidRDefault="006B1D1C" w:rsidP="006B1D1C">
      <w:pPr>
        <w:pStyle w:val="EndNoteBibliography"/>
        <w:spacing w:after="0"/>
      </w:pPr>
      <w:r w:rsidRPr="006B1D1C">
        <w:t>21.</w:t>
      </w:r>
      <w:r w:rsidRPr="006B1D1C">
        <w:tab/>
        <w:t>Williams DP, Pirmohamed M, Naisbitt DJ, Uetrecht JP, Park BK. Induction of metabolism-dependent and -independent neutrophil apoptosis by clozapine. Mol Pharmacol. 2000;58(1):207-16.</w:t>
      </w:r>
    </w:p>
    <w:p w14:paraId="46E04794" w14:textId="77777777" w:rsidR="006B1D1C" w:rsidRPr="006B1D1C" w:rsidRDefault="006B1D1C" w:rsidP="006B1D1C">
      <w:pPr>
        <w:pStyle w:val="EndNoteBibliography"/>
        <w:spacing w:after="0"/>
      </w:pPr>
      <w:r w:rsidRPr="006B1D1C">
        <w:t>22.</w:t>
      </w:r>
      <w:r w:rsidRPr="006B1D1C">
        <w:tab/>
        <w:t>Gardner I, Zahid N, MacCrimmon D, Uetrecht JP. A comparison of the oxidation of clozapine and olanzapine to reactive metabolites and the toxicity of these metabolites to human leukocytes. Mol Pharmacol. 1998;53:991-8.</w:t>
      </w:r>
    </w:p>
    <w:p w14:paraId="2526D202" w14:textId="77777777" w:rsidR="006B1D1C" w:rsidRPr="006B1D1C" w:rsidRDefault="006B1D1C" w:rsidP="006B1D1C">
      <w:pPr>
        <w:pStyle w:val="EndNoteBibliography"/>
        <w:spacing w:after="0"/>
      </w:pPr>
      <w:r w:rsidRPr="006B1D1C">
        <w:t>23.</w:t>
      </w:r>
      <w:r w:rsidRPr="006B1D1C">
        <w:tab/>
        <w:t>Gardner I, Leeder JS, Chin T, Zahid N, Uetrecht JP. A comparison of covalent binding of clozapine and olanzapine to human neutrophils in vitro and in vivo. Mol Pharmacol. 1998;53:999-1008.</w:t>
      </w:r>
    </w:p>
    <w:p w14:paraId="5D535703" w14:textId="77777777" w:rsidR="006B1D1C" w:rsidRPr="006B1D1C" w:rsidRDefault="006B1D1C" w:rsidP="006B1D1C">
      <w:pPr>
        <w:pStyle w:val="EndNoteBibliography"/>
        <w:spacing w:after="0"/>
      </w:pPr>
      <w:r w:rsidRPr="006B1D1C">
        <w:t>24.</w:t>
      </w:r>
      <w:r w:rsidRPr="006B1D1C">
        <w:tab/>
        <w:t>Faulkner L, Gibson A, Sullivan A, Tailor A, Usui T, Alfirevic A, et al. Detection of Primary T Cell Responses to Drugs and Chemicals in HLA-Typed Volunteers: Implications for the Prediction of Drug Immunogenicity. Toxicol Sci. 2016;154(2):416-29.</w:t>
      </w:r>
    </w:p>
    <w:p w14:paraId="613E0872" w14:textId="77777777" w:rsidR="006B1D1C" w:rsidRPr="006B1D1C" w:rsidRDefault="006B1D1C" w:rsidP="006B1D1C">
      <w:pPr>
        <w:pStyle w:val="EndNoteBibliography"/>
        <w:spacing w:after="0"/>
      </w:pPr>
      <w:r w:rsidRPr="006B1D1C">
        <w:t>25.</w:t>
      </w:r>
      <w:r w:rsidRPr="006B1D1C">
        <w:tab/>
        <w:t>Wu Y, Farrell J, Pirmohmed M, Park BK, Naisbitt DJ. Generation and characterization of antigen-specific CD4(+), CD8(+), and CD4(+)CD8(+) T-cell clones from patients with carbamazopine hypersensitivity. J Allergy Clin Immun. 2007;119(4):973-81.</w:t>
      </w:r>
    </w:p>
    <w:p w14:paraId="23D6EF02" w14:textId="77777777" w:rsidR="006B1D1C" w:rsidRPr="006B1D1C" w:rsidRDefault="006B1D1C" w:rsidP="006B1D1C">
      <w:pPr>
        <w:pStyle w:val="EndNoteBibliography"/>
        <w:spacing w:after="0"/>
      </w:pPr>
      <w:r w:rsidRPr="006B1D1C">
        <w:t>26.</w:t>
      </w:r>
      <w:r w:rsidRPr="006B1D1C">
        <w:tab/>
        <w:t>Girardin FR, Poncet A, Perrier A, Vernaz N, Pletscher M, C FS, et al. Cost-effectiveness of HLA-DQB1/HLA-B pharmacogenetic-guided treatment and blood monitoring in US patients taking clozapine. The pharmacogenomics journal. 2019;19(2):211-8.</w:t>
      </w:r>
    </w:p>
    <w:p w14:paraId="079BE14B" w14:textId="77777777" w:rsidR="006B1D1C" w:rsidRPr="006B1D1C" w:rsidRDefault="006B1D1C" w:rsidP="006B1D1C">
      <w:pPr>
        <w:pStyle w:val="EndNoteBibliography"/>
        <w:spacing w:after="0"/>
      </w:pPr>
      <w:r w:rsidRPr="006B1D1C">
        <w:t>27.</w:t>
      </w:r>
      <w:r w:rsidRPr="006B1D1C">
        <w:tab/>
        <w:t>Smith KJ, Pyrdol J, Gauthier L, Wiley DC, Wucherpfennig KW. Crystal structure of HLA-DR2 (DRA*0101, DRB1*1501) complexed with a peptide from human myelin basic protein. J Exp Med. 1998;188(8):1511-20.</w:t>
      </w:r>
    </w:p>
    <w:p w14:paraId="021EAB41" w14:textId="77777777" w:rsidR="006B1D1C" w:rsidRPr="006B1D1C" w:rsidRDefault="006B1D1C" w:rsidP="006B1D1C">
      <w:pPr>
        <w:pStyle w:val="EndNoteBibliography"/>
        <w:spacing w:after="0"/>
      </w:pPr>
      <w:r w:rsidRPr="006B1D1C">
        <w:t>28.</w:t>
      </w:r>
      <w:r w:rsidRPr="006B1D1C">
        <w:tab/>
        <w:t>Naisbitt DJ, Yang EL, Alhaidari M, Berry NG, Lawrenson AS, Farrell J, et al. Towards depersonalized abacavir therapy: chemical modification eliminates HLA-B*57 : 01-restricted CD8+ T-cell activation. AIDS. 2015;29(18):2385-95.</w:t>
      </w:r>
    </w:p>
    <w:p w14:paraId="6D9C8825" w14:textId="77777777" w:rsidR="006B1D1C" w:rsidRPr="006B1D1C" w:rsidRDefault="006B1D1C" w:rsidP="006B1D1C">
      <w:pPr>
        <w:pStyle w:val="EndNoteBibliography"/>
        <w:spacing w:after="0"/>
      </w:pPr>
      <w:r w:rsidRPr="006B1D1C">
        <w:t>29.</w:t>
      </w:r>
      <w:r w:rsidRPr="006B1D1C">
        <w:tab/>
        <w:t>Pirmohamed M, Williams D, Madden S, Templeton E, Park BK. Metabolism and bioactivation of clozapine by human liver in-vitro. J Pharmacol Exp Ther. 1995;272:984-90.</w:t>
      </w:r>
    </w:p>
    <w:p w14:paraId="291FE1BD" w14:textId="77777777" w:rsidR="006B1D1C" w:rsidRPr="006B1D1C" w:rsidRDefault="006B1D1C" w:rsidP="006B1D1C">
      <w:pPr>
        <w:pStyle w:val="EndNoteBibliography"/>
        <w:spacing w:after="0"/>
      </w:pPr>
      <w:r w:rsidRPr="006B1D1C">
        <w:t>30.</w:t>
      </w:r>
      <w:r w:rsidRPr="006B1D1C">
        <w:tab/>
        <w:t>Monshi MM, Faulkner L, Gibson A, Jenkins RE, Farrell J, Earnshaw CJ, et al. Human leukocyte antigen (HLA)-B*57:01-restricted activation of drug-specific T cells provides the immunological basis for flucloxacillin-induced liver injury. Hepatology. 2013;57(2):727-39.</w:t>
      </w:r>
    </w:p>
    <w:p w14:paraId="4723E89A" w14:textId="77777777" w:rsidR="006B1D1C" w:rsidRPr="006B1D1C" w:rsidRDefault="006B1D1C" w:rsidP="006B1D1C">
      <w:pPr>
        <w:pStyle w:val="EndNoteBibliography"/>
        <w:spacing w:after="0"/>
      </w:pPr>
      <w:r w:rsidRPr="006B1D1C">
        <w:t>31.</w:t>
      </w:r>
      <w:r w:rsidRPr="006B1D1C">
        <w:tab/>
        <w:t>Porebski G, Pecaric-Petkovic T, Groux-Keller M, Bosak M, Kawabata TT, Pichler WJ. In vitro drug causality assessment in Stevens-Johnson syndrome - alternatives for lymphocyte transformation test. Clin Exp Allergy. 2013;43(9):1027-37.</w:t>
      </w:r>
    </w:p>
    <w:p w14:paraId="479F26B9" w14:textId="77777777" w:rsidR="006B1D1C" w:rsidRPr="006B1D1C" w:rsidRDefault="006B1D1C" w:rsidP="006B1D1C">
      <w:pPr>
        <w:pStyle w:val="EndNoteBibliography"/>
        <w:spacing w:after="0"/>
      </w:pPr>
      <w:r w:rsidRPr="006B1D1C">
        <w:t>32.</w:t>
      </w:r>
      <w:r w:rsidRPr="006B1D1C">
        <w:tab/>
        <w:t>Pan RY, Chu MT, Wang CW, Lee YS, Lemonnier F, Michels AW, et al. Identification of drug-specific public TCR driving severe cutaneous adverse reactions. Nat Commun. 2019;10(1):3569.</w:t>
      </w:r>
    </w:p>
    <w:p w14:paraId="3F9D6BB0" w14:textId="77777777" w:rsidR="006B1D1C" w:rsidRPr="006B1D1C" w:rsidRDefault="006B1D1C" w:rsidP="006B1D1C">
      <w:pPr>
        <w:pStyle w:val="EndNoteBibliography"/>
        <w:spacing w:after="0"/>
      </w:pPr>
      <w:r w:rsidRPr="006B1D1C">
        <w:t>33.</w:t>
      </w:r>
      <w:r w:rsidRPr="006B1D1C">
        <w:tab/>
        <w:t>Yoshie O, Matsushima K. CCR4 and its ligands: from bench to bedside. Int Immunol. 2015;27(1):11-20.</w:t>
      </w:r>
    </w:p>
    <w:p w14:paraId="153908AB" w14:textId="77777777" w:rsidR="006B1D1C" w:rsidRPr="006B1D1C" w:rsidRDefault="006B1D1C" w:rsidP="006B1D1C">
      <w:pPr>
        <w:pStyle w:val="EndNoteBibliography"/>
        <w:spacing w:after="0"/>
      </w:pPr>
      <w:r w:rsidRPr="006B1D1C">
        <w:t>34.</w:t>
      </w:r>
      <w:r w:rsidRPr="006B1D1C">
        <w:tab/>
        <w:t>Jonsson H, Allen P, Peng SL. Inflammatory arthritis requires Foxo3a to prevent Fas ligand-induced neutrophil apoptosis. Nature medicine. 2005;11(6):666-71.</w:t>
      </w:r>
    </w:p>
    <w:p w14:paraId="480E57C5" w14:textId="77777777" w:rsidR="006B1D1C" w:rsidRPr="006B1D1C" w:rsidRDefault="006B1D1C" w:rsidP="006B1D1C">
      <w:pPr>
        <w:pStyle w:val="EndNoteBibliography"/>
        <w:spacing w:after="0"/>
      </w:pPr>
      <w:r w:rsidRPr="006B1D1C">
        <w:t>35.</w:t>
      </w:r>
      <w:r w:rsidRPr="006B1D1C">
        <w:tab/>
        <w:t>Zanni MP, von Greyerz S, Schnyder B, Brander KA, Frutig K, Hari Y, et al. HLA-restricted, processing- and metabolism-independent pathway of drug recognition by human alpha beta T lymphocytes. J Clin Invest. 1998;102(8):1591-8.</w:t>
      </w:r>
    </w:p>
    <w:p w14:paraId="6949FDA0" w14:textId="77777777" w:rsidR="006B1D1C" w:rsidRPr="006B1D1C" w:rsidRDefault="006B1D1C" w:rsidP="006B1D1C">
      <w:pPr>
        <w:pStyle w:val="EndNoteBibliography"/>
        <w:spacing w:after="0"/>
      </w:pPr>
      <w:r w:rsidRPr="006B1D1C">
        <w:t>36.</w:t>
      </w:r>
      <w:r w:rsidRPr="006B1D1C">
        <w:tab/>
        <w:t>Malhotra K, Vu P, Wang DH, Lai H, Faziola LR. Olanzapine-Induced Neutropenia. Mental illness. 2015;7(1):5871.</w:t>
      </w:r>
    </w:p>
    <w:p w14:paraId="5693D3E4" w14:textId="77777777" w:rsidR="006B1D1C" w:rsidRPr="006B1D1C" w:rsidRDefault="006B1D1C" w:rsidP="006B1D1C">
      <w:pPr>
        <w:pStyle w:val="EndNoteBibliography"/>
        <w:spacing w:after="0"/>
      </w:pPr>
      <w:r w:rsidRPr="006B1D1C">
        <w:t>37.</w:t>
      </w:r>
      <w:r w:rsidRPr="006B1D1C">
        <w:tab/>
        <w:t>Karagianis JL, LeDrew KK, Walker DJ. Switching treatment-resistant patients with schizophrenia or schizoaffective disorder to olanzapine: a one-year open-label study with five-year follow-up. Current medical research and opinion. 2003;19(6):473-80.</w:t>
      </w:r>
    </w:p>
    <w:p w14:paraId="0034B9D5" w14:textId="77777777" w:rsidR="006B1D1C" w:rsidRPr="006B1D1C" w:rsidRDefault="006B1D1C" w:rsidP="006B1D1C">
      <w:pPr>
        <w:pStyle w:val="EndNoteBibliography"/>
        <w:spacing w:after="0"/>
      </w:pPr>
      <w:r w:rsidRPr="006B1D1C">
        <w:t>38.</w:t>
      </w:r>
      <w:r w:rsidRPr="006B1D1C">
        <w:tab/>
        <w:t>Chen E, Staudt LM, Green AR. Janus kinase deregulation in leukemia and lymphoma. Immunity. 2012;36(4):529-41.</w:t>
      </w:r>
    </w:p>
    <w:p w14:paraId="01C9D85B" w14:textId="77777777" w:rsidR="006B1D1C" w:rsidRPr="006B1D1C" w:rsidRDefault="006B1D1C" w:rsidP="006B1D1C">
      <w:pPr>
        <w:pStyle w:val="EndNoteBibliography"/>
        <w:spacing w:after="0"/>
      </w:pPr>
      <w:r w:rsidRPr="006B1D1C">
        <w:lastRenderedPageBreak/>
        <w:t>39.</w:t>
      </w:r>
      <w:r w:rsidRPr="006B1D1C">
        <w:tab/>
        <w:t>Greenplate A, Wang K, Tripathi RM, Palma N, Ali SM, Stephens PJ, et al. Genomic Profiling of T-Cell Neoplasms Reveals Frequent JAK1 and JAK3 Mutations With Clonal Evasion From Targeted Therapies. JCO precision oncology. 2018;2018.</w:t>
      </w:r>
    </w:p>
    <w:p w14:paraId="377DC279" w14:textId="77777777" w:rsidR="006B1D1C" w:rsidRPr="006B1D1C" w:rsidRDefault="006B1D1C" w:rsidP="006B1D1C">
      <w:pPr>
        <w:pStyle w:val="EndNoteBibliography"/>
        <w:spacing w:after="0"/>
      </w:pPr>
      <w:r w:rsidRPr="006B1D1C">
        <w:t>40.</w:t>
      </w:r>
      <w:r w:rsidRPr="006B1D1C">
        <w:tab/>
        <w:t>Bitar M, Boldt A, Freitag MT, Gruhn B, Kohl U, Sack U. Evaluating STAT5 Phosphorylation as a Mean to Assess T Cell Proliferation. Frontiers in immunology. 2019;10:722.</w:t>
      </w:r>
    </w:p>
    <w:p w14:paraId="6E9A72A3" w14:textId="77777777" w:rsidR="006B1D1C" w:rsidRPr="006B1D1C" w:rsidRDefault="006B1D1C" w:rsidP="006B1D1C">
      <w:pPr>
        <w:pStyle w:val="EndNoteBibliography"/>
        <w:spacing w:after="0"/>
      </w:pPr>
      <w:r w:rsidRPr="006B1D1C">
        <w:t>41.</w:t>
      </w:r>
      <w:r w:rsidRPr="006B1D1C">
        <w:tab/>
        <w:t>Bae J, Munshi A, Li C, Samur M, Prabhala R, Mitsiades C, et al. Heat shock protein 90 is critical for regulation of phenotype and functional activity of human T lymphocytes and NK cells. Journal of immunology (Baltimore, Md : 1950). 2013;190(3):1360-71.</w:t>
      </w:r>
    </w:p>
    <w:p w14:paraId="362CB733" w14:textId="77777777" w:rsidR="006B1D1C" w:rsidRPr="006B1D1C" w:rsidRDefault="006B1D1C" w:rsidP="006B1D1C">
      <w:pPr>
        <w:pStyle w:val="EndNoteBibliography"/>
      </w:pPr>
      <w:r w:rsidRPr="006B1D1C">
        <w:t>42.</w:t>
      </w:r>
      <w:r w:rsidRPr="006B1D1C">
        <w:tab/>
        <w:t>Sayre PH, Reinherz EL. Structure and function of the erythrocyte receptor CD2 on human T lymphocytes: a review. Scandinavian journal of rheumatology Supplement. 1988;76:131-44.</w:t>
      </w:r>
    </w:p>
    <w:p w14:paraId="6C7CED3A" w14:textId="77777777" w:rsidR="009B1DD2" w:rsidRPr="006D55FA" w:rsidRDefault="00435DA3" w:rsidP="00851D96">
      <w:pPr>
        <w:spacing w:after="120" w:line="480" w:lineRule="auto"/>
        <w:jc w:val="both"/>
        <w:rPr>
          <w:rFonts w:ascii="Times New Roman" w:hAnsi="Times New Roman" w:cs="Times New Roman"/>
          <w:sz w:val="24"/>
          <w:szCs w:val="24"/>
        </w:rPr>
      </w:pPr>
      <w:r w:rsidRPr="006D55FA">
        <w:rPr>
          <w:rFonts w:ascii="Times New Roman" w:hAnsi="Times New Roman" w:cs="Times New Roman"/>
          <w:sz w:val="24"/>
          <w:szCs w:val="24"/>
        </w:rPr>
        <w:fldChar w:fldCharType="end"/>
      </w:r>
    </w:p>
    <w:sectPr w:rsidR="009B1DD2" w:rsidRPr="006D55FA" w:rsidSect="00005B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aisbitt, Dean" w:date="2020-04-02T12:20:00Z" w:initials="ND">
    <w:p w14:paraId="4C79297E" w14:textId="77777777" w:rsidR="00EF62A1" w:rsidRDefault="00EF62A1">
      <w:pPr>
        <w:pStyle w:val="CommentText"/>
      </w:pPr>
      <w:r>
        <w:rPr>
          <w:rStyle w:val="CommentReference"/>
        </w:rPr>
        <w:annotationRef/>
      </w:r>
      <w:r>
        <w:t>How do we best explain these patients</w:t>
      </w:r>
    </w:p>
  </w:comment>
  <w:comment w:id="1" w:author="Naisbitt, Dean" w:date="2020-04-02T12:49:00Z" w:initials="ND">
    <w:p w14:paraId="5F39A974" w14:textId="77777777" w:rsidR="00962A42" w:rsidRPr="009B1DD2" w:rsidRDefault="00962A42" w:rsidP="00962A42">
      <w:pPr>
        <w:pStyle w:val="p"/>
        <w:spacing w:before="209" w:beforeAutospacing="0" w:after="120" w:afterAutospacing="0" w:line="480" w:lineRule="auto"/>
        <w:jc w:val="both"/>
      </w:pPr>
      <w:r>
        <w:rPr>
          <w:rStyle w:val="CommentReference"/>
        </w:rPr>
        <w:annotationRef/>
      </w:r>
      <w:r w:rsidRPr="00851D96">
        <w:rPr>
          <w:highlight w:val="green"/>
        </w:rPr>
        <w:t>ROZ _ can you add a paragraph on the mass spectrometry</w:t>
      </w:r>
      <w:r>
        <w:t>?, thanks</w:t>
      </w:r>
    </w:p>
    <w:p w14:paraId="4226A972" w14:textId="77777777" w:rsidR="00962A42" w:rsidRDefault="00962A42">
      <w:pPr>
        <w:pStyle w:val="CommentText"/>
      </w:pPr>
    </w:p>
  </w:comment>
  <w:comment w:id="2" w:author="Naisbitt, Dean" w:date="2020-04-02T13:32:00Z" w:initials="ND">
    <w:p w14:paraId="603F603D" w14:textId="77777777" w:rsidR="00C51664" w:rsidRDefault="00C51664">
      <w:pPr>
        <w:pStyle w:val="CommentText"/>
      </w:pPr>
      <w:r>
        <w:rPr>
          <w:rStyle w:val="CommentReference"/>
        </w:rPr>
        <w:annotationRef/>
      </w:r>
      <w:r>
        <w:t>Terminology to describe patients</w:t>
      </w:r>
    </w:p>
  </w:comment>
  <w:comment w:id="3" w:author="Naisbitt, Dean" w:date="2020-04-02T16:12:00Z" w:initials="ND">
    <w:p w14:paraId="7A5BFE97" w14:textId="77777777" w:rsidR="003A3928" w:rsidRDefault="003A3928">
      <w:pPr>
        <w:pStyle w:val="CommentText"/>
      </w:pPr>
      <w:r>
        <w:rPr>
          <w:rStyle w:val="CommentReference"/>
        </w:rPr>
        <w:annotationRef/>
      </w:r>
      <w:r>
        <w:t>Roz – do we need to include a reference to the dataset on a public database&gt;</w:t>
      </w:r>
    </w:p>
  </w:comment>
  <w:comment w:id="4" w:author="Naisbitt, Dean" w:date="2020-04-02T16:17:00Z" w:initials="ND">
    <w:p w14:paraId="3642DF6A" w14:textId="77777777" w:rsidR="003A3928" w:rsidRDefault="003A3928">
      <w:pPr>
        <w:pStyle w:val="CommentText"/>
      </w:pPr>
      <w:r>
        <w:rPr>
          <w:rStyle w:val="CommentReference"/>
        </w:rPr>
        <w:annotationRef/>
      </w:r>
      <w:r>
        <w:t>Definition of pat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79297E" w15:done="0"/>
  <w15:commentEx w15:paraId="4226A972" w15:done="0"/>
  <w15:commentEx w15:paraId="603F603D" w15:done="0"/>
  <w15:commentEx w15:paraId="7A5BFE97" w15:done="0"/>
  <w15:commentEx w15:paraId="3642DF6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2A8889" w14:textId="77777777" w:rsidR="00C011F5" w:rsidRDefault="00C011F5" w:rsidP="000C4FA3">
      <w:pPr>
        <w:spacing w:after="0" w:line="240" w:lineRule="auto"/>
      </w:pPr>
      <w:r>
        <w:separator/>
      </w:r>
    </w:p>
  </w:endnote>
  <w:endnote w:type="continuationSeparator" w:id="0">
    <w:p w14:paraId="60F5B1A7" w14:textId="77777777" w:rsidR="00C011F5" w:rsidRDefault="00C011F5" w:rsidP="000C4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mj-e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9283639"/>
      <w:docPartObj>
        <w:docPartGallery w:val="Page Numbers (Bottom of Page)"/>
        <w:docPartUnique/>
      </w:docPartObj>
    </w:sdtPr>
    <w:sdtEndPr>
      <w:rPr>
        <w:noProof/>
      </w:rPr>
    </w:sdtEndPr>
    <w:sdtContent>
      <w:p w14:paraId="1F8228A7" w14:textId="348D8EF9" w:rsidR="003B4736" w:rsidRDefault="003B4736">
        <w:pPr>
          <w:pStyle w:val="Footer"/>
          <w:jc w:val="right"/>
        </w:pPr>
        <w:r>
          <w:fldChar w:fldCharType="begin"/>
        </w:r>
        <w:r>
          <w:instrText xml:space="preserve"> PAGE   \* MERGEFORMAT </w:instrText>
        </w:r>
        <w:r>
          <w:fldChar w:fldCharType="separate"/>
        </w:r>
        <w:r w:rsidR="009C6F63">
          <w:rPr>
            <w:noProof/>
          </w:rPr>
          <w:t>24</w:t>
        </w:r>
        <w:r>
          <w:rPr>
            <w:noProof/>
          </w:rPr>
          <w:fldChar w:fldCharType="end"/>
        </w:r>
      </w:p>
    </w:sdtContent>
  </w:sdt>
  <w:p w14:paraId="5F5E5879" w14:textId="77777777" w:rsidR="003B4736" w:rsidRDefault="003B47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3C3C7" w14:textId="77777777" w:rsidR="00C011F5" w:rsidRDefault="00C011F5" w:rsidP="000C4FA3">
      <w:pPr>
        <w:spacing w:after="0" w:line="240" w:lineRule="auto"/>
      </w:pPr>
      <w:r>
        <w:separator/>
      </w:r>
    </w:p>
  </w:footnote>
  <w:footnote w:type="continuationSeparator" w:id="0">
    <w:p w14:paraId="4030B5CA" w14:textId="77777777" w:rsidR="00C011F5" w:rsidRDefault="00C011F5" w:rsidP="000C4F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86A4B"/>
    <w:multiLevelType w:val="hybridMultilevel"/>
    <w:tmpl w:val="1B9A2764"/>
    <w:lvl w:ilvl="0" w:tplc="6DF00E5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4D7FFB"/>
    <w:multiLevelType w:val="hybridMultilevel"/>
    <w:tmpl w:val="AC8E534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920672"/>
    <w:multiLevelType w:val="hybridMultilevel"/>
    <w:tmpl w:val="247890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C64E2E"/>
    <w:multiLevelType w:val="hybridMultilevel"/>
    <w:tmpl w:val="1A7C51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isbitt, Dean">
    <w15:presenceInfo w15:providerId="AD" w15:userId="S-1-5-21-137024685-2204166116-4157399963-816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txvzx0fsxx93ererovt2wjazzzzzxdtraa&quot;&gt;naisbitt active Copy&lt;record-ids&gt;&lt;item&gt;630&lt;/item&gt;&lt;item&gt;631&lt;/item&gt;&lt;item&gt;1573&lt;/item&gt;&lt;item&gt;2586&lt;/item&gt;&lt;item&gt;4699&lt;/item&gt;&lt;item&gt;5657&lt;/item&gt;&lt;item&gt;6395&lt;/item&gt;&lt;item&gt;6449&lt;/item&gt;&lt;item&gt;6516&lt;/item&gt;&lt;item&gt;6623&lt;/item&gt;&lt;item&gt;6728&lt;/item&gt;&lt;item&gt;7564&lt;/item&gt;&lt;item&gt;8548&lt;/item&gt;&lt;item&gt;8796&lt;/item&gt;&lt;item&gt;8906&lt;/item&gt;&lt;item&gt;8917&lt;/item&gt;&lt;item&gt;9040&lt;/item&gt;&lt;item&gt;9043&lt;/item&gt;&lt;item&gt;9050&lt;/item&gt;&lt;item&gt;9060&lt;/item&gt;&lt;item&gt;9063&lt;/item&gt;&lt;item&gt;9071&lt;/item&gt;&lt;item&gt;9076&lt;/item&gt;&lt;item&gt;9095&lt;/item&gt;&lt;/record-ids&gt;&lt;/item&gt;&lt;/Libraries&gt;"/>
  </w:docVars>
  <w:rsids>
    <w:rsidRoot w:val="00BB33D3"/>
    <w:rsid w:val="000008AB"/>
    <w:rsid w:val="00004191"/>
    <w:rsid w:val="00005BD4"/>
    <w:rsid w:val="000104C1"/>
    <w:rsid w:val="00013403"/>
    <w:rsid w:val="000136E4"/>
    <w:rsid w:val="0001661D"/>
    <w:rsid w:val="00017EB6"/>
    <w:rsid w:val="0002512A"/>
    <w:rsid w:val="00027308"/>
    <w:rsid w:val="00027F4F"/>
    <w:rsid w:val="0003245D"/>
    <w:rsid w:val="0003391B"/>
    <w:rsid w:val="0003452D"/>
    <w:rsid w:val="00035359"/>
    <w:rsid w:val="0004485E"/>
    <w:rsid w:val="00045C62"/>
    <w:rsid w:val="00051FF3"/>
    <w:rsid w:val="00052698"/>
    <w:rsid w:val="00052ACB"/>
    <w:rsid w:val="00052FCA"/>
    <w:rsid w:val="00061883"/>
    <w:rsid w:val="000666A6"/>
    <w:rsid w:val="00070C03"/>
    <w:rsid w:val="000736E4"/>
    <w:rsid w:val="00076582"/>
    <w:rsid w:val="000767AF"/>
    <w:rsid w:val="00082E98"/>
    <w:rsid w:val="00083CE9"/>
    <w:rsid w:val="00083F73"/>
    <w:rsid w:val="00084F89"/>
    <w:rsid w:val="00093850"/>
    <w:rsid w:val="000957D7"/>
    <w:rsid w:val="00096ABF"/>
    <w:rsid w:val="000A1D24"/>
    <w:rsid w:val="000A50FF"/>
    <w:rsid w:val="000A529D"/>
    <w:rsid w:val="000B1826"/>
    <w:rsid w:val="000B6EA7"/>
    <w:rsid w:val="000C0A6E"/>
    <w:rsid w:val="000C272C"/>
    <w:rsid w:val="000C460B"/>
    <w:rsid w:val="000C4FA3"/>
    <w:rsid w:val="000C6A36"/>
    <w:rsid w:val="000E167C"/>
    <w:rsid w:val="000E1EFC"/>
    <w:rsid w:val="000E2AED"/>
    <w:rsid w:val="000E7999"/>
    <w:rsid w:val="000F5B0A"/>
    <w:rsid w:val="001033B3"/>
    <w:rsid w:val="0010754C"/>
    <w:rsid w:val="00110F01"/>
    <w:rsid w:val="00111F75"/>
    <w:rsid w:val="001175E6"/>
    <w:rsid w:val="00122A0C"/>
    <w:rsid w:val="00132C24"/>
    <w:rsid w:val="0013513E"/>
    <w:rsid w:val="001369DE"/>
    <w:rsid w:val="001414C8"/>
    <w:rsid w:val="00144C68"/>
    <w:rsid w:val="00144CD9"/>
    <w:rsid w:val="00144F0E"/>
    <w:rsid w:val="00146761"/>
    <w:rsid w:val="00152036"/>
    <w:rsid w:val="001602FE"/>
    <w:rsid w:val="00160382"/>
    <w:rsid w:val="00161EED"/>
    <w:rsid w:val="001653B0"/>
    <w:rsid w:val="0017384C"/>
    <w:rsid w:val="0017452C"/>
    <w:rsid w:val="001750CB"/>
    <w:rsid w:val="00175C3F"/>
    <w:rsid w:val="0018732D"/>
    <w:rsid w:val="00195473"/>
    <w:rsid w:val="001A1EAC"/>
    <w:rsid w:val="001A335D"/>
    <w:rsid w:val="001A3E5E"/>
    <w:rsid w:val="001A4A54"/>
    <w:rsid w:val="001A4C97"/>
    <w:rsid w:val="001A6612"/>
    <w:rsid w:val="001A7B1D"/>
    <w:rsid w:val="001B0819"/>
    <w:rsid w:val="001B0AD5"/>
    <w:rsid w:val="001B3354"/>
    <w:rsid w:val="001C01BE"/>
    <w:rsid w:val="001C120D"/>
    <w:rsid w:val="001C50B5"/>
    <w:rsid w:val="001D0061"/>
    <w:rsid w:val="001D15F2"/>
    <w:rsid w:val="001D2741"/>
    <w:rsid w:val="001D6C24"/>
    <w:rsid w:val="001E14B6"/>
    <w:rsid w:val="001E3318"/>
    <w:rsid w:val="00200D16"/>
    <w:rsid w:val="0020313F"/>
    <w:rsid w:val="0021159B"/>
    <w:rsid w:val="00211BDA"/>
    <w:rsid w:val="00211BFF"/>
    <w:rsid w:val="00212751"/>
    <w:rsid w:val="00215FD5"/>
    <w:rsid w:val="00224978"/>
    <w:rsid w:val="00225EE6"/>
    <w:rsid w:val="00226087"/>
    <w:rsid w:val="00227A66"/>
    <w:rsid w:val="002317FE"/>
    <w:rsid w:val="00231845"/>
    <w:rsid w:val="002343AF"/>
    <w:rsid w:val="00237316"/>
    <w:rsid w:val="00237C3E"/>
    <w:rsid w:val="002409D4"/>
    <w:rsid w:val="0024619E"/>
    <w:rsid w:val="00246BD9"/>
    <w:rsid w:val="00246D74"/>
    <w:rsid w:val="002544F1"/>
    <w:rsid w:val="00261741"/>
    <w:rsid w:val="00262E56"/>
    <w:rsid w:val="00266262"/>
    <w:rsid w:val="00270CC7"/>
    <w:rsid w:val="00271D58"/>
    <w:rsid w:val="0029588B"/>
    <w:rsid w:val="00297398"/>
    <w:rsid w:val="002B17A5"/>
    <w:rsid w:val="002B624E"/>
    <w:rsid w:val="002B72C8"/>
    <w:rsid w:val="002C2B62"/>
    <w:rsid w:val="002C2D0A"/>
    <w:rsid w:val="002C44EB"/>
    <w:rsid w:val="002C56EE"/>
    <w:rsid w:val="002C5E6E"/>
    <w:rsid w:val="002D398E"/>
    <w:rsid w:val="002D48C1"/>
    <w:rsid w:val="002D7674"/>
    <w:rsid w:val="002E1B3B"/>
    <w:rsid w:val="002E21B1"/>
    <w:rsid w:val="002E3AEB"/>
    <w:rsid w:val="002E680D"/>
    <w:rsid w:val="002E7706"/>
    <w:rsid w:val="002E794B"/>
    <w:rsid w:val="002F30EC"/>
    <w:rsid w:val="002F5A8D"/>
    <w:rsid w:val="002F7009"/>
    <w:rsid w:val="002F7962"/>
    <w:rsid w:val="003112D8"/>
    <w:rsid w:val="003153A3"/>
    <w:rsid w:val="003323FA"/>
    <w:rsid w:val="00334DAB"/>
    <w:rsid w:val="00342FAB"/>
    <w:rsid w:val="00343FDA"/>
    <w:rsid w:val="003466C8"/>
    <w:rsid w:val="003502FF"/>
    <w:rsid w:val="00354344"/>
    <w:rsid w:val="0035605F"/>
    <w:rsid w:val="00361744"/>
    <w:rsid w:val="00362035"/>
    <w:rsid w:val="00362887"/>
    <w:rsid w:val="00364603"/>
    <w:rsid w:val="00365D9F"/>
    <w:rsid w:val="003707B4"/>
    <w:rsid w:val="00376BAA"/>
    <w:rsid w:val="00385E2C"/>
    <w:rsid w:val="00390EFA"/>
    <w:rsid w:val="003912A0"/>
    <w:rsid w:val="003913D9"/>
    <w:rsid w:val="00393B57"/>
    <w:rsid w:val="00395087"/>
    <w:rsid w:val="003964A3"/>
    <w:rsid w:val="003A03FF"/>
    <w:rsid w:val="003A3928"/>
    <w:rsid w:val="003A7ABF"/>
    <w:rsid w:val="003A7F2D"/>
    <w:rsid w:val="003B19F6"/>
    <w:rsid w:val="003B257E"/>
    <w:rsid w:val="003B3170"/>
    <w:rsid w:val="003B36EF"/>
    <w:rsid w:val="003B4736"/>
    <w:rsid w:val="003B48C7"/>
    <w:rsid w:val="003D3B67"/>
    <w:rsid w:val="003D3CC0"/>
    <w:rsid w:val="003D5C2D"/>
    <w:rsid w:val="003D7BE2"/>
    <w:rsid w:val="003E06EC"/>
    <w:rsid w:val="003E13F8"/>
    <w:rsid w:val="003E2233"/>
    <w:rsid w:val="003E45C5"/>
    <w:rsid w:val="003E4C0A"/>
    <w:rsid w:val="003E4EB4"/>
    <w:rsid w:val="003E645E"/>
    <w:rsid w:val="003F03F4"/>
    <w:rsid w:val="003F049D"/>
    <w:rsid w:val="003F1270"/>
    <w:rsid w:val="003F225A"/>
    <w:rsid w:val="003F3402"/>
    <w:rsid w:val="00405F2C"/>
    <w:rsid w:val="004069BF"/>
    <w:rsid w:val="0040748E"/>
    <w:rsid w:val="00407611"/>
    <w:rsid w:val="00410870"/>
    <w:rsid w:val="00417DDF"/>
    <w:rsid w:val="00417ED7"/>
    <w:rsid w:val="00417FCD"/>
    <w:rsid w:val="0042795A"/>
    <w:rsid w:val="004348A1"/>
    <w:rsid w:val="00435DA3"/>
    <w:rsid w:val="0044436B"/>
    <w:rsid w:val="00445EB9"/>
    <w:rsid w:val="00446665"/>
    <w:rsid w:val="004476F8"/>
    <w:rsid w:val="004525D7"/>
    <w:rsid w:val="004626D3"/>
    <w:rsid w:val="00467047"/>
    <w:rsid w:val="00472E3D"/>
    <w:rsid w:val="00476F7C"/>
    <w:rsid w:val="00482FAF"/>
    <w:rsid w:val="00485704"/>
    <w:rsid w:val="00485C38"/>
    <w:rsid w:val="00486B20"/>
    <w:rsid w:val="004914AB"/>
    <w:rsid w:val="00491920"/>
    <w:rsid w:val="004A0D53"/>
    <w:rsid w:val="004A0FE1"/>
    <w:rsid w:val="004A46C5"/>
    <w:rsid w:val="004A7EF0"/>
    <w:rsid w:val="004B1F79"/>
    <w:rsid w:val="004B4E8F"/>
    <w:rsid w:val="004C3BC0"/>
    <w:rsid w:val="004D19D0"/>
    <w:rsid w:val="004D2181"/>
    <w:rsid w:val="004D2FDF"/>
    <w:rsid w:val="004D41C7"/>
    <w:rsid w:val="004D4BC9"/>
    <w:rsid w:val="004D540E"/>
    <w:rsid w:val="004D7264"/>
    <w:rsid w:val="004E05B6"/>
    <w:rsid w:val="004E3022"/>
    <w:rsid w:val="004E656A"/>
    <w:rsid w:val="004F727A"/>
    <w:rsid w:val="004F79B8"/>
    <w:rsid w:val="005044DE"/>
    <w:rsid w:val="005057C3"/>
    <w:rsid w:val="0050671C"/>
    <w:rsid w:val="00516307"/>
    <w:rsid w:val="005165C3"/>
    <w:rsid w:val="00522536"/>
    <w:rsid w:val="00526C6D"/>
    <w:rsid w:val="00526D61"/>
    <w:rsid w:val="005315FF"/>
    <w:rsid w:val="0053570C"/>
    <w:rsid w:val="005409C0"/>
    <w:rsid w:val="005410FE"/>
    <w:rsid w:val="005450C6"/>
    <w:rsid w:val="00546BC1"/>
    <w:rsid w:val="00550B4C"/>
    <w:rsid w:val="00553685"/>
    <w:rsid w:val="00557CD4"/>
    <w:rsid w:val="00560BCF"/>
    <w:rsid w:val="00560C87"/>
    <w:rsid w:val="0056182A"/>
    <w:rsid w:val="0056185B"/>
    <w:rsid w:val="00562AF7"/>
    <w:rsid w:val="00564E07"/>
    <w:rsid w:val="00566CBD"/>
    <w:rsid w:val="005708BF"/>
    <w:rsid w:val="00571CCB"/>
    <w:rsid w:val="00576574"/>
    <w:rsid w:val="00576D6D"/>
    <w:rsid w:val="00577910"/>
    <w:rsid w:val="005807EE"/>
    <w:rsid w:val="00580F32"/>
    <w:rsid w:val="0058125D"/>
    <w:rsid w:val="0058589F"/>
    <w:rsid w:val="00587253"/>
    <w:rsid w:val="00587C32"/>
    <w:rsid w:val="0059115F"/>
    <w:rsid w:val="005917BA"/>
    <w:rsid w:val="005A2A66"/>
    <w:rsid w:val="005A3861"/>
    <w:rsid w:val="005A626B"/>
    <w:rsid w:val="005B0F2C"/>
    <w:rsid w:val="005B1CD4"/>
    <w:rsid w:val="005B6F34"/>
    <w:rsid w:val="005B7826"/>
    <w:rsid w:val="005C10FF"/>
    <w:rsid w:val="005C7F02"/>
    <w:rsid w:val="005D09CA"/>
    <w:rsid w:val="005D695F"/>
    <w:rsid w:val="005D6A91"/>
    <w:rsid w:val="005E0C83"/>
    <w:rsid w:val="005E2471"/>
    <w:rsid w:val="005E7BBE"/>
    <w:rsid w:val="005F0755"/>
    <w:rsid w:val="005F0806"/>
    <w:rsid w:val="005F22A8"/>
    <w:rsid w:val="005F35DE"/>
    <w:rsid w:val="006035AE"/>
    <w:rsid w:val="00607450"/>
    <w:rsid w:val="00614DCF"/>
    <w:rsid w:val="00616BBC"/>
    <w:rsid w:val="00622BA0"/>
    <w:rsid w:val="0063022D"/>
    <w:rsid w:val="00645C4B"/>
    <w:rsid w:val="0064611F"/>
    <w:rsid w:val="006462D9"/>
    <w:rsid w:val="00652C21"/>
    <w:rsid w:val="006553EE"/>
    <w:rsid w:val="0065746D"/>
    <w:rsid w:val="006604FA"/>
    <w:rsid w:val="00661330"/>
    <w:rsid w:val="00661AA2"/>
    <w:rsid w:val="006666EA"/>
    <w:rsid w:val="00670312"/>
    <w:rsid w:val="0068013A"/>
    <w:rsid w:val="0068350B"/>
    <w:rsid w:val="00685275"/>
    <w:rsid w:val="00691A43"/>
    <w:rsid w:val="00692CE2"/>
    <w:rsid w:val="00692F1F"/>
    <w:rsid w:val="006949CF"/>
    <w:rsid w:val="006A1C58"/>
    <w:rsid w:val="006A681F"/>
    <w:rsid w:val="006B05CE"/>
    <w:rsid w:val="006B1D1C"/>
    <w:rsid w:val="006B4D76"/>
    <w:rsid w:val="006B5A59"/>
    <w:rsid w:val="006C6921"/>
    <w:rsid w:val="006C7D18"/>
    <w:rsid w:val="006D1CC4"/>
    <w:rsid w:val="006D2D2E"/>
    <w:rsid w:val="006D348B"/>
    <w:rsid w:val="006D55FA"/>
    <w:rsid w:val="006D711C"/>
    <w:rsid w:val="006D72EB"/>
    <w:rsid w:val="006E0643"/>
    <w:rsid w:val="006E22FF"/>
    <w:rsid w:val="006E3314"/>
    <w:rsid w:val="006F145B"/>
    <w:rsid w:val="006F2AA1"/>
    <w:rsid w:val="006F651F"/>
    <w:rsid w:val="007004AC"/>
    <w:rsid w:val="00705824"/>
    <w:rsid w:val="0071103A"/>
    <w:rsid w:val="0071393D"/>
    <w:rsid w:val="0072149C"/>
    <w:rsid w:val="007219C9"/>
    <w:rsid w:val="00721DF1"/>
    <w:rsid w:val="007258E5"/>
    <w:rsid w:val="007263C7"/>
    <w:rsid w:val="00730EF2"/>
    <w:rsid w:val="00732442"/>
    <w:rsid w:val="007329B3"/>
    <w:rsid w:val="00733853"/>
    <w:rsid w:val="00735BCD"/>
    <w:rsid w:val="00740626"/>
    <w:rsid w:val="007443A5"/>
    <w:rsid w:val="00744705"/>
    <w:rsid w:val="0074505D"/>
    <w:rsid w:val="00750688"/>
    <w:rsid w:val="00750D09"/>
    <w:rsid w:val="00751434"/>
    <w:rsid w:val="00751DE2"/>
    <w:rsid w:val="0075473A"/>
    <w:rsid w:val="00755484"/>
    <w:rsid w:val="00760754"/>
    <w:rsid w:val="00761C67"/>
    <w:rsid w:val="007662F5"/>
    <w:rsid w:val="0077526C"/>
    <w:rsid w:val="00777954"/>
    <w:rsid w:val="00780708"/>
    <w:rsid w:val="00781216"/>
    <w:rsid w:val="00786113"/>
    <w:rsid w:val="00791D44"/>
    <w:rsid w:val="007921D3"/>
    <w:rsid w:val="007949DE"/>
    <w:rsid w:val="007960E0"/>
    <w:rsid w:val="007A679F"/>
    <w:rsid w:val="007B1F42"/>
    <w:rsid w:val="007B3999"/>
    <w:rsid w:val="007B5727"/>
    <w:rsid w:val="007B61B4"/>
    <w:rsid w:val="007B61EA"/>
    <w:rsid w:val="007C6622"/>
    <w:rsid w:val="007C7088"/>
    <w:rsid w:val="007D05DC"/>
    <w:rsid w:val="007D0E23"/>
    <w:rsid w:val="007D1017"/>
    <w:rsid w:val="007D5B95"/>
    <w:rsid w:val="007E2004"/>
    <w:rsid w:val="007E2BB7"/>
    <w:rsid w:val="007E7898"/>
    <w:rsid w:val="007F0618"/>
    <w:rsid w:val="007F1639"/>
    <w:rsid w:val="007F4134"/>
    <w:rsid w:val="007F6355"/>
    <w:rsid w:val="0080468E"/>
    <w:rsid w:val="00805FA1"/>
    <w:rsid w:val="008066A4"/>
    <w:rsid w:val="00806C12"/>
    <w:rsid w:val="00812CDF"/>
    <w:rsid w:val="008175A0"/>
    <w:rsid w:val="00823B32"/>
    <w:rsid w:val="00824DBA"/>
    <w:rsid w:val="00826F39"/>
    <w:rsid w:val="00827BEE"/>
    <w:rsid w:val="00833BEB"/>
    <w:rsid w:val="008377F5"/>
    <w:rsid w:val="00843BFE"/>
    <w:rsid w:val="00845BB3"/>
    <w:rsid w:val="00846080"/>
    <w:rsid w:val="00847322"/>
    <w:rsid w:val="0085021D"/>
    <w:rsid w:val="00851C38"/>
    <w:rsid w:val="00851D87"/>
    <w:rsid w:val="00851D96"/>
    <w:rsid w:val="00861788"/>
    <w:rsid w:val="00862584"/>
    <w:rsid w:val="008625A0"/>
    <w:rsid w:val="00862BBA"/>
    <w:rsid w:val="00865BEF"/>
    <w:rsid w:val="00865DF5"/>
    <w:rsid w:val="008712AE"/>
    <w:rsid w:val="00875190"/>
    <w:rsid w:val="00892542"/>
    <w:rsid w:val="00894500"/>
    <w:rsid w:val="008A3DBA"/>
    <w:rsid w:val="008A70D7"/>
    <w:rsid w:val="008B421E"/>
    <w:rsid w:val="008C59F1"/>
    <w:rsid w:val="008C712F"/>
    <w:rsid w:val="008C79C9"/>
    <w:rsid w:val="008D218A"/>
    <w:rsid w:val="008E0E10"/>
    <w:rsid w:val="008E20AB"/>
    <w:rsid w:val="008E55B9"/>
    <w:rsid w:val="008E7C1E"/>
    <w:rsid w:val="008F2FAE"/>
    <w:rsid w:val="008F3E29"/>
    <w:rsid w:val="008F6814"/>
    <w:rsid w:val="008F7963"/>
    <w:rsid w:val="00901536"/>
    <w:rsid w:val="009024FB"/>
    <w:rsid w:val="00904564"/>
    <w:rsid w:val="0090729E"/>
    <w:rsid w:val="009144DD"/>
    <w:rsid w:val="00914D76"/>
    <w:rsid w:val="009174EF"/>
    <w:rsid w:val="00922B4A"/>
    <w:rsid w:val="00925855"/>
    <w:rsid w:val="00926D20"/>
    <w:rsid w:val="009338E1"/>
    <w:rsid w:val="00933ED1"/>
    <w:rsid w:val="00933FDA"/>
    <w:rsid w:val="00941A30"/>
    <w:rsid w:val="009440C1"/>
    <w:rsid w:val="00946ADD"/>
    <w:rsid w:val="00951076"/>
    <w:rsid w:val="009525BA"/>
    <w:rsid w:val="00955F14"/>
    <w:rsid w:val="00957373"/>
    <w:rsid w:val="00957992"/>
    <w:rsid w:val="0096230A"/>
    <w:rsid w:val="00962A42"/>
    <w:rsid w:val="009630C3"/>
    <w:rsid w:val="00963607"/>
    <w:rsid w:val="00966CFE"/>
    <w:rsid w:val="00967187"/>
    <w:rsid w:val="009675FA"/>
    <w:rsid w:val="00971E3A"/>
    <w:rsid w:val="00974138"/>
    <w:rsid w:val="009767BF"/>
    <w:rsid w:val="0098098F"/>
    <w:rsid w:val="00982CB9"/>
    <w:rsid w:val="00984AF1"/>
    <w:rsid w:val="00986656"/>
    <w:rsid w:val="009876DC"/>
    <w:rsid w:val="0099107A"/>
    <w:rsid w:val="00991425"/>
    <w:rsid w:val="00991B4D"/>
    <w:rsid w:val="009922BA"/>
    <w:rsid w:val="009949CA"/>
    <w:rsid w:val="009959A9"/>
    <w:rsid w:val="009A1385"/>
    <w:rsid w:val="009A1F59"/>
    <w:rsid w:val="009A5949"/>
    <w:rsid w:val="009A6C6E"/>
    <w:rsid w:val="009B0BA3"/>
    <w:rsid w:val="009B10DE"/>
    <w:rsid w:val="009B16DA"/>
    <w:rsid w:val="009B1DD2"/>
    <w:rsid w:val="009B6F49"/>
    <w:rsid w:val="009B7260"/>
    <w:rsid w:val="009C17E4"/>
    <w:rsid w:val="009C6F63"/>
    <w:rsid w:val="009C76B6"/>
    <w:rsid w:val="009C7EFF"/>
    <w:rsid w:val="009D6991"/>
    <w:rsid w:val="009E05C6"/>
    <w:rsid w:val="009E1688"/>
    <w:rsid w:val="009E7F97"/>
    <w:rsid w:val="00A02F6F"/>
    <w:rsid w:val="00A0329D"/>
    <w:rsid w:val="00A07230"/>
    <w:rsid w:val="00A1099F"/>
    <w:rsid w:val="00A15972"/>
    <w:rsid w:val="00A305C2"/>
    <w:rsid w:val="00A311C8"/>
    <w:rsid w:val="00A361A5"/>
    <w:rsid w:val="00A421EF"/>
    <w:rsid w:val="00A449B4"/>
    <w:rsid w:val="00A4784C"/>
    <w:rsid w:val="00A51DFD"/>
    <w:rsid w:val="00A52C18"/>
    <w:rsid w:val="00A54C2C"/>
    <w:rsid w:val="00A5677F"/>
    <w:rsid w:val="00A56CB3"/>
    <w:rsid w:val="00A61CBB"/>
    <w:rsid w:val="00A64E27"/>
    <w:rsid w:val="00A67FA0"/>
    <w:rsid w:val="00A7127B"/>
    <w:rsid w:val="00A75B61"/>
    <w:rsid w:val="00A806A2"/>
    <w:rsid w:val="00A80E99"/>
    <w:rsid w:val="00A81049"/>
    <w:rsid w:val="00A84F8F"/>
    <w:rsid w:val="00A91C07"/>
    <w:rsid w:val="00A9273B"/>
    <w:rsid w:val="00A92B60"/>
    <w:rsid w:val="00A95727"/>
    <w:rsid w:val="00A96428"/>
    <w:rsid w:val="00A97C91"/>
    <w:rsid w:val="00AB2461"/>
    <w:rsid w:val="00AB47B9"/>
    <w:rsid w:val="00AB4DE8"/>
    <w:rsid w:val="00AB6E72"/>
    <w:rsid w:val="00AC4D64"/>
    <w:rsid w:val="00AC7A93"/>
    <w:rsid w:val="00AD1549"/>
    <w:rsid w:val="00AD226F"/>
    <w:rsid w:val="00AD3389"/>
    <w:rsid w:val="00AF5A23"/>
    <w:rsid w:val="00AF6DB4"/>
    <w:rsid w:val="00AF767A"/>
    <w:rsid w:val="00B019C4"/>
    <w:rsid w:val="00B103D6"/>
    <w:rsid w:val="00B11BAA"/>
    <w:rsid w:val="00B11CC9"/>
    <w:rsid w:val="00B13A6B"/>
    <w:rsid w:val="00B231C6"/>
    <w:rsid w:val="00B257FD"/>
    <w:rsid w:val="00B36B96"/>
    <w:rsid w:val="00B37284"/>
    <w:rsid w:val="00B37BE6"/>
    <w:rsid w:val="00B40297"/>
    <w:rsid w:val="00B41A5A"/>
    <w:rsid w:val="00B450D1"/>
    <w:rsid w:val="00B54ECA"/>
    <w:rsid w:val="00B55A71"/>
    <w:rsid w:val="00B55DF9"/>
    <w:rsid w:val="00B55F64"/>
    <w:rsid w:val="00B56773"/>
    <w:rsid w:val="00B60805"/>
    <w:rsid w:val="00B64839"/>
    <w:rsid w:val="00B744FF"/>
    <w:rsid w:val="00B8334E"/>
    <w:rsid w:val="00B85DE1"/>
    <w:rsid w:val="00B87986"/>
    <w:rsid w:val="00B87DD4"/>
    <w:rsid w:val="00B90C00"/>
    <w:rsid w:val="00B93B8D"/>
    <w:rsid w:val="00B93C41"/>
    <w:rsid w:val="00B93D47"/>
    <w:rsid w:val="00BA0476"/>
    <w:rsid w:val="00BA4FB4"/>
    <w:rsid w:val="00BA58A5"/>
    <w:rsid w:val="00BB228F"/>
    <w:rsid w:val="00BB33D3"/>
    <w:rsid w:val="00BB385A"/>
    <w:rsid w:val="00BC556D"/>
    <w:rsid w:val="00BD1F25"/>
    <w:rsid w:val="00BD2813"/>
    <w:rsid w:val="00BD6505"/>
    <w:rsid w:val="00BD75FE"/>
    <w:rsid w:val="00BE27C8"/>
    <w:rsid w:val="00BE334D"/>
    <w:rsid w:val="00BE3491"/>
    <w:rsid w:val="00BE3AFD"/>
    <w:rsid w:val="00BE45E1"/>
    <w:rsid w:val="00BE517C"/>
    <w:rsid w:val="00BE583A"/>
    <w:rsid w:val="00BF00B5"/>
    <w:rsid w:val="00BF1BBF"/>
    <w:rsid w:val="00BF49D9"/>
    <w:rsid w:val="00C011F5"/>
    <w:rsid w:val="00C12FFA"/>
    <w:rsid w:val="00C1683B"/>
    <w:rsid w:val="00C202B6"/>
    <w:rsid w:val="00C25C1D"/>
    <w:rsid w:val="00C270F3"/>
    <w:rsid w:val="00C34C8A"/>
    <w:rsid w:val="00C35224"/>
    <w:rsid w:val="00C43139"/>
    <w:rsid w:val="00C46D9C"/>
    <w:rsid w:val="00C51664"/>
    <w:rsid w:val="00C52432"/>
    <w:rsid w:val="00C60695"/>
    <w:rsid w:val="00C633D2"/>
    <w:rsid w:val="00C6454C"/>
    <w:rsid w:val="00C72273"/>
    <w:rsid w:val="00C74FBA"/>
    <w:rsid w:val="00C80B3B"/>
    <w:rsid w:val="00C818B8"/>
    <w:rsid w:val="00C833DD"/>
    <w:rsid w:val="00C840DB"/>
    <w:rsid w:val="00C9254C"/>
    <w:rsid w:val="00C938CC"/>
    <w:rsid w:val="00C956B3"/>
    <w:rsid w:val="00C9672D"/>
    <w:rsid w:val="00CA2849"/>
    <w:rsid w:val="00CA351D"/>
    <w:rsid w:val="00CA558F"/>
    <w:rsid w:val="00CA6295"/>
    <w:rsid w:val="00CA6810"/>
    <w:rsid w:val="00CB01DA"/>
    <w:rsid w:val="00CB1F22"/>
    <w:rsid w:val="00CB3822"/>
    <w:rsid w:val="00CB77BE"/>
    <w:rsid w:val="00CC6020"/>
    <w:rsid w:val="00CD0630"/>
    <w:rsid w:val="00CD2F53"/>
    <w:rsid w:val="00CD3058"/>
    <w:rsid w:val="00CD3AAE"/>
    <w:rsid w:val="00CD4C62"/>
    <w:rsid w:val="00CE01F2"/>
    <w:rsid w:val="00CE06D5"/>
    <w:rsid w:val="00CE0D1B"/>
    <w:rsid w:val="00CE213B"/>
    <w:rsid w:val="00CE2A22"/>
    <w:rsid w:val="00CE4870"/>
    <w:rsid w:val="00D007F0"/>
    <w:rsid w:val="00D0204B"/>
    <w:rsid w:val="00D06F7F"/>
    <w:rsid w:val="00D10BF1"/>
    <w:rsid w:val="00D11513"/>
    <w:rsid w:val="00D12BED"/>
    <w:rsid w:val="00D144AD"/>
    <w:rsid w:val="00D148AF"/>
    <w:rsid w:val="00D14D6D"/>
    <w:rsid w:val="00D17526"/>
    <w:rsid w:val="00D20FA1"/>
    <w:rsid w:val="00D22C5F"/>
    <w:rsid w:val="00D26BFE"/>
    <w:rsid w:val="00D2713A"/>
    <w:rsid w:val="00D27535"/>
    <w:rsid w:val="00D344D5"/>
    <w:rsid w:val="00D3683B"/>
    <w:rsid w:val="00D42CA0"/>
    <w:rsid w:val="00D50AC8"/>
    <w:rsid w:val="00D5506A"/>
    <w:rsid w:val="00D5538E"/>
    <w:rsid w:val="00D5611C"/>
    <w:rsid w:val="00D650C8"/>
    <w:rsid w:val="00D7113B"/>
    <w:rsid w:val="00D769CB"/>
    <w:rsid w:val="00D76E03"/>
    <w:rsid w:val="00D82DAF"/>
    <w:rsid w:val="00D9018E"/>
    <w:rsid w:val="00D9729C"/>
    <w:rsid w:val="00DA4A91"/>
    <w:rsid w:val="00DA57FE"/>
    <w:rsid w:val="00DB2A0A"/>
    <w:rsid w:val="00DB47EC"/>
    <w:rsid w:val="00DB4A56"/>
    <w:rsid w:val="00DB680A"/>
    <w:rsid w:val="00DB7348"/>
    <w:rsid w:val="00DC6043"/>
    <w:rsid w:val="00DC67A4"/>
    <w:rsid w:val="00DC72E4"/>
    <w:rsid w:val="00DD1BA2"/>
    <w:rsid w:val="00DD1BF7"/>
    <w:rsid w:val="00DE469C"/>
    <w:rsid w:val="00DE70C6"/>
    <w:rsid w:val="00DF169F"/>
    <w:rsid w:val="00DF4453"/>
    <w:rsid w:val="00DF4BB2"/>
    <w:rsid w:val="00DF501D"/>
    <w:rsid w:val="00E06F48"/>
    <w:rsid w:val="00E145B4"/>
    <w:rsid w:val="00E210AE"/>
    <w:rsid w:val="00E21AC2"/>
    <w:rsid w:val="00E33D99"/>
    <w:rsid w:val="00E50895"/>
    <w:rsid w:val="00E56014"/>
    <w:rsid w:val="00E601F0"/>
    <w:rsid w:val="00E61FED"/>
    <w:rsid w:val="00E63853"/>
    <w:rsid w:val="00E64FDA"/>
    <w:rsid w:val="00E67115"/>
    <w:rsid w:val="00E737F2"/>
    <w:rsid w:val="00E80BC4"/>
    <w:rsid w:val="00E9265C"/>
    <w:rsid w:val="00E92FB9"/>
    <w:rsid w:val="00E95458"/>
    <w:rsid w:val="00EA0A95"/>
    <w:rsid w:val="00EA12A3"/>
    <w:rsid w:val="00EA145D"/>
    <w:rsid w:val="00EA19C6"/>
    <w:rsid w:val="00EA37C3"/>
    <w:rsid w:val="00EA39A4"/>
    <w:rsid w:val="00EA5CCF"/>
    <w:rsid w:val="00EA6530"/>
    <w:rsid w:val="00EB1882"/>
    <w:rsid w:val="00EB19EA"/>
    <w:rsid w:val="00EB2871"/>
    <w:rsid w:val="00EC02F3"/>
    <w:rsid w:val="00EC7543"/>
    <w:rsid w:val="00ED7487"/>
    <w:rsid w:val="00EE1D55"/>
    <w:rsid w:val="00EE326D"/>
    <w:rsid w:val="00EE3643"/>
    <w:rsid w:val="00EE43A5"/>
    <w:rsid w:val="00EF03A8"/>
    <w:rsid w:val="00EF31E4"/>
    <w:rsid w:val="00EF4749"/>
    <w:rsid w:val="00EF55F4"/>
    <w:rsid w:val="00EF60DD"/>
    <w:rsid w:val="00EF62A1"/>
    <w:rsid w:val="00EF7431"/>
    <w:rsid w:val="00F0073E"/>
    <w:rsid w:val="00F03978"/>
    <w:rsid w:val="00F115EB"/>
    <w:rsid w:val="00F13474"/>
    <w:rsid w:val="00F13960"/>
    <w:rsid w:val="00F14861"/>
    <w:rsid w:val="00F15223"/>
    <w:rsid w:val="00F223E9"/>
    <w:rsid w:val="00F2733C"/>
    <w:rsid w:val="00F336E2"/>
    <w:rsid w:val="00F33770"/>
    <w:rsid w:val="00F3395F"/>
    <w:rsid w:val="00F33E5F"/>
    <w:rsid w:val="00F35937"/>
    <w:rsid w:val="00F35A0E"/>
    <w:rsid w:val="00F416A7"/>
    <w:rsid w:val="00F45650"/>
    <w:rsid w:val="00F45B68"/>
    <w:rsid w:val="00F47F02"/>
    <w:rsid w:val="00F529EC"/>
    <w:rsid w:val="00F54373"/>
    <w:rsid w:val="00F548B1"/>
    <w:rsid w:val="00F72418"/>
    <w:rsid w:val="00F767DD"/>
    <w:rsid w:val="00F7763A"/>
    <w:rsid w:val="00F86143"/>
    <w:rsid w:val="00F92257"/>
    <w:rsid w:val="00F92D55"/>
    <w:rsid w:val="00F95085"/>
    <w:rsid w:val="00F950BD"/>
    <w:rsid w:val="00F97054"/>
    <w:rsid w:val="00FA04E4"/>
    <w:rsid w:val="00FA15D8"/>
    <w:rsid w:val="00FA727A"/>
    <w:rsid w:val="00FB0343"/>
    <w:rsid w:val="00FB09DA"/>
    <w:rsid w:val="00FB425F"/>
    <w:rsid w:val="00FB5C55"/>
    <w:rsid w:val="00FB7974"/>
    <w:rsid w:val="00FC71B1"/>
    <w:rsid w:val="00FD076D"/>
    <w:rsid w:val="00FD3BA1"/>
    <w:rsid w:val="00FD5A0E"/>
    <w:rsid w:val="00FE49A7"/>
    <w:rsid w:val="00FF32AE"/>
    <w:rsid w:val="00FF40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23F75"/>
  <w15:chartTrackingRefBased/>
  <w15:docId w15:val="{9F048811-9752-45EF-B448-BCE887780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5F22A8"/>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175C3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11BA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11BAA"/>
    <w:rPr>
      <w:rFonts w:ascii="Calibri" w:hAnsi="Calibri" w:cs="Calibri"/>
      <w:noProof/>
      <w:lang w:val="en-US"/>
    </w:rPr>
  </w:style>
  <w:style w:type="paragraph" w:customStyle="1" w:styleId="EndNoteBibliography">
    <w:name w:val="EndNote Bibliography"/>
    <w:basedOn w:val="Normal"/>
    <w:link w:val="EndNoteBibliographyChar"/>
    <w:rsid w:val="00B11BA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11BAA"/>
    <w:rPr>
      <w:rFonts w:ascii="Calibri" w:hAnsi="Calibri" w:cs="Calibri"/>
      <w:noProof/>
      <w:lang w:val="en-US"/>
    </w:rPr>
  </w:style>
  <w:style w:type="paragraph" w:styleId="ListParagraph">
    <w:name w:val="List Paragraph"/>
    <w:basedOn w:val="Normal"/>
    <w:uiPriority w:val="34"/>
    <w:qFormat/>
    <w:rsid w:val="003F049D"/>
    <w:pPr>
      <w:ind w:left="720"/>
      <w:contextualSpacing/>
    </w:pPr>
  </w:style>
  <w:style w:type="paragraph" w:styleId="BalloonText">
    <w:name w:val="Balloon Text"/>
    <w:basedOn w:val="Normal"/>
    <w:link w:val="BalloonTextChar"/>
    <w:uiPriority w:val="99"/>
    <w:semiHidden/>
    <w:unhideWhenUsed/>
    <w:rsid w:val="005E7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7BBE"/>
    <w:rPr>
      <w:rFonts w:ascii="Segoe UI" w:hAnsi="Segoe UI" w:cs="Segoe UI"/>
      <w:sz w:val="18"/>
      <w:szCs w:val="18"/>
    </w:rPr>
  </w:style>
  <w:style w:type="paragraph" w:styleId="NormalWeb">
    <w:name w:val="Normal (Web)"/>
    <w:basedOn w:val="Normal"/>
    <w:uiPriority w:val="99"/>
    <w:unhideWhenUsed/>
    <w:rsid w:val="009B6F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0C4F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4FA3"/>
  </w:style>
  <w:style w:type="paragraph" w:styleId="Footer">
    <w:name w:val="footer"/>
    <w:basedOn w:val="Normal"/>
    <w:link w:val="FooterChar"/>
    <w:uiPriority w:val="99"/>
    <w:unhideWhenUsed/>
    <w:rsid w:val="000C4F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4FA3"/>
  </w:style>
  <w:style w:type="character" w:customStyle="1" w:styleId="Heading2Char">
    <w:name w:val="Heading 2 Char"/>
    <w:basedOn w:val="DefaultParagraphFont"/>
    <w:link w:val="Heading2"/>
    <w:uiPriority w:val="9"/>
    <w:rsid w:val="005F22A8"/>
    <w:rPr>
      <w:rFonts w:ascii="Times New Roman" w:eastAsia="Times New Roman" w:hAnsi="Times New Roman" w:cs="Times New Roman"/>
      <w:b/>
      <w:bCs/>
      <w:sz w:val="36"/>
      <w:szCs w:val="36"/>
      <w:lang w:eastAsia="en-GB"/>
    </w:rPr>
  </w:style>
  <w:style w:type="character" w:customStyle="1" w:styleId="st1">
    <w:name w:val="st1"/>
    <w:basedOn w:val="DefaultParagraphFont"/>
    <w:rsid w:val="0064611F"/>
  </w:style>
  <w:style w:type="character" w:customStyle="1" w:styleId="Heading3Char">
    <w:name w:val="Heading 3 Char"/>
    <w:basedOn w:val="DefaultParagraphFont"/>
    <w:link w:val="Heading3"/>
    <w:uiPriority w:val="9"/>
    <w:semiHidden/>
    <w:rsid w:val="00175C3F"/>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175C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mallcaps">
    <w:name w:val="smallcaps"/>
    <w:basedOn w:val="DefaultParagraphFont"/>
    <w:rsid w:val="00F2733C"/>
  </w:style>
  <w:style w:type="character" w:styleId="Hyperlink">
    <w:name w:val="Hyperlink"/>
    <w:basedOn w:val="DefaultParagraphFont"/>
    <w:uiPriority w:val="99"/>
    <w:semiHidden/>
    <w:unhideWhenUsed/>
    <w:rsid w:val="00F2733C"/>
    <w:rPr>
      <w:color w:val="0000FF"/>
      <w:u w:val="single"/>
    </w:rPr>
  </w:style>
  <w:style w:type="paragraph" w:customStyle="1" w:styleId="Body">
    <w:name w:val="Body"/>
    <w:rsid w:val="00580F32"/>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table" w:styleId="TableGrid">
    <w:name w:val="Table Grid"/>
    <w:basedOn w:val="TableNormal"/>
    <w:uiPriority w:val="39"/>
    <w:rsid w:val="00144C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BF49D9"/>
    <w:pPr>
      <w:spacing w:line="240" w:lineRule="auto"/>
    </w:pPr>
    <w:rPr>
      <w:sz w:val="20"/>
      <w:szCs w:val="20"/>
    </w:rPr>
  </w:style>
  <w:style w:type="character" w:customStyle="1" w:styleId="CommentTextChar">
    <w:name w:val="Comment Text Char"/>
    <w:basedOn w:val="DefaultParagraphFont"/>
    <w:link w:val="CommentText"/>
    <w:uiPriority w:val="99"/>
    <w:semiHidden/>
    <w:rsid w:val="00BF49D9"/>
    <w:rPr>
      <w:sz w:val="20"/>
      <w:szCs w:val="20"/>
    </w:rPr>
  </w:style>
  <w:style w:type="paragraph" w:styleId="CommentSubject">
    <w:name w:val="annotation subject"/>
    <w:basedOn w:val="CommentText"/>
    <w:next w:val="CommentText"/>
    <w:link w:val="CommentSubjectChar"/>
    <w:uiPriority w:val="99"/>
    <w:semiHidden/>
    <w:unhideWhenUsed/>
    <w:rsid w:val="00BF49D9"/>
    <w:rPr>
      <w:b/>
      <w:bCs/>
    </w:rPr>
  </w:style>
  <w:style w:type="character" w:customStyle="1" w:styleId="CommentSubjectChar">
    <w:name w:val="Comment Subject Char"/>
    <w:basedOn w:val="CommentTextChar"/>
    <w:link w:val="CommentSubject"/>
    <w:uiPriority w:val="99"/>
    <w:semiHidden/>
    <w:rsid w:val="00BF49D9"/>
    <w:rPr>
      <w:b/>
      <w:bCs/>
      <w:sz w:val="20"/>
      <w:szCs w:val="20"/>
    </w:rPr>
  </w:style>
  <w:style w:type="paragraph" w:customStyle="1" w:styleId="BodyText12">
    <w:name w:val="Body Text 12"/>
    <w:link w:val="BodyText12Char"/>
    <w:qFormat/>
    <w:rsid w:val="00BF49D9"/>
    <w:pPr>
      <w:spacing w:after="240" w:line="264" w:lineRule="auto"/>
      <w:jc w:val="both"/>
    </w:pPr>
    <w:rPr>
      <w:rFonts w:ascii="Times New Roman" w:eastAsia="Times New Roman" w:hAnsi="Times New Roman" w:cs="Times New Roman"/>
      <w:sz w:val="24"/>
      <w:szCs w:val="20"/>
      <w:lang w:val="en-US"/>
    </w:rPr>
  </w:style>
  <w:style w:type="character" w:customStyle="1" w:styleId="BodyText12Char">
    <w:name w:val="Body Text 12 Char"/>
    <w:basedOn w:val="DefaultParagraphFont"/>
    <w:link w:val="BodyText12"/>
    <w:rsid w:val="00BF49D9"/>
    <w:rPr>
      <w:rFonts w:ascii="Times New Roman" w:eastAsia="Times New Roman" w:hAnsi="Times New Roman" w:cs="Times New Roman"/>
      <w:sz w:val="24"/>
      <w:szCs w:val="20"/>
      <w:lang w:val="en-US"/>
    </w:rPr>
  </w:style>
  <w:style w:type="character" w:styleId="CommentReference">
    <w:name w:val="annotation reference"/>
    <w:basedOn w:val="DefaultParagraphFont"/>
    <w:uiPriority w:val="99"/>
    <w:semiHidden/>
    <w:unhideWhenUsed/>
    <w:rsid w:val="00EF62A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19715">
      <w:bodyDiv w:val="1"/>
      <w:marLeft w:val="0"/>
      <w:marRight w:val="0"/>
      <w:marTop w:val="0"/>
      <w:marBottom w:val="0"/>
      <w:divBdr>
        <w:top w:val="none" w:sz="0" w:space="0" w:color="auto"/>
        <w:left w:val="none" w:sz="0" w:space="0" w:color="auto"/>
        <w:bottom w:val="none" w:sz="0" w:space="0" w:color="auto"/>
        <w:right w:val="none" w:sz="0" w:space="0" w:color="auto"/>
      </w:divBdr>
    </w:div>
    <w:div w:id="78528503">
      <w:bodyDiv w:val="1"/>
      <w:marLeft w:val="0"/>
      <w:marRight w:val="0"/>
      <w:marTop w:val="0"/>
      <w:marBottom w:val="0"/>
      <w:divBdr>
        <w:top w:val="none" w:sz="0" w:space="0" w:color="auto"/>
        <w:left w:val="none" w:sz="0" w:space="0" w:color="auto"/>
        <w:bottom w:val="none" w:sz="0" w:space="0" w:color="auto"/>
        <w:right w:val="none" w:sz="0" w:space="0" w:color="auto"/>
      </w:divBdr>
    </w:div>
    <w:div w:id="147670744">
      <w:bodyDiv w:val="1"/>
      <w:marLeft w:val="0"/>
      <w:marRight w:val="0"/>
      <w:marTop w:val="0"/>
      <w:marBottom w:val="0"/>
      <w:divBdr>
        <w:top w:val="none" w:sz="0" w:space="0" w:color="auto"/>
        <w:left w:val="none" w:sz="0" w:space="0" w:color="auto"/>
        <w:bottom w:val="none" w:sz="0" w:space="0" w:color="auto"/>
        <w:right w:val="none" w:sz="0" w:space="0" w:color="auto"/>
      </w:divBdr>
    </w:div>
    <w:div w:id="155460830">
      <w:bodyDiv w:val="1"/>
      <w:marLeft w:val="0"/>
      <w:marRight w:val="0"/>
      <w:marTop w:val="0"/>
      <w:marBottom w:val="0"/>
      <w:divBdr>
        <w:top w:val="none" w:sz="0" w:space="0" w:color="auto"/>
        <w:left w:val="none" w:sz="0" w:space="0" w:color="auto"/>
        <w:bottom w:val="none" w:sz="0" w:space="0" w:color="auto"/>
        <w:right w:val="none" w:sz="0" w:space="0" w:color="auto"/>
      </w:divBdr>
    </w:div>
    <w:div w:id="163715990">
      <w:bodyDiv w:val="1"/>
      <w:marLeft w:val="0"/>
      <w:marRight w:val="0"/>
      <w:marTop w:val="0"/>
      <w:marBottom w:val="0"/>
      <w:divBdr>
        <w:top w:val="none" w:sz="0" w:space="0" w:color="auto"/>
        <w:left w:val="none" w:sz="0" w:space="0" w:color="auto"/>
        <w:bottom w:val="none" w:sz="0" w:space="0" w:color="auto"/>
        <w:right w:val="none" w:sz="0" w:space="0" w:color="auto"/>
      </w:divBdr>
    </w:div>
    <w:div w:id="238249768">
      <w:bodyDiv w:val="1"/>
      <w:marLeft w:val="0"/>
      <w:marRight w:val="0"/>
      <w:marTop w:val="0"/>
      <w:marBottom w:val="0"/>
      <w:divBdr>
        <w:top w:val="none" w:sz="0" w:space="0" w:color="auto"/>
        <w:left w:val="none" w:sz="0" w:space="0" w:color="auto"/>
        <w:bottom w:val="none" w:sz="0" w:space="0" w:color="auto"/>
        <w:right w:val="none" w:sz="0" w:space="0" w:color="auto"/>
      </w:divBdr>
    </w:div>
    <w:div w:id="337851968">
      <w:bodyDiv w:val="1"/>
      <w:marLeft w:val="0"/>
      <w:marRight w:val="0"/>
      <w:marTop w:val="0"/>
      <w:marBottom w:val="0"/>
      <w:divBdr>
        <w:top w:val="none" w:sz="0" w:space="0" w:color="auto"/>
        <w:left w:val="none" w:sz="0" w:space="0" w:color="auto"/>
        <w:bottom w:val="none" w:sz="0" w:space="0" w:color="auto"/>
        <w:right w:val="none" w:sz="0" w:space="0" w:color="auto"/>
      </w:divBdr>
    </w:div>
    <w:div w:id="435715892">
      <w:bodyDiv w:val="1"/>
      <w:marLeft w:val="0"/>
      <w:marRight w:val="0"/>
      <w:marTop w:val="0"/>
      <w:marBottom w:val="0"/>
      <w:divBdr>
        <w:top w:val="none" w:sz="0" w:space="0" w:color="auto"/>
        <w:left w:val="none" w:sz="0" w:space="0" w:color="auto"/>
        <w:bottom w:val="none" w:sz="0" w:space="0" w:color="auto"/>
        <w:right w:val="none" w:sz="0" w:space="0" w:color="auto"/>
      </w:divBdr>
    </w:div>
    <w:div w:id="462043743">
      <w:bodyDiv w:val="1"/>
      <w:marLeft w:val="0"/>
      <w:marRight w:val="0"/>
      <w:marTop w:val="0"/>
      <w:marBottom w:val="0"/>
      <w:divBdr>
        <w:top w:val="none" w:sz="0" w:space="0" w:color="auto"/>
        <w:left w:val="none" w:sz="0" w:space="0" w:color="auto"/>
        <w:bottom w:val="none" w:sz="0" w:space="0" w:color="auto"/>
        <w:right w:val="none" w:sz="0" w:space="0" w:color="auto"/>
      </w:divBdr>
    </w:div>
    <w:div w:id="467237901">
      <w:bodyDiv w:val="1"/>
      <w:marLeft w:val="0"/>
      <w:marRight w:val="0"/>
      <w:marTop w:val="0"/>
      <w:marBottom w:val="0"/>
      <w:divBdr>
        <w:top w:val="none" w:sz="0" w:space="0" w:color="auto"/>
        <w:left w:val="none" w:sz="0" w:space="0" w:color="auto"/>
        <w:bottom w:val="none" w:sz="0" w:space="0" w:color="auto"/>
        <w:right w:val="none" w:sz="0" w:space="0" w:color="auto"/>
      </w:divBdr>
    </w:div>
    <w:div w:id="473566005">
      <w:bodyDiv w:val="1"/>
      <w:marLeft w:val="0"/>
      <w:marRight w:val="0"/>
      <w:marTop w:val="0"/>
      <w:marBottom w:val="0"/>
      <w:divBdr>
        <w:top w:val="none" w:sz="0" w:space="0" w:color="auto"/>
        <w:left w:val="none" w:sz="0" w:space="0" w:color="auto"/>
        <w:bottom w:val="none" w:sz="0" w:space="0" w:color="auto"/>
        <w:right w:val="none" w:sz="0" w:space="0" w:color="auto"/>
      </w:divBdr>
    </w:div>
    <w:div w:id="478425302">
      <w:bodyDiv w:val="1"/>
      <w:marLeft w:val="0"/>
      <w:marRight w:val="0"/>
      <w:marTop w:val="0"/>
      <w:marBottom w:val="0"/>
      <w:divBdr>
        <w:top w:val="none" w:sz="0" w:space="0" w:color="auto"/>
        <w:left w:val="none" w:sz="0" w:space="0" w:color="auto"/>
        <w:bottom w:val="none" w:sz="0" w:space="0" w:color="auto"/>
        <w:right w:val="none" w:sz="0" w:space="0" w:color="auto"/>
      </w:divBdr>
    </w:div>
    <w:div w:id="520121492">
      <w:bodyDiv w:val="1"/>
      <w:marLeft w:val="0"/>
      <w:marRight w:val="0"/>
      <w:marTop w:val="0"/>
      <w:marBottom w:val="0"/>
      <w:divBdr>
        <w:top w:val="none" w:sz="0" w:space="0" w:color="auto"/>
        <w:left w:val="none" w:sz="0" w:space="0" w:color="auto"/>
        <w:bottom w:val="none" w:sz="0" w:space="0" w:color="auto"/>
        <w:right w:val="none" w:sz="0" w:space="0" w:color="auto"/>
      </w:divBdr>
    </w:div>
    <w:div w:id="537400468">
      <w:bodyDiv w:val="1"/>
      <w:marLeft w:val="0"/>
      <w:marRight w:val="0"/>
      <w:marTop w:val="0"/>
      <w:marBottom w:val="0"/>
      <w:divBdr>
        <w:top w:val="none" w:sz="0" w:space="0" w:color="auto"/>
        <w:left w:val="none" w:sz="0" w:space="0" w:color="auto"/>
        <w:bottom w:val="none" w:sz="0" w:space="0" w:color="auto"/>
        <w:right w:val="none" w:sz="0" w:space="0" w:color="auto"/>
      </w:divBdr>
    </w:div>
    <w:div w:id="551424880">
      <w:bodyDiv w:val="1"/>
      <w:marLeft w:val="0"/>
      <w:marRight w:val="0"/>
      <w:marTop w:val="0"/>
      <w:marBottom w:val="0"/>
      <w:divBdr>
        <w:top w:val="none" w:sz="0" w:space="0" w:color="auto"/>
        <w:left w:val="none" w:sz="0" w:space="0" w:color="auto"/>
        <w:bottom w:val="none" w:sz="0" w:space="0" w:color="auto"/>
        <w:right w:val="none" w:sz="0" w:space="0" w:color="auto"/>
      </w:divBdr>
    </w:div>
    <w:div w:id="591355881">
      <w:bodyDiv w:val="1"/>
      <w:marLeft w:val="0"/>
      <w:marRight w:val="0"/>
      <w:marTop w:val="0"/>
      <w:marBottom w:val="0"/>
      <w:divBdr>
        <w:top w:val="none" w:sz="0" w:space="0" w:color="auto"/>
        <w:left w:val="none" w:sz="0" w:space="0" w:color="auto"/>
        <w:bottom w:val="none" w:sz="0" w:space="0" w:color="auto"/>
        <w:right w:val="none" w:sz="0" w:space="0" w:color="auto"/>
      </w:divBdr>
    </w:div>
    <w:div w:id="637103434">
      <w:bodyDiv w:val="1"/>
      <w:marLeft w:val="0"/>
      <w:marRight w:val="0"/>
      <w:marTop w:val="0"/>
      <w:marBottom w:val="0"/>
      <w:divBdr>
        <w:top w:val="none" w:sz="0" w:space="0" w:color="auto"/>
        <w:left w:val="none" w:sz="0" w:space="0" w:color="auto"/>
        <w:bottom w:val="none" w:sz="0" w:space="0" w:color="auto"/>
        <w:right w:val="none" w:sz="0" w:space="0" w:color="auto"/>
      </w:divBdr>
    </w:div>
    <w:div w:id="652173866">
      <w:bodyDiv w:val="1"/>
      <w:marLeft w:val="0"/>
      <w:marRight w:val="0"/>
      <w:marTop w:val="0"/>
      <w:marBottom w:val="0"/>
      <w:divBdr>
        <w:top w:val="none" w:sz="0" w:space="0" w:color="auto"/>
        <w:left w:val="none" w:sz="0" w:space="0" w:color="auto"/>
        <w:bottom w:val="none" w:sz="0" w:space="0" w:color="auto"/>
        <w:right w:val="none" w:sz="0" w:space="0" w:color="auto"/>
      </w:divBdr>
    </w:div>
    <w:div w:id="800266838">
      <w:bodyDiv w:val="1"/>
      <w:marLeft w:val="0"/>
      <w:marRight w:val="0"/>
      <w:marTop w:val="0"/>
      <w:marBottom w:val="0"/>
      <w:divBdr>
        <w:top w:val="none" w:sz="0" w:space="0" w:color="auto"/>
        <w:left w:val="none" w:sz="0" w:space="0" w:color="auto"/>
        <w:bottom w:val="none" w:sz="0" w:space="0" w:color="auto"/>
        <w:right w:val="none" w:sz="0" w:space="0" w:color="auto"/>
      </w:divBdr>
    </w:div>
    <w:div w:id="900553297">
      <w:bodyDiv w:val="1"/>
      <w:marLeft w:val="0"/>
      <w:marRight w:val="0"/>
      <w:marTop w:val="0"/>
      <w:marBottom w:val="0"/>
      <w:divBdr>
        <w:top w:val="none" w:sz="0" w:space="0" w:color="auto"/>
        <w:left w:val="none" w:sz="0" w:space="0" w:color="auto"/>
        <w:bottom w:val="none" w:sz="0" w:space="0" w:color="auto"/>
        <w:right w:val="none" w:sz="0" w:space="0" w:color="auto"/>
      </w:divBdr>
    </w:div>
    <w:div w:id="923420994">
      <w:bodyDiv w:val="1"/>
      <w:marLeft w:val="0"/>
      <w:marRight w:val="0"/>
      <w:marTop w:val="0"/>
      <w:marBottom w:val="0"/>
      <w:divBdr>
        <w:top w:val="none" w:sz="0" w:space="0" w:color="auto"/>
        <w:left w:val="none" w:sz="0" w:space="0" w:color="auto"/>
        <w:bottom w:val="none" w:sz="0" w:space="0" w:color="auto"/>
        <w:right w:val="none" w:sz="0" w:space="0" w:color="auto"/>
      </w:divBdr>
    </w:div>
    <w:div w:id="945381490">
      <w:bodyDiv w:val="1"/>
      <w:marLeft w:val="0"/>
      <w:marRight w:val="0"/>
      <w:marTop w:val="0"/>
      <w:marBottom w:val="0"/>
      <w:divBdr>
        <w:top w:val="none" w:sz="0" w:space="0" w:color="auto"/>
        <w:left w:val="none" w:sz="0" w:space="0" w:color="auto"/>
        <w:bottom w:val="none" w:sz="0" w:space="0" w:color="auto"/>
        <w:right w:val="none" w:sz="0" w:space="0" w:color="auto"/>
      </w:divBdr>
    </w:div>
    <w:div w:id="1018968922">
      <w:bodyDiv w:val="1"/>
      <w:marLeft w:val="0"/>
      <w:marRight w:val="0"/>
      <w:marTop w:val="0"/>
      <w:marBottom w:val="0"/>
      <w:divBdr>
        <w:top w:val="none" w:sz="0" w:space="0" w:color="auto"/>
        <w:left w:val="none" w:sz="0" w:space="0" w:color="auto"/>
        <w:bottom w:val="none" w:sz="0" w:space="0" w:color="auto"/>
        <w:right w:val="none" w:sz="0" w:space="0" w:color="auto"/>
      </w:divBdr>
    </w:div>
    <w:div w:id="1084031410">
      <w:bodyDiv w:val="1"/>
      <w:marLeft w:val="0"/>
      <w:marRight w:val="0"/>
      <w:marTop w:val="0"/>
      <w:marBottom w:val="0"/>
      <w:divBdr>
        <w:top w:val="none" w:sz="0" w:space="0" w:color="auto"/>
        <w:left w:val="none" w:sz="0" w:space="0" w:color="auto"/>
        <w:bottom w:val="none" w:sz="0" w:space="0" w:color="auto"/>
        <w:right w:val="none" w:sz="0" w:space="0" w:color="auto"/>
      </w:divBdr>
    </w:div>
    <w:div w:id="1092625482">
      <w:bodyDiv w:val="1"/>
      <w:marLeft w:val="0"/>
      <w:marRight w:val="0"/>
      <w:marTop w:val="0"/>
      <w:marBottom w:val="0"/>
      <w:divBdr>
        <w:top w:val="none" w:sz="0" w:space="0" w:color="auto"/>
        <w:left w:val="none" w:sz="0" w:space="0" w:color="auto"/>
        <w:bottom w:val="none" w:sz="0" w:space="0" w:color="auto"/>
        <w:right w:val="none" w:sz="0" w:space="0" w:color="auto"/>
      </w:divBdr>
    </w:div>
    <w:div w:id="1104499289">
      <w:bodyDiv w:val="1"/>
      <w:marLeft w:val="0"/>
      <w:marRight w:val="0"/>
      <w:marTop w:val="0"/>
      <w:marBottom w:val="0"/>
      <w:divBdr>
        <w:top w:val="none" w:sz="0" w:space="0" w:color="auto"/>
        <w:left w:val="none" w:sz="0" w:space="0" w:color="auto"/>
        <w:bottom w:val="none" w:sz="0" w:space="0" w:color="auto"/>
        <w:right w:val="none" w:sz="0" w:space="0" w:color="auto"/>
      </w:divBdr>
    </w:div>
    <w:div w:id="1171601184">
      <w:bodyDiv w:val="1"/>
      <w:marLeft w:val="0"/>
      <w:marRight w:val="0"/>
      <w:marTop w:val="0"/>
      <w:marBottom w:val="0"/>
      <w:divBdr>
        <w:top w:val="none" w:sz="0" w:space="0" w:color="auto"/>
        <w:left w:val="none" w:sz="0" w:space="0" w:color="auto"/>
        <w:bottom w:val="none" w:sz="0" w:space="0" w:color="auto"/>
        <w:right w:val="none" w:sz="0" w:space="0" w:color="auto"/>
      </w:divBdr>
      <w:divsChild>
        <w:div w:id="1459301030">
          <w:marLeft w:val="0"/>
          <w:marRight w:val="0"/>
          <w:marTop w:val="0"/>
          <w:marBottom w:val="0"/>
          <w:divBdr>
            <w:top w:val="none" w:sz="0" w:space="0" w:color="auto"/>
            <w:left w:val="none" w:sz="0" w:space="0" w:color="auto"/>
            <w:bottom w:val="none" w:sz="0" w:space="0" w:color="auto"/>
            <w:right w:val="none" w:sz="0" w:space="0" w:color="auto"/>
          </w:divBdr>
          <w:divsChild>
            <w:div w:id="1391223690">
              <w:marLeft w:val="0"/>
              <w:marRight w:val="0"/>
              <w:marTop w:val="0"/>
              <w:marBottom w:val="0"/>
              <w:divBdr>
                <w:top w:val="none" w:sz="0" w:space="0" w:color="auto"/>
                <w:left w:val="none" w:sz="0" w:space="0" w:color="auto"/>
                <w:bottom w:val="none" w:sz="0" w:space="0" w:color="auto"/>
                <w:right w:val="none" w:sz="0" w:space="0" w:color="auto"/>
              </w:divBdr>
              <w:divsChild>
                <w:div w:id="1466898622">
                  <w:marLeft w:val="0"/>
                  <w:marRight w:val="0"/>
                  <w:marTop w:val="0"/>
                  <w:marBottom w:val="0"/>
                  <w:divBdr>
                    <w:top w:val="none" w:sz="0" w:space="0" w:color="auto"/>
                    <w:left w:val="none" w:sz="0" w:space="0" w:color="auto"/>
                    <w:bottom w:val="none" w:sz="0" w:space="0" w:color="auto"/>
                    <w:right w:val="none" w:sz="0" w:space="0" w:color="auto"/>
                  </w:divBdr>
                  <w:divsChild>
                    <w:div w:id="705721408">
                      <w:marLeft w:val="0"/>
                      <w:marRight w:val="0"/>
                      <w:marTop w:val="0"/>
                      <w:marBottom w:val="0"/>
                      <w:divBdr>
                        <w:top w:val="none" w:sz="0" w:space="0" w:color="auto"/>
                        <w:left w:val="none" w:sz="0" w:space="0" w:color="auto"/>
                        <w:bottom w:val="none" w:sz="0" w:space="0" w:color="auto"/>
                        <w:right w:val="none" w:sz="0" w:space="0" w:color="auto"/>
                      </w:divBdr>
                      <w:divsChild>
                        <w:div w:id="456148622">
                          <w:marLeft w:val="0"/>
                          <w:marRight w:val="0"/>
                          <w:marTop w:val="0"/>
                          <w:marBottom w:val="0"/>
                          <w:divBdr>
                            <w:top w:val="none" w:sz="0" w:space="0" w:color="auto"/>
                            <w:left w:val="none" w:sz="0" w:space="0" w:color="auto"/>
                            <w:bottom w:val="none" w:sz="0" w:space="0" w:color="auto"/>
                            <w:right w:val="none" w:sz="0" w:space="0" w:color="auto"/>
                          </w:divBdr>
                          <w:divsChild>
                            <w:div w:id="283344388">
                              <w:marLeft w:val="0"/>
                              <w:marRight w:val="0"/>
                              <w:marTop w:val="0"/>
                              <w:marBottom w:val="0"/>
                              <w:divBdr>
                                <w:top w:val="none" w:sz="0" w:space="0" w:color="auto"/>
                                <w:left w:val="none" w:sz="0" w:space="0" w:color="auto"/>
                                <w:bottom w:val="none" w:sz="0" w:space="0" w:color="auto"/>
                                <w:right w:val="none" w:sz="0" w:space="0" w:color="auto"/>
                              </w:divBdr>
                            </w:div>
                          </w:divsChild>
                        </w:div>
                        <w:div w:id="716707789">
                          <w:marLeft w:val="0"/>
                          <w:marRight w:val="0"/>
                          <w:marTop w:val="0"/>
                          <w:marBottom w:val="0"/>
                          <w:divBdr>
                            <w:top w:val="none" w:sz="0" w:space="0" w:color="auto"/>
                            <w:left w:val="none" w:sz="0" w:space="0" w:color="auto"/>
                            <w:bottom w:val="none" w:sz="0" w:space="0" w:color="auto"/>
                            <w:right w:val="none" w:sz="0" w:space="0" w:color="auto"/>
                          </w:divBdr>
                          <w:divsChild>
                            <w:div w:id="1528331774">
                              <w:marLeft w:val="0"/>
                              <w:marRight w:val="0"/>
                              <w:marTop w:val="0"/>
                              <w:marBottom w:val="0"/>
                              <w:divBdr>
                                <w:top w:val="none" w:sz="0" w:space="0" w:color="auto"/>
                                <w:left w:val="none" w:sz="0" w:space="0" w:color="auto"/>
                                <w:bottom w:val="none" w:sz="0" w:space="0" w:color="auto"/>
                                <w:right w:val="none" w:sz="0" w:space="0" w:color="auto"/>
                              </w:divBdr>
                            </w:div>
                          </w:divsChild>
                        </w:div>
                        <w:div w:id="1345011443">
                          <w:marLeft w:val="0"/>
                          <w:marRight w:val="0"/>
                          <w:marTop w:val="0"/>
                          <w:marBottom w:val="0"/>
                          <w:divBdr>
                            <w:top w:val="none" w:sz="0" w:space="0" w:color="auto"/>
                            <w:left w:val="none" w:sz="0" w:space="0" w:color="auto"/>
                            <w:bottom w:val="none" w:sz="0" w:space="0" w:color="auto"/>
                            <w:right w:val="none" w:sz="0" w:space="0" w:color="auto"/>
                          </w:divBdr>
                          <w:divsChild>
                            <w:div w:id="551694860">
                              <w:marLeft w:val="0"/>
                              <w:marRight w:val="0"/>
                              <w:marTop w:val="0"/>
                              <w:marBottom w:val="0"/>
                              <w:divBdr>
                                <w:top w:val="none" w:sz="0" w:space="0" w:color="auto"/>
                                <w:left w:val="none" w:sz="0" w:space="0" w:color="auto"/>
                                <w:bottom w:val="none" w:sz="0" w:space="0" w:color="auto"/>
                                <w:right w:val="none" w:sz="0" w:space="0" w:color="auto"/>
                              </w:divBdr>
                            </w:div>
                            <w:div w:id="961035467">
                              <w:marLeft w:val="0"/>
                              <w:marRight w:val="0"/>
                              <w:marTop w:val="0"/>
                              <w:marBottom w:val="0"/>
                              <w:divBdr>
                                <w:top w:val="none" w:sz="0" w:space="0" w:color="auto"/>
                                <w:left w:val="none" w:sz="0" w:space="0" w:color="auto"/>
                                <w:bottom w:val="none" w:sz="0" w:space="0" w:color="auto"/>
                                <w:right w:val="none" w:sz="0" w:space="0" w:color="auto"/>
                              </w:divBdr>
                            </w:div>
                          </w:divsChild>
                        </w:div>
                        <w:div w:id="135689818">
                          <w:marLeft w:val="0"/>
                          <w:marRight w:val="0"/>
                          <w:marTop w:val="0"/>
                          <w:marBottom w:val="0"/>
                          <w:divBdr>
                            <w:top w:val="none" w:sz="0" w:space="0" w:color="auto"/>
                            <w:left w:val="none" w:sz="0" w:space="0" w:color="auto"/>
                            <w:bottom w:val="none" w:sz="0" w:space="0" w:color="auto"/>
                            <w:right w:val="none" w:sz="0" w:space="0" w:color="auto"/>
                          </w:divBdr>
                        </w:div>
                        <w:div w:id="1161964894">
                          <w:marLeft w:val="0"/>
                          <w:marRight w:val="0"/>
                          <w:marTop w:val="0"/>
                          <w:marBottom w:val="0"/>
                          <w:divBdr>
                            <w:top w:val="none" w:sz="0" w:space="0" w:color="auto"/>
                            <w:left w:val="none" w:sz="0" w:space="0" w:color="auto"/>
                            <w:bottom w:val="none" w:sz="0" w:space="0" w:color="auto"/>
                            <w:right w:val="none" w:sz="0" w:space="0" w:color="auto"/>
                          </w:divBdr>
                        </w:div>
                        <w:div w:id="304165154">
                          <w:marLeft w:val="0"/>
                          <w:marRight w:val="0"/>
                          <w:marTop w:val="0"/>
                          <w:marBottom w:val="0"/>
                          <w:divBdr>
                            <w:top w:val="none" w:sz="0" w:space="0" w:color="auto"/>
                            <w:left w:val="none" w:sz="0" w:space="0" w:color="auto"/>
                            <w:bottom w:val="none" w:sz="0" w:space="0" w:color="auto"/>
                            <w:right w:val="none" w:sz="0" w:space="0" w:color="auto"/>
                          </w:divBdr>
                        </w:div>
                        <w:div w:id="962618991">
                          <w:marLeft w:val="0"/>
                          <w:marRight w:val="0"/>
                          <w:marTop w:val="0"/>
                          <w:marBottom w:val="0"/>
                          <w:divBdr>
                            <w:top w:val="none" w:sz="0" w:space="0" w:color="auto"/>
                            <w:left w:val="none" w:sz="0" w:space="0" w:color="auto"/>
                            <w:bottom w:val="none" w:sz="0" w:space="0" w:color="auto"/>
                            <w:right w:val="none" w:sz="0" w:space="0" w:color="auto"/>
                          </w:divBdr>
                        </w:div>
                        <w:div w:id="498497401">
                          <w:marLeft w:val="0"/>
                          <w:marRight w:val="0"/>
                          <w:marTop w:val="0"/>
                          <w:marBottom w:val="0"/>
                          <w:divBdr>
                            <w:top w:val="none" w:sz="0" w:space="0" w:color="auto"/>
                            <w:left w:val="none" w:sz="0" w:space="0" w:color="auto"/>
                            <w:bottom w:val="none" w:sz="0" w:space="0" w:color="auto"/>
                            <w:right w:val="none" w:sz="0" w:space="0" w:color="auto"/>
                          </w:divBdr>
                        </w:div>
                        <w:div w:id="42607509">
                          <w:marLeft w:val="0"/>
                          <w:marRight w:val="0"/>
                          <w:marTop w:val="0"/>
                          <w:marBottom w:val="0"/>
                          <w:divBdr>
                            <w:top w:val="none" w:sz="0" w:space="0" w:color="auto"/>
                            <w:left w:val="none" w:sz="0" w:space="0" w:color="auto"/>
                            <w:bottom w:val="none" w:sz="0" w:space="0" w:color="auto"/>
                            <w:right w:val="none" w:sz="0" w:space="0" w:color="auto"/>
                          </w:divBdr>
                        </w:div>
                        <w:div w:id="596519662">
                          <w:marLeft w:val="0"/>
                          <w:marRight w:val="0"/>
                          <w:marTop w:val="0"/>
                          <w:marBottom w:val="0"/>
                          <w:divBdr>
                            <w:top w:val="none" w:sz="0" w:space="0" w:color="auto"/>
                            <w:left w:val="none" w:sz="0" w:space="0" w:color="auto"/>
                            <w:bottom w:val="none" w:sz="0" w:space="0" w:color="auto"/>
                            <w:right w:val="none" w:sz="0" w:space="0" w:color="auto"/>
                          </w:divBdr>
                        </w:div>
                        <w:div w:id="56828687">
                          <w:marLeft w:val="0"/>
                          <w:marRight w:val="0"/>
                          <w:marTop w:val="0"/>
                          <w:marBottom w:val="0"/>
                          <w:divBdr>
                            <w:top w:val="none" w:sz="0" w:space="0" w:color="auto"/>
                            <w:left w:val="none" w:sz="0" w:space="0" w:color="auto"/>
                            <w:bottom w:val="none" w:sz="0" w:space="0" w:color="auto"/>
                            <w:right w:val="none" w:sz="0" w:space="0" w:color="auto"/>
                          </w:divBdr>
                        </w:div>
                        <w:div w:id="1830975109">
                          <w:marLeft w:val="0"/>
                          <w:marRight w:val="0"/>
                          <w:marTop w:val="0"/>
                          <w:marBottom w:val="0"/>
                          <w:divBdr>
                            <w:top w:val="none" w:sz="0" w:space="0" w:color="auto"/>
                            <w:left w:val="none" w:sz="0" w:space="0" w:color="auto"/>
                            <w:bottom w:val="none" w:sz="0" w:space="0" w:color="auto"/>
                            <w:right w:val="none" w:sz="0" w:space="0" w:color="auto"/>
                          </w:divBdr>
                        </w:div>
                        <w:div w:id="1807163273">
                          <w:marLeft w:val="0"/>
                          <w:marRight w:val="0"/>
                          <w:marTop w:val="0"/>
                          <w:marBottom w:val="0"/>
                          <w:divBdr>
                            <w:top w:val="none" w:sz="0" w:space="0" w:color="auto"/>
                            <w:left w:val="none" w:sz="0" w:space="0" w:color="auto"/>
                            <w:bottom w:val="none" w:sz="0" w:space="0" w:color="auto"/>
                            <w:right w:val="none" w:sz="0" w:space="0" w:color="auto"/>
                          </w:divBdr>
                        </w:div>
                        <w:div w:id="86773674">
                          <w:marLeft w:val="0"/>
                          <w:marRight w:val="0"/>
                          <w:marTop w:val="0"/>
                          <w:marBottom w:val="0"/>
                          <w:divBdr>
                            <w:top w:val="none" w:sz="0" w:space="0" w:color="auto"/>
                            <w:left w:val="none" w:sz="0" w:space="0" w:color="auto"/>
                            <w:bottom w:val="none" w:sz="0" w:space="0" w:color="auto"/>
                            <w:right w:val="none" w:sz="0" w:space="0" w:color="auto"/>
                          </w:divBdr>
                        </w:div>
                        <w:div w:id="1391612886">
                          <w:marLeft w:val="0"/>
                          <w:marRight w:val="0"/>
                          <w:marTop w:val="0"/>
                          <w:marBottom w:val="0"/>
                          <w:divBdr>
                            <w:top w:val="single" w:sz="6" w:space="3" w:color="A2A9B1"/>
                            <w:left w:val="single" w:sz="6" w:space="3" w:color="A2A9B1"/>
                            <w:bottom w:val="single" w:sz="6" w:space="3" w:color="A2A9B1"/>
                            <w:right w:val="single" w:sz="6" w:space="3" w:color="A2A9B1"/>
                          </w:divBdr>
                          <w:divsChild>
                            <w:div w:id="772289114">
                              <w:marLeft w:val="0"/>
                              <w:marRight w:val="0"/>
                              <w:marTop w:val="0"/>
                              <w:marBottom w:val="0"/>
                              <w:divBdr>
                                <w:top w:val="single" w:sz="6" w:space="2" w:color="CCCCCC"/>
                                <w:left w:val="none" w:sz="0" w:space="0" w:color="auto"/>
                                <w:bottom w:val="none" w:sz="0" w:space="0" w:color="auto"/>
                                <w:right w:val="none" w:sz="0" w:space="0" w:color="auto"/>
                              </w:divBdr>
                              <w:divsChild>
                                <w:div w:id="643580964">
                                  <w:marLeft w:val="0"/>
                                  <w:marRight w:val="0"/>
                                  <w:marTop w:val="0"/>
                                  <w:marBottom w:val="0"/>
                                  <w:divBdr>
                                    <w:top w:val="none" w:sz="0" w:space="0" w:color="auto"/>
                                    <w:left w:val="none" w:sz="0" w:space="0" w:color="auto"/>
                                    <w:bottom w:val="none" w:sz="0" w:space="0" w:color="auto"/>
                                    <w:right w:val="none" w:sz="0" w:space="0" w:color="auto"/>
                                  </w:divBdr>
                                </w:div>
                                <w:div w:id="1211384818">
                                  <w:marLeft w:val="0"/>
                                  <w:marRight w:val="0"/>
                                  <w:marTop w:val="0"/>
                                  <w:marBottom w:val="0"/>
                                  <w:divBdr>
                                    <w:top w:val="none" w:sz="0" w:space="0" w:color="auto"/>
                                    <w:left w:val="none" w:sz="0" w:space="0" w:color="auto"/>
                                    <w:bottom w:val="none" w:sz="0" w:space="0" w:color="auto"/>
                                    <w:right w:val="none" w:sz="0" w:space="0" w:color="auto"/>
                                  </w:divBdr>
                                </w:div>
                              </w:divsChild>
                            </w:div>
                            <w:div w:id="1286044362">
                              <w:marLeft w:val="0"/>
                              <w:marRight w:val="0"/>
                              <w:marTop w:val="0"/>
                              <w:marBottom w:val="0"/>
                              <w:divBdr>
                                <w:top w:val="single" w:sz="6" w:space="2" w:color="CCCCCC"/>
                                <w:left w:val="none" w:sz="0" w:space="0" w:color="auto"/>
                                <w:bottom w:val="none" w:sz="0" w:space="0" w:color="auto"/>
                                <w:right w:val="none" w:sz="0" w:space="0" w:color="auto"/>
                              </w:divBdr>
                              <w:divsChild>
                                <w:div w:id="1278028297">
                                  <w:marLeft w:val="0"/>
                                  <w:marRight w:val="0"/>
                                  <w:marTop w:val="0"/>
                                  <w:marBottom w:val="0"/>
                                  <w:divBdr>
                                    <w:top w:val="none" w:sz="0" w:space="0" w:color="auto"/>
                                    <w:left w:val="none" w:sz="0" w:space="0" w:color="auto"/>
                                    <w:bottom w:val="none" w:sz="0" w:space="0" w:color="auto"/>
                                    <w:right w:val="none" w:sz="0" w:space="0" w:color="auto"/>
                                  </w:divBdr>
                                </w:div>
                                <w:div w:id="80655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063887">
                          <w:marLeft w:val="0"/>
                          <w:marRight w:val="0"/>
                          <w:marTop w:val="0"/>
                          <w:marBottom w:val="0"/>
                          <w:divBdr>
                            <w:top w:val="single" w:sz="6" w:space="3" w:color="A2A9B1"/>
                            <w:left w:val="single" w:sz="6" w:space="3" w:color="A2A9B1"/>
                            <w:bottom w:val="single" w:sz="6" w:space="3" w:color="A2A9B1"/>
                            <w:right w:val="single" w:sz="6" w:space="3" w:color="A2A9B1"/>
                          </w:divBdr>
                          <w:divsChild>
                            <w:div w:id="1428960810">
                              <w:marLeft w:val="0"/>
                              <w:marRight w:val="0"/>
                              <w:marTop w:val="0"/>
                              <w:marBottom w:val="0"/>
                              <w:divBdr>
                                <w:top w:val="single" w:sz="6" w:space="2" w:color="CCCCCC"/>
                                <w:left w:val="none" w:sz="0" w:space="0" w:color="auto"/>
                                <w:bottom w:val="none" w:sz="0" w:space="0" w:color="auto"/>
                                <w:right w:val="none" w:sz="0" w:space="0" w:color="auto"/>
                              </w:divBdr>
                            </w:div>
                            <w:div w:id="1955093497">
                              <w:marLeft w:val="0"/>
                              <w:marRight w:val="0"/>
                              <w:marTop w:val="0"/>
                              <w:marBottom w:val="0"/>
                              <w:divBdr>
                                <w:top w:val="single" w:sz="6" w:space="2" w:color="CCCCCC"/>
                                <w:left w:val="none" w:sz="0" w:space="0" w:color="auto"/>
                                <w:bottom w:val="none" w:sz="0" w:space="0" w:color="auto"/>
                                <w:right w:val="none" w:sz="0" w:space="0" w:color="auto"/>
                              </w:divBdr>
                            </w:div>
                          </w:divsChild>
                        </w:div>
                        <w:div w:id="290980807">
                          <w:marLeft w:val="0"/>
                          <w:marRight w:val="0"/>
                          <w:marTop w:val="0"/>
                          <w:marBottom w:val="0"/>
                          <w:divBdr>
                            <w:top w:val="none" w:sz="0" w:space="0" w:color="auto"/>
                            <w:left w:val="none" w:sz="0" w:space="0" w:color="auto"/>
                            <w:bottom w:val="none" w:sz="0" w:space="0" w:color="auto"/>
                            <w:right w:val="none" w:sz="0" w:space="0" w:color="auto"/>
                          </w:divBdr>
                        </w:div>
                        <w:div w:id="187191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705677">
      <w:bodyDiv w:val="1"/>
      <w:marLeft w:val="0"/>
      <w:marRight w:val="0"/>
      <w:marTop w:val="0"/>
      <w:marBottom w:val="0"/>
      <w:divBdr>
        <w:top w:val="none" w:sz="0" w:space="0" w:color="auto"/>
        <w:left w:val="none" w:sz="0" w:space="0" w:color="auto"/>
        <w:bottom w:val="none" w:sz="0" w:space="0" w:color="auto"/>
        <w:right w:val="none" w:sz="0" w:space="0" w:color="auto"/>
      </w:divBdr>
    </w:div>
    <w:div w:id="1226523779">
      <w:bodyDiv w:val="1"/>
      <w:marLeft w:val="0"/>
      <w:marRight w:val="0"/>
      <w:marTop w:val="0"/>
      <w:marBottom w:val="0"/>
      <w:divBdr>
        <w:top w:val="none" w:sz="0" w:space="0" w:color="auto"/>
        <w:left w:val="none" w:sz="0" w:space="0" w:color="auto"/>
        <w:bottom w:val="none" w:sz="0" w:space="0" w:color="auto"/>
        <w:right w:val="none" w:sz="0" w:space="0" w:color="auto"/>
      </w:divBdr>
    </w:div>
    <w:div w:id="1228953442">
      <w:bodyDiv w:val="1"/>
      <w:marLeft w:val="0"/>
      <w:marRight w:val="0"/>
      <w:marTop w:val="0"/>
      <w:marBottom w:val="0"/>
      <w:divBdr>
        <w:top w:val="none" w:sz="0" w:space="0" w:color="auto"/>
        <w:left w:val="none" w:sz="0" w:space="0" w:color="auto"/>
        <w:bottom w:val="none" w:sz="0" w:space="0" w:color="auto"/>
        <w:right w:val="none" w:sz="0" w:space="0" w:color="auto"/>
      </w:divBdr>
    </w:div>
    <w:div w:id="1253931574">
      <w:bodyDiv w:val="1"/>
      <w:marLeft w:val="0"/>
      <w:marRight w:val="0"/>
      <w:marTop w:val="0"/>
      <w:marBottom w:val="0"/>
      <w:divBdr>
        <w:top w:val="none" w:sz="0" w:space="0" w:color="auto"/>
        <w:left w:val="none" w:sz="0" w:space="0" w:color="auto"/>
        <w:bottom w:val="none" w:sz="0" w:space="0" w:color="auto"/>
        <w:right w:val="none" w:sz="0" w:space="0" w:color="auto"/>
      </w:divBdr>
    </w:div>
    <w:div w:id="1396313914">
      <w:bodyDiv w:val="1"/>
      <w:marLeft w:val="0"/>
      <w:marRight w:val="0"/>
      <w:marTop w:val="0"/>
      <w:marBottom w:val="0"/>
      <w:divBdr>
        <w:top w:val="none" w:sz="0" w:space="0" w:color="auto"/>
        <w:left w:val="none" w:sz="0" w:space="0" w:color="auto"/>
        <w:bottom w:val="none" w:sz="0" w:space="0" w:color="auto"/>
        <w:right w:val="none" w:sz="0" w:space="0" w:color="auto"/>
      </w:divBdr>
    </w:div>
    <w:div w:id="1408766955">
      <w:bodyDiv w:val="1"/>
      <w:marLeft w:val="0"/>
      <w:marRight w:val="0"/>
      <w:marTop w:val="0"/>
      <w:marBottom w:val="0"/>
      <w:divBdr>
        <w:top w:val="none" w:sz="0" w:space="0" w:color="auto"/>
        <w:left w:val="none" w:sz="0" w:space="0" w:color="auto"/>
        <w:bottom w:val="none" w:sz="0" w:space="0" w:color="auto"/>
        <w:right w:val="none" w:sz="0" w:space="0" w:color="auto"/>
      </w:divBdr>
    </w:div>
    <w:div w:id="1452358435">
      <w:bodyDiv w:val="1"/>
      <w:marLeft w:val="0"/>
      <w:marRight w:val="0"/>
      <w:marTop w:val="0"/>
      <w:marBottom w:val="0"/>
      <w:divBdr>
        <w:top w:val="none" w:sz="0" w:space="0" w:color="auto"/>
        <w:left w:val="none" w:sz="0" w:space="0" w:color="auto"/>
        <w:bottom w:val="none" w:sz="0" w:space="0" w:color="auto"/>
        <w:right w:val="none" w:sz="0" w:space="0" w:color="auto"/>
      </w:divBdr>
    </w:div>
    <w:div w:id="1455254137">
      <w:bodyDiv w:val="1"/>
      <w:marLeft w:val="0"/>
      <w:marRight w:val="0"/>
      <w:marTop w:val="0"/>
      <w:marBottom w:val="0"/>
      <w:divBdr>
        <w:top w:val="none" w:sz="0" w:space="0" w:color="auto"/>
        <w:left w:val="none" w:sz="0" w:space="0" w:color="auto"/>
        <w:bottom w:val="none" w:sz="0" w:space="0" w:color="auto"/>
        <w:right w:val="none" w:sz="0" w:space="0" w:color="auto"/>
      </w:divBdr>
    </w:div>
    <w:div w:id="1465390054">
      <w:bodyDiv w:val="1"/>
      <w:marLeft w:val="0"/>
      <w:marRight w:val="0"/>
      <w:marTop w:val="0"/>
      <w:marBottom w:val="0"/>
      <w:divBdr>
        <w:top w:val="none" w:sz="0" w:space="0" w:color="auto"/>
        <w:left w:val="none" w:sz="0" w:space="0" w:color="auto"/>
        <w:bottom w:val="none" w:sz="0" w:space="0" w:color="auto"/>
        <w:right w:val="none" w:sz="0" w:space="0" w:color="auto"/>
      </w:divBdr>
    </w:div>
    <w:div w:id="1473864752">
      <w:bodyDiv w:val="1"/>
      <w:marLeft w:val="0"/>
      <w:marRight w:val="0"/>
      <w:marTop w:val="0"/>
      <w:marBottom w:val="0"/>
      <w:divBdr>
        <w:top w:val="none" w:sz="0" w:space="0" w:color="auto"/>
        <w:left w:val="none" w:sz="0" w:space="0" w:color="auto"/>
        <w:bottom w:val="none" w:sz="0" w:space="0" w:color="auto"/>
        <w:right w:val="none" w:sz="0" w:space="0" w:color="auto"/>
      </w:divBdr>
    </w:div>
    <w:div w:id="1478692535">
      <w:bodyDiv w:val="1"/>
      <w:marLeft w:val="0"/>
      <w:marRight w:val="0"/>
      <w:marTop w:val="0"/>
      <w:marBottom w:val="0"/>
      <w:divBdr>
        <w:top w:val="none" w:sz="0" w:space="0" w:color="auto"/>
        <w:left w:val="none" w:sz="0" w:space="0" w:color="auto"/>
        <w:bottom w:val="none" w:sz="0" w:space="0" w:color="auto"/>
        <w:right w:val="none" w:sz="0" w:space="0" w:color="auto"/>
      </w:divBdr>
    </w:div>
    <w:div w:id="1501580470">
      <w:bodyDiv w:val="1"/>
      <w:marLeft w:val="0"/>
      <w:marRight w:val="0"/>
      <w:marTop w:val="0"/>
      <w:marBottom w:val="0"/>
      <w:divBdr>
        <w:top w:val="none" w:sz="0" w:space="0" w:color="auto"/>
        <w:left w:val="none" w:sz="0" w:space="0" w:color="auto"/>
        <w:bottom w:val="none" w:sz="0" w:space="0" w:color="auto"/>
        <w:right w:val="none" w:sz="0" w:space="0" w:color="auto"/>
      </w:divBdr>
    </w:div>
    <w:div w:id="1503472627">
      <w:bodyDiv w:val="1"/>
      <w:marLeft w:val="0"/>
      <w:marRight w:val="0"/>
      <w:marTop w:val="0"/>
      <w:marBottom w:val="0"/>
      <w:divBdr>
        <w:top w:val="none" w:sz="0" w:space="0" w:color="auto"/>
        <w:left w:val="none" w:sz="0" w:space="0" w:color="auto"/>
        <w:bottom w:val="none" w:sz="0" w:space="0" w:color="auto"/>
        <w:right w:val="none" w:sz="0" w:space="0" w:color="auto"/>
      </w:divBdr>
    </w:div>
    <w:div w:id="1506282298">
      <w:bodyDiv w:val="1"/>
      <w:marLeft w:val="0"/>
      <w:marRight w:val="0"/>
      <w:marTop w:val="0"/>
      <w:marBottom w:val="0"/>
      <w:divBdr>
        <w:top w:val="none" w:sz="0" w:space="0" w:color="auto"/>
        <w:left w:val="none" w:sz="0" w:space="0" w:color="auto"/>
        <w:bottom w:val="none" w:sz="0" w:space="0" w:color="auto"/>
        <w:right w:val="none" w:sz="0" w:space="0" w:color="auto"/>
      </w:divBdr>
    </w:div>
    <w:div w:id="1507095986">
      <w:bodyDiv w:val="1"/>
      <w:marLeft w:val="0"/>
      <w:marRight w:val="0"/>
      <w:marTop w:val="0"/>
      <w:marBottom w:val="0"/>
      <w:divBdr>
        <w:top w:val="none" w:sz="0" w:space="0" w:color="auto"/>
        <w:left w:val="none" w:sz="0" w:space="0" w:color="auto"/>
        <w:bottom w:val="none" w:sz="0" w:space="0" w:color="auto"/>
        <w:right w:val="none" w:sz="0" w:space="0" w:color="auto"/>
      </w:divBdr>
    </w:div>
    <w:div w:id="1597909395">
      <w:bodyDiv w:val="1"/>
      <w:marLeft w:val="0"/>
      <w:marRight w:val="0"/>
      <w:marTop w:val="0"/>
      <w:marBottom w:val="0"/>
      <w:divBdr>
        <w:top w:val="none" w:sz="0" w:space="0" w:color="auto"/>
        <w:left w:val="none" w:sz="0" w:space="0" w:color="auto"/>
        <w:bottom w:val="none" w:sz="0" w:space="0" w:color="auto"/>
        <w:right w:val="none" w:sz="0" w:space="0" w:color="auto"/>
      </w:divBdr>
    </w:div>
    <w:div w:id="1602102358">
      <w:bodyDiv w:val="1"/>
      <w:marLeft w:val="0"/>
      <w:marRight w:val="0"/>
      <w:marTop w:val="0"/>
      <w:marBottom w:val="0"/>
      <w:divBdr>
        <w:top w:val="none" w:sz="0" w:space="0" w:color="auto"/>
        <w:left w:val="none" w:sz="0" w:space="0" w:color="auto"/>
        <w:bottom w:val="none" w:sz="0" w:space="0" w:color="auto"/>
        <w:right w:val="none" w:sz="0" w:space="0" w:color="auto"/>
      </w:divBdr>
    </w:div>
    <w:div w:id="1607032454">
      <w:bodyDiv w:val="1"/>
      <w:marLeft w:val="0"/>
      <w:marRight w:val="0"/>
      <w:marTop w:val="0"/>
      <w:marBottom w:val="0"/>
      <w:divBdr>
        <w:top w:val="none" w:sz="0" w:space="0" w:color="auto"/>
        <w:left w:val="none" w:sz="0" w:space="0" w:color="auto"/>
        <w:bottom w:val="none" w:sz="0" w:space="0" w:color="auto"/>
        <w:right w:val="none" w:sz="0" w:space="0" w:color="auto"/>
      </w:divBdr>
    </w:div>
    <w:div w:id="1813212914">
      <w:bodyDiv w:val="1"/>
      <w:marLeft w:val="0"/>
      <w:marRight w:val="0"/>
      <w:marTop w:val="0"/>
      <w:marBottom w:val="0"/>
      <w:divBdr>
        <w:top w:val="none" w:sz="0" w:space="0" w:color="auto"/>
        <w:left w:val="none" w:sz="0" w:space="0" w:color="auto"/>
        <w:bottom w:val="none" w:sz="0" w:space="0" w:color="auto"/>
        <w:right w:val="none" w:sz="0" w:space="0" w:color="auto"/>
      </w:divBdr>
    </w:div>
    <w:div w:id="1853914607">
      <w:bodyDiv w:val="1"/>
      <w:marLeft w:val="0"/>
      <w:marRight w:val="0"/>
      <w:marTop w:val="0"/>
      <w:marBottom w:val="0"/>
      <w:divBdr>
        <w:top w:val="none" w:sz="0" w:space="0" w:color="auto"/>
        <w:left w:val="none" w:sz="0" w:space="0" w:color="auto"/>
        <w:bottom w:val="none" w:sz="0" w:space="0" w:color="auto"/>
        <w:right w:val="none" w:sz="0" w:space="0" w:color="auto"/>
      </w:divBdr>
    </w:div>
    <w:div w:id="1888562297">
      <w:bodyDiv w:val="1"/>
      <w:marLeft w:val="0"/>
      <w:marRight w:val="0"/>
      <w:marTop w:val="0"/>
      <w:marBottom w:val="0"/>
      <w:divBdr>
        <w:top w:val="none" w:sz="0" w:space="0" w:color="auto"/>
        <w:left w:val="none" w:sz="0" w:space="0" w:color="auto"/>
        <w:bottom w:val="none" w:sz="0" w:space="0" w:color="auto"/>
        <w:right w:val="none" w:sz="0" w:space="0" w:color="auto"/>
      </w:divBdr>
    </w:div>
    <w:div w:id="1914460938">
      <w:bodyDiv w:val="1"/>
      <w:marLeft w:val="0"/>
      <w:marRight w:val="0"/>
      <w:marTop w:val="0"/>
      <w:marBottom w:val="0"/>
      <w:divBdr>
        <w:top w:val="none" w:sz="0" w:space="0" w:color="auto"/>
        <w:left w:val="none" w:sz="0" w:space="0" w:color="auto"/>
        <w:bottom w:val="none" w:sz="0" w:space="0" w:color="auto"/>
        <w:right w:val="none" w:sz="0" w:space="0" w:color="auto"/>
      </w:divBdr>
    </w:div>
    <w:div w:id="1949924444">
      <w:bodyDiv w:val="1"/>
      <w:marLeft w:val="0"/>
      <w:marRight w:val="0"/>
      <w:marTop w:val="0"/>
      <w:marBottom w:val="0"/>
      <w:divBdr>
        <w:top w:val="none" w:sz="0" w:space="0" w:color="auto"/>
        <w:left w:val="none" w:sz="0" w:space="0" w:color="auto"/>
        <w:bottom w:val="none" w:sz="0" w:space="0" w:color="auto"/>
        <w:right w:val="none" w:sz="0" w:space="0" w:color="auto"/>
      </w:divBdr>
    </w:div>
    <w:div w:id="1961718460">
      <w:bodyDiv w:val="1"/>
      <w:marLeft w:val="0"/>
      <w:marRight w:val="0"/>
      <w:marTop w:val="0"/>
      <w:marBottom w:val="0"/>
      <w:divBdr>
        <w:top w:val="none" w:sz="0" w:space="0" w:color="auto"/>
        <w:left w:val="none" w:sz="0" w:space="0" w:color="auto"/>
        <w:bottom w:val="none" w:sz="0" w:space="0" w:color="auto"/>
        <w:right w:val="none" w:sz="0" w:space="0" w:color="auto"/>
      </w:divBdr>
    </w:div>
    <w:div w:id="1975745612">
      <w:bodyDiv w:val="1"/>
      <w:marLeft w:val="0"/>
      <w:marRight w:val="0"/>
      <w:marTop w:val="0"/>
      <w:marBottom w:val="0"/>
      <w:divBdr>
        <w:top w:val="none" w:sz="0" w:space="0" w:color="auto"/>
        <w:left w:val="none" w:sz="0" w:space="0" w:color="auto"/>
        <w:bottom w:val="none" w:sz="0" w:space="0" w:color="auto"/>
        <w:right w:val="none" w:sz="0" w:space="0" w:color="auto"/>
      </w:divBdr>
    </w:div>
    <w:div w:id="1982998751">
      <w:bodyDiv w:val="1"/>
      <w:marLeft w:val="0"/>
      <w:marRight w:val="0"/>
      <w:marTop w:val="0"/>
      <w:marBottom w:val="0"/>
      <w:divBdr>
        <w:top w:val="none" w:sz="0" w:space="0" w:color="auto"/>
        <w:left w:val="none" w:sz="0" w:space="0" w:color="auto"/>
        <w:bottom w:val="none" w:sz="0" w:space="0" w:color="auto"/>
        <w:right w:val="none" w:sz="0" w:space="0" w:color="auto"/>
      </w:divBdr>
    </w:div>
    <w:div w:id="1992977060">
      <w:bodyDiv w:val="1"/>
      <w:marLeft w:val="0"/>
      <w:marRight w:val="0"/>
      <w:marTop w:val="0"/>
      <w:marBottom w:val="0"/>
      <w:divBdr>
        <w:top w:val="none" w:sz="0" w:space="0" w:color="auto"/>
        <w:left w:val="none" w:sz="0" w:space="0" w:color="auto"/>
        <w:bottom w:val="none" w:sz="0" w:space="0" w:color="auto"/>
        <w:right w:val="none" w:sz="0" w:space="0" w:color="auto"/>
      </w:divBdr>
    </w:div>
    <w:div w:id="208360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ebi.ac.uk/ipd/imgt/hla/align.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BF6AC-FF0F-461D-A97A-A586235AD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983</Words>
  <Characters>5690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ese, Monday</dc:creator>
  <cp:keywords/>
  <dc:description/>
  <cp:lastModifiedBy>Naisbitt, Dean</cp:lastModifiedBy>
  <cp:revision>2</cp:revision>
  <cp:lastPrinted>2020-01-27T08:06:00Z</cp:lastPrinted>
  <dcterms:created xsi:type="dcterms:W3CDTF">2020-04-02T15:30:00Z</dcterms:created>
  <dcterms:modified xsi:type="dcterms:W3CDTF">2020-04-02T15:30:00Z</dcterms:modified>
</cp:coreProperties>
</file>